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679EA6DC" w:rsidR="0010297E" w:rsidRDefault="0010297E" w:rsidP="0010297E">
      <w:pPr>
        <w:pStyle w:val="NumeroCapitulo"/>
      </w:pPr>
      <w:r w:rsidRPr="00D44937">
        <w:t>CAPÍTULO I</w:t>
      </w:r>
      <w:r>
        <w:t>.</w:t>
      </w:r>
      <w:bookmarkEnd w:id="0"/>
    </w:p>
    <w:p w14:paraId="288FE113" w14:textId="3FE9FA29"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017DA1D" w14:textId="1F6B3A16" w:rsidR="00182063" w:rsidRDefault="00182063" w:rsidP="00182063">
      <w:pPr>
        <w:pStyle w:val="Texto"/>
        <w:ind w:left="360"/>
      </w:pPr>
      <w:r>
        <w:t>E</w:t>
      </w:r>
      <w:ins w:id="2" w:author="Katherine Chiluiza" w:date="2015-03-10T12:18:00Z">
        <w:r w:rsidR="006C77A4">
          <w:t>n e</w:t>
        </w:r>
      </w:ins>
      <w:r>
        <w:t xml:space="preserve">ste capítulo </w:t>
      </w:r>
      <w:ins w:id="3" w:author="Katherine Chiluiza" w:date="2015-03-10T12:18:00Z">
        <w:r w:rsidR="006C77A4">
          <w:t xml:space="preserve">se incluyen </w:t>
        </w:r>
      </w:ins>
      <w:del w:id="4" w:author="Katherine Chiluiza" w:date="2015-03-10T12:19:00Z">
        <w:r w:rsidDel="006C77A4">
          <w:delText xml:space="preserve">contiene </w:delText>
        </w:r>
      </w:del>
      <w:r>
        <w:t>una revisión de los antecedentes</w:t>
      </w:r>
      <w:del w:id="5" w:author="Katherine Chiluiza" w:date="2015-03-10T12:19:00Z">
        <w:r w:rsidDel="006C77A4">
          <w:delText>,</w:delText>
        </w:r>
      </w:del>
      <w:r>
        <w:t xml:space="preserve"> y </w:t>
      </w:r>
      <w:del w:id="6" w:author="Katherine Chiluiza" w:date="2015-03-10T12:19:00Z">
        <w:r w:rsidDel="006C77A4">
          <w:delText xml:space="preserve">una </w:delText>
        </w:r>
      </w:del>
      <w:r>
        <w:t xml:space="preserve">descripción del  problema </w:t>
      </w:r>
      <w:del w:id="7" w:author="Katherine Chiluiza" w:date="2015-03-10T12:19:00Z">
        <w:r w:rsidDel="006C77A4">
          <w:delText>que considera</w:delText>
        </w:r>
      </w:del>
      <w:ins w:id="8" w:author="Katherine Chiluiza" w:date="2015-03-10T12:19:00Z">
        <w:r w:rsidR="006C77A4">
          <w:t>de</w:t>
        </w:r>
      </w:ins>
      <w:r>
        <w:t xml:space="preserve"> este estudio. Se presenta la justificación de la realización del trabajo</w:t>
      </w:r>
      <w:ins w:id="9" w:author="Katherine Chiluiza" w:date="2015-03-10T12:19:00Z">
        <w:r w:rsidR="006C77A4">
          <w:t>, así como los</w:t>
        </w:r>
      </w:ins>
      <w:del w:id="10" w:author="Katherine Chiluiza" w:date="2015-03-10T12:19:00Z">
        <w:r w:rsidDel="006C77A4">
          <w:delText>. Luego, se muestran</w:delText>
        </w:r>
      </w:del>
      <w:r>
        <w:t xml:space="preserve"> los objetivos generales y específicos</w:t>
      </w:r>
      <w:del w:id="11" w:author="Katherine Chiluiza" w:date="2015-03-10T12:19:00Z">
        <w:r w:rsidDel="006C77A4">
          <w:delText xml:space="preserve"> de este trabajo</w:delText>
        </w:r>
      </w:del>
      <w:r>
        <w:t>. Después, se presentan las preguntas de investigación e hipótesis asociadas</w:t>
      </w:r>
      <w:ins w:id="12" w:author="Katherine Chiluiza" w:date="2015-03-10T12:20:00Z">
        <w:r w:rsidR="006C77A4">
          <w:t xml:space="preserve"> y </w:t>
        </w:r>
      </w:ins>
      <w:del w:id="13" w:author="Katherine Chiluiza" w:date="2015-03-10T12:20:00Z">
        <w:r w:rsidDel="006C77A4">
          <w:delText>.</w:delText>
        </w:r>
      </w:del>
      <w:r>
        <w:t xml:space="preserve"> </w:t>
      </w:r>
      <w:ins w:id="14" w:author="Katherine Chiluiza" w:date="2015-03-10T12:20:00Z">
        <w:r w:rsidR="006C77A4">
          <w:t>f</w:t>
        </w:r>
      </w:ins>
      <w:del w:id="15" w:author="Katherine Chiluiza" w:date="2015-03-10T12:20:00Z">
        <w:r w:rsidDel="006C77A4">
          <w:delText>F</w:delText>
        </w:r>
      </w:del>
      <w:r>
        <w:t>inalmente, se</w:t>
      </w:r>
      <w:del w:id="16" w:author="Katherine Chiluiza" w:date="2015-03-10T12:20:00Z">
        <w:r w:rsidDel="006C77A4">
          <w:delText xml:space="preserve"> muestra</w:delText>
        </w:r>
      </w:del>
      <w:ins w:id="17" w:author="Katherine Chiluiza" w:date="2015-03-10T12:20:00Z">
        <w:r w:rsidR="006C77A4">
          <w:t xml:space="preserve"> presenta</w:t>
        </w:r>
      </w:ins>
      <w:r>
        <w:t xml:space="preserve"> la metodología que se seguirá en este estudio.</w:t>
      </w:r>
    </w:p>
    <w:p w14:paraId="33F3E280" w14:textId="77777777" w:rsidR="00182063" w:rsidRDefault="00182063" w:rsidP="00182063">
      <w:pPr>
        <w:pStyle w:val="Texto"/>
        <w:ind w:left="360"/>
      </w:pPr>
    </w:p>
    <w:p w14:paraId="2E451288" w14:textId="77777777" w:rsidR="00182063" w:rsidRDefault="00182063" w:rsidP="00182063">
      <w:pPr>
        <w:pStyle w:val="Texto"/>
        <w:ind w:left="360"/>
      </w:pPr>
    </w:p>
    <w:p w14:paraId="35497E9A" w14:textId="37F4C7EE" w:rsidR="0010297E" w:rsidRDefault="0010297E" w:rsidP="0010297E">
      <w:pPr>
        <w:pStyle w:val="Subtitulocapitulo"/>
        <w:rPr>
          <w:sz w:val="24"/>
        </w:rPr>
      </w:pPr>
      <w:r w:rsidRPr="006F70AC">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lastRenderedPageBreak/>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6496F77F"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w:t>
      </w:r>
      <w:ins w:id="18" w:author="Katherine Chiluiza" w:date="2015-03-10T12:36:00Z">
        <w:r w:rsidR="009F6FDA">
          <w:rPr>
            <w:b w:val="0"/>
            <w:sz w:val="24"/>
          </w:rPr>
          <w:t>algunos</w:t>
        </w:r>
      </w:ins>
      <w:del w:id="19" w:author="Katherine Chiluiza" w:date="2015-03-10T12:36:00Z">
        <w:r w:rsidDel="009F6FDA">
          <w:rPr>
            <w:b w:val="0"/>
            <w:sz w:val="24"/>
          </w:rPr>
          <w:delText>otr</w:delText>
        </w:r>
      </w:del>
      <w:del w:id="20" w:author="Katherine Chiluiza" w:date="2015-03-10T12:35:00Z">
        <w:r w:rsidDel="009F6FDA">
          <w:rPr>
            <w:b w:val="0"/>
            <w:sz w:val="24"/>
          </w:rPr>
          <w:delText xml:space="preserve">os </w:delText>
        </w:r>
      </w:del>
      <w:r>
        <w:rPr>
          <w:b w:val="0"/>
          <w:sz w:val="24"/>
        </w:rPr>
        <w:t>estudios muestran que la utilización de papel y lápiz aún continúa</w:t>
      </w:r>
      <w:del w:id="21" w:author="Katherine Chiluiza" w:date="2015-03-10T12:36:00Z">
        <w:r w:rsidDel="009F6FDA">
          <w:rPr>
            <w:b w:val="0"/>
            <w:sz w:val="24"/>
          </w:rPr>
          <w:delText>n</w:delText>
        </w:r>
      </w:del>
      <w:r>
        <w:rPr>
          <w:b w:val="0"/>
          <w:sz w:val="24"/>
        </w:rPr>
        <w:t xml:space="preserve"> siendo ampliamente utilizad</w:t>
      </w:r>
      <w:ins w:id="22" w:author="Katherine Chiluiza" w:date="2015-03-10T12:36:00Z">
        <w:r w:rsidR="009F6FDA">
          <w:rPr>
            <w:b w:val="0"/>
            <w:sz w:val="24"/>
          </w:rPr>
          <w:t>a</w:t>
        </w:r>
      </w:ins>
      <w:del w:id="23" w:author="Katherine Chiluiza" w:date="2015-03-10T12:36:00Z">
        <w:r w:rsidDel="009F6FDA">
          <w:rPr>
            <w:b w:val="0"/>
            <w:sz w:val="24"/>
          </w:rPr>
          <w:delText xml:space="preserve">os </w:delText>
        </w:r>
      </w:del>
      <w:r>
        <w:rPr>
          <w:b w:val="0"/>
          <w:sz w:val="24"/>
        </w:rPr>
        <w:t xml:space="preserve">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w:t>
      </w:r>
      <w:ins w:id="24" w:author="Katherine Chiluiza" w:date="2015-03-10T12:36:00Z">
        <w:r w:rsidR="009F6FDA">
          <w:rPr>
            <w:b w:val="0"/>
            <w:sz w:val="24"/>
          </w:rPr>
          <w:t xml:space="preserve">y, </w:t>
        </w:r>
      </w:ins>
      <w:del w:id="25" w:author="Katherine Chiluiza" w:date="2015-03-10T12:36:00Z">
        <w:r w:rsidDel="009F6FDA">
          <w:rPr>
            <w:b w:val="0"/>
            <w:sz w:val="24"/>
          </w:rPr>
          <w:delText xml:space="preserve">además de su </w:delText>
        </w:r>
      </w:del>
      <w:r>
        <w:rPr>
          <w:b w:val="0"/>
          <w:sz w:val="24"/>
        </w:rPr>
        <w:t xml:space="preserve">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6CEFBEE0"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w:t>
      </w:r>
      <w:r>
        <w:rPr>
          <w:b w:val="0"/>
          <w:sz w:val="24"/>
        </w:rPr>
        <w:lastRenderedPageBreak/>
        <w:t xml:space="preserve">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el proceso de elaboración y</w:t>
      </w:r>
      <w:del w:id="26" w:author="Katherine Chiluiza" w:date="2015-03-10T12:37:00Z">
        <w:r w:rsidDel="009F6FDA">
          <w:rPr>
            <w:b w:val="0"/>
            <w:sz w:val="24"/>
          </w:rPr>
          <w:delText xml:space="preserve"> </w:delText>
        </w:r>
        <w:r w:rsidR="00626CB6" w:rsidDel="009F6FDA">
          <w:rPr>
            <w:b w:val="0"/>
            <w:sz w:val="24"/>
          </w:rPr>
          <w:delText>una</w:delText>
        </w:r>
      </w:del>
      <w:r w:rsidR="00626CB6">
        <w:rPr>
          <w:b w:val="0"/>
          <w:sz w:val="24"/>
        </w:rPr>
        <w:t xml:space="preserve">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Esto es un problema debido a que los profesores podrían encontrar difícil  asignar una calificación, 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4A52862B"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encontrado </w:t>
      </w:r>
      <w:r w:rsidR="0065430B">
        <w:rPr>
          <w:b w:val="0"/>
          <w:sz w:val="24"/>
        </w:rPr>
        <w:t xml:space="preserve">que la percepción de una injusta evaluación </w:t>
      </w:r>
      <w:r w:rsidR="0010297E">
        <w:rPr>
          <w:b w:val="0"/>
          <w:sz w:val="24"/>
        </w:rPr>
        <w:t xml:space="preserve"> debe ser tomada en cuenta </w:t>
      </w:r>
      <w:ins w:id="27" w:author="Katherine Chiluiza" w:date="2015-03-10T12:41:00Z">
        <w:r w:rsidR="00041895">
          <w:rPr>
            <w:b w:val="0"/>
            <w:sz w:val="24"/>
          </w:rPr>
          <w:t xml:space="preserve">en el dictado de una asignatura, </w:t>
        </w:r>
      </w:ins>
      <w:del w:id="28" w:author="Katherine Chiluiza" w:date="2015-03-10T12:40:00Z">
        <w:r w:rsidR="0010297E" w:rsidDel="00041895">
          <w:rPr>
            <w:b w:val="0"/>
            <w:sz w:val="24"/>
          </w:rPr>
          <w:delText>en el curso de</w:delText>
        </w:r>
      </w:del>
      <w:del w:id="29" w:author="Katherine Chiluiza" w:date="2015-03-10T12:41:00Z">
        <w:r w:rsidR="0010297E" w:rsidDel="00041895">
          <w:rPr>
            <w:b w:val="0"/>
            <w:sz w:val="24"/>
          </w:rPr>
          <w:delText xml:space="preserve"> aprendizaje de </w:delText>
        </w:r>
        <w:r w:rsidR="0065430B" w:rsidDel="00041895">
          <w:rPr>
            <w:b w:val="0"/>
            <w:sz w:val="24"/>
          </w:rPr>
          <w:delText xml:space="preserve">los </w:delText>
        </w:r>
        <w:r w:rsidR="0010297E" w:rsidDel="00041895">
          <w:rPr>
            <w:b w:val="0"/>
            <w:sz w:val="24"/>
          </w:rPr>
          <w:delText xml:space="preserve">estudiantes, </w:delText>
        </w:r>
      </w:del>
      <w:r w:rsidR="0010297E">
        <w:rPr>
          <w:b w:val="0"/>
          <w:sz w:val="24"/>
        </w:rPr>
        <w:t xml:space="preserve">ya que </w:t>
      </w:r>
      <w:ins w:id="30" w:author="Katherine Chiluiza" w:date="2015-03-10T12:41:00Z">
        <w:r w:rsidR="00041895">
          <w:rPr>
            <w:b w:val="0"/>
            <w:sz w:val="24"/>
          </w:rPr>
          <w:t xml:space="preserve">estos </w:t>
        </w:r>
      </w:ins>
      <w:del w:id="31" w:author="Katherine Chiluiza" w:date="2015-03-10T12:41:00Z">
        <w:r w:rsidR="0010297E" w:rsidDel="00041895">
          <w:rPr>
            <w:b w:val="0"/>
            <w:sz w:val="24"/>
          </w:rPr>
          <w:delText>sus</w:delText>
        </w:r>
      </w:del>
      <w:del w:id="32" w:author="Katherine Chiluiza" w:date="2015-03-10T12:43:00Z">
        <w:r w:rsidR="0010297E" w:rsidDel="00041895">
          <w:rPr>
            <w:b w:val="0"/>
            <w:sz w:val="24"/>
          </w:rPr>
          <w:delText xml:space="preserve"> estudios sugieren que </w:delText>
        </w:r>
      </w:del>
      <w:ins w:id="33" w:author="Katherine Chiluiza" w:date="2015-03-10T12:42:00Z">
        <w:r w:rsidR="00041895">
          <w:rPr>
            <w:b w:val="0"/>
            <w:sz w:val="24"/>
          </w:rPr>
          <w:t xml:space="preserve">ésta es </w:t>
        </w:r>
      </w:ins>
      <w:del w:id="34" w:author="Katherine Chiluiza" w:date="2015-03-10T12:41:00Z">
        <w:r w:rsidR="0065430B" w:rsidDel="00041895">
          <w:rPr>
            <w:b w:val="0"/>
            <w:sz w:val="24"/>
          </w:rPr>
          <w:delText>esto</w:delText>
        </w:r>
      </w:del>
      <w:del w:id="35" w:author="Katherine Chiluiza" w:date="2015-03-10T12:42:00Z">
        <w:r w:rsidR="0065430B" w:rsidDel="00041895">
          <w:rPr>
            <w:b w:val="0"/>
            <w:sz w:val="24"/>
          </w:rPr>
          <w:delText xml:space="preserve"> es un</w:delText>
        </w:r>
        <w:r w:rsidR="0010297E" w:rsidDel="00041895">
          <w:rPr>
            <w:b w:val="0"/>
            <w:sz w:val="24"/>
          </w:rPr>
          <w:delText xml:space="preserve"> </w:delText>
        </w:r>
      </w:del>
      <w:r w:rsidR="0010297E" w:rsidRPr="00206366">
        <w:rPr>
          <w:b w:val="0"/>
          <w:sz w:val="24"/>
        </w:rPr>
        <w:t>predictor</w:t>
      </w:r>
      <w:ins w:id="36" w:author="Katherine Chiluiza" w:date="2015-03-10T12:42:00Z">
        <w:r w:rsidR="00041895">
          <w:rPr>
            <w:b w:val="0"/>
            <w:sz w:val="24"/>
          </w:rPr>
          <w:t>a</w:t>
        </w:r>
      </w:ins>
      <w:r w:rsidR="0010297E" w:rsidRPr="00206366">
        <w:rPr>
          <w:b w:val="0"/>
          <w:sz w:val="24"/>
        </w:rPr>
        <w:t xml:space="preserve"> de la motivación, el aprendizaje</w:t>
      </w:r>
      <w:r w:rsidR="0010297E">
        <w:rPr>
          <w:b w:val="0"/>
          <w:sz w:val="24"/>
        </w:rPr>
        <w:t>,</w:t>
      </w:r>
      <w:r w:rsidR="0010297E" w:rsidRPr="00206366">
        <w:rPr>
          <w:b w:val="0"/>
          <w:sz w:val="24"/>
        </w:rPr>
        <w:t xml:space="preserve"> y la agresi</w:t>
      </w:r>
      <w:ins w:id="37" w:author="Katherine Chiluiza" w:date="2015-03-10T12:42:00Z">
        <w:r w:rsidR="00041895">
          <w:rPr>
            <w:b w:val="0"/>
            <w:sz w:val="24"/>
          </w:rPr>
          <w:t xml:space="preserve">vidad que los estudiantes </w:t>
        </w:r>
      </w:ins>
      <w:del w:id="38" w:author="Katherine Chiluiza" w:date="2015-03-10T12:42:00Z">
        <w:r w:rsidR="0010297E" w:rsidRPr="00206366" w:rsidDel="00041895">
          <w:rPr>
            <w:b w:val="0"/>
            <w:sz w:val="24"/>
          </w:rPr>
          <w:delText>ón</w:delText>
        </w:r>
        <w:r w:rsidR="0010297E" w:rsidDel="00041895">
          <w:rPr>
            <w:b w:val="0"/>
            <w:sz w:val="24"/>
          </w:rPr>
          <w:delText xml:space="preserve"> que estos </w:delText>
        </w:r>
      </w:del>
      <w:r w:rsidR="0010297E">
        <w:rPr>
          <w:b w:val="0"/>
          <w:sz w:val="24"/>
        </w:rPr>
        <w:t>muestran hacia</w:t>
      </w:r>
      <w:del w:id="39" w:author="Katherine Chiluiza" w:date="2015-03-10T12:43:00Z">
        <w:r w:rsidR="0010297E" w:rsidDel="00041895">
          <w:rPr>
            <w:b w:val="0"/>
            <w:sz w:val="24"/>
          </w:rPr>
          <w:delText>/en una clase</w:delText>
        </w:r>
      </w:del>
      <w:ins w:id="40" w:author="Katherine Chiluiza" w:date="2015-03-10T12:43:00Z">
        <w:r w:rsidR="00041895">
          <w:rPr>
            <w:b w:val="0"/>
            <w:sz w:val="24"/>
          </w:rPr>
          <w:t xml:space="preserve"> una asignatura</w:t>
        </w:r>
      </w:ins>
      <w:r w:rsidR="0010297E">
        <w:rPr>
          <w:b w:val="0"/>
          <w:sz w:val="24"/>
        </w:rPr>
        <w:t xml:space="preserv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121B3D19"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w:t>
      </w:r>
      <w:r>
        <w:rPr>
          <w:b w:val="0"/>
          <w:sz w:val="24"/>
        </w:rPr>
        <w:lastRenderedPageBreak/>
        <w:t xml:space="preserve">facilitar tareas </w:t>
      </w:r>
      <w:ins w:id="41" w:author="Katherine Chiluiza" w:date="2015-03-10T12:43:00Z">
        <w:r w:rsidR="00041895">
          <w:rPr>
            <w:b w:val="0"/>
            <w:sz w:val="24"/>
          </w:rPr>
          <w:t xml:space="preserve">colaborativas </w:t>
        </w:r>
      </w:ins>
      <w:del w:id="42" w:author="Katherine Chiluiza" w:date="2015-03-10T12:43:00Z">
        <w:r w:rsidDel="00041895">
          <w:rPr>
            <w:b w:val="0"/>
            <w:sz w:val="24"/>
          </w:rPr>
          <w:delText xml:space="preserve">de esta índole </w:delText>
        </w:r>
      </w:del>
      <w:r>
        <w:rPr>
          <w:b w:val="0"/>
          <w:sz w:val="24"/>
        </w:rPr>
        <w:t xml:space="preserve">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Como el trabajo propuesto por</w:t>
      </w:r>
      <w:del w:id="43" w:author="Katherine Chiluiza" w:date="2015-03-10T12:44:00Z">
        <w:r w:rsidDel="00041895">
          <w:rPr>
            <w:b w:val="0"/>
            <w:sz w:val="24"/>
          </w:rPr>
          <w:delText xml:space="preserve"> R.</w:delText>
        </w:r>
      </w:del>
      <w:r>
        <w:rPr>
          <w:b w:val="0"/>
          <w:sz w:val="24"/>
        </w:rPr>
        <w:t xml:space="preserve">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w:t>
      </w:r>
      <w:r w:rsidR="000231D3">
        <w:rPr>
          <w:b w:val="0"/>
          <w:sz w:val="24"/>
        </w:rPr>
        <w:t>.1</w:t>
      </w:r>
      <w:r>
        <w:rPr>
          <w:b w:val="0"/>
          <w:sz w:val="24"/>
        </w:rPr>
        <w:t xml:space="preserve">) y mostrar una lista de sugerencias sobre tópicos que cada usuario podría querer utilizar. Los usuarios alimentan de información a su trabajo colaborativo </w:t>
      </w:r>
      <w:del w:id="44" w:author="Katherine Chiluiza" w:date="2015-03-10T12:45:00Z">
        <w:r w:rsidDel="00041895">
          <w:rPr>
            <w:b w:val="0"/>
            <w:sz w:val="24"/>
          </w:rPr>
          <w:delText xml:space="preserve"> </w:delText>
        </w:r>
      </w:del>
      <w:r>
        <w:rPr>
          <w:b w:val="0"/>
          <w:sz w:val="24"/>
        </w:rPr>
        <w:t>en Collaid, utilizando sus dedos  para escribir sobre un teclado virtual. Esta solución viene integrada con un componente de monitoreo del trabajo colaborativo, que 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lastRenderedPageBreak/>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02008C60"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w:t>
      </w:r>
      <w:ins w:id="45" w:author="Katherine Chiluiza" w:date="2015-03-10T12:45:00Z">
        <w:r w:rsidR="00041895">
          <w:t xml:space="preserve"> adaptada de</w:t>
        </w:r>
      </w:ins>
      <w:del w:id="46" w:author="Katherine Chiluiza" w:date="2015-03-10T12:46:00Z">
        <w:r w:rsidDel="00041895">
          <w:delText>. Fuente:</w:delText>
        </w:r>
      </w:del>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47" w:name="_Toc397264972"/>
      <w:r w:rsidRPr="00D44937">
        <w:lastRenderedPageBreak/>
        <w:t xml:space="preserve">Descripción del </w:t>
      </w:r>
      <w:r>
        <w:t>problema</w:t>
      </w:r>
      <w:bookmarkStart w:id="48" w:name="_Toc397264973"/>
      <w:bookmarkEnd w:id="47"/>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6410799D"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ins w:id="49" w:author="Katherine Chiluiza" w:date="2015-03-10T12:47:00Z">
        <w:r w:rsidR="00041895">
          <w:rPr>
            <w:b w:val="0"/>
            <w:sz w:val="24"/>
          </w:rPr>
          <w:t xml:space="preserve"> </w:t>
        </w:r>
      </w:ins>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superficies colaborativas </w:t>
      </w:r>
      <w:r w:rsidRPr="00181584">
        <w:rPr>
          <w:b w:val="0"/>
          <w:sz w:val="24"/>
        </w:rPr>
        <w:t xml:space="preserve">proporcionan una nueva 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xml:space="preserve">, </w:t>
      </w:r>
      <w:ins w:id="50" w:author="Katherine Chiluiza" w:date="2015-03-10T12:49:00Z">
        <w:r w:rsidR="00041895">
          <w:rPr>
            <w:b w:val="0"/>
            <w:sz w:val="24"/>
          </w:rPr>
          <w:t xml:space="preserve">se presentan la siguientes soluciones: </w:t>
        </w:r>
      </w:ins>
      <w:del w:id="51" w:author="Katherine Chiluiza" w:date="2015-03-10T12:48:00Z">
        <w:r w:rsidDel="00041895">
          <w:rPr>
            <w:b w:val="0"/>
            <w:sz w:val="24"/>
          </w:rPr>
          <w:delText xml:space="preserve">como </w:delText>
        </w:r>
      </w:del>
      <w:r>
        <w:rPr>
          <w:b w:val="0"/>
          <w:sz w:val="24"/>
        </w:rPr>
        <w:t>la solución multitáctil Ideum Coffee Table, cuyo precio oscila alrededor de los $10.000</w:t>
      </w:r>
      <w:ins w:id="52"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xml:space="preserve">, </w:t>
      </w:r>
      <w:del w:id="53" w:author="Katherine Chiluiza" w:date="2015-03-10T12:49:00Z">
        <w:r w:rsidDel="00041895">
          <w:rPr>
            <w:b w:val="0"/>
            <w:sz w:val="24"/>
          </w:rPr>
          <w:delText>o</w:delText>
        </w:r>
      </w:del>
      <w:r>
        <w:rPr>
          <w:b w:val="0"/>
          <w:sz w:val="24"/>
        </w:rPr>
        <w:t xml:space="preserve"> la solución de </w:t>
      </w:r>
      <w:r>
        <w:rPr>
          <w:b w:val="0"/>
          <w:sz w:val="24"/>
        </w:rPr>
        <w:lastRenderedPageBreak/>
        <w:t>Microsoft Surface SUR40 cuyo precio sugerido en pre-venta es de $9.000</w:t>
      </w:r>
      <w:ins w:id="54"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del w:id="55" w:author="Katherine Chiluiza" w:date="2015-03-10T12:50:00Z">
        <w:r w:rsidDel="00041895">
          <w:rPr>
            <w:b w:val="0"/>
            <w:sz w:val="24"/>
          </w:rPr>
          <w:delText>, por ejemplo:</w:delText>
        </w:r>
      </w:del>
      <w:ins w:id="56" w:author="Katherine Chiluiza" w:date="2015-03-10T12:50:00Z">
        <w:r w:rsidR="00041895">
          <w:rPr>
            <w:b w:val="0"/>
            <w:sz w:val="24"/>
          </w:rPr>
          <w:t xml:space="preserve"> como</w:t>
        </w:r>
      </w:ins>
      <w:r>
        <w:rPr>
          <w:b w:val="0"/>
          <w:sz w:val="24"/>
        </w:rPr>
        <w:t xml:space="preserve">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w:t>
      </w:r>
      <w:r w:rsidR="002A3DA9">
        <w:rPr>
          <w:b w:val="0"/>
          <w:sz w:val="24"/>
        </w:rPr>
        <w:t xml:space="preserve"> </w:t>
      </w:r>
      <w:del w:id="57" w:author="Katherine Chiluiza" w:date="2015-03-10T12:50:00Z">
        <w:r w:rsidR="002A3DA9" w:rsidDel="00041895">
          <w:rPr>
            <w:b w:val="0"/>
            <w:sz w:val="24"/>
          </w:rPr>
          <w:delText xml:space="preserve"> </w:delText>
        </w:r>
      </w:del>
      <w:r w:rsidR="002A3DA9">
        <w:rPr>
          <w:b w:val="0"/>
          <w:sz w:val="24"/>
        </w:rPr>
        <w:t xml:space="preserve">el </w:t>
      </w:r>
      <w:r w:rsidRPr="006D4CE4">
        <w:rPr>
          <w:b w:val="0"/>
          <w:sz w:val="24"/>
        </w:rPr>
        <w:t>potencial</w:t>
      </w:r>
      <w:r w:rsidR="00050F4D">
        <w:rPr>
          <w:b w:val="0"/>
          <w:sz w:val="24"/>
        </w:rPr>
        <w:t xml:space="preserve"> </w:t>
      </w:r>
      <w:r w:rsidR="002A3DA9">
        <w:rPr>
          <w:b w:val="0"/>
          <w:sz w:val="24"/>
        </w:rPr>
        <w:t>de las superficies colaborativa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05119C87" w:rsidR="0010297E" w:rsidRPr="006D4CE4" w:rsidRDefault="0010297E" w:rsidP="0010297E">
      <w:pPr>
        <w:pStyle w:val="Subtitulocapitulo"/>
        <w:numPr>
          <w:ilvl w:val="0"/>
          <w:numId w:val="0"/>
        </w:numPr>
        <w:ind w:left="1416"/>
        <w:jc w:val="both"/>
        <w:rPr>
          <w:b w:val="0"/>
          <w:sz w:val="24"/>
        </w:rPr>
      </w:pPr>
      <w:r>
        <w:rPr>
          <w:b w:val="0"/>
          <w:sz w:val="24"/>
        </w:rPr>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w:t>
      </w:r>
      <w:ins w:id="58" w:author="Katherine Chiluiza" w:date="2015-03-10T12:50:00Z">
        <w:r w:rsidR="000204C8">
          <w:rPr>
            <w:b w:val="0"/>
            <w:sz w:val="24"/>
          </w:rPr>
          <w:t xml:space="preserve">base de </w:t>
        </w:r>
      </w:ins>
      <w:r w:rsidR="00CE0BB1">
        <w:rPr>
          <w:b w:val="0"/>
          <w:sz w:val="24"/>
        </w:rPr>
        <w:t xml:space="preserve">datos, </w:t>
      </w:r>
      <w:r>
        <w:rPr>
          <w:b w:val="0"/>
          <w:sz w:val="24"/>
        </w:rPr>
        <w:t xml:space="preserve">utilizando una solución que considere superficies colaborativas. Para luego conducir un experimento </w:t>
      </w:r>
      <w:del w:id="59" w:author="Katherine Chiluiza" w:date="2015-03-10T12:51:00Z">
        <w:r w:rsidDel="000204C8">
          <w:rPr>
            <w:b w:val="0"/>
            <w:sz w:val="24"/>
          </w:rPr>
          <w:delText>con la utilización de</w:delText>
        </w:r>
      </w:del>
      <w:ins w:id="60" w:author="Katherine Chiluiza" w:date="2015-03-10T12:51:00Z">
        <w:r w:rsidR="000204C8">
          <w:rPr>
            <w:b w:val="0"/>
            <w:sz w:val="24"/>
          </w:rPr>
          <w:t>que use</w:t>
        </w:r>
      </w:ins>
      <w:r>
        <w:rPr>
          <w:b w:val="0"/>
          <w:sz w:val="24"/>
        </w:rPr>
        <w:t xml:space="preserve"> esta herramienta, en la cual los alumnos estarán constantemente monitoreados por un profesor.  Esto  se realizará con el objetivo de conocer cuál es el efecto de utilizar este tipo de herramientas digitales en la percepción de los </w:t>
      </w:r>
      <w:r>
        <w:rPr>
          <w:b w:val="0"/>
          <w:sz w:val="24"/>
        </w:rPr>
        <w:lastRenderedPageBreak/>
        <w:t>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61"/>
      <w:r w:rsidRPr="00BC7933">
        <w:t>Justificación</w:t>
      </w:r>
      <w:commentRangeEnd w:id="61"/>
      <w:r>
        <w:rPr>
          <w:rStyle w:val="Refdecomentario"/>
          <w:rFonts w:asciiTheme="minorHAnsi" w:eastAsiaTheme="minorHAnsi" w:hAnsiTheme="minorHAnsi" w:cstheme="minorBidi"/>
          <w:b w:val="0"/>
          <w:bCs w:val="0"/>
          <w:color w:val="auto"/>
          <w:lang w:eastAsia="en-US"/>
        </w:rPr>
        <w:commentReference w:id="61"/>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w:t>
      </w:r>
      <w:r w:rsidRPr="006D4CE4">
        <w:rPr>
          <w:b w:val="0"/>
          <w:sz w:val="24"/>
        </w:rPr>
        <w:lastRenderedPageBreak/>
        <w:t>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42D6D71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w:t>
      </w:r>
      <w:ins w:id="62" w:author="Katherine Chiluiza" w:date="2015-03-10T12:55:00Z">
        <w:r w:rsidR="000204C8">
          <w:rPr>
            <w:b w:val="0"/>
            <w:sz w:val="24"/>
          </w:rPr>
          <w:t>incluir</w:t>
        </w:r>
      </w:ins>
      <w:ins w:id="63" w:author="Katherine Chiluiza" w:date="2015-03-10T12:56:00Z">
        <w:r w:rsidR="000204C8">
          <w:rPr>
            <w:b w:val="0"/>
            <w:sz w:val="24"/>
          </w:rPr>
          <w:t xml:space="preserve">á un </w:t>
        </w:r>
      </w:ins>
      <w:del w:id="64" w:author="Katherine Chiluiza" w:date="2015-03-10T12:56:00Z">
        <w:r w:rsidDel="000204C8">
          <w:rPr>
            <w:b w:val="0"/>
            <w:sz w:val="24"/>
          </w:rPr>
          <w:delText xml:space="preserve">busca el </w:delText>
        </w:r>
      </w:del>
      <w:r>
        <w:rPr>
          <w:b w:val="0"/>
          <w:sz w:val="24"/>
        </w:rPr>
        <w:t xml:space="preserve">equilibrio </w:t>
      </w:r>
      <w:ins w:id="65" w:author="Katherine Chiluiza" w:date="2015-03-10T12:56:00Z">
        <w:r w:rsidR="000204C8">
          <w:rPr>
            <w:b w:val="0"/>
            <w:sz w:val="24"/>
          </w:rPr>
          <w:t xml:space="preserve">en: </w:t>
        </w:r>
      </w:ins>
      <w:del w:id="66" w:author="Katherine Chiluiza" w:date="2015-03-10T12:56:00Z">
        <w:r w:rsidDel="000204C8">
          <w:rPr>
            <w:b w:val="0"/>
            <w:sz w:val="24"/>
          </w:rPr>
          <w:delText>entre</w:delText>
        </w:r>
      </w:del>
      <w:r>
        <w:rPr>
          <w:b w:val="0"/>
          <w:sz w:val="24"/>
        </w:rPr>
        <w:t xml:space="preserve"> costos relacionados a hardware</w:t>
      </w:r>
      <w:ins w:id="67" w:author="Katherine Chiluiza" w:date="2015-03-10T12:56:00Z">
        <w:r w:rsidR="000204C8">
          <w:rPr>
            <w:b w:val="0"/>
            <w:sz w:val="24"/>
          </w:rPr>
          <w:t>;</w:t>
        </w:r>
      </w:ins>
      <w:del w:id="68" w:author="Katherine Chiluiza" w:date="2015-03-10T12:56:00Z">
        <w:r w:rsidDel="000204C8">
          <w:rPr>
            <w:b w:val="0"/>
            <w:sz w:val="24"/>
          </w:rPr>
          <w:delText>,</w:delText>
        </w:r>
      </w:del>
      <w:r>
        <w:rPr>
          <w:b w:val="0"/>
          <w:sz w:val="24"/>
        </w:rPr>
        <w:t xml:space="preserve"> uso de software libre</w:t>
      </w:r>
      <w:ins w:id="69" w:author="Katherine Chiluiza" w:date="2015-03-10T12:56:00Z">
        <w:r w:rsidR="000204C8">
          <w:rPr>
            <w:b w:val="0"/>
            <w:sz w:val="24"/>
          </w:rPr>
          <w:t>,</w:t>
        </w:r>
      </w:ins>
      <w:r>
        <w:rPr>
          <w:b w:val="0"/>
          <w:sz w:val="24"/>
        </w:rPr>
        <w:t xml:space="preserve"> para abaratar costos de implementación</w:t>
      </w:r>
      <w:ins w:id="70" w:author="Katherine Chiluiza" w:date="2015-03-10T12:56:00Z">
        <w:r w:rsidR="000204C8">
          <w:rPr>
            <w:b w:val="0"/>
            <w:sz w:val="24"/>
          </w:rPr>
          <w:t>;</w:t>
        </w:r>
      </w:ins>
      <w:del w:id="71" w:author="Katherine Chiluiza" w:date="2015-03-10T12:56:00Z">
        <w:r w:rsidDel="000204C8">
          <w:rPr>
            <w:b w:val="0"/>
            <w:sz w:val="24"/>
          </w:rPr>
          <w:delText>,</w:delText>
        </w:r>
      </w:del>
      <w:r>
        <w:rPr>
          <w:b w:val="0"/>
          <w:sz w:val="24"/>
        </w:rPr>
        <w:t xml:space="preserve"> facilidad de configuración en un aula de clases</w:t>
      </w:r>
      <w:ins w:id="72" w:author="Katherine Chiluiza" w:date="2015-03-10T12:56:00Z">
        <w:r w:rsidR="000204C8">
          <w:rPr>
            <w:b w:val="0"/>
            <w:sz w:val="24"/>
          </w:rPr>
          <w:t>;</w:t>
        </w:r>
      </w:ins>
      <w:del w:id="73" w:author="Katherine Chiluiza" w:date="2015-03-10T12:56:00Z">
        <w:r w:rsidDel="000204C8">
          <w:rPr>
            <w:b w:val="0"/>
            <w:sz w:val="24"/>
          </w:rPr>
          <w:delText>,</w:delText>
        </w:r>
      </w:del>
      <w:r>
        <w:rPr>
          <w:b w:val="0"/>
          <w:sz w:val="24"/>
        </w:rPr>
        <w:t xml:space="preserve"> y</w:t>
      </w:r>
      <w:ins w:id="74" w:author="Katherine Chiluiza" w:date="2015-03-10T12:56:00Z">
        <w:r w:rsidR="000204C8">
          <w:rPr>
            <w:b w:val="0"/>
            <w:sz w:val="24"/>
          </w:rPr>
          <w:t>,</w:t>
        </w:r>
      </w:ins>
      <w:r>
        <w:rPr>
          <w:b w:val="0"/>
          <w:sz w:val="24"/>
        </w:rPr>
        <w:t xml:space="preserve"> portabilidad.  Revisión previa ha mostrado que las soluciones actuales están diseñadas mayoritariamente para el ámbito profesional y no</w:t>
      </w:r>
      <w:r w:rsidR="007169FC">
        <w:rPr>
          <w:b w:val="0"/>
          <w:sz w:val="24"/>
        </w:rPr>
        <w:t xml:space="preserve"> así</w:t>
      </w:r>
      <w:r>
        <w:rPr>
          <w:b w:val="0"/>
          <w:sz w:val="24"/>
        </w:rPr>
        <w:t xml:space="preserve"> </w:t>
      </w:r>
      <w:ins w:id="75" w:author="Katherine Chiluiza" w:date="2015-03-10T12:52:00Z">
        <w:r w:rsidR="000204C8">
          <w:rPr>
            <w:b w:val="0"/>
            <w:sz w:val="24"/>
          </w:rPr>
          <w:t xml:space="preserve">para </w:t>
        </w:r>
      </w:ins>
      <w:r>
        <w:rPr>
          <w:b w:val="0"/>
          <w:sz w:val="24"/>
        </w:rPr>
        <w:t>el ámbito educativo</w:t>
      </w:r>
      <w:ins w:id="76" w:author="Katherine Chiluiza" w:date="2015-03-10T12:52:00Z">
        <w:r w:rsidR="000204C8">
          <w:rPr>
            <w:b w:val="0"/>
            <w:sz w:val="24"/>
          </w:rPr>
          <w:t xml:space="preserve"> </w:t>
        </w:r>
      </w:ins>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xml:space="preserve">. Por lo que </w:t>
      </w:r>
      <w:ins w:id="77" w:author="Katherine Chiluiza" w:date="2015-03-10T12:53:00Z">
        <w:r w:rsidR="000204C8">
          <w:rPr>
            <w:b w:val="0"/>
            <w:sz w:val="24"/>
          </w:rPr>
          <w:t>la</w:t>
        </w:r>
      </w:ins>
      <w:del w:id="78" w:author="Katherine Chiluiza" w:date="2015-03-10T12:53:00Z">
        <w:r w:rsidDel="000204C8">
          <w:rPr>
            <w:b w:val="0"/>
            <w:sz w:val="24"/>
          </w:rPr>
          <w:delText xml:space="preserve">esta </w:delText>
        </w:r>
      </w:del>
      <w:r>
        <w:rPr>
          <w:b w:val="0"/>
          <w:sz w:val="24"/>
        </w:rPr>
        <w:t>herramienta</w:t>
      </w:r>
      <w:ins w:id="79" w:author="Katherine Chiluiza" w:date="2015-03-10T12:53:00Z">
        <w:r w:rsidR="000204C8">
          <w:rPr>
            <w:b w:val="0"/>
            <w:sz w:val="24"/>
          </w:rPr>
          <w:t xml:space="preserve"> que se desarrolla</w:t>
        </w:r>
      </w:ins>
      <w:ins w:id="80" w:author="Katherine Chiluiza" w:date="2015-03-10T12:57:00Z">
        <w:r w:rsidR="000204C8">
          <w:rPr>
            <w:b w:val="0"/>
            <w:sz w:val="24"/>
          </w:rPr>
          <w:t>rá</w:t>
        </w:r>
      </w:ins>
      <w:r>
        <w:rPr>
          <w:b w:val="0"/>
          <w:sz w:val="24"/>
        </w:rPr>
        <w:t xml:space="preserve">, </w:t>
      </w:r>
      <w:del w:id="81" w:author="Katherine Chiluiza" w:date="2015-03-10T12:53:00Z">
        <w:r w:rsidDel="000204C8">
          <w:rPr>
            <w:b w:val="0"/>
            <w:sz w:val="24"/>
          </w:rPr>
          <w:delText>al hacer</w:delText>
        </w:r>
      </w:del>
      <w:del w:id="82" w:author="Katherine Chiluiza" w:date="2015-03-10T12:57:00Z">
        <w:r w:rsidDel="000204C8">
          <w:rPr>
            <w:b w:val="0"/>
            <w:sz w:val="24"/>
          </w:rPr>
          <w:delText xml:space="preserve"> énfasis en este sector</w:delText>
        </w:r>
      </w:del>
      <w:ins w:id="83" w:author="Katherine Chiluiza" w:date="2015-03-10T12:57:00Z">
        <w:r w:rsidR="000204C8">
          <w:rPr>
            <w:b w:val="0"/>
            <w:sz w:val="24"/>
          </w:rPr>
          <w:t xml:space="preserve">se orientará a una aplicación educativa </w:t>
        </w:r>
      </w:ins>
      <w:r>
        <w:rPr>
          <w:b w:val="0"/>
          <w:sz w:val="24"/>
        </w:rPr>
        <w:t xml:space="preserve"> y particularmente</w:t>
      </w:r>
      <w:ins w:id="84" w:author="Katherine Chiluiza" w:date="2015-03-10T12:53:00Z">
        <w:r w:rsidR="000204C8">
          <w:rPr>
            <w:b w:val="0"/>
            <w:sz w:val="24"/>
          </w:rPr>
          <w:t xml:space="preserve"> en </w:t>
        </w:r>
      </w:ins>
      <w:ins w:id="85" w:author="Katherine Chiluiza" w:date="2015-03-10T12:57:00Z">
        <w:r w:rsidR="000204C8">
          <w:rPr>
            <w:b w:val="0"/>
            <w:sz w:val="24"/>
          </w:rPr>
          <w:t>el aprendizaje d</w:t>
        </w:r>
      </w:ins>
      <w:ins w:id="86" w:author="Katherine Chiluiza" w:date="2015-03-10T12:53:00Z">
        <w:r w:rsidR="000204C8">
          <w:rPr>
            <w:b w:val="0"/>
            <w:sz w:val="24"/>
          </w:rPr>
          <w:t xml:space="preserve">e </w:t>
        </w:r>
      </w:ins>
      <w:del w:id="87" w:author="Katherine Chiluiza" w:date="2015-03-10T12:53:00Z">
        <w:r w:rsidDel="000204C8">
          <w:rPr>
            <w:b w:val="0"/>
            <w:sz w:val="24"/>
          </w:rPr>
          <w:delText xml:space="preserve"> </w:delText>
        </w:r>
      </w:del>
      <w:r>
        <w:rPr>
          <w:b w:val="0"/>
          <w:sz w:val="24"/>
        </w:rPr>
        <w:t xml:space="preserve">diseño de software. Además, esta herramienta </w:t>
      </w:r>
      <w:del w:id="88" w:author="Katherine Chiluiza" w:date="2015-03-10T12:57:00Z">
        <w:r w:rsidDel="000204C8">
          <w:rPr>
            <w:b w:val="0"/>
            <w:sz w:val="24"/>
          </w:rPr>
          <w:delText xml:space="preserve">puede </w:delText>
        </w:r>
      </w:del>
      <w:ins w:id="89" w:author="Katherine Chiluiza" w:date="2015-03-10T12:57:00Z">
        <w:r w:rsidR="000204C8">
          <w:rPr>
            <w:b w:val="0"/>
            <w:sz w:val="24"/>
          </w:rPr>
          <w:t xml:space="preserve">podrá </w:t>
        </w:r>
      </w:ins>
      <w:r>
        <w:rPr>
          <w:b w:val="0"/>
          <w:sz w:val="24"/>
        </w:rPr>
        <w:t xml:space="preserve">servir para futuros trabajos de investigación en los que se requiera una herramienta especializada en modelado de </w:t>
      </w:r>
      <w:ins w:id="90" w:author="Katherine Chiluiza" w:date="2015-03-10T12:54:00Z">
        <w:r w:rsidR="000204C8">
          <w:rPr>
            <w:b w:val="0"/>
            <w:sz w:val="24"/>
          </w:rPr>
          <w:t xml:space="preserve">bases de </w:t>
        </w:r>
      </w:ins>
      <w:r>
        <w:rPr>
          <w:b w:val="0"/>
          <w:sz w:val="24"/>
        </w:rPr>
        <w:t>datos</w:t>
      </w:r>
      <w:ins w:id="91" w:author="Katherine Chiluiza" w:date="2015-03-10T12:58:00Z">
        <w:r w:rsidR="000204C8">
          <w:rPr>
            <w:b w:val="0"/>
            <w:sz w:val="24"/>
          </w:rPr>
          <w:t>,</w:t>
        </w:r>
      </w:ins>
      <w:del w:id="92" w:author="Katherine Chiluiza" w:date="2015-03-10T12:58:00Z">
        <w:r w:rsidDel="000204C8">
          <w:rPr>
            <w:b w:val="0"/>
            <w:sz w:val="24"/>
          </w:rPr>
          <w:delText>.</w:delText>
        </w:r>
      </w:del>
      <w:r>
        <w:rPr>
          <w:b w:val="0"/>
          <w:sz w:val="24"/>
        </w:rPr>
        <w:t xml:space="preserve"> </w:t>
      </w:r>
      <w:del w:id="93" w:author="Katherine Chiluiza" w:date="2015-03-10T12:58:00Z">
        <w:r w:rsidDel="000204C8">
          <w:rPr>
            <w:b w:val="0"/>
            <w:sz w:val="24"/>
          </w:rPr>
          <w:delText>C</w:delText>
        </w:r>
      </w:del>
      <w:ins w:id="94" w:author="Katherine Chiluiza" w:date="2015-03-10T12:58:00Z">
        <w:r w:rsidR="000204C8">
          <w:rPr>
            <w:b w:val="0"/>
            <w:sz w:val="24"/>
          </w:rPr>
          <w:t>c</w:t>
        </w:r>
      </w:ins>
      <w:r>
        <w:rPr>
          <w:b w:val="0"/>
          <w:sz w:val="24"/>
        </w:rPr>
        <w:t>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2DEB4173" w14:textId="77777777" w:rsidR="0092624F" w:rsidRDefault="0092624F"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95"/>
      <w:r w:rsidRPr="00BC7933">
        <w:t>alcance</w:t>
      </w:r>
      <w:commentRangeEnd w:id="95"/>
      <w:r>
        <w:rPr>
          <w:rStyle w:val="Refdecomentario"/>
          <w:rFonts w:asciiTheme="minorHAnsi" w:eastAsiaTheme="minorHAnsi" w:hAnsiTheme="minorHAnsi" w:cstheme="minorBidi"/>
          <w:b w:val="0"/>
          <w:bCs w:val="0"/>
          <w:color w:val="auto"/>
          <w:lang w:eastAsia="en-US"/>
        </w:rPr>
        <w:commentReference w:id="9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0D943FFB" w:rsidR="0010297E" w:rsidRDefault="0010297E" w:rsidP="0010297E">
      <w:pPr>
        <w:pStyle w:val="Texto"/>
        <w:ind w:left="1416"/>
      </w:pPr>
      <w:r>
        <w:lastRenderedPageBreak/>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profesor, y su percepción en cuanto a la equidad de la carga de trabajo distribuida entro los miembros de su grupo en la realización de un trabajo colaborativo. </w:t>
      </w:r>
      <w:del w:id="96" w:author="Katherine Chiluiza" w:date="2015-03-10T12:58:00Z">
        <w:r w:rsidDel="000204C8">
          <w:delText xml:space="preserve">Se debe recalcar que las calificaciones provistas por el profesor en la experimentación se realizan considerando cantidad de trabajo y no calidad. </w:delText>
        </w:r>
      </w:del>
    </w:p>
    <w:p w14:paraId="353AA402" w14:textId="77777777" w:rsidR="0092624F" w:rsidRDefault="0092624F" w:rsidP="0010297E">
      <w:pPr>
        <w:pStyle w:val="Texto"/>
        <w:ind w:left="1416"/>
      </w:pPr>
    </w:p>
    <w:p w14:paraId="229DBDCE" w14:textId="42362800" w:rsidR="0010297E" w:rsidRPr="0092624F" w:rsidRDefault="0010297E" w:rsidP="0010297E">
      <w:pPr>
        <w:pStyle w:val="Subtitulocapitulo"/>
        <w:rPr>
          <w:sz w:val="24"/>
          <w:szCs w:val="24"/>
        </w:rPr>
      </w:pPr>
      <w:bookmarkStart w:id="97" w:name="_Toc397264975"/>
      <w:bookmarkEnd w:id="48"/>
      <w:r w:rsidRPr="006F70AC">
        <w:t>Objetivos</w:t>
      </w:r>
      <w:bookmarkEnd w:id="97"/>
    </w:p>
    <w:p w14:paraId="1F5E6286" w14:textId="77777777" w:rsidR="0092624F" w:rsidRPr="006F70AC" w:rsidRDefault="0092624F" w:rsidP="0092624F">
      <w:pPr>
        <w:pStyle w:val="Subtitulocapitulo"/>
        <w:numPr>
          <w:ilvl w:val="0"/>
          <w:numId w:val="0"/>
        </w:numPr>
        <w:ind w:left="792"/>
        <w:rPr>
          <w:sz w:val="24"/>
          <w:szCs w:val="24"/>
        </w:rPr>
      </w:pPr>
    </w:p>
    <w:p w14:paraId="16BEE074" w14:textId="19D27324" w:rsidR="0010297E" w:rsidRPr="00C50379" w:rsidRDefault="0010297E" w:rsidP="0010297E">
      <w:pPr>
        <w:pStyle w:val="Subtitulocapitulo"/>
        <w:numPr>
          <w:ilvl w:val="2"/>
          <w:numId w:val="1"/>
        </w:numPr>
        <w:rPr>
          <w:sz w:val="24"/>
          <w:szCs w:val="24"/>
        </w:rPr>
      </w:pPr>
      <w:bookmarkStart w:id="98" w:name="_Toc397264976"/>
      <w:r w:rsidRPr="006F70AC">
        <w:t>Objetivo general</w:t>
      </w:r>
      <w:bookmarkEnd w:id="98"/>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1AD55F38" w14:textId="77777777" w:rsidR="0092624F" w:rsidRPr="00BD7A2E" w:rsidRDefault="0092624F"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99" w:name="_Toc397264977"/>
      <w:r w:rsidRPr="006F70AC">
        <w:lastRenderedPageBreak/>
        <w:t>Objetivos específicos</w:t>
      </w:r>
      <w:bookmarkEnd w:id="99"/>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0B6749D7" w:rsidR="0010297E" w:rsidRPr="00B73B35" w:rsidRDefault="0010297E" w:rsidP="0010297E">
      <w:pPr>
        <w:pStyle w:val="Subtitulocapitulo"/>
        <w:rPr>
          <w:sz w:val="24"/>
          <w:szCs w:val="24"/>
        </w:rPr>
      </w:pPr>
      <w:r>
        <w:t xml:space="preserve">Pregunta de investigación e </w:t>
      </w:r>
      <w:ins w:id="100" w:author="Katherine Chiluiza" w:date="2015-03-10T12:59:00Z">
        <w:r w:rsidR="000204C8">
          <w:t>h</w:t>
        </w:r>
      </w:ins>
      <w:del w:id="101" w:author="Katherine Chiluiza" w:date="2015-03-10T12:59:00Z">
        <w:r w:rsidDel="000204C8">
          <w:delText>H</w:delText>
        </w:r>
      </w:del>
      <w:r>
        <w:t>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lastRenderedPageBreak/>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 xml:space="preserve">de </w:t>
      </w:r>
      <w:r w:rsidR="006B1089">
        <w:rPr>
          <w:b w:val="0"/>
          <w:sz w:val="24"/>
          <w:szCs w:val="24"/>
        </w:rPr>
        <w:lastRenderedPageBreak/>
        <w:t>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w:t>
      </w:r>
      <w:r w:rsidRPr="00BD7A2E">
        <w:rPr>
          <w:b w:val="0"/>
          <w:sz w:val="24"/>
          <w:szCs w:val="28"/>
        </w:rPr>
        <w:lastRenderedPageBreak/>
        <w:t xml:space="preserve">un aula de clases, ser portable y brindar la posibilidad de interactuar simultáneamente hasta 5 estudiantes. </w:t>
      </w:r>
    </w:p>
    <w:p w14:paraId="4966D1D8" w14:textId="53B52A4F"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w:t>
      </w:r>
      <w:ins w:id="102" w:author="Katherine Chiluiza" w:date="2015-03-10T13:06:00Z">
        <w:r w:rsidR="00A9542D">
          <w:rPr>
            <w:b w:val="0"/>
            <w:sz w:val="24"/>
            <w:szCs w:val="28"/>
          </w:rPr>
          <w:t xml:space="preserve"> con grupo de control????</w:t>
        </w:r>
      </w:ins>
      <w:r w:rsidRPr="00BD7A2E">
        <w:rPr>
          <w:b w:val="0"/>
          <w:sz w:val="24"/>
          <w:szCs w:val="28"/>
        </w:rPr>
        <w:t xml:space="preserve">.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7D3A8FA4" w:rsidR="003A2438" w:rsidRDefault="006B5717" w:rsidP="0010297E">
      <w:pPr>
        <w:pStyle w:val="Texto"/>
        <w:ind w:left="360"/>
      </w:pPr>
      <w:r>
        <w:t>E</w:t>
      </w:r>
      <w:ins w:id="103" w:author="Katherine Chiluiza" w:date="2015-03-10T13:15:00Z">
        <w:r w:rsidR="00871FC8">
          <w:t>n este capítulo se presentan</w:t>
        </w:r>
      </w:ins>
      <w:del w:id="104" w:author="Katherine Chiluiza" w:date="2015-03-10T13:15:00Z">
        <w:r w:rsidDel="00871FC8">
          <w:delText xml:space="preserve">ste capítulo </w:delText>
        </w:r>
        <w:r w:rsidR="0010297E" w:rsidDel="00871FC8">
          <w:delText xml:space="preserve">se </w:delText>
        </w:r>
        <w:r w:rsidDel="00871FC8">
          <w:delText>empieza</w:delText>
        </w:r>
      </w:del>
      <w:r>
        <w:t xml:space="preserve"> </w:t>
      </w:r>
      <w:del w:id="105" w:author="Katherine Chiluiza" w:date="2015-03-10T13:15:00Z">
        <w:r w:rsidDel="00871FC8">
          <w:delText xml:space="preserve">revisando </w:delText>
        </w:r>
      </w:del>
      <w:r>
        <w:t>los paradigmas y áreas de estudio asociados a superficies colaborativas</w:t>
      </w:r>
      <w:r w:rsidR="00507077">
        <w:t>, además</w:t>
      </w:r>
      <w:r w:rsidR="002C4CEC">
        <w:t xml:space="preserve"> </w:t>
      </w:r>
      <w:ins w:id="106" w:author="Katherine Chiluiza" w:date="2015-03-10T13:15:00Z">
        <w:r w:rsidR="00871FC8">
          <w:t xml:space="preserve">se incluye </w:t>
        </w:r>
      </w:ins>
      <w:r w:rsidR="002C4CEC">
        <w:t>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 xml:space="preserve">e la solución </w:t>
      </w:r>
      <w:del w:id="107" w:author="Katherine Chiluiza" w:date="2015-03-10T13:16:00Z">
        <w:r w:rsidR="004E57D1" w:rsidDel="00871FC8">
          <w:delText>para este estudio</w:delText>
        </w:r>
      </w:del>
      <w:ins w:id="108" w:author="Katherine Chiluiza" w:date="2015-03-10T13:16:00Z">
        <w:r w:rsidR="00871FC8">
          <w:t>que se propone</w:t>
        </w:r>
      </w:ins>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38E07F0B" w:rsidR="00F636E0" w:rsidDel="00871FC8" w:rsidRDefault="00021A7C" w:rsidP="00D30B2C">
      <w:pPr>
        <w:pStyle w:val="Texto"/>
        <w:ind w:left="1416"/>
        <w:rPr>
          <w:del w:id="109" w:author="Katherine Chiluiza" w:date="2015-03-10T13:19:00Z"/>
        </w:rPr>
      </w:pPr>
      <w:del w:id="110" w:author="Katherine Chiluiza" w:date="2015-03-10T13:19:00Z">
        <w:r w:rsidDel="00871FC8">
          <w:delText xml:space="preserve">Cuando se diseña software, cuyo propósito es el de asistir a las personas en la resolución de un problema determinado, se debe considerar </w:delText>
        </w:r>
        <w:r w:rsidR="00CC4CD1" w:rsidDel="00871FC8">
          <w:delText xml:space="preserve">la importancia de </w:delText>
        </w:r>
        <w:r w:rsidDel="00871FC8">
          <w:delText>l</w:delText>
        </w:r>
        <w:r w:rsidR="00CC4CD1" w:rsidDel="00871FC8">
          <w:delText>a simplicidad y facilidad de uso en su diseño</w:delText>
        </w:r>
        <w:r w:rsidDel="00871FC8">
          <w:delText xml:space="preserve">. De esta manera, </w:delText>
        </w:r>
        <w:r w:rsidR="00F636E0" w:rsidDel="00871FC8">
          <w:delText xml:space="preserve"> se hace más probable la aceptación de los u</w:delText>
        </w:r>
        <w:r w:rsidR="00CC4CD1" w:rsidDel="00871FC8">
          <w:delText>suarios</w:delText>
        </w:r>
        <w:r w:rsidR="00F636E0" w:rsidDel="00871FC8">
          <w:delText>, y s</w:delText>
        </w:r>
        <w:r w:rsidR="00CC4CD1" w:rsidDel="00871FC8">
          <w:delText>u</w:delText>
        </w:r>
        <w:r w:rsidR="00F636E0" w:rsidDel="00871FC8">
          <w:delText xml:space="preserve"> posterior éxito</w:delText>
        </w:r>
        <w:r w:rsidDel="00871FC8">
          <w:delText xml:space="preserve">. </w:delText>
        </w:r>
      </w:del>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w:t>
      </w:r>
      <w:r w:rsidRPr="0096061C">
        <w:lastRenderedPageBreak/>
        <w:t xml:space="preserve">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B4409AF" w:rsidR="007A7792" w:rsidRDefault="00360520" w:rsidP="00D30B2C">
      <w:pPr>
        <w:pStyle w:val="Texto"/>
        <w:ind w:left="1416"/>
      </w:pPr>
      <w:r>
        <w:t xml:space="preserve">En el diseño de la interacción </w:t>
      </w:r>
      <w:r w:rsidR="00045B62">
        <w:t>de un sistema interactivo, surgen interrogantes</w:t>
      </w:r>
      <w:del w:id="111" w:author="Katherine Chiluiza" w:date="2015-03-10T13:16:00Z">
        <w:r w:rsidR="006965A9" w:rsidDel="00871FC8">
          <w:delText xml:space="preserve"> </w:delText>
        </w:r>
      </w:del>
      <w:r w:rsidR="00045B62">
        <w:t>: ¿Cómo se puede desarrollar un sistema interactivo para asegurar su usabilidad?, ¿Cómo la usabilidad de un sistema interactivo puede demostrarse o medir?</w:t>
      </w:r>
      <w:r w:rsidR="006965A9">
        <w:t xml:space="preserve">, una forma de responder estas preguntas es por ejemplo, analizar qué cosas en común tienen los sistemas interactivos exitosos, por lo tanto, estos lineamientos </w:t>
      </w:r>
      <w:del w:id="112" w:author="Katherine Chiluiza" w:date="2015-03-10T13:24:00Z">
        <w:r w:rsidR="006965A9" w:rsidDel="00871FC8">
          <w:delText>luego</w:delText>
        </w:r>
      </w:del>
      <w:r w:rsidR="006965A9">
        <w:t xml:space="preserve"> sirven </w:t>
      </w:r>
      <w:del w:id="113" w:author="Katherine Chiluiza" w:date="2015-03-10T13:24:00Z">
        <w:r w:rsidR="006965A9" w:rsidDel="00871FC8">
          <w:delText xml:space="preserve">como paradigmas </w:delText>
        </w:r>
      </w:del>
      <w:r w:rsidR="006965A9">
        <w:t>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2A300101" w:rsidR="00F636E0" w:rsidDel="00871FC8" w:rsidRDefault="00343524" w:rsidP="00D30B2C">
      <w:pPr>
        <w:pStyle w:val="Texto"/>
        <w:ind w:left="1416"/>
        <w:rPr>
          <w:del w:id="114" w:author="Katherine Chiluiza" w:date="2015-03-10T13:24:00Z"/>
        </w:rPr>
      </w:pPr>
      <w:ins w:id="115" w:author="Katherine Chiluiza" w:date="2015-03-10T13:25:00Z">
        <w:r>
          <w:t>A</w:t>
        </w:r>
      </w:ins>
      <w:ins w:id="116" w:author="Katherine Chiluiza" w:date="2015-03-10T13:24:00Z">
        <w:r w:rsidR="00871FC8">
          <w:t xml:space="preserve">lgunos paradigmas útiles y relacionados con el desarrollo de este trabajo, </w:t>
        </w:r>
      </w:ins>
      <w:ins w:id="117" w:author="Katherine Chiluiza" w:date="2015-03-10T13:25:00Z">
        <w:r>
          <w:t xml:space="preserve">se listan a continuación. </w:t>
        </w:r>
      </w:ins>
      <w:ins w:id="118" w:author="Katherine Chiluiza" w:date="2015-03-10T13:24:00Z">
        <w:r w:rsidR="00871FC8">
          <w:t>estos paradigmas son tomados de [XXX]</w:t>
        </w:r>
      </w:ins>
      <w:ins w:id="119" w:author="Katherine Chiluiza" w:date="2015-03-10T13:25:00Z">
        <w:r>
          <w:t xml:space="preserve">: Computación ubícua, </w:t>
        </w:r>
      </w:ins>
      <w:ins w:id="120" w:author="Katherine Chiluiza" w:date="2015-03-10T13:26:00Z">
        <w:r>
          <w:t xml:space="preserve">CSCW, Manipulación Directa, </w:t>
        </w:r>
      </w:ins>
      <w:ins w:id="121" w:author="Katherine Chiluiza" w:date="2015-03-10T13:28:00Z">
        <w:r>
          <w:t>Metáfora,</w:t>
        </w:r>
      </w:ins>
      <w:ins w:id="122" w:author="Katherine Chiluiza" w:date="2015-03-10T13:41:00Z">
        <w:r w:rsidR="00B5293C">
          <w:t xml:space="preserve"> TANGIBLES UI </w:t>
        </w:r>
      </w:ins>
      <w:ins w:id="123" w:author="Katherine Chiluiza" w:date="2015-03-10T13:28:00Z">
        <w:r>
          <w:t>,</w:t>
        </w:r>
      </w:ins>
      <w:ins w:id="124" w:author="Katherine Chiluiza" w:date="2015-03-10T13:25:00Z">
        <w:r>
          <w:t xml:space="preserve">XXXX, XXX. XXX. En la siguiente sección se describe cada uno de ellos. </w:t>
        </w:r>
      </w:ins>
      <w:ins w:id="125" w:author="Katherine Chiluiza" w:date="2015-03-10T13:24:00Z">
        <w:r w:rsidR="00871FC8">
          <w:t xml:space="preserve"> </w:t>
        </w:r>
      </w:ins>
    </w:p>
    <w:p w14:paraId="1EC7059D" w14:textId="337494BC" w:rsidR="007C4CF6" w:rsidDel="00871FC8" w:rsidRDefault="002916F4" w:rsidP="00D30B2C">
      <w:pPr>
        <w:pStyle w:val="Texto"/>
        <w:ind w:left="1416"/>
        <w:rPr>
          <w:del w:id="126" w:author="Katherine Chiluiza" w:date="2015-03-10T13:24:00Z"/>
        </w:rPr>
      </w:pPr>
      <w:del w:id="127" w:author="Katherine Chiluiza" w:date="2015-03-10T13:24:00Z">
        <w:r w:rsidDel="00871FC8">
          <w:delText xml:space="preserve">Los paradigmas de interacción no son mutuamente excluyentes, </w:delText>
        </w:r>
      </w:del>
      <w:del w:id="128" w:author="Katherine Chiluiza" w:date="2015-03-10T13:19:00Z">
        <w:r w:rsidDel="00871FC8">
          <w:delText xml:space="preserve">a través de la historia se han identificado momentos en los que </w:delText>
        </w:r>
        <w:r w:rsidR="00E64633" w:rsidDel="00871FC8">
          <w:delText>la interacción hombre-computador cambia</w:delText>
        </w:r>
        <w:r w:rsidDel="00871FC8">
          <w:delText xml:space="preserve">. </w:delText>
        </w:r>
        <w:r w:rsidR="007C4CF6" w:rsidDel="00871FC8">
          <w:delText>S</w:delText>
        </w:r>
      </w:del>
      <w:del w:id="129" w:author="Katherine Chiluiza" w:date="2015-03-10T13:24:00Z">
        <w:r w:rsidR="007C4CF6" w:rsidDel="00871FC8">
          <w:delText>e menciona</w:delText>
        </w:r>
      </w:del>
      <w:del w:id="130" w:author="Katherine Chiluiza" w:date="2015-03-10T13:20:00Z">
        <w:r w:rsidR="007C4CF6" w:rsidDel="00871FC8">
          <w:delText>rá</w:delText>
        </w:r>
        <w:r w:rsidDel="00871FC8">
          <w:delText xml:space="preserve"> algunos</w:delText>
        </w:r>
      </w:del>
      <w:del w:id="131" w:author="Katherine Chiluiza" w:date="2015-03-10T13:24:00Z">
        <w:r w:rsidR="00E64633" w:rsidDel="00871FC8">
          <w:delText>, en</w:delText>
        </w:r>
        <w:r w:rsidR="007C4CF6" w:rsidDel="00871FC8">
          <w:delText xml:space="preserve"> orden cronológico:</w:delText>
        </w:r>
      </w:del>
    </w:p>
    <w:p w14:paraId="69E89F7B" w14:textId="0C055BA1" w:rsidR="00953048" w:rsidDel="00343524" w:rsidRDefault="007C4CF6" w:rsidP="0035744F">
      <w:pPr>
        <w:pStyle w:val="Texto"/>
        <w:numPr>
          <w:ilvl w:val="0"/>
          <w:numId w:val="4"/>
        </w:numPr>
        <w:ind w:left="2229"/>
        <w:rPr>
          <w:del w:id="132" w:author="Katherine Chiluiza" w:date="2015-03-10T13:26:00Z"/>
        </w:rPr>
      </w:pPr>
      <w:del w:id="133" w:author="Katherine Chiluiza" w:date="2015-03-10T13:26:00Z">
        <w:r w:rsidRPr="007C4CF6" w:rsidDel="00343524">
          <w:rPr>
            <w:b/>
          </w:rPr>
          <w:delText>Tiempo Compartido</w:delText>
        </w:r>
        <w:r w:rsidDel="00343524">
          <w:rPr>
            <w:b/>
          </w:rPr>
          <w:delText>:</w:delText>
        </w:r>
        <w:r w:rsidDel="00343524">
          <w:delText xml:space="preserve"> TimeSharing en inglés</w:delText>
        </w:r>
        <w:r w:rsidR="00633030" w:rsidDel="00343524">
          <w:delText xml:space="preserve">. </w:delText>
        </w:r>
        <w:r w:rsidR="00CC4CD1" w:rsidDel="00343524">
          <w:delText>Situado temporalmente</w:delText>
        </w:r>
        <w:r w:rsidR="00AB70B7" w:rsidDel="00343524">
          <w:delText xml:space="preserve"> en la é</w:delText>
        </w:r>
        <w:r w:rsidR="00633030" w:rsidDel="00343524">
          <w:delText>poca de 1940-1950</w:delText>
        </w:r>
        <w:r w:rsidR="00637E99" w:rsidDel="00343524">
          <w:delText xml:space="preserve"> en el que los ordenadores, de manera similar a los</w:delText>
        </w:r>
        <w:r w:rsidDel="00343524">
          <w:delText xml:space="preserve"> humanos, obtuvieron la capacidad </w:delText>
        </w:r>
        <w:r w:rsidR="00E64633" w:rsidDel="00343524">
          <w:delText xml:space="preserve">de aparentar </w:delText>
        </w:r>
        <w:r w:rsidR="00637E99" w:rsidDel="00343524">
          <w:delText xml:space="preserve">la realización de </w:delText>
        </w:r>
        <w:r w:rsidDel="00343524">
          <w:delText xml:space="preserve">más de una tarea </w:delText>
        </w:r>
        <w:r w:rsidR="00E64633" w:rsidDel="00343524">
          <w:delText>en para</w:delText>
        </w:r>
      </w:del>
      <w:del w:id="134" w:author="Katherine Chiluiza" w:date="2015-03-10T13:17:00Z">
        <w:r w:rsidR="00E64633" w:rsidDel="00871FC8">
          <w:delText>p</w:delText>
        </w:r>
      </w:del>
      <w:del w:id="135" w:author="Katherine Chiluiza" w:date="2015-03-10T13:26:00Z">
        <w:r w:rsidR="00E64633" w:rsidDel="00343524">
          <w:delText>elo</w:delText>
        </w:r>
        <w:r w:rsidDel="00343524">
          <w:delText xml:space="preserve">. </w:delText>
        </w:r>
      </w:del>
    </w:p>
    <w:p w14:paraId="27247439" w14:textId="6791C88E" w:rsidR="007C4CF6" w:rsidDel="00343524" w:rsidRDefault="007C4CF6" w:rsidP="0035744F">
      <w:pPr>
        <w:pStyle w:val="Texto"/>
        <w:numPr>
          <w:ilvl w:val="0"/>
          <w:numId w:val="4"/>
        </w:numPr>
        <w:ind w:left="2229"/>
        <w:rPr>
          <w:del w:id="136" w:author="Katherine Chiluiza" w:date="2015-03-10T13:26:00Z"/>
        </w:rPr>
      </w:pPr>
      <w:del w:id="137" w:author="Katherine Chiluiza" w:date="2015-03-10T13:26:00Z">
        <w:r w:rsidDel="00343524">
          <w:rPr>
            <w:b/>
          </w:rPr>
          <w:delText>WIMP.</w:delText>
        </w:r>
        <w:r w:rsidDel="00343524">
          <w:delText>-</w:delText>
        </w:r>
        <w:r w:rsidR="00A239B0" w:rsidDel="00343524">
          <w:delText xml:space="preserve"> Ventanas, íconos, menú, puntero (windows, icons, menu, pointer por sus </w:delText>
        </w:r>
        <w:r w:rsidR="002C4CEC" w:rsidDel="00343524">
          <w:delText>términos</w:delText>
        </w:r>
        <w:r w:rsidR="00A239B0" w:rsidDel="00343524">
          <w:delText xml:space="preserve"> en inglés). </w:delText>
        </w:r>
        <w:r w:rsidR="00E64633" w:rsidDel="00343524">
          <w:delText xml:space="preserve"> B</w:delText>
        </w:r>
        <w:r w:rsidR="00A239B0" w:rsidDel="00343524">
          <w:delText xml:space="preserve">rindaron la posibilidad de representar gráficamente </w:delText>
        </w:r>
        <w:r w:rsidR="00441F32" w:rsidDel="00343524">
          <w:delText xml:space="preserve">la llamada de </w:delText>
        </w:r>
        <w:r w:rsidR="00A239B0" w:rsidDel="00343524">
          <w:delText>funciones</w:delText>
        </w:r>
        <w:r w:rsidR="00CC4CD1" w:rsidDel="00343524">
          <w:delText xml:space="preserve"> </w:delText>
        </w:r>
        <w:r w:rsidR="00441F32" w:rsidDel="00343524">
          <w:delText>especiales de sistema</w:delText>
        </w:r>
        <w:r w:rsidR="00A239B0" w:rsidDel="00343524">
          <w:delText>, por ejemplo el ícono de un archivo.</w:delText>
        </w:r>
      </w:del>
    </w:p>
    <w:p w14:paraId="0291EB4D" w14:textId="3A01EC82" w:rsidR="007C4CF6" w:rsidDel="00343524" w:rsidRDefault="007C4CF6" w:rsidP="0035744F">
      <w:pPr>
        <w:pStyle w:val="Texto"/>
        <w:numPr>
          <w:ilvl w:val="0"/>
          <w:numId w:val="4"/>
        </w:numPr>
        <w:ind w:left="2229"/>
        <w:rPr>
          <w:del w:id="138" w:author="Katherine Chiluiza" w:date="2015-03-10T13:26:00Z"/>
        </w:rPr>
      </w:pPr>
      <w:del w:id="139" w:author="Katherine Chiluiza" w:date="2015-03-10T13:26:00Z">
        <w:r w:rsidDel="00343524">
          <w:rPr>
            <w:b/>
          </w:rPr>
          <w:delText xml:space="preserve">Metáforas: </w:delText>
        </w:r>
        <w:r w:rsidDel="00343524">
          <w:delText>El uso de este tipo de representación en un computador, permitió a los usuarios relacionar objetos de la vida real con una funcionalidad particular en el computador. Por ejemplo</w:delText>
        </w:r>
        <w:r w:rsidR="00E64633" w:rsidDel="00343524">
          <w:delText>,</w:delText>
        </w:r>
        <w:r w:rsidDel="00343524">
          <w:delText xml:space="preserve"> el uso de procesadores de texto para escribir documentos</w:delText>
        </w:r>
        <w:r w:rsidR="00A239B0" w:rsidDel="00343524">
          <w:delText xml:space="preserve"> similar a una máquina de escribir</w:delText>
        </w:r>
        <w:r w:rsidDel="00343524">
          <w:delText>; hojas de cálculo para hacer balances monetarios.</w:delText>
        </w:r>
      </w:del>
    </w:p>
    <w:p w14:paraId="5A41709F" w14:textId="30DD2C92" w:rsidR="00A239B0" w:rsidDel="00343524" w:rsidRDefault="00A239B0" w:rsidP="0035744F">
      <w:pPr>
        <w:pStyle w:val="Texto"/>
        <w:numPr>
          <w:ilvl w:val="0"/>
          <w:numId w:val="4"/>
        </w:numPr>
        <w:ind w:left="2229"/>
        <w:rPr>
          <w:del w:id="140" w:author="Katherine Chiluiza" w:date="2015-03-10T13:26:00Z"/>
        </w:rPr>
      </w:pPr>
      <w:del w:id="141" w:author="Katherine Chiluiza" w:date="2015-03-10T13:26:00Z">
        <w:r w:rsidDel="00343524">
          <w:rPr>
            <w:b/>
          </w:rPr>
          <w:delText xml:space="preserve">Manipulación Directa.- </w:delText>
        </w:r>
        <w:r w:rsidDel="00343524">
          <w:delText xml:space="preserve">En los 1980 con los avances en gráficos por computador, </w:delText>
        </w:r>
        <w:r w:rsidR="00E64633" w:rsidDel="00343524">
          <w:delText>los ordenadores</w:delText>
        </w:r>
        <w:r w:rsidDel="00343524">
          <w:delText xml:space="preserve"> estuvieron en capacidad de representar objetos con los que los usuarios actuaban directamente sin la necesidad de comandos complejos. El primero en transformar en producto esta visión fue Apple Computer Inc. con su Macintosh en 1984.</w:delText>
        </w:r>
      </w:del>
    </w:p>
    <w:p w14:paraId="071F0F01" w14:textId="0D5B7329" w:rsidR="00633030" w:rsidDel="00343524" w:rsidRDefault="00633030" w:rsidP="0035744F">
      <w:pPr>
        <w:pStyle w:val="Texto"/>
        <w:numPr>
          <w:ilvl w:val="0"/>
          <w:numId w:val="4"/>
        </w:numPr>
        <w:ind w:left="2229"/>
        <w:rPr>
          <w:del w:id="142" w:author="Katherine Chiluiza" w:date="2015-03-10T13:26:00Z"/>
        </w:rPr>
      </w:pPr>
      <w:del w:id="143" w:author="Katherine Chiluiza" w:date="2015-03-10T13:26:00Z">
        <w:r w:rsidDel="00343524">
          <w:rPr>
            <w:b/>
          </w:rPr>
          <w:delText>Trabajo cooperativo asistido por computador.</w:delText>
        </w:r>
        <w:r w:rsidDel="00343524">
          <w:delText>-</w:delText>
        </w:r>
        <w:r w:rsidR="00880DBE" w:rsidDel="00343524">
          <w:delText xml:space="preserve"> </w:delText>
        </w:r>
        <w:r w:rsidR="00880DBE" w:rsidRPr="00880DBE" w:rsidDel="00343524">
          <w:delText xml:space="preserve">Computer-supported cooperative work (CSCW por sus siglas en inglés). Que </w:delText>
        </w:r>
        <w:r w:rsidR="00880DBE" w:rsidDel="00343524">
          <w:delText xml:space="preserve">fue </w:delText>
        </w:r>
        <w:r w:rsidR="00880DBE" w:rsidRPr="00880DBE" w:rsidDel="00343524">
          <w:delText xml:space="preserve"> </w:delText>
        </w:r>
        <w:r w:rsidR="00880DBE" w:rsidDel="00343524">
          <w:delText>el resultado de reintegrar el trabajo de los individuos a través del ordenador</w:delText>
        </w:r>
        <w:r w:rsidR="00026F06" w:rsidDel="00343524">
          <w:delText xml:space="preserve"> (anteriormente</w:delText>
        </w:r>
        <w:r w:rsidR="00AB70B7" w:rsidDel="00343524">
          <w:delText xml:space="preserve"> individual)</w:delText>
        </w:r>
        <w:r w:rsidR="00880DBE" w:rsidDel="00343524">
          <w:delText>. Este tipo de paradigma brinda la posibilidad de trabajar en el mismo lugar físico o en lugares distintos a varias personas.</w:delText>
        </w:r>
        <w:r w:rsidR="006B29C6" w:rsidDel="00343524">
          <w:delText xml:space="preserve"> Un ejemplo es el correo electrónico.</w:delText>
        </w:r>
        <w:r w:rsidR="00880DBE" w:rsidDel="00343524">
          <w:delText xml:space="preserve"> </w:delText>
        </w:r>
        <w:r w:rsidR="006B29C6" w:rsidDel="00343524">
          <w:delText>Debido a que el propósito de este trabajo  es estudiar el trabajo colaborativo, este</w:delText>
        </w:r>
        <w:r w:rsidR="00880DBE" w:rsidDel="00343524">
          <w:delText xml:space="preserve"> paradigma de interacción será ampliado a </w:delText>
        </w:r>
        <w:r w:rsidR="00F94ABB" w:rsidDel="00343524">
          <w:delText>más adelante</w:delText>
        </w:r>
        <w:r w:rsidR="00880DBE" w:rsidDel="00343524">
          <w:delText>.</w:delText>
        </w:r>
      </w:del>
    </w:p>
    <w:p w14:paraId="701713D1" w14:textId="7391AA09" w:rsidR="00B47E2A" w:rsidRPr="00DF699D" w:rsidDel="00343524" w:rsidRDefault="00F94ABB" w:rsidP="0035744F">
      <w:pPr>
        <w:pStyle w:val="Texto"/>
        <w:numPr>
          <w:ilvl w:val="0"/>
          <w:numId w:val="4"/>
        </w:numPr>
        <w:ind w:left="2229"/>
        <w:rPr>
          <w:del w:id="144" w:author="Katherine Chiluiza" w:date="2015-03-10T13:26:00Z"/>
        </w:rPr>
      </w:pPr>
      <w:del w:id="145" w:author="Katherine Chiluiza" w:date="2015-03-10T13:26:00Z">
        <w:r w:rsidRPr="00F94ABB" w:rsidDel="00343524">
          <w:rPr>
            <w:b/>
          </w:rPr>
          <w:delText>Computación Ubicua</w:delText>
        </w:r>
        <w:r w:rsidDel="00343524">
          <w:rPr>
            <w:b/>
          </w:rPr>
          <w:delText xml:space="preserve">.- </w:delText>
        </w:r>
        <w:r w:rsidDel="00343524">
          <w:delText xml:space="preserve">También dominada </w:delText>
        </w:r>
        <w:r w:rsidR="00DF699D" w:rsidDel="00343524">
          <w:delText>computación pervasiva, es aquella en la que la tecnología se aleja del tradicional computador</w:delText>
        </w:r>
        <w:r w:rsidR="00D30B2C" w:rsidDel="00343524">
          <w:delText xml:space="preserve"> de escritorio</w:delText>
        </w:r>
        <w:r w:rsidR="00DF699D" w:rsidDel="00343524">
          <w:delText xml:space="preserve"> para mezclarse con otros objetos. El objetivo de este paradigma es hacer la tecnología lo más transparente posible para que sea más fácil de utilizar. </w:delText>
        </w:r>
        <w:r w:rsidR="00FC77F6" w:rsidDel="00343524">
          <w:delText>De acuerdo a Mar</w:delText>
        </w:r>
        <w:r w:rsidR="00DF699D" w:rsidDel="00343524">
          <w:delText>k Weiser, líder de</w:delText>
        </w:r>
        <w:r w:rsidR="00FC77F6" w:rsidDel="00343524">
          <w:delText xml:space="preserve"> un grupo de</w:delText>
        </w:r>
        <w:r w:rsidR="00DF699D" w:rsidDel="00343524">
          <w:delText xml:space="preserve"> investigación e</w:delText>
        </w:r>
        <w:r w:rsidR="00FC77F6" w:rsidDel="00343524">
          <w:delText>n</w:delText>
        </w:r>
        <w:r w:rsidR="00DF699D" w:rsidDel="00343524">
          <w:delText xml:space="preserve"> Xerox Parc en los 80: “Las tecnologías más profundas son las que desaparecen. Tejen a sí mismos en el telar de la vida cotidiana hasta que son indistinguibles de la misma.” </w:delText>
        </w:r>
      </w:del>
    </w:p>
    <w:p w14:paraId="4060225A" w14:textId="77777777" w:rsidR="00B47E2A" w:rsidRDefault="00B47E2A" w:rsidP="00B47E2A">
      <w:pPr>
        <w:pStyle w:val="Texto"/>
        <w:ind w:left="1605"/>
      </w:pPr>
    </w:p>
    <w:p w14:paraId="57C93022" w14:textId="77777777" w:rsidR="008D36B4" w:rsidRPr="00880DBE" w:rsidRDefault="008D36B4"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5C0120B" w:rsidR="0097147A" w:rsidRDefault="0097147A" w:rsidP="00D30B2C">
      <w:pPr>
        <w:pStyle w:val="Texto"/>
        <w:ind w:left="1416"/>
      </w:pPr>
      <w:r>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ins w:id="146" w:author="Katherine Chiluiza" w:date="2015-03-10T13:43:00Z">
        <w:r w:rsidR="00B5293C">
          <w:t xml:space="preserve"> Características de ambientes colaborativos….  – De la computaci</w:t>
        </w:r>
      </w:ins>
      <w:ins w:id="147" w:author="Katherine Chiluiza" w:date="2015-03-10T13:44:00Z">
        <w:r w:rsidR="00B5293C">
          <w:t xml:space="preserve">ón ubícua estas son las ccc .. </w:t>
        </w:r>
        <w:r w:rsidR="00B5293C">
          <w:lastRenderedPageBreak/>
          <w:t xml:space="preserve">ssss </w:t>
        </w:r>
      </w:ins>
      <w:ins w:id="148" w:author="Katherine Chiluiza" w:date="2015-03-10T13:45:00Z">
        <w:r w:rsidR="00B5293C">
          <w:t>la solución presentada qué características de la computación ubícua toma. ¿???</w:t>
        </w:r>
      </w:ins>
    </w:p>
    <w:p w14:paraId="520A1F22" w14:textId="2C2A265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 xml:space="preserve">en </w:t>
      </w:r>
      <w:r w:rsidR="00D0274D">
        <w:lastRenderedPageBreak/>
        <w:t>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4970C487" w:rsidR="00F21AFA" w:rsidRDefault="00807019" w:rsidP="008640A0">
      <w:pPr>
        <w:pStyle w:val="Texto"/>
        <w:ind w:left="1299"/>
      </w:pPr>
      <w:r>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w:t>
      </w:r>
      <w:r w:rsidR="009376CF" w:rsidRPr="00C50E55">
        <w:rPr>
          <w:b/>
          <w:rPrChange w:id="149" w:author="Katherine Chiluiza" w:date="2015-03-10T13:46:00Z">
            <w:rPr/>
          </w:rPrChange>
        </w:rPr>
        <w:t>teóricos y metodologías</w:t>
      </w:r>
      <w:r w:rsidR="009376CF">
        <w:t>, Groupware refiere al software específicamente diseñado para soportar el trabajo en grupo; es decir este el producto resultante de aplicar los conceptos de CSCW.</w:t>
      </w:r>
      <w:ins w:id="150" w:author="Katherine Chiluiza" w:date="2015-03-10T13:47:00Z">
        <w:r w:rsidR="00C50E55">
          <w:t xml:space="preserve"> Qué aspectos teóricos y metodologías específicas usas….</w:t>
        </w:r>
      </w:ins>
    </w:p>
    <w:p w14:paraId="3CFF8B68" w14:textId="44B7A11A" w:rsidR="001F431F" w:rsidRDefault="001F431F" w:rsidP="008640A0">
      <w:pPr>
        <w:pStyle w:val="Texto"/>
        <w:ind w:left="1299"/>
      </w:pPr>
      <w:r>
        <w:t>Este tipo de herramientas, ha permitido trabajar a grupos de personas tanto como en lugares remotos, como en una misma</w:t>
      </w:r>
      <w:r w:rsidR="00D5270A">
        <w:t xml:space="preserve"> 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lastRenderedPageBreak/>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rsidDel="00C50E55" w14:paraId="201018E7" w14:textId="685F2938" w:rsidTr="00195342">
        <w:trPr>
          <w:del w:id="151" w:author="Katherine Chiluiza" w:date="2015-03-10T13:46:00Z"/>
        </w:trPr>
        <w:tc>
          <w:tcPr>
            <w:tcW w:w="7680" w:type="dxa"/>
            <w:gridSpan w:val="4"/>
            <w:tcBorders>
              <w:top w:val="nil"/>
              <w:left w:val="nil"/>
              <w:bottom w:val="nil"/>
              <w:right w:val="nil"/>
            </w:tcBorders>
          </w:tcPr>
          <w:p w14:paraId="67E039A3" w14:textId="75195858" w:rsidR="00D5270A" w:rsidRPr="00661A8E" w:rsidDel="00C50E55" w:rsidRDefault="00637E99" w:rsidP="002B3603">
            <w:pPr>
              <w:pStyle w:val="Texto"/>
              <w:ind w:left="0"/>
              <w:rPr>
                <w:del w:id="152" w:author="Katherine Chiluiza" w:date="2015-03-10T13:46:00Z"/>
                <w:sz w:val="20"/>
                <w:szCs w:val="20"/>
              </w:rPr>
            </w:pPr>
            <w:del w:id="153" w:author="Katherine Chiluiza" w:date="2015-03-10T13:46:00Z">
              <w:r w:rsidDel="00C50E55">
                <w:rPr>
                  <w:b/>
                  <w:sz w:val="20"/>
                  <w:szCs w:val="20"/>
                </w:rPr>
                <w:delText xml:space="preserve">Tabla </w:delText>
              </w:r>
              <w:r w:rsidR="002B3603" w:rsidDel="00C50E55">
                <w:rPr>
                  <w:b/>
                  <w:sz w:val="20"/>
                  <w:szCs w:val="20"/>
                </w:rPr>
                <w:delText>2.1</w:delText>
              </w:r>
              <w:r w:rsidR="00D5270A" w:rsidDel="00C50E55">
                <w:rPr>
                  <w:b/>
                  <w:sz w:val="20"/>
                  <w:szCs w:val="20"/>
                </w:rPr>
                <w:delText xml:space="preserve">: </w:delText>
              </w:r>
              <w:r w:rsidR="00D5270A" w:rsidDel="00C50E55">
                <w:rPr>
                  <w:sz w:val="20"/>
                  <w:szCs w:val="20"/>
                </w:rPr>
                <w:delText>Matriz Espacio versus tiempo de aplicaciones CSCW. Fuente:</w:delText>
              </w:r>
              <w:r w:rsidR="00D5270A" w:rsidDel="00C50E55">
                <w:rPr>
                  <w:sz w:val="20"/>
                  <w:szCs w:val="20"/>
                </w:rPr>
                <w:fldChar w:fldCharType="begin" w:fldLock="1"/>
              </w:r>
              <w:r w:rsidR="00D5270A" w:rsidDel="00C50E55">
                <w:rPr>
                  <w:sz w:val="20"/>
                  <w:szCs w:val="20"/>
                </w:rPr>
                <w:del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delInstrText>
              </w:r>
              <w:r w:rsidR="00D5270A" w:rsidDel="00C50E55">
                <w:rPr>
                  <w:sz w:val="20"/>
                  <w:szCs w:val="20"/>
                </w:rPr>
                <w:fldChar w:fldCharType="separate"/>
              </w:r>
              <w:r w:rsidR="00D5270A" w:rsidRPr="00CE5F1B" w:rsidDel="00C50E55">
                <w:rPr>
                  <w:noProof/>
                  <w:sz w:val="20"/>
                  <w:szCs w:val="20"/>
                </w:rPr>
                <w:delText>[18]</w:delText>
              </w:r>
              <w:r w:rsidR="00D5270A" w:rsidDel="00C50E55">
                <w:rPr>
                  <w:sz w:val="20"/>
                  <w:szCs w:val="20"/>
                </w:rPr>
                <w:fldChar w:fldCharType="end"/>
              </w:r>
            </w:del>
          </w:p>
        </w:tc>
      </w:tr>
      <w:tr w:rsidR="00363BD2" w:rsidDel="00C50E55" w14:paraId="0645E74E" w14:textId="3AC5E5FD" w:rsidTr="008640A0">
        <w:trPr>
          <w:del w:id="154" w:author="Katherine Chiluiza" w:date="2015-03-10T13:46:00Z"/>
        </w:trPr>
        <w:tc>
          <w:tcPr>
            <w:tcW w:w="1155" w:type="dxa"/>
            <w:tcBorders>
              <w:top w:val="nil"/>
              <w:left w:val="nil"/>
              <w:bottom w:val="nil"/>
              <w:right w:val="nil"/>
            </w:tcBorders>
          </w:tcPr>
          <w:p w14:paraId="0FDDE060" w14:textId="25BD2FEC" w:rsidR="00363BD2" w:rsidRPr="00661A8E" w:rsidDel="00C50E55" w:rsidRDefault="00363BD2" w:rsidP="00B0138C">
            <w:pPr>
              <w:pStyle w:val="Texto"/>
              <w:ind w:left="0"/>
              <w:rPr>
                <w:del w:id="155" w:author="Katherine Chiluiza" w:date="2015-03-10T13:46:00Z"/>
                <w:sz w:val="20"/>
                <w:szCs w:val="20"/>
              </w:rPr>
            </w:pPr>
          </w:p>
        </w:tc>
        <w:tc>
          <w:tcPr>
            <w:tcW w:w="1564" w:type="dxa"/>
            <w:tcBorders>
              <w:top w:val="nil"/>
              <w:left w:val="nil"/>
              <w:bottom w:val="nil"/>
              <w:right w:val="nil"/>
            </w:tcBorders>
            <w:shd w:val="clear" w:color="auto" w:fill="FFFFFF" w:themeFill="background1"/>
            <w:vAlign w:val="center"/>
          </w:tcPr>
          <w:p w14:paraId="09D551FA" w14:textId="65E43DC2" w:rsidR="00363BD2" w:rsidRPr="00661A8E" w:rsidDel="00C50E55" w:rsidRDefault="00363BD2" w:rsidP="001F431F">
            <w:pPr>
              <w:pStyle w:val="Texto"/>
              <w:ind w:left="0"/>
              <w:jc w:val="center"/>
              <w:rPr>
                <w:del w:id="156" w:author="Katherine Chiluiza" w:date="2015-03-10T13:46:00Z"/>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00223131" w:rsidR="00363BD2" w:rsidRPr="00661A8E" w:rsidDel="00C50E55" w:rsidRDefault="00363BD2" w:rsidP="001F431F">
            <w:pPr>
              <w:pStyle w:val="Texto"/>
              <w:ind w:left="0"/>
              <w:jc w:val="center"/>
              <w:rPr>
                <w:del w:id="157" w:author="Katherine Chiluiza" w:date="2015-03-10T13:46:00Z"/>
                <w:sz w:val="20"/>
                <w:szCs w:val="20"/>
              </w:rPr>
            </w:pPr>
            <w:del w:id="158" w:author="Katherine Chiluiza" w:date="2015-03-10T13:46:00Z">
              <w:r w:rsidRPr="00661A8E" w:rsidDel="00C50E55">
                <w:rPr>
                  <w:sz w:val="20"/>
                  <w:szCs w:val="20"/>
                </w:rPr>
                <w:delText>Tiempo</w:delText>
              </w:r>
            </w:del>
          </w:p>
        </w:tc>
      </w:tr>
      <w:tr w:rsidR="001F431F" w:rsidDel="00C50E55" w14:paraId="032374BF" w14:textId="330D2B26" w:rsidTr="008640A0">
        <w:trPr>
          <w:del w:id="159" w:author="Katherine Chiluiza" w:date="2015-03-10T13:46:00Z"/>
        </w:trPr>
        <w:tc>
          <w:tcPr>
            <w:tcW w:w="1155" w:type="dxa"/>
            <w:tcBorders>
              <w:top w:val="nil"/>
              <w:left w:val="nil"/>
              <w:bottom w:val="nil"/>
              <w:right w:val="nil"/>
            </w:tcBorders>
            <w:shd w:val="clear" w:color="auto" w:fill="FFFFFF" w:themeFill="background1"/>
            <w:vAlign w:val="center"/>
          </w:tcPr>
          <w:p w14:paraId="5D70E4DD" w14:textId="5514F5CC" w:rsidR="001F431F" w:rsidRPr="00661A8E" w:rsidDel="00C50E55" w:rsidRDefault="001F431F" w:rsidP="001F431F">
            <w:pPr>
              <w:pStyle w:val="Texto"/>
              <w:ind w:left="0"/>
              <w:jc w:val="center"/>
              <w:rPr>
                <w:del w:id="160" w:author="Katherine Chiluiza" w:date="2015-03-10T13:46:00Z"/>
                <w:sz w:val="20"/>
                <w:szCs w:val="20"/>
              </w:rPr>
            </w:pPr>
          </w:p>
        </w:tc>
        <w:tc>
          <w:tcPr>
            <w:tcW w:w="1564" w:type="dxa"/>
            <w:tcBorders>
              <w:top w:val="nil"/>
              <w:left w:val="nil"/>
              <w:bottom w:val="nil"/>
              <w:right w:val="nil"/>
            </w:tcBorders>
            <w:shd w:val="clear" w:color="auto" w:fill="FFFFFF" w:themeFill="background1"/>
          </w:tcPr>
          <w:p w14:paraId="42C7545B" w14:textId="20268800" w:rsidR="001F431F" w:rsidRPr="00661A8E" w:rsidDel="00C50E55" w:rsidRDefault="001F431F" w:rsidP="00DE6964">
            <w:pPr>
              <w:pStyle w:val="Texto"/>
              <w:ind w:left="0"/>
              <w:jc w:val="center"/>
              <w:rPr>
                <w:del w:id="161" w:author="Katherine Chiluiza" w:date="2015-03-10T13:46:00Z"/>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7C07D131" w:rsidR="001F431F" w:rsidRPr="00661A8E" w:rsidDel="00C50E55" w:rsidRDefault="00363BD2" w:rsidP="00363BD2">
            <w:pPr>
              <w:pStyle w:val="Texto"/>
              <w:ind w:left="0"/>
              <w:jc w:val="center"/>
              <w:rPr>
                <w:del w:id="162" w:author="Katherine Chiluiza" w:date="2015-03-10T13:46:00Z"/>
                <w:sz w:val="20"/>
                <w:szCs w:val="20"/>
              </w:rPr>
            </w:pPr>
            <w:del w:id="163" w:author="Katherine Chiluiza" w:date="2015-03-10T13:46:00Z">
              <w:r w:rsidRPr="00661A8E" w:rsidDel="00C50E55">
                <w:rPr>
                  <w:sz w:val="20"/>
                  <w:szCs w:val="20"/>
                </w:rPr>
                <w:delText>Mismo tiempo</w:delText>
              </w:r>
              <w:r w:rsidRPr="00661A8E" w:rsidDel="00C50E55">
                <w:rPr>
                  <w:sz w:val="20"/>
                  <w:szCs w:val="20"/>
                </w:rPr>
                <w:br/>
                <w:delText>(Síncrono)</w:delText>
              </w:r>
            </w:del>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0E38C5E9" w:rsidR="001F431F" w:rsidRPr="00661A8E" w:rsidDel="00C50E55" w:rsidRDefault="00363BD2" w:rsidP="00363BD2">
            <w:pPr>
              <w:pStyle w:val="Texto"/>
              <w:ind w:left="0"/>
              <w:jc w:val="center"/>
              <w:rPr>
                <w:del w:id="164" w:author="Katherine Chiluiza" w:date="2015-03-10T13:46:00Z"/>
                <w:sz w:val="20"/>
                <w:szCs w:val="20"/>
              </w:rPr>
            </w:pPr>
            <w:del w:id="165" w:author="Katherine Chiluiza" w:date="2015-03-10T13:46:00Z">
              <w:r w:rsidRPr="00661A8E" w:rsidDel="00C50E55">
                <w:rPr>
                  <w:sz w:val="20"/>
                  <w:szCs w:val="20"/>
                </w:rPr>
                <w:delText>Diferente tiempo</w:delText>
              </w:r>
              <w:r w:rsidRPr="00661A8E" w:rsidDel="00C50E55">
                <w:rPr>
                  <w:sz w:val="20"/>
                  <w:szCs w:val="20"/>
                </w:rPr>
                <w:br/>
                <w:delText>Asíncrono</w:delText>
              </w:r>
            </w:del>
          </w:p>
        </w:tc>
      </w:tr>
      <w:tr w:rsidR="00DE6964" w:rsidRPr="00363BD2" w:rsidDel="00C50E55" w14:paraId="4A36F270" w14:textId="4A847837" w:rsidTr="008640A0">
        <w:trPr>
          <w:del w:id="166" w:author="Katherine Chiluiza" w:date="2015-03-10T13:46:00Z"/>
        </w:trPr>
        <w:tc>
          <w:tcPr>
            <w:tcW w:w="1155" w:type="dxa"/>
            <w:vMerge w:val="restart"/>
            <w:tcBorders>
              <w:top w:val="nil"/>
              <w:left w:val="nil"/>
              <w:right w:val="nil"/>
            </w:tcBorders>
            <w:shd w:val="clear" w:color="auto" w:fill="E7E6E6" w:themeFill="background2"/>
            <w:vAlign w:val="center"/>
          </w:tcPr>
          <w:p w14:paraId="23E7071F" w14:textId="1B3D30CA" w:rsidR="00DE6964" w:rsidRPr="00661A8E" w:rsidDel="00C50E55" w:rsidRDefault="00DE6964" w:rsidP="00DE6964">
            <w:pPr>
              <w:pStyle w:val="Texto"/>
              <w:ind w:left="0"/>
              <w:jc w:val="center"/>
              <w:rPr>
                <w:del w:id="167" w:author="Katherine Chiluiza" w:date="2015-03-10T13:46:00Z"/>
                <w:sz w:val="20"/>
                <w:szCs w:val="20"/>
              </w:rPr>
            </w:pPr>
            <w:del w:id="168" w:author="Katherine Chiluiza" w:date="2015-03-10T13:46:00Z">
              <w:r w:rsidRPr="00661A8E" w:rsidDel="00C50E55">
                <w:rPr>
                  <w:sz w:val="20"/>
                  <w:szCs w:val="20"/>
                </w:rPr>
                <w:delText>Espacio</w:delText>
              </w:r>
            </w:del>
          </w:p>
        </w:tc>
        <w:tc>
          <w:tcPr>
            <w:tcW w:w="1564" w:type="dxa"/>
            <w:tcBorders>
              <w:top w:val="nil"/>
              <w:left w:val="nil"/>
              <w:bottom w:val="single" w:sz="4" w:space="0" w:color="auto"/>
              <w:right w:val="single" w:sz="4" w:space="0" w:color="auto"/>
            </w:tcBorders>
            <w:shd w:val="clear" w:color="auto" w:fill="E7E6E6" w:themeFill="background2"/>
          </w:tcPr>
          <w:p w14:paraId="024277B1" w14:textId="15858303" w:rsidR="00DE6964" w:rsidRPr="00661A8E" w:rsidDel="00C50E55" w:rsidRDefault="00DE6964" w:rsidP="00363BD2">
            <w:pPr>
              <w:pStyle w:val="Texto"/>
              <w:ind w:left="0"/>
              <w:jc w:val="right"/>
              <w:rPr>
                <w:del w:id="169" w:author="Katherine Chiluiza" w:date="2015-03-10T13:46:00Z"/>
                <w:sz w:val="20"/>
                <w:szCs w:val="20"/>
              </w:rPr>
            </w:pPr>
            <w:del w:id="170" w:author="Katherine Chiluiza" w:date="2015-03-10T13:46:00Z">
              <w:r w:rsidRPr="00661A8E" w:rsidDel="00C50E55">
                <w:rPr>
                  <w:sz w:val="20"/>
                  <w:szCs w:val="20"/>
                </w:rPr>
                <w:delText>Mismo lugar</w:delText>
              </w:r>
            </w:del>
          </w:p>
        </w:tc>
        <w:tc>
          <w:tcPr>
            <w:tcW w:w="2552" w:type="dxa"/>
            <w:tcBorders>
              <w:top w:val="nil"/>
              <w:left w:val="single" w:sz="4" w:space="0" w:color="auto"/>
              <w:bottom w:val="single" w:sz="4" w:space="0" w:color="auto"/>
              <w:right w:val="single" w:sz="4" w:space="0" w:color="auto"/>
            </w:tcBorders>
            <w:vAlign w:val="center"/>
          </w:tcPr>
          <w:p w14:paraId="4AF66C89" w14:textId="40A2FBA3" w:rsidR="00DE6964" w:rsidRPr="00661A8E" w:rsidDel="00C50E55" w:rsidRDefault="00DE6964" w:rsidP="00066B19">
            <w:pPr>
              <w:pStyle w:val="Texto"/>
              <w:ind w:left="0"/>
              <w:jc w:val="center"/>
              <w:rPr>
                <w:del w:id="171" w:author="Katherine Chiluiza" w:date="2015-03-10T13:46:00Z"/>
                <w:sz w:val="20"/>
                <w:szCs w:val="20"/>
              </w:rPr>
            </w:pPr>
            <w:del w:id="172" w:author="Katherine Chiluiza" w:date="2015-03-10T13:46:00Z">
              <w:r w:rsidRPr="00661A8E" w:rsidDel="00C50E55">
                <w:rPr>
                  <w:sz w:val="20"/>
                  <w:szCs w:val="20"/>
                </w:rPr>
                <w:delText>Cara a cara</w:delText>
              </w:r>
              <w:r w:rsidRPr="00661A8E" w:rsidDel="00C50E55">
                <w:rPr>
                  <w:sz w:val="20"/>
                  <w:szCs w:val="20"/>
                </w:rPr>
                <w:br/>
              </w:r>
              <w:r w:rsidR="00066B19" w:rsidRPr="00661A8E" w:rsidDel="00C50E55">
                <w:rPr>
                  <w:sz w:val="20"/>
                  <w:szCs w:val="20"/>
                </w:rPr>
                <w:delText>pizarras electrónicas</w:delText>
              </w:r>
              <w:r w:rsidRPr="00661A8E" w:rsidDel="00C50E55">
                <w:rPr>
                  <w:sz w:val="20"/>
                  <w:szCs w:val="20"/>
                </w:rPr>
                <w:delText>, mesas</w:delText>
              </w:r>
              <w:r w:rsidR="00066B19" w:rsidRPr="00661A8E" w:rsidDel="00C50E55">
                <w:rPr>
                  <w:sz w:val="20"/>
                  <w:szCs w:val="20"/>
                </w:rPr>
                <w:delText xml:space="preserve"> (tabletops)</w:delText>
              </w:r>
              <w:r w:rsidR="00A33543" w:rsidRPr="00661A8E" w:rsidDel="00C50E55">
                <w:rPr>
                  <w:sz w:val="20"/>
                  <w:szCs w:val="20"/>
                </w:rPr>
                <w:delText xml:space="preserve"> </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6B9EEA03" w:rsidR="00DE6964" w:rsidRPr="00661A8E" w:rsidDel="00C50E55" w:rsidRDefault="00DE6964" w:rsidP="00A33543">
            <w:pPr>
              <w:pStyle w:val="Texto"/>
              <w:ind w:left="0"/>
              <w:jc w:val="center"/>
              <w:rPr>
                <w:del w:id="173" w:author="Katherine Chiluiza" w:date="2015-03-10T13:46:00Z"/>
                <w:sz w:val="20"/>
                <w:szCs w:val="20"/>
              </w:rPr>
            </w:pPr>
            <w:del w:id="174" w:author="Katherine Chiluiza" w:date="2015-03-10T13:46:00Z">
              <w:r w:rsidRPr="00661A8E" w:rsidDel="00C50E55">
                <w:rPr>
                  <w:sz w:val="20"/>
                  <w:szCs w:val="20"/>
                </w:rPr>
                <w:delText>Post-it</w:delText>
              </w:r>
              <w:r w:rsidRPr="00661A8E" w:rsidDel="00C50E55">
                <w:rPr>
                  <w:sz w:val="20"/>
                  <w:szCs w:val="20"/>
                </w:rPr>
                <w:br/>
              </w:r>
              <w:r w:rsidR="00A33543" w:rsidRPr="00661A8E" w:rsidDel="00C50E55">
                <w:rPr>
                  <w:sz w:val="20"/>
                  <w:szCs w:val="20"/>
                </w:rPr>
                <w:delText>Otras herramientas</w:delText>
              </w:r>
            </w:del>
          </w:p>
        </w:tc>
      </w:tr>
      <w:tr w:rsidR="00DE6964" w:rsidDel="00C50E55" w14:paraId="663A8D40" w14:textId="650CCA04" w:rsidTr="008640A0">
        <w:trPr>
          <w:del w:id="175" w:author="Katherine Chiluiza" w:date="2015-03-10T13:46:00Z"/>
        </w:trPr>
        <w:tc>
          <w:tcPr>
            <w:tcW w:w="1155" w:type="dxa"/>
            <w:vMerge/>
            <w:tcBorders>
              <w:left w:val="nil"/>
              <w:bottom w:val="nil"/>
              <w:right w:val="nil"/>
            </w:tcBorders>
            <w:shd w:val="clear" w:color="auto" w:fill="E7E6E6" w:themeFill="background2"/>
          </w:tcPr>
          <w:p w14:paraId="219F132C" w14:textId="5704AB06" w:rsidR="00DE6964" w:rsidRPr="00661A8E" w:rsidDel="00C50E55" w:rsidRDefault="00DE6964" w:rsidP="00B0138C">
            <w:pPr>
              <w:pStyle w:val="Texto"/>
              <w:ind w:left="0"/>
              <w:rPr>
                <w:del w:id="176" w:author="Katherine Chiluiza" w:date="2015-03-10T13:46:00Z"/>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6921E53C" w:rsidR="00DE6964" w:rsidRPr="00661A8E" w:rsidDel="00C50E55" w:rsidRDefault="00DE6964" w:rsidP="00363BD2">
            <w:pPr>
              <w:pStyle w:val="Texto"/>
              <w:ind w:left="0"/>
              <w:jc w:val="right"/>
              <w:rPr>
                <w:del w:id="177" w:author="Katherine Chiluiza" w:date="2015-03-10T13:46:00Z"/>
                <w:sz w:val="20"/>
                <w:szCs w:val="20"/>
              </w:rPr>
            </w:pPr>
            <w:del w:id="178" w:author="Katherine Chiluiza" w:date="2015-03-10T13:46:00Z">
              <w:r w:rsidRPr="00661A8E" w:rsidDel="00C50E55">
                <w:rPr>
                  <w:sz w:val="20"/>
                  <w:szCs w:val="20"/>
                </w:rPr>
                <w:delText>Diferente lugar</w:delText>
              </w:r>
              <w:r w:rsidRPr="00661A8E" w:rsidDel="00C50E55">
                <w:rPr>
                  <w:sz w:val="20"/>
                  <w:szCs w:val="20"/>
                </w:rPr>
                <w:br/>
                <w:delText>Remoto</w:delText>
              </w:r>
            </w:del>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46429C1" w:rsidR="00DE6964" w:rsidRPr="00661A8E" w:rsidDel="00C50E55" w:rsidRDefault="00DE6964" w:rsidP="00DE6964">
            <w:pPr>
              <w:pStyle w:val="Texto"/>
              <w:ind w:left="0"/>
              <w:jc w:val="center"/>
              <w:rPr>
                <w:del w:id="179" w:author="Katherine Chiluiza" w:date="2015-03-10T13:46:00Z"/>
                <w:sz w:val="20"/>
                <w:szCs w:val="20"/>
              </w:rPr>
            </w:pPr>
            <w:del w:id="180" w:author="Katherine Chiluiza" w:date="2015-03-10T13:46:00Z">
              <w:r w:rsidRPr="00661A8E" w:rsidDel="00C50E55">
                <w:rPr>
                  <w:sz w:val="20"/>
                  <w:szCs w:val="20"/>
                </w:rPr>
                <w:delText>Video-llamada</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6FC3869" w:rsidR="00DE6964" w:rsidRPr="00661A8E" w:rsidDel="00C50E55" w:rsidRDefault="00A33543" w:rsidP="00DE6964">
            <w:pPr>
              <w:pStyle w:val="Texto"/>
              <w:ind w:left="0"/>
              <w:jc w:val="center"/>
              <w:rPr>
                <w:del w:id="181" w:author="Katherine Chiluiza" w:date="2015-03-10T13:46:00Z"/>
                <w:sz w:val="20"/>
                <w:szCs w:val="20"/>
              </w:rPr>
            </w:pPr>
            <w:del w:id="182" w:author="Katherine Chiluiza" w:date="2015-03-10T13:46:00Z">
              <w:r w:rsidRPr="00661A8E" w:rsidDel="00C50E55">
                <w:rPr>
                  <w:sz w:val="20"/>
                  <w:szCs w:val="20"/>
                </w:rPr>
                <w:delText xml:space="preserve">Correo </w:delText>
              </w:r>
              <w:r w:rsidR="00661A8E" w:rsidRPr="00661A8E" w:rsidDel="00C50E55">
                <w:rPr>
                  <w:sz w:val="20"/>
                  <w:szCs w:val="20"/>
                </w:rPr>
                <w:delText>Electrónico</w:delText>
              </w:r>
            </w:del>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793AA6FF" w14:textId="100E9AE7" w:rsidR="00C50E55" w:rsidRDefault="00C50E55" w:rsidP="00F0716B">
      <w:pPr>
        <w:pStyle w:val="Texto"/>
        <w:ind w:left="2124"/>
        <w:rPr>
          <w:ins w:id="183" w:author="Katherine Chiluiza" w:date="2015-03-10T13:51:00Z"/>
        </w:rPr>
      </w:pPr>
      <w:ins w:id="184" w:author="Katherine Chiluiza" w:date="2015-03-10T13:51:00Z">
        <w:r>
          <w:t>En esta sección se introducirá primero el concepto de superficie  interactiva, se mostrar</w:t>
        </w:r>
      </w:ins>
      <w:ins w:id="185" w:author="Katherine Chiluiza" w:date="2015-03-10T13:52:00Z">
        <w:r>
          <w:t>án algunos ejemplos y de manera particular se de</w:t>
        </w:r>
      </w:ins>
      <w:ins w:id="186" w:author="Katherine Chiluiza" w:date="2015-03-10T13:53:00Z">
        <w:r>
          <w:t>s</w:t>
        </w:r>
      </w:ins>
      <w:ins w:id="187" w:author="Katherine Chiluiza" w:date="2015-03-10T13:52:00Z">
        <w:r>
          <w:t>cribir</w:t>
        </w:r>
      </w:ins>
      <w:ins w:id="188" w:author="Katherine Chiluiza" w:date="2015-03-10T13:53:00Z">
        <w:r>
          <w:t>á lo que es una superficie interactiva horizontal o también conocida como tabletop.</w:t>
        </w:r>
      </w:ins>
    </w:p>
    <w:p w14:paraId="72768CB4" w14:textId="4DBCE5DC" w:rsidR="00C50E55" w:rsidRDefault="00C50E55" w:rsidP="00F0716B">
      <w:pPr>
        <w:pStyle w:val="Texto"/>
        <w:ind w:left="2124"/>
        <w:rPr>
          <w:ins w:id="189" w:author="Katherine Chiluiza" w:date="2015-03-10T13:53:00Z"/>
        </w:rPr>
      </w:pPr>
      <w:ins w:id="190" w:author="Katherine Chiluiza" w:date="2015-03-10T13:50:00Z">
        <w:r>
          <w:t xml:space="preserve">Qué es una superficie interactiva y qué ventajas tiene </w:t>
        </w:r>
      </w:ins>
      <w:ins w:id="191" w:author="Katherine Chiluiza" w:date="2015-03-10T13:53:00Z">
        <w:r>
          <w:t>.</w:t>
        </w:r>
      </w:ins>
    </w:p>
    <w:p w14:paraId="1B595920" w14:textId="734D4C60" w:rsidR="00C50E55" w:rsidRDefault="00C50E55" w:rsidP="00F0716B">
      <w:pPr>
        <w:pStyle w:val="Texto"/>
        <w:ind w:left="2124"/>
        <w:rPr>
          <w:ins w:id="192" w:author="Katherine Chiluiza" w:date="2015-03-10T13:53:00Z"/>
        </w:rPr>
      </w:pPr>
      <w:ins w:id="193" w:author="Katherine Chiluiza" w:date="2015-03-10T13:55:00Z">
        <w:r>
          <w:t>Existen superficies ineractivas que son diseñadas para</w:t>
        </w:r>
        <w:r w:rsidR="000C7BCB">
          <w:t xml:space="preserve"> ser usadas por un solo usuario y así también existen superficies que buscan que m</w:t>
        </w:r>
      </w:ins>
      <w:ins w:id="194" w:author="Katherine Chiluiza" w:date="2015-03-10T13:56:00Z">
        <w:r w:rsidR="000C7BCB">
          <w:t xml:space="preserve">últiples usuarios trabajen de forma simultánea, a este concepto de superficie interactiva en la que múltiples trabajan simultáneamente, se la concoe como sup. Multitáctil. (citar) </w:t>
        </w:r>
      </w:ins>
    </w:p>
    <w:p w14:paraId="62CAFC77" w14:textId="20444F61" w:rsidR="00C50E55" w:rsidRDefault="00C50E55" w:rsidP="00F0716B">
      <w:pPr>
        <w:pStyle w:val="Texto"/>
        <w:ind w:left="2124"/>
        <w:rPr>
          <w:ins w:id="195" w:author="Katherine Chiluiza" w:date="2015-03-10T13:50:00Z"/>
        </w:rPr>
      </w:pPr>
      <w:ins w:id="196" w:author="Katherine Chiluiza" w:date="2015-03-10T13:53:00Z">
        <w:r>
          <w:t>Multitactil????</w:t>
        </w:r>
      </w:ins>
    </w:p>
    <w:p w14:paraId="0F7AF336" w14:textId="430644B2"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w:t>
      </w:r>
      <w:r w:rsidR="00C90143">
        <w:lastRenderedPageBreak/>
        <w:t>pueden encontrar de estas superficies interactivas, pueden ser paredes</w:t>
      </w:r>
      <w:r w:rsidR="00A23372">
        <w:t xml:space="preserve"> o pizarras</w:t>
      </w:r>
      <w:r w:rsidR="00C90143">
        <w:t xml:space="preserve"> interactiv</w:t>
      </w:r>
      <w:r w:rsidR="00CE5F1B">
        <w:t xml:space="preserve">as (wall en inglés, 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ins w:id="197" w:author="Katherine Chiluiza" w:date="2015-03-10T13:51:00Z">
        <w:r w:rsidR="00C50E55">
          <w:t xml:space="preserve"> </w:t>
        </w:r>
      </w:ins>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44EC07E2" w14:textId="77777777" w:rsidR="00C50E55" w:rsidRDefault="00C50E55" w:rsidP="00C50E55">
      <w:pPr>
        <w:pStyle w:val="Texto"/>
        <w:ind w:left="2124"/>
      </w:pPr>
      <w:moveToRangeStart w:id="198" w:author="Katherine Chiluiza" w:date="2015-03-10T13:51:00Z" w:name="move413758795"/>
      <w:moveTo w:id="199" w:author="Katherine Chiluiza" w:date="2015-03-10T13:51:00Z">
        <w:r>
          <w:t xml:space="preserve">Una ventaja de combinar el dispositivo de entrada y salida en uno solo, es que  al usuario le representa menor carga cognitiva y fluidez  para interactuar con ellas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Pr="00334B27">
          <w:rPr>
            <w:noProof/>
          </w:rPr>
          <w:t>[22]</w:t>
        </w:r>
        <w:r>
          <w:fldChar w:fldCharType="end"/>
        </w:r>
        <w:r>
          <w:t>.  Además, siendo este un medio digital, se podrá colectar un sinnúmero de datos relacionados a su utilización, siendo esto una ventaja sobre las herramientas tradicionales como el lápiz y papel.</w:t>
        </w:r>
      </w:moveTo>
    </w:p>
    <w:moveToRangeEnd w:id="198"/>
    <w:p w14:paraId="62864B06" w14:textId="77777777" w:rsidR="00C50E55" w:rsidRDefault="00C50E55" w:rsidP="00A23372">
      <w:pPr>
        <w:pStyle w:val="Texto"/>
        <w:ind w:left="2124"/>
        <w:rPr>
          <w:ins w:id="200" w:author="Katherine Chiluiza" w:date="2015-03-10T13:51:00Z"/>
        </w:rPr>
      </w:pPr>
    </w:p>
    <w:p w14:paraId="54F90BFB" w14:textId="77777777" w:rsidR="00C50E55" w:rsidRDefault="00C50E55" w:rsidP="00A23372">
      <w:pPr>
        <w:pStyle w:val="Texto"/>
        <w:ind w:left="2124"/>
        <w:rPr>
          <w:ins w:id="201" w:author="Katherine Chiluiza" w:date="2015-03-10T13:51:00Z"/>
        </w:rPr>
      </w:pPr>
    </w:p>
    <w:p w14:paraId="7D3E5E99" w14:textId="01782546" w:rsidR="008F6B75" w:rsidDel="00C50E55" w:rsidRDefault="00B6190F" w:rsidP="00A23372">
      <w:pPr>
        <w:pStyle w:val="Texto"/>
        <w:ind w:left="2124"/>
        <w:rPr>
          <w:del w:id="202" w:author="Katherine Chiluiza" w:date="2015-03-10T13:51:00Z"/>
        </w:rPr>
      </w:pPr>
      <w:del w:id="203" w:author="Katherine Chiluiza" w:date="2015-03-10T13:51:00Z">
        <w:r w:rsidDel="00C50E55">
          <w:delTex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delText>
        </w:r>
        <w:r w:rsidR="002C2D57" w:rsidDel="00C50E55">
          <w:delText>superficies interactivas</w:delText>
        </w:r>
        <w:r w:rsidDel="00C50E55">
          <w:delText xml:space="preserve"> se ubica en la categoría de interacción cara-a-cara de CSCW</w:delText>
        </w:r>
        <w:r w:rsidDel="00C50E55">
          <w:fldChar w:fldCharType="begin" w:fldLock="1"/>
        </w:r>
        <w:r w:rsidR="00641529" w:rsidDel="00C50E55">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Del="00C50E55">
          <w:fldChar w:fldCharType="separate"/>
        </w:r>
        <w:r w:rsidR="00334B27" w:rsidRPr="00334B27" w:rsidDel="00C50E55">
          <w:rPr>
            <w:noProof/>
          </w:rPr>
          <w:delText>[21]</w:delText>
        </w:r>
        <w:r w:rsidDel="00C50E55">
          <w:fldChar w:fldCharType="end"/>
        </w:r>
        <w:r w:rsidDel="00C50E55">
          <w:delText xml:space="preserve">. </w:delText>
        </w:r>
        <w:r w:rsidR="00C50BEB" w:rsidRPr="00C50E55" w:rsidDel="00C50E55">
          <w:rPr>
            <w:highlight w:val="yellow"/>
            <w:rPrChange w:id="204" w:author="Katherine Chiluiza" w:date="2015-03-10T13:49:00Z">
              <w:rPr/>
            </w:rPrChange>
          </w:rPr>
          <w:delText>L</w:delText>
        </w:r>
        <w:r w:rsidRPr="00C50E55" w:rsidDel="00C50E55">
          <w:rPr>
            <w:highlight w:val="yellow"/>
            <w:rPrChange w:id="205" w:author="Katherine Chiluiza" w:date="2015-03-10T13:49:00Z">
              <w:rPr/>
            </w:rPrChange>
          </w:rPr>
          <w:delText xml:space="preserve">as áreas que constituyen la base científica para las superficies interactivas y por ende colaborativas son CSCW, interacción hombre-máquina (HCI por sus siglas en inglés), Computación Ubicua e Interfaces de usuario tangibles (TUI </w:delText>
        </w:r>
        <w:r w:rsidR="005123EC" w:rsidRPr="00C50E55" w:rsidDel="00C50E55">
          <w:rPr>
            <w:highlight w:val="yellow"/>
            <w:rPrChange w:id="206" w:author="Katherine Chiluiza" w:date="2015-03-10T13:49:00Z">
              <w:rPr/>
            </w:rPrChange>
          </w:rPr>
          <w:delText xml:space="preserve">o </w:delText>
        </w:r>
        <w:r w:rsidRPr="00C50E55" w:rsidDel="00C50E55">
          <w:rPr>
            <w:highlight w:val="yellow"/>
            <w:rPrChange w:id="207" w:author="Katherine Chiluiza" w:date="2015-03-10T13:49:00Z">
              <w:rPr/>
            </w:rPrChange>
          </w:rPr>
          <w:delText>tangible user interfaces)</w:delText>
        </w:r>
        <w:r w:rsidR="00C50BEB" w:rsidRPr="00C50E55" w:rsidDel="00C50E55">
          <w:rPr>
            <w:highlight w:val="yellow"/>
            <w:rPrChange w:id="208" w:author="Katherine Chiluiza" w:date="2015-03-10T13:49:00Z">
              <w:rPr/>
            </w:rPrChange>
          </w:rPr>
          <w:delText xml:space="preserve"> </w:delText>
        </w:r>
        <w:commentRangeStart w:id="209"/>
        <w:r w:rsidR="00C50BEB" w:rsidRPr="00C50E55" w:rsidDel="00C50E55">
          <w:rPr>
            <w:highlight w:val="yellow"/>
            <w:rPrChange w:id="210" w:author="Katherine Chiluiza" w:date="2015-03-10T13:49:00Z">
              <w:rPr/>
            </w:rPrChange>
          </w:rPr>
          <w:fldChar w:fldCharType="begin" w:fldLock="1"/>
        </w:r>
        <w:r w:rsidR="00641529" w:rsidRPr="00C50E55" w:rsidDel="00C50E55">
          <w:rPr>
            <w:highlight w:val="yellow"/>
            <w:rPrChange w:id="211" w:author="Katherine Chiluiza" w:date="2015-03-10T13:49:00Z">
              <w:rPr/>
            </w:rPrChange>
          </w:rPr>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R="00C50BEB" w:rsidRPr="00C50E55" w:rsidDel="00C50E55">
          <w:rPr>
            <w:highlight w:val="yellow"/>
            <w:rPrChange w:id="212" w:author="Katherine Chiluiza" w:date="2015-03-10T13:49:00Z">
              <w:rPr/>
            </w:rPrChange>
          </w:rPr>
          <w:fldChar w:fldCharType="separate"/>
        </w:r>
        <w:r w:rsidR="00334B27" w:rsidRPr="00C50E55" w:rsidDel="00C50E55">
          <w:rPr>
            <w:noProof/>
            <w:highlight w:val="yellow"/>
            <w:rPrChange w:id="213" w:author="Katherine Chiluiza" w:date="2015-03-10T13:49:00Z">
              <w:rPr>
                <w:noProof/>
              </w:rPr>
            </w:rPrChange>
          </w:rPr>
          <w:delText>[21]</w:delText>
        </w:r>
        <w:r w:rsidR="00C50BEB" w:rsidRPr="00C50E55" w:rsidDel="00C50E55">
          <w:rPr>
            <w:highlight w:val="yellow"/>
            <w:rPrChange w:id="214" w:author="Katherine Chiluiza" w:date="2015-03-10T13:49:00Z">
              <w:rPr/>
            </w:rPrChange>
          </w:rPr>
          <w:fldChar w:fldCharType="end"/>
        </w:r>
        <w:commentRangeEnd w:id="209"/>
        <w:r w:rsidR="00C50E55" w:rsidDel="00C50E55">
          <w:rPr>
            <w:rStyle w:val="Refdecomentario"/>
            <w:rFonts w:asciiTheme="minorHAnsi" w:eastAsiaTheme="minorHAnsi" w:hAnsiTheme="minorHAnsi" w:cstheme="minorBidi"/>
            <w:lang w:eastAsia="en-US"/>
          </w:rPr>
          <w:commentReference w:id="209"/>
        </w:r>
        <w:r w:rsidRPr="00C50E55" w:rsidDel="00C50E55">
          <w:rPr>
            <w:highlight w:val="yellow"/>
            <w:rPrChange w:id="215" w:author="Katherine Chiluiza" w:date="2015-03-10T13:49:00Z">
              <w:rPr/>
            </w:rPrChange>
          </w:rPr>
          <w:delText>.</w:delText>
        </w:r>
        <w:r w:rsidDel="00C50E55">
          <w:delText xml:space="preserve"> </w:delText>
        </w:r>
      </w:del>
    </w:p>
    <w:p w14:paraId="67DFF11D" w14:textId="77777777" w:rsidR="002C2D57" w:rsidRDefault="002C2D57" w:rsidP="00A23372">
      <w:pPr>
        <w:pStyle w:val="Texto"/>
        <w:ind w:left="2124"/>
      </w:pPr>
    </w:p>
    <w:p w14:paraId="7FBAE8C3" w14:textId="2B42F6E4" w:rsidR="008B7515" w:rsidDel="00C50E55" w:rsidRDefault="005D1088" w:rsidP="00A23372">
      <w:pPr>
        <w:pStyle w:val="Texto"/>
        <w:ind w:left="2124"/>
      </w:pPr>
      <w:moveFromRangeStart w:id="216" w:author="Katherine Chiluiza" w:date="2015-03-10T13:51:00Z" w:name="move413758795"/>
      <w:moveFrom w:id="217" w:author="Katherine Chiluiza" w:date="2015-03-10T13:51:00Z">
        <w:r w:rsidDel="00C50E55">
          <w:t>Una ventaja de combinar</w:t>
        </w:r>
        <w:r w:rsidR="008B7515" w:rsidDel="00C50E55">
          <w:t xml:space="preserve"> el dispositivo de entrada y salida en uno solo,</w:t>
        </w:r>
        <w:r w:rsidDel="00C50E55">
          <w:t xml:space="preserve"> es que</w:t>
        </w:r>
        <w:r w:rsidR="008B7515" w:rsidDel="00C50E55">
          <w:t xml:space="preserve"> </w:t>
        </w:r>
        <w:r w:rsidDel="00C50E55">
          <w:t xml:space="preserve"> al usuario le </w:t>
        </w:r>
        <w:r w:rsidR="008B7515" w:rsidDel="00C50E55">
          <w:t>representa menor carga cognitiva y fluidez  para interactuar con ellas</w:t>
        </w:r>
        <w:r w:rsidR="008B7515" w:rsidDel="00C50E55">
          <w:fldChar w:fldCharType="begin" w:fldLock="1"/>
        </w:r>
        <w:r w:rsidR="00641529" w:rsidDel="00C50E55">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rsidDel="00C50E55">
          <w:fldChar w:fldCharType="separate"/>
        </w:r>
        <w:r w:rsidR="00334B27" w:rsidRPr="00334B27" w:rsidDel="00C50E55">
          <w:rPr>
            <w:noProof/>
          </w:rPr>
          <w:t>[22]</w:t>
        </w:r>
        <w:r w:rsidR="008B7515" w:rsidDel="00C50E55">
          <w:fldChar w:fldCharType="end"/>
        </w:r>
        <w:r w:rsidR="008B7515" w:rsidDel="00C50E55">
          <w:t>.</w:t>
        </w:r>
        <w:r w:rsidR="002C2D57" w:rsidDel="00C50E55">
          <w:t xml:space="preserve"> </w:t>
        </w:r>
        <w:r w:rsidDel="00C50E55">
          <w:t xml:space="preserve"> </w:t>
        </w:r>
        <w:r w:rsidR="005E5EA9" w:rsidDel="00C50E55">
          <w:t xml:space="preserve">Además, siendo este un </w:t>
        </w:r>
        <w:r w:rsidR="008B7515" w:rsidDel="00C50E55">
          <w:t>medio digital, se podrá colectar un sinnúmero de datos</w:t>
        </w:r>
        <w:r w:rsidR="00C5135A" w:rsidDel="00C50E55">
          <w:t xml:space="preserve"> relacionados a su utilización, siendo esto una ventaja sobre las herramientas tradicionales como el lápiz y papel</w:t>
        </w:r>
        <w:r w:rsidR="008B7515" w:rsidDel="00C50E55">
          <w:t>.</w:t>
        </w:r>
      </w:moveFrom>
    </w:p>
    <w:moveFromRangeEnd w:id="216"/>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 xml:space="preserve">sobre </w:t>
      </w:r>
      <w:r w:rsidR="00777F62">
        <w:lastRenderedPageBreak/>
        <w:t>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6C85EF33"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DC4AE3C" w14:textId="77777777" w:rsidR="000B0EC4" w:rsidRDefault="000B0EC4" w:rsidP="00A23372">
      <w:pPr>
        <w:pStyle w:val="Texto"/>
        <w:ind w:left="2124"/>
      </w:pPr>
    </w:p>
    <w:p w14:paraId="289EF410" w14:textId="262B965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w:t>
      </w:r>
      <w:r w:rsidR="00FB2587">
        <w:lastRenderedPageBreak/>
        <w:t xml:space="preserve">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7777F436" w14:textId="08688BEB" w:rsidR="000C7BCB" w:rsidRDefault="007A7792" w:rsidP="000C7BCB">
      <w:pPr>
        <w:pStyle w:val="Subtitulocapitulo"/>
        <w:numPr>
          <w:ilvl w:val="3"/>
          <w:numId w:val="1"/>
        </w:numPr>
        <w:rPr>
          <w:ins w:id="218" w:author="Katherine Chiluiza" w:date="2015-03-10T13:59:00Z"/>
        </w:rPr>
      </w:pPr>
      <w:r>
        <w:t>TECNOLOGÍAS RELACIONADAS</w:t>
      </w:r>
    </w:p>
    <w:p w14:paraId="2DCC778F" w14:textId="181383D7" w:rsidR="000C7BCB" w:rsidRDefault="000C7BCB">
      <w:pPr>
        <w:pStyle w:val="Subtitulocapitulo"/>
        <w:numPr>
          <w:ilvl w:val="0"/>
          <w:numId w:val="0"/>
        </w:numPr>
        <w:pPrChange w:id="219" w:author="Katherine Chiluiza" w:date="2015-03-10T13:59:00Z">
          <w:pPr>
            <w:pStyle w:val="Subtitulocapitulo"/>
            <w:numPr>
              <w:ilvl w:val="3"/>
            </w:numPr>
            <w:ind w:left="1728" w:hanging="648"/>
          </w:pPr>
        </w:pPrChange>
      </w:pPr>
      <w:ins w:id="220" w:author="Katherine Chiluiza" w:date="2015-03-10T13:59:00Z">
        <w:r>
          <w:t xml:space="preserve">INTRO </w:t>
        </w:r>
      </w:ins>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334529F2"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figura 2.3</w:t>
      </w:r>
      <w:r w:rsidR="00BB43C0">
        <w:t>)</w:t>
      </w:r>
      <w:r>
        <w:t>. Garantiza</w:t>
      </w:r>
      <w:r w:rsidR="00380178">
        <w:t>n</w:t>
      </w:r>
      <w:r>
        <w:t xml:space="preserve"> fluidez y </w:t>
      </w:r>
      <w:r w:rsidR="00661A8E">
        <w:t>precisión</w:t>
      </w:r>
      <w:r>
        <w:t xml:space="preserve"> en la respuesta de </w:t>
      </w:r>
      <w:r w:rsidR="00803B2F">
        <w:t>toque</w:t>
      </w:r>
      <w:ins w:id="221" w:author="Katherine Chiluiza" w:date="2015-03-10T14:01:00Z">
        <w:r w:rsidR="000C7BCB">
          <w:t xml:space="preserve"> </w:t>
        </w:r>
      </w:ins>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w:t>
      </w:r>
      <w:r w:rsidR="00F64277">
        <w:lastRenderedPageBreak/>
        <w:t>de los milímetros</w:t>
      </w:r>
      <w:ins w:id="222" w:author="Katherine Chiluiza" w:date="2015-03-10T14:01:00Z">
        <w:r w:rsidR="000C7BCB">
          <w:t xml:space="preserve"> </w:t>
        </w:r>
      </w:ins>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2CED22C8"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w:t>
      </w:r>
      <w:ins w:id="223" w:author="Katherine Chiluiza" w:date="2015-03-10T14:02:00Z">
        <w:r w:rsidR="000C7BCB">
          <w:t xml:space="preserve">es </w:t>
        </w:r>
      </w:ins>
      <w:r>
        <w:t xml:space="preserve">imposible crear superficies planas debido a que </w:t>
      </w:r>
      <w:r w:rsidR="001D41CF">
        <w:t xml:space="preserve">debe existir </w:t>
      </w:r>
      <w:r>
        <w:t xml:space="preserve">un marco alrededor de la pantalla que sirve para ubicar los sensores </w:t>
      </w:r>
      <w:r>
        <w:lastRenderedPageBreak/>
        <w:t>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w:t>
      </w:r>
      <w:del w:id="224" w:author="Katherine Chiluiza" w:date="2015-03-10T14:03:00Z">
        <w:r w:rsidR="00A6579C" w:rsidDel="000C7BCB">
          <w:delText>n</w:delText>
        </w:r>
      </w:del>
      <w:r w:rsidR="00A6579C">
        <w:t>ste</w:t>
      </w:r>
      <w:ins w:id="225" w:author="Katherine Chiluiza" w:date="2015-03-10T14:03:00Z">
        <w:r w:rsidR="000C7BCB">
          <w:t xml:space="preserve"> </w:t>
        </w:r>
      </w:ins>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xml:space="preserve">, las cuales son </w:t>
      </w:r>
      <w:del w:id="226" w:author="Katherine Chiluiza" w:date="2015-03-10T14:03:00Z">
        <w:r w:rsidR="00765FA2" w:rsidDel="000C7BCB">
          <w:delText>de</w:delText>
        </w:r>
        <w:r w:rsidDel="000C7BCB">
          <w:delText xml:space="preserve"> </w:delText>
        </w:r>
      </w:del>
      <w:r>
        <w:t>herramientas de rastreo de movimiento o motion tra</w:t>
      </w:r>
      <w:r w:rsidR="00BE3474">
        <w:t>c</w:t>
      </w:r>
      <w:r w:rsidR="00E1240E">
        <w:t>king (en inglés). A</w:t>
      </w:r>
      <w:r>
        <w:t xml:space="preserve">unque están diseñadas para ser utilizadas </w:t>
      </w:r>
      <w:r w:rsidR="001D41CF">
        <w:t xml:space="preserve">en ambientes </w:t>
      </w:r>
      <w:r>
        <w:t xml:space="preserve">de </w:t>
      </w:r>
      <w:r>
        <w:lastRenderedPageBreak/>
        <w:t xml:space="preserve">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controlados, y con una configuración adecuada, pueden servir perfectamente para la creación de superficies interactivas</w:t>
      </w:r>
      <w:r w:rsidR="00CD57CD">
        <w:t>.</w:t>
      </w:r>
      <w:r>
        <w:t xml:space="preserve">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lastRenderedPageBreak/>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307BCB25"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w:t>
      </w:r>
      <w:ins w:id="227" w:author="Katherine Chiluiza" w:date="2015-03-10T14:04:00Z">
        <w:r w:rsidR="000C7BCB">
          <w:t>é</w:t>
        </w:r>
      </w:ins>
      <w:del w:id="228" w:author="Katherine Chiluiza" w:date="2015-03-10T14:04:00Z">
        <w:r w:rsidR="00BD4C24" w:rsidDel="000C7BCB">
          <w:delText>e</w:delText>
        </w:r>
      </w:del>
      <w:r w:rsidR="00BD4C24">
        <w:t xml:space="preserve">sta puede identificar </w:t>
      </w:r>
      <w:r>
        <w:t xml:space="preserve">los elementos que está rastreando en todo momento. </w:t>
      </w:r>
      <w:ins w:id="229" w:author="Katherine Chiluiza" w:date="2015-03-10T14:04:00Z">
        <w:r w:rsidR="000C7BCB">
          <w:t xml:space="preserve">Es así que esta tecnología será la que se utilizará como solución. </w:t>
        </w:r>
      </w:ins>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3269E15A"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ins w:id="230" w:author="Katherine Chiluiza" w:date="2015-03-10T14:05:00Z">
        <w:r w:rsidR="000C7BCB">
          <w:t>Se exploran herramientas de software abierto por l</w:t>
        </w:r>
        <w:r w:rsidR="00CE0EDC">
          <w:t>a carácter´sitica de costo bajo que se intenta implementar en la soluci</w:t>
        </w:r>
      </w:ins>
      <w:ins w:id="231" w:author="Katherine Chiluiza" w:date="2015-03-10T14:06:00Z">
        <w:r w:rsidR="00CE0EDC">
          <w:t xml:space="preserve">ón propuesta. </w:t>
        </w:r>
      </w:ins>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470EDE91" w:rsidR="00AB7AE4" w:rsidRDefault="001D41CF" w:rsidP="00E1240E">
      <w:pPr>
        <w:pStyle w:val="Texto"/>
        <w:ind w:left="2832"/>
      </w:pPr>
      <w:del w:id="232" w:author="Katherine Chiluiza" w:date="2015-03-10T14:06:00Z">
        <w:r w:rsidDel="00CE0EDC">
          <w:delText>Una</w:delText>
        </w:r>
        <w:r w:rsidR="00D17832" w:rsidDel="00CE0EDC">
          <w:delText xml:space="preserve"> </w:delText>
        </w:r>
      </w:del>
      <w:ins w:id="233" w:author="Katherine Chiluiza" w:date="2015-03-10T14:06:00Z">
        <w:r w:rsidR="00CE0EDC">
          <w:t xml:space="preserve">Esta </w:t>
        </w:r>
      </w:ins>
      <w:r w:rsidR="00AB7AE4">
        <w:t xml:space="preserve">herramienta es </w:t>
      </w:r>
      <w:r w:rsidR="00D17832">
        <w:t xml:space="preserve">muy utilizada en proyectos que </w:t>
      </w:r>
      <w:del w:id="234" w:author="Katherine Chiluiza" w:date="2015-03-10T14:06:00Z">
        <w:r w:rsidR="00D17832" w:rsidDel="00CE0EDC">
          <w:delText>inv</w:delText>
        </w:r>
        <w:r w:rsidR="00AB7AE4" w:rsidDel="00CE0EDC">
          <w:delText xml:space="preserve">olucren </w:delText>
        </w:r>
      </w:del>
      <w:ins w:id="235" w:author="Katherine Chiluiza" w:date="2015-03-10T14:06:00Z">
        <w:r w:rsidR="00CE0EDC">
          <w:t xml:space="preserve">involucran </w:t>
        </w:r>
      </w:ins>
      <w:r w:rsidR="00AB7AE4">
        <w:t>aplicaciones multitouch</w:t>
      </w:r>
      <w:ins w:id="236" w:author="Katherine Chiluiza" w:date="2015-03-10T14:06:00Z">
        <w:r w:rsidR="00CE0EDC">
          <w:t>,</w:t>
        </w:r>
      </w:ins>
      <w:r w:rsidR="00AB7AE4">
        <w:t xml:space="preserve">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w:t>
      </w:r>
      <w:r w:rsidR="00D17832" w:rsidRPr="00D17832">
        <w:lastRenderedPageBreak/>
        <w:t xml:space="preserve">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soporte de eventos simultáneos en una aplicación multitouch.</w:t>
      </w:r>
    </w:p>
    <w:p w14:paraId="7CE3FFBF" w14:textId="207D3160" w:rsidR="00A077CE" w:rsidRDefault="00A077CE" w:rsidP="00E1240E">
      <w:pPr>
        <w:pStyle w:val="Texto"/>
        <w:ind w:left="2832"/>
      </w:pPr>
      <w:r>
        <w:lastRenderedPageBreak/>
        <w:t xml:space="preserve">Este framework posee un cliente para la integración con el protocolo TUIO, de esta forma se tiene la capacidad de desarrollar aplicaciones para superficies colaborativas que no solo utilicen display multitouch, sino que </w:t>
      </w:r>
      <w:del w:id="237" w:author="Katherine Chiluiza" w:date="2015-03-10T14:07:00Z">
        <w:r w:rsidR="00767BB7" w:rsidDel="00CE0EDC">
          <w:delText xml:space="preserve">se </w:delText>
        </w:r>
      </w:del>
      <w:r>
        <w:t>permite obtener eventos multitouch de sensores especializados.</w:t>
      </w:r>
    </w:p>
    <w:p w14:paraId="6B31F9DF" w14:textId="53B97530" w:rsidR="00873DF0" w:rsidRDefault="00873DF0" w:rsidP="00E1240E">
      <w:pPr>
        <w:pStyle w:val="Texto"/>
        <w:ind w:left="2832"/>
        <w:rPr>
          <w:ins w:id="238" w:author="Katherine Chiluiza" w:date="2015-03-10T14:08:00Z"/>
        </w:rPr>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xml:space="preserve">, </w:t>
      </w:r>
      <w:del w:id="239" w:author="Katherine Chiluiza" w:date="2015-03-10T14:07:00Z">
        <w:r w:rsidDel="00CE0EDC">
          <w:delText xml:space="preserve">son una </w:delText>
        </w:r>
      </w:del>
      <w:ins w:id="240" w:author="Katherine Chiluiza" w:date="2015-03-10T14:07:00Z">
        <w:r w:rsidR="00CE0EDC">
          <w:t>se presentan</w:t>
        </w:r>
      </w:ins>
      <w:del w:id="241" w:author="Katherine Chiluiza" w:date="2015-03-10T14:07:00Z">
        <w:r w:rsidDel="00CE0EDC">
          <w:delText>muestra de trabajos</w:delText>
        </w:r>
      </w:del>
      <w:ins w:id="242" w:author="Katherine Chiluiza" w:date="2015-03-10T14:07:00Z">
        <w:r w:rsidR="00CE0EDC">
          <w:t xml:space="preserve"> soluciones </w:t>
        </w:r>
      </w:ins>
      <w:r>
        <w:t xml:space="preserve"> que han considerado el framework MT4J para el desarrollo de sus aplicaciones.</w:t>
      </w:r>
      <w:ins w:id="243" w:author="Katherine Chiluiza" w:date="2015-03-10T14:08:00Z">
        <w:r w:rsidR="00CE0EDC">
          <w:t xml:space="preserve">  </w:t>
        </w:r>
      </w:ins>
    </w:p>
    <w:p w14:paraId="0CD18862" w14:textId="22EF6326" w:rsidR="00CE0EDC" w:rsidRDefault="00CE0EDC" w:rsidP="00E1240E">
      <w:pPr>
        <w:pStyle w:val="Texto"/>
        <w:ind w:left="2832"/>
      </w:pPr>
      <w:ins w:id="244" w:author="Katherine Chiluiza" w:date="2015-03-10T14:08:00Z">
        <w:r>
          <w:t xml:space="preserve">Para la implmentación de este trabajo se utiliza´ra XXX y yyy por las ventajs que ofrecen y que han sido indicadas en esta sección. </w:t>
        </w:r>
      </w:ins>
    </w:p>
    <w:p w14:paraId="4EEC8042" w14:textId="77777777" w:rsidR="007A7792" w:rsidRPr="00C44B06" w:rsidRDefault="007A7792" w:rsidP="00AD6CB6">
      <w:pPr>
        <w:pStyle w:val="Subtitulocapitulo"/>
        <w:numPr>
          <w:ilvl w:val="0"/>
          <w:numId w:val="0"/>
        </w:numPr>
        <w:ind w:left="792"/>
      </w:pPr>
    </w:p>
    <w:p w14:paraId="4F98D0ED" w14:textId="40A4CFD0" w:rsidR="007A7792" w:rsidRDefault="007A7792" w:rsidP="00CE0EDC">
      <w:pPr>
        <w:pStyle w:val="Subtitulocapitulo"/>
      </w:pPr>
      <w:r>
        <w:t>FORMAS DE INTERACCIÓN EN SUPERFICIES</w:t>
      </w:r>
      <w:del w:id="245" w:author="Katherine Chiluiza" w:date="2015-03-10T14:09:00Z">
        <w:r w:rsidDel="00CE0EDC">
          <w:delText xml:space="preserve"> </w:delText>
        </w:r>
      </w:del>
      <w:r>
        <w:t>TÁCTILES</w:t>
      </w:r>
    </w:p>
    <w:p w14:paraId="0F59ABF6" w14:textId="74F482FF" w:rsidR="00953410" w:rsidRDefault="00953410" w:rsidP="00E1240E">
      <w:pPr>
        <w:pStyle w:val="Texto"/>
        <w:ind w:left="1416"/>
      </w:pPr>
      <w:r w:rsidRPr="00953410">
        <w:t xml:space="preserve">Las formas tradicionales de interacción </w:t>
      </w:r>
      <w:ins w:id="246" w:author="Katherine Chiluiza" w:date="2015-03-10T14:10:00Z">
        <w:r w:rsidR="00CE0EDC">
          <w:t xml:space="preserve">con computador </w:t>
        </w:r>
      </w:ins>
      <w:r w:rsidRPr="00953410">
        <w:t xml:space="preserve">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w:t>
      </w:r>
      <w:del w:id="247" w:author="Katherine Chiluiza" w:date="2015-03-10T14:10:00Z">
        <w:r w:rsidRPr="00953410" w:rsidDel="00CE0EDC">
          <w:delText xml:space="preserve">tradicionales </w:delText>
        </w:r>
      </w:del>
      <w:r w:rsidRPr="00953410">
        <w:t xml:space="preserve">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ins w:id="248" w:author="Katherine Chiluiza" w:date="2015-03-10T14:10:00Z">
        <w:r w:rsidR="00CE0EDC">
          <w:t xml:space="preserve"> o no son requeridas </w:t>
        </w:r>
      </w:ins>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xml:space="preserve">. A continuación se revisarán </w:t>
      </w:r>
      <w:r>
        <w:lastRenderedPageBreak/>
        <w:t>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0B5698D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ins w:id="249" w:author="Katherine Chiluiza" w:date="2015-03-10T14:11:00Z">
        <w:r w:rsidR="00CE0EDC">
          <w:t xml:space="preserve">También a través de </w:t>
        </w:r>
      </w:ins>
      <w:del w:id="250" w:author="Katherine Chiluiza" w:date="2015-03-10T14:11:00Z">
        <w:r w:rsidR="00D55C64" w:rsidDel="00CE0EDC">
          <w:delText>O p</w:delText>
        </w:r>
        <w:r w:rsidR="00D20DF6" w:rsidRPr="00D20DF6" w:rsidDel="00CE0EDC">
          <w:delText xml:space="preserve">or </w:delText>
        </w:r>
      </w:del>
      <w:r w:rsidR="00D20DF6" w:rsidRPr="00D20DF6">
        <w:t xml:space="preserve">una cámara infrarroja ubicada sobre la superficie </w:t>
      </w:r>
      <w:r w:rsidR="00D20DF6">
        <w:t>interactiva</w:t>
      </w:r>
      <w:r w:rsidR="00D20DF6" w:rsidRPr="00D20DF6">
        <w:t xml:space="preserve"> que utiliza visión por computador para calcular la posición de los dedos</w:t>
      </w:r>
      <w:ins w:id="251" w:author="Katherine Chiluiza" w:date="2015-03-10T14:11:00Z">
        <w:r w:rsidR="00CE0EDC">
          <w:t xml:space="preserve"> </w:t>
        </w:r>
      </w:ins>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790699E3" w:rsidR="00EB1E08" w:rsidRDefault="00EB1E08" w:rsidP="00E1240E">
      <w:pPr>
        <w:pStyle w:val="Texto"/>
        <w:ind w:left="1776"/>
      </w:pPr>
      <w:r>
        <w:t xml:space="preserve">La posición de objetos tangibles sobre la superficie es detectada </w:t>
      </w:r>
      <w:r w:rsidR="00274006">
        <w:t>por una cámara  ubicada sobre/</w:t>
      </w:r>
      <w:r>
        <w:t xml:space="preserve">debajo de la </w:t>
      </w:r>
      <w:r>
        <w:lastRenderedPageBreak/>
        <w:t>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RFID que utilizan radiofrecuencia.</w:t>
      </w:r>
      <w:ins w:id="252" w:author="Katherine Chiluiza" w:date="2015-03-10T14:11:00Z">
        <w:r w:rsidR="00CE0EDC">
          <w:t xml:space="preserve"> (referencia) </w:t>
        </w:r>
      </w:ins>
      <w:r>
        <w:t xml:space="preserv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Default="00925B53" w:rsidP="00E1240E">
      <w:pPr>
        <w:pStyle w:val="Texto"/>
        <w:ind w:left="1776"/>
        <w:rPr>
          <w:ins w:id="253" w:author="Katherine Chiluiza" w:date="2015-03-10T14:12:00Z"/>
        </w:rPr>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0D4A96F9" w14:textId="77777777" w:rsidR="00CE0EDC" w:rsidRDefault="00CE0EDC" w:rsidP="00E1240E">
      <w:pPr>
        <w:pStyle w:val="Texto"/>
        <w:ind w:left="1776"/>
        <w:rPr>
          <w:ins w:id="254" w:author="Katherine Chiluiza" w:date="2015-03-10T14:12:00Z"/>
        </w:rPr>
      </w:pPr>
    </w:p>
    <w:p w14:paraId="018E8B87" w14:textId="548B6EF1" w:rsidR="00CE0EDC" w:rsidRPr="00925B53" w:rsidRDefault="00CE0EDC" w:rsidP="00E1240E">
      <w:pPr>
        <w:pStyle w:val="Texto"/>
        <w:ind w:left="1776"/>
      </w:pPr>
      <w:ins w:id="255" w:author="Katherine Chiluiza" w:date="2015-03-10T14:12:00Z">
        <w:r>
          <w:t>CIERRE??????</w:t>
        </w:r>
      </w:ins>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0826EB34"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ins w:id="256" w:author="Katherine Chiluiza" w:date="2015-03-10T14:12:00Z">
        <w:r w:rsidR="00CE0EDC">
          <w:t xml:space="preserve"> </w:t>
        </w:r>
      </w:ins>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commentRangeStart w:id="257"/>
      <w:del w:id="258" w:author="Katherine Chiluiza" w:date="2015-03-10T14:13:00Z">
        <w:r w:rsidR="0018321E" w:rsidDel="00CE0EDC">
          <w:delText>.</w:delText>
        </w:r>
        <w:r w:rsidDel="00CE0EDC">
          <w:delText xml:space="preserve"> Por ejemplo, </w:delText>
        </w:r>
        <w:r w:rsidR="00E505DA" w:rsidDel="00CE0EDC">
          <w:delText>sobre una superficie</w:delText>
        </w:r>
        <w:r w:rsidR="00B23072" w:rsidDel="00CE0EDC">
          <w:delText xml:space="preserve"> colaborativa</w:delText>
        </w:r>
        <w:r w:rsidR="00E505DA" w:rsidDel="00CE0EDC">
          <w:delText xml:space="preserve"> al dibujar un trazo continuo de puntos consecutivos</w:delText>
        </w:r>
        <w:r w:rsidR="003C7971" w:rsidDel="00CE0EDC">
          <w:delText xml:space="preserve"> con forma </w:delText>
        </w:r>
      </w:del>
      <w:del w:id="259" w:author="Katherine Chiluiza" w:date="2015-03-10T14:12:00Z">
        <w:r w:rsidR="003C7971" w:rsidDel="00CE0EDC">
          <w:delText xml:space="preserve">de </w:delText>
        </w:r>
      </w:del>
      <w:del w:id="260" w:author="Katherine Chiluiza" w:date="2015-03-10T14:13:00Z">
        <w:r w:rsidR="003C7971" w:rsidDel="00CE0EDC">
          <w:delText>rectangular</w:delText>
        </w:r>
        <w:r w:rsidR="00E505DA" w:rsidDel="00CE0EDC">
          <w:delText xml:space="preserve">, tal como se lo realiza sobre papel, recuerda la forma de </w:delText>
        </w:r>
        <w:r w:rsidR="00B23072" w:rsidDel="00CE0EDC">
          <w:delText>una E</w:delText>
        </w:r>
        <w:r w:rsidR="003C7971" w:rsidDel="00CE0EDC">
          <w:delText>ntidad en un diagrama Entidad-Relación</w:delText>
        </w:r>
        <w:r w:rsidR="00E505DA" w:rsidDel="00CE0EDC">
          <w:delText>.</w:delText>
        </w:r>
        <w:commentRangeEnd w:id="257"/>
        <w:r w:rsidR="00CE0EDC" w:rsidDel="00CE0EDC">
          <w:rPr>
            <w:rStyle w:val="Refdecomentario"/>
            <w:rFonts w:asciiTheme="minorHAnsi" w:eastAsiaTheme="minorHAnsi" w:hAnsiTheme="minorHAnsi" w:cstheme="minorBidi"/>
            <w:lang w:eastAsia="en-US"/>
          </w:rPr>
          <w:commentReference w:id="257"/>
        </w:r>
      </w:del>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 xml:space="preserve">atraviese un proceso de aprendizaje y adaptación de un estilo particular </w:t>
      </w:r>
      <w:r>
        <w:lastRenderedPageBreak/>
        <w:t>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5819CE4E" w:rsidR="00422CB4" w:rsidRDefault="008A1631" w:rsidP="00334B27">
      <w:pPr>
        <w:pStyle w:val="Texto"/>
        <w:ind w:left="1416"/>
        <w:rPr>
          <w:ins w:id="261" w:author="Katherine Chiluiza" w:date="2015-03-10T14:14:00Z"/>
        </w:rPr>
      </w:pPr>
      <w:r>
        <w:t>Paleo Sketch Recognizer</w:t>
      </w:r>
      <w:r w:rsidR="00D72568">
        <w:t xml:space="preserve"> </w:t>
      </w:r>
      <w:ins w:id="262" w:author="Katherine Chiluiza" w:date="2015-03-10T14:14:00Z">
        <w:r w:rsidR="00CE0EDC">
          <w:t xml:space="preserve"> (CITA) </w:t>
        </w:r>
      </w:ins>
      <w:r w:rsidR="00D72568">
        <w:t xml:space="preserve">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710C6AD0" w14:textId="10C12775" w:rsidR="00CE0EDC" w:rsidRDefault="00CE0EDC" w:rsidP="00334B27">
      <w:pPr>
        <w:pStyle w:val="Texto"/>
        <w:ind w:left="1416"/>
      </w:pPr>
      <w:ins w:id="263" w:author="Katherine Chiluiza" w:date="2015-03-10T14:14:00Z">
        <w:r>
          <w:t>Cierre=?????</w:t>
        </w:r>
      </w:ins>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7B94DB0" w:rsidR="00E45E9E" w:rsidRDefault="00E45E9E" w:rsidP="00B02238">
      <w:pPr>
        <w:pStyle w:val="Texto"/>
        <w:ind w:left="1416"/>
      </w:pPr>
      <w:del w:id="264" w:author="Katherine Chiluiza" w:date="2015-03-10T14:15:00Z">
        <w:r w:rsidDel="003146D5">
          <w:delText xml:space="preserve">Varias soluciones de superficies colaborativas han sido desarrolladas para ser utilizadas con </w:delText>
        </w:r>
        <w:r w:rsidR="009C44AA" w:rsidDel="003146D5">
          <w:delText>fines</w:delText>
        </w:r>
        <w:r w:rsidDel="003146D5">
          <w:delText xml:space="preserve"> investigativos</w:delText>
        </w:r>
        <w:r w:rsidR="0037584F" w:rsidDel="003146D5">
          <w:delText xml:space="preserve"> con distinto propósito, por ejemplo</w:delText>
        </w:r>
        <w:r w:rsidR="00074ADE" w:rsidDel="003146D5">
          <w:delText xml:space="preserve">: </w:delText>
        </w:r>
        <w:r w:rsidR="0037584F" w:rsidDel="003146D5">
          <w:delText>e</w:delText>
        </w:r>
        <w:r w:rsidR="00D37BE1" w:rsidDel="003146D5">
          <w:delText>ducación o</w:delText>
        </w:r>
        <w:r w:rsidR="0037584F" w:rsidDel="003146D5">
          <w:delText xml:space="preserve"> </w:delText>
        </w:r>
        <w:r w:rsidR="009C44AA" w:rsidDel="003146D5">
          <w:delText xml:space="preserve">soluciones empresariales </w:delText>
        </w:r>
        <w:r w:rsidR="0037584F" w:rsidDel="003146D5">
          <w:fldChar w:fldCharType="begin" w:fldLock="1"/>
        </w:r>
        <w:r w:rsidR="00D51B0A" w:rsidDel="003146D5">
          <w:del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delInstrText>
        </w:r>
        <w:r w:rsidR="0037584F" w:rsidDel="003146D5">
          <w:fldChar w:fldCharType="separate"/>
        </w:r>
        <w:r w:rsidR="00CE5F1B" w:rsidRPr="00CE5F1B" w:rsidDel="003146D5">
          <w:rPr>
            <w:noProof/>
          </w:rPr>
          <w:delText>[11]</w:delText>
        </w:r>
        <w:r w:rsidR="0037584F" w:rsidDel="003146D5">
          <w:fldChar w:fldCharType="end"/>
        </w:r>
        <w:r w:rsidR="0037584F" w:rsidDel="003146D5">
          <w:delText xml:space="preserve"> </w:delText>
        </w:r>
        <w:r w:rsidR="0037584F" w:rsidDel="003146D5">
          <w:fldChar w:fldCharType="begin" w:fldLock="1"/>
        </w:r>
        <w:r w:rsidR="00641529" w:rsidDel="003146D5">
          <w:del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delInstrText>
        </w:r>
        <w:r w:rsidR="0037584F" w:rsidDel="003146D5">
          <w:fldChar w:fldCharType="separate"/>
        </w:r>
        <w:r w:rsidR="00334B27" w:rsidRPr="00334B27" w:rsidDel="003146D5">
          <w:rPr>
            <w:noProof/>
          </w:rPr>
          <w:delText>[35]</w:delText>
        </w:r>
        <w:r w:rsidR="0037584F" w:rsidDel="003146D5">
          <w:fldChar w:fldCharType="end"/>
        </w:r>
        <w:r w:rsidDel="003146D5">
          <w:delText xml:space="preserve">. </w:delText>
        </w:r>
        <w:r w:rsidR="0037584F" w:rsidDel="003146D5">
          <w:delText xml:space="preserve">Sin embargo, </w:delText>
        </w:r>
        <w:r w:rsidR="00C855C6" w:rsidDel="003146D5">
          <w:delText>revisión</w:delText>
        </w:r>
        <w:r w:rsidR="0037584F" w:rsidDel="003146D5">
          <w:delText xml:space="preserve"> previa de la literatura </w:delText>
        </w:r>
        <w:r w:rsidR="00C855C6" w:rsidDel="003146D5">
          <w:delText>muestra</w:delText>
        </w:r>
        <w:r w:rsidR="0037584F" w:rsidDel="003146D5">
          <w:delText xml:space="preserve"> que no se ha explorado el uso de </w:delText>
        </w:r>
        <w:r w:rsidR="003206D5" w:rsidDel="003146D5">
          <w:delText>tabletops</w:delText>
        </w:r>
        <w:r w:rsidR="0037584F" w:rsidDel="003146D5">
          <w:delText xml:space="preserve"> para el diseño de software. </w:delText>
        </w:r>
      </w:del>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w:t>
      </w:r>
      <w:r w:rsidR="0037584F">
        <w:lastRenderedPageBreak/>
        <w:t xml:space="preserve">elaboración de diagramas </w:t>
      </w:r>
      <w:r w:rsidR="00074ADE">
        <w:t>de propósito genérico (mapas mentales</w:t>
      </w:r>
      <w:ins w:id="265" w:author="Katherine Chiluiza" w:date="2015-03-10T14:16:00Z">
        <w:r w:rsidR="003146D5">
          <w:t xml:space="preserve"> – MindMap Applciaation </w:t>
        </w:r>
      </w:ins>
      <w:r w:rsidR="00074ADE">
        <w:t xml:space="preserve"> y lluvia de ideas</w:t>
      </w:r>
      <w:ins w:id="266" w:author="Katherine Chiluiza" w:date="2015-03-10T14:16:00Z">
        <w:r w:rsidR="003146D5">
          <w:t xml:space="preserve"> - XXXXX</w:t>
        </w:r>
      </w:ins>
      <w:r w:rsidR="00074ADE">
        <w:t>)</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0F028DC4"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w:t>
      </w:r>
      <w:del w:id="267" w:author="Katherine Chiluiza" w:date="2015-03-10T14:16:00Z">
        <w:r w:rsidDel="003146D5">
          <w:delText>han conducido</w:delText>
        </w:r>
      </w:del>
      <w:ins w:id="268" w:author="Katherine Chiluiza" w:date="2015-03-10T14:16:00Z">
        <w:r w:rsidR="003146D5">
          <w:t>condujeron</w:t>
        </w:r>
      </w:ins>
      <w:r>
        <w:t xml:space="preserve"> un estudio de la usabilidad de la combinación de un tabletop y tablets en el contexto de un trabajo colaborativo. Para estos fines, han desarrollado una aplicación para la creación colaborativa de mapas mentales.</w:t>
      </w:r>
    </w:p>
    <w:p w14:paraId="428D8E61" w14:textId="700554E4"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w:t>
      </w:r>
      <w:ins w:id="269" w:author="Katherine Chiluiza" w:date="2015-03-10T14:17:00Z">
        <w:r w:rsidR="003146D5">
          <w:t>2.6</w:t>
        </w:r>
      </w:ins>
      <w:del w:id="270" w:author="Katherine Chiluiza" w:date="2015-03-10T14:17:00Z">
        <w:r w:rsidR="00CE5F1B" w:rsidDel="003146D5">
          <w:delText>7</w:delText>
        </w:r>
      </w:del>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w:t>
      </w:r>
      <w:r w:rsidR="003706D5">
        <w:lastRenderedPageBreak/>
        <w:t>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07B6A3D9"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599ACE45" w:rsidR="00A70B4A" w:rsidRDefault="00A70B4A" w:rsidP="00B02238">
      <w:pPr>
        <w:pStyle w:val="Texto"/>
        <w:ind w:left="1416"/>
      </w:pPr>
      <w:r>
        <w:lastRenderedPageBreak/>
        <w:t>Previa la construcción de la aplicación</w:t>
      </w:r>
      <w:del w:id="271" w:author="Katherine Chiluiza" w:date="2015-03-10T14:19:00Z">
        <w:r w:rsidDel="003146D5">
          <w:delText xml:space="preserve">, </w:delText>
        </w:r>
      </w:del>
      <w:del w:id="272" w:author="Katherine Chiluiza" w:date="2015-03-10T14:18:00Z">
        <w:r w:rsidDel="003146D5">
          <w:delText xml:space="preserve">los </w:delText>
        </w:r>
      </w:del>
      <w:del w:id="273" w:author="Katherine Chiluiza" w:date="2015-03-10T14:19:00Z">
        <w:r w:rsidDel="003146D5">
          <w:delText>autores</w:delText>
        </w:r>
      </w:del>
      <w:ins w:id="274" w:author="Katherine Chiluiza" w:date="2015-03-10T14:19:00Z">
        <w:r w:rsidR="003146D5">
          <w:t xml:space="preserve">, se </w:t>
        </w:r>
      </w:ins>
      <w:r>
        <w:t xml:space="preserve">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48259630" w:rsidR="00294701" w:rsidRDefault="00A70B4A" w:rsidP="00B02238">
      <w:pPr>
        <w:pStyle w:val="Texto"/>
        <w:ind w:left="1416"/>
      </w:pPr>
      <w:r>
        <w:lastRenderedPageBreak/>
        <w:t xml:space="preserve"> </w:t>
      </w:r>
      <w:r w:rsidR="00513EE1">
        <w:t xml:space="preserve">Al concluir su trabajo, los </w:t>
      </w:r>
      <w:ins w:id="275" w:author="Katherine Chiluiza" w:date="2015-03-10T14:20:00Z">
        <w:r w:rsidR="003146D5">
          <w:t xml:space="preserve">autores </w:t>
        </w:r>
      </w:ins>
      <w:del w:id="276" w:author="Katherine Chiluiza" w:date="2015-03-10T14:20:00Z">
        <w:r w:rsidR="00513EE1" w:rsidDel="003146D5">
          <w:delText xml:space="preserve">autores reportan </w:delText>
        </w:r>
        <w:r w:rsidR="001F5B41" w:rsidDel="003146D5">
          <w:delText xml:space="preserve">los </w:delText>
        </w:r>
        <w:r w:rsidR="00294701" w:rsidDel="003146D5">
          <w:delText xml:space="preserve">resultados </w:delText>
        </w:r>
        <w:r w:rsidR="001F5B41" w:rsidDel="003146D5">
          <w:delText xml:space="preserve">de su experimentación </w:delText>
        </w:r>
      </w:del>
      <w:r w:rsidR="00D37BE1">
        <w:t>demuestra</w:t>
      </w:r>
      <w:ins w:id="277" w:author="Katherine Chiluiza" w:date="2015-03-10T14:20:00Z">
        <w:r w:rsidR="003146D5">
          <w:t xml:space="preserve">ron </w:t>
        </w:r>
      </w:ins>
      <w:del w:id="278" w:author="Katherine Chiluiza" w:date="2015-03-10T14:20:00Z">
        <w:r w:rsidR="00D37BE1" w:rsidDel="003146D5">
          <w:delText xml:space="preserve">n </w:delText>
        </w:r>
      </w:del>
      <w:r w:rsidR="00D37BE1">
        <w:t>que</w:t>
      </w:r>
      <w:r w:rsidR="00294701">
        <w:t xml:space="preserve"> combinar el uso de tabletops y dispositivos móviles </w:t>
      </w:r>
      <w:r w:rsidR="00AD4F2B">
        <w:t>alienta</w:t>
      </w:r>
      <w:r w:rsidR="00513EE1">
        <w:t xml:space="preserve"> el trabajo en equipo. Sin embargo, no enc</w:t>
      </w:r>
      <w:ins w:id="279" w:author="Katherine Chiluiza" w:date="2015-03-10T14:20:00Z">
        <w:r w:rsidR="003146D5">
          <w:t>o</w:t>
        </w:r>
      </w:ins>
      <w:del w:id="280" w:author="Katherine Chiluiza" w:date="2015-03-10T14:20:00Z">
        <w:r w:rsidR="00513EE1" w:rsidDel="003146D5">
          <w:delText>ue</w:delText>
        </w:r>
      </w:del>
      <w:r w:rsidR="00513EE1">
        <w:t>ntr</w:t>
      </w:r>
      <w:ins w:id="281" w:author="Katherine Chiluiza" w:date="2015-03-10T14:20:00Z">
        <w:r w:rsidR="003146D5">
          <w:t>aron</w:t>
        </w:r>
      </w:ins>
      <w:del w:id="282" w:author="Katherine Chiluiza" w:date="2015-03-10T14:20:00Z">
        <w:r w:rsidR="00513EE1" w:rsidDel="003146D5">
          <w:delText>an</w:delText>
        </w:r>
      </w:del>
      <w:r w:rsidR="00513EE1">
        <w:t xml:space="preserve">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1726BA69" w:rsidR="004F3992" w:rsidRDefault="004F3992" w:rsidP="00B02238">
      <w:pPr>
        <w:pStyle w:val="Subtitulocapitulo"/>
        <w:numPr>
          <w:ilvl w:val="0"/>
          <w:numId w:val="0"/>
        </w:numPr>
        <w:ind w:left="1383"/>
        <w:jc w:val="both"/>
        <w:rPr>
          <w:b w:val="0"/>
          <w:sz w:val="24"/>
        </w:rPr>
      </w:pPr>
      <w:del w:id="283" w:author="Katherine Chiluiza" w:date="2015-03-10T14:20:00Z">
        <w:r w:rsidRPr="004F3992" w:rsidDel="003146D5">
          <w:rPr>
            <w:b w:val="0"/>
            <w:bCs w:val="0"/>
            <w:sz w:val="24"/>
          </w:rPr>
          <w:delText>A.</w:delText>
        </w:r>
        <w:r w:rsidDel="003146D5">
          <w:rPr>
            <w:b w:val="0"/>
            <w:sz w:val="24"/>
          </w:rPr>
          <w:delText xml:space="preserve"> </w:delText>
        </w:r>
      </w:del>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xml:space="preserve">. Existe un flujo del trabajo definido para los participantes de esta solución, que está dividida en </w:t>
      </w:r>
      <w:del w:id="284" w:author="Katherine Chiluiza" w:date="2015-03-10T14:21:00Z">
        <w:r w:rsidR="00A40198" w:rsidDel="003146D5">
          <w:rPr>
            <w:b w:val="0"/>
            <w:sz w:val="24"/>
          </w:rPr>
          <w:delText xml:space="preserve">2 </w:delText>
        </w:r>
      </w:del>
      <w:ins w:id="285" w:author="Katherine Chiluiza" w:date="2015-03-10T14:21:00Z">
        <w:r w:rsidR="003146D5">
          <w:rPr>
            <w:b w:val="0"/>
            <w:sz w:val="24"/>
          </w:rPr>
          <w:t xml:space="preserve">dos </w:t>
        </w:r>
      </w:ins>
      <w:r w:rsidR="00A40198">
        <w:rPr>
          <w:b w:val="0"/>
          <w:sz w:val="24"/>
        </w:rPr>
        <w:t>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xml:space="preserve">.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w:t>
      </w:r>
      <w:r>
        <w:rPr>
          <w:b w:val="0"/>
          <w:sz w:val="24"/>
        </w:rPr>
        <w:lastRenderedPageBreak/>
        <w:t>en esta solución es, utilizar dispositivo</w:t>
      </w:r>
      <w:r w:rsidR="002E39B0">
        <w:rPr>
          <w:b w:val="0"/>
          <w:sz w:val="24"/>
        </w:rPr>
        <w:t>s móviles (tablet o 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lastRenderedPageBreak/>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14C9FEA3"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lastRenderedPageBreak/>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16C26333"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w:t>
            </w:r>
            <w:ins w:id="286" w:author="Katherine Chiluiza" w:date="2015-03-10T14:22:00Z">
              <w:r w:rsidR="003146D5">
                <w:rPr>
                  <w:rFonts w:ascii="Arial" w:hAnsi="Arial" w:cs="Arial"/>
                  <w:b w:val="0"/>
                </w:rPr>
                <w:t>e</w:t>
              </w:r>
            </w:ins>
            <w:del w:id="287" w:author="Katherine Chiluiza" w:date="2015-03-10T14:22:00Z">
              <w:r w:rsidRPr="00766243" w:rsidDel="003146D5">
                <w:rPr>
                  <w:rFonts w:ascii="Arial" w:hAnsi="Arial" w:cs="Arial"/>
                  <w:b w:val="0"/>
                </w:rPr>
                <w:delText>ar</w:delText>
              </w:r>
            </w:del>
            <w:r w:rsidRPr="00766243">
              <w:rPr>
                <w:rFonts w:ascii="Arial" w:hAnsi="Arial" w:cs="Arial"/>
                <w:b w:val="0"/>
              </w:rPr>
              <w:t xml:space="preserve"> transición entre trabajo individual y colaborativo</w:t>
            </w:r>
          </w:p>
        </w:tc>
        <w:tc>
          <w:tcPr>
            <w:tcW w:w="2469" w:type="dxa"/>
          </w:tcPr>
          <w:p w14:paraId="1C131626" w14:textId="63407A4D"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88" w:author="Katherine Chiluiza" w:date="2015-03-10T14:22:00Z">
              <w:r>
                <w:rPr>
                  <w:rFonts w:ascii="Arial" w:hAnsi="Arial" w:cs="Arial"/>
                </w:rPr>
                <w:t xml:space="preserve">Sí. </w:t>
              </w:r>
            </w:ins>
            <w:r w:rsidR="00CD0972" w:rsidRPr="00766243">
              <w:rPr>
                <w:rFonts w:ascii="Arial" w:hAnsi="Arial" w:cs="Arial"/>
              </w:rPr>
              <w:t>Alterna</w:t>
            </w:r>
            <w:ins w:id="289" w:author="Katherine Chiluiza" w:date="2015-03-10T14:22:00Z">
              <w:r>
                <w:rPr>
                  <w:rFonts w:ascii="Arial" w:hAnsi="Arial" w:cs="Arial"/>
                </w:rPr>
                <w:t>n</w:t>
              </w:r>
            </w:ins>
            <w:del w:id="290"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y superficie para espacio colaborativo</w:t>
            </w:r>
          </w:p>
        </w:tc>
        <w:tc>
          <w:tcPr>
            <w:tcW w:w="2435" w:type="dxa"/>
          </w:tcPr>
          <w:p w14:paraId="23456947" w14:textId="6C586909"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91" w:author="Katherine Chiluiza" w:date="2015-03-10T14:22:00Z">
              <w:r>
                <w:rPr>
                  <w:rFonts w:ascii="Arial" w:hAnsi="Arial" w:cs="Arial"/>
                </w:rPr>
                <w:t xml:space="preserve">Sí. </w:t>
              </w:r>
            </w:ins>
            <w:r w:rsidR="00CD0972" w:rsidRPr="00766243">
              <w:rPr>
                <w:rFonts w:ascii="Arial" w:hAnsi="Arial" w:cs="Arial"/>
              </w:rPr>
              <w:t>Alterna</w:t>
            </w:r>
            <w:ins w:id="292" w:author="Katherine Chiluiza" w:date="2015-03-10T14:22:00Z">
              <w:r>
                <w:rPr>
                  <w:rFonts w:ascii="Arial" w:hAnsi="Arial" w:cs="Arial"/>
                </w:rPr>
                <w:t>n</w:t>
              </w:r>
            </w:ins>
            <w:del w:id="293"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mesa y </w:t>
            </w:r>
            <w:r w:rsidR="002E39B0" w:rsidRPr="00766243">
              <w:rPr>
                <w:rFonts w:ascii="Arial" w:hAnsi="Arial" w:cs="Arial"/>
              </w:rPr>
              <w:t>pizarra</w:t>
            </w:r>
            <w:r w:rsidR="00CD0972"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49B9708" w14:textId="77777777" w:rsidR="003D3FDE" w:rsidRDefault="003D3FDE" w:rsidP="00E45E9E">
      <w:pPr>
        <w:pStyle w:val="Texto"/>
        <w:rPr>
          <w:ins w:id="294" w:author="Katherine Chiluiza" w:date="2015-03-10T14:27:00Z"/>
        </w:rPr>
      </w:pPr>
    </w:p>
    <w:p w14:paraId="5FFDBF0F" w14:textId="1941CF0E" w:rsidR="003D3FDE" w:rsidRDefault="003D3FDE" w:rsidP="00E45E9E">
      <w:pPr>
        <w:pStyle w:val="Texto"/>
        <w:rPr>
          <w:ins w:id="295" w:author="Katherine Chiluiza" w:date="2015-03-10T14:28:00Z"/>
        </w:rPr>
      </w:pPr>
      <w:ins w:id="296" w:author="Katherine Chiluiza" w:date="2015-03-10T14:27:00Z">
        <w:r>
          <w:t xml:space="preserve">La solución que se propone tomará </w:t>
        </w:r>
      </w:ins>
      <w:ins w:id="297" w:author="Katherine Chiluiza" w:date="2015-03-10T14:37:00Z">
        <w:r w:rsidR="009161B5">
          <w:t>en consideración l os resultado de este an</w:t>
        </w:r>
      </w:ins>
      <w:ins w:id="298" w:author="Katherine Chiluiza" w:date="2015-03-10T14:38:00Z">
        <w:r w:rsidR="009161B5">
          <w:t xml:space="preserve">álisis comparativo. </w:t>
        </w:r>
      </w:ins>
    </w:p>
    <w:p w14:paraId="3B3FDAD8" w14:textId="77777777" w:rsidR="003D3FDE" w:rsidRDefault="003D3FDE" w:rsidP="00E45E9E">
      <w:pPr>
        <w:pStyle w:val="Texto"/>
        <w:rPr>
          <w:ins w:id="299" w:author="Katherine Chiluiza" w:date="2015-03-10T14:28:00Z"/>
        </w:rPr>
      </w:pPr>
    </w:p>
    <w:p w14:paraId="7C86116D" w14:textId="77777777" w:rsidR="003D3FDE" w:rsidRDefault="003D3FDE" w:rsidP="00E45E9E">
      <w:pPr>
        <w:pStyle w:val="Texto"/>
        <w:rPr>
          <w:ins w:id="300" w:author="Katherine Chiluiza" w:date="2015-03-10T14:28:00Z"/>
        </w:rPr>
      </w:pPr>
    </w:p>
    <w:p w14:paraId="3E576CEC" w14:textId="77777777" w:rsidR="003D3FDE" w:rsidRPr="00E45E9E" w:rsidRDefault="003D3FDE"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6EC43A27" w14:textId="77777777" w:rsidR="003D3FDE" w:rsidRDefault="003D3FDE" w:rsidP="00C83000">
      <w:pPr>
        <w:pStyle w:val="Texto"/>
        <w:ind w:left="1416"/>
        <w:rPr>
          <w:ins w:id="301" w:author="Katherine Chiluiza" w:date="2015-03-10T14:31:00Z"/>
        </w:rPr>
      </w:pPr>
      <w:ins w:id="302" w:author="Katherine Chiluiza" w:date="2015-03-10T14:30:00Z">
        <w:r>
          <w:t>A partir d</w:t>
        </w:r>
      </w:ins>
      <w:del w:id="303" w:author="Katherine Chiluiza" w:date="2015-03-10T14:30:00Z">
        <w:r w:rsidR="00AA5C1B" w:rsidDel="003D3FDE">
          <w:delText>D</w:delText>
        </w:r>
      </w:del>
      <w:r w:rsidR="00AA5C1B">
        <w:t xml:space="preserve">e las soluciones </w:t>
      </w:r>
      <w:del w:id="304" w:author="Katherine Chiluiza" w:date="2015-03-10T14:29:00Z">
        <w:r w:rsidR="00AA5C1B" w:rsidDel="003D3FDE">
          <w:delText>anteriormente mencionadas</w:delText>
        </w:r>
      </w:del>
      <w:ins w:id="305" w:author="Katherine Chiluiza" w:date="2015-03-10T14:29:00Z">
        <w:r>
          <w:t>opresentadas en este capítulo</w:t>
        </w:r>
      </w:ins>
      <w:r w:rsidR="00AA5C1B">
        <w:t xml:space="preserve">, </w:t>
      </w:r>
      <w:ins w:id="306" w:author="Katherine Chiluiza" w:date="2015-03-10T14:30:00Z">
        <w:r>
          <w:t xml:space="preserve">se propone el siguiente análisis de la solución que se diseñará. </w:t>
        </w:r>
      </w:ins>
      <w:del w:id="307" w:author="Katherine Chiluiza" w:date="2015-03-10T14:30:00Z">
        <w:r w:rsidR="00AA5C1B" w:rsidDel="003D3FDE">
          <w:delText xml:space="preserve"> es importante realizar un análisis de similitudes y diferencias mostradas</w:delText>
        </w:r>
        <w:r w:rsidR="00984D42" w:rsidDel="003D3FDE">
          <w:delText xml:space="preserve"> en las características de diseño</w:delText>
        </w:r>
        <w:r w:rsidR="00AA5C1B" w:rsidDel="003D3FDE">
          <w:delText>. Al mostrar sus ventajas y desventajas, se podrá seleccionar aquellas que sean más convenientes para la construcció</w:delText>
        </w:r>
        <w:r w:rsidR="00FF762A" w:rsidDel="003D3FDE">
          <w:delText xml:space="preserve">n de la </w:delText>
        </w:r>
        <w:r w:rsidR="00701AA8" w:rsidDel="003D3FDE">
          <w:delText xml:space="preserve">solución. </w:delText>
        </w:r>
      </w:del>
      <w:r w:rsidR="00C83000">
        <w:t>Es importante recalcar que, e</w:t>
      </w:r>
      <w:r w:rsidR="00A45368">
        <w:t>ste aná</w:t>
      </w:r>
      <w:r w:rsidR="00701AA8">
        <w:t xml:space="preserve">lisis está basado </w:t>
      </w:r>
      <w:ins w:id="308" w:author="Katherine Chiluiza" w:date="2015-03-10T14:30:00Z">
        <w:r>
          <w:t xml:space="preserve">en </w:t>
        </w:r>
      </w:ins>
      <w:del w:id="309" w:author="Katherine Chiluiza" w:date="2015-03-10T14:30:00Z">
        <w:r w:rsidR="00701AA8" w:rsidDel="003D3FDE">
          <w:delText>a</w:delText>
        </w:r>
      </w:del>
      <w:ins w:id="310" w:author="Katherine Chiluiza" w:date="2015-03-10T14:30:00Z">
        <w:r>
          <w:t>e</w:t>
        </w:r>
      </w:ins>
      <w:r w:rsidR="00701AA8">
        <w:t xml:space="preserve">l contexto, </w:t>
      </w:r>
      <w:r w:rsidR="00A45368">
        <w:t>necesidades y limitaciones que se ha</w:t>
      </w:r>
      <w:r w:rsidR="00701AA8">
        <w:t>n</w:t>
      </w:r>
      <w:r w:rsidR="00A45368">
        <w:t xml:space="preserve"> enunciado en </w:t>
      </w:r>
      <w:r w:rsidR="00701AA8">
        <w:t xml:space="preserve">el primer </w:t>
      </w:r>
      <w:r w:rsidR="00701AA8">
        <w:lastRenderedPageBreak/>
        <w:t>capítulo de este estudio</w:t>
      </w:r>
      <w:r w:rsidR="00A45368">
        <w:t>.</w:t>
      </w:r>
      <w:r w:rsidR="00984D42">
        <w:t xml:space="preserve"> </w:t>
      </w:r>
      <w:del w:id="311" w:author="Katherine Chiluiza" w:date="2015-03-10T14:25:00Z">
        <w:r w:rsidR="00984D42" w:rsidDel="003D3FDE">
          <w:delText>El análisis mencionado se presenta a continuación</w:delText>
        </w:r>
        <w:r w:rsidR="00984D42" w:rsidDel="003146D5">
          <w:delText>:</w:delText>
        </w:r>
      </w:del>
      <w:ins w:id="312" w:author="Katherine Chiluiza" w:date="2015-03-10T14:30:00Z">
        <w:r>
          <w:t xml:space="preserve">Para realizar el </w:t>
        </w:r>
      </w:ins>
      <w:ins w:id="313" w:author="Katherine Chiluiza" w:date="2015-03-10T14:31:00Z">
        <w:r>
          <w:t>análisis</w:t>
        </w:r>
      </w:ins>
      <w:ins w:id="314" w:author="Katherine Chiluiza" w:date="2015-03-10T14:30:00Z">
        <w:r>
          <w:t xml:space="preserve"> </w:t>
        </w:r>
      </w:ins>
      <w:ins w:id="315" w:author="Katherine Chiluiza" w:date="2015-03-10T14:31:00Z">
        <w:r>
          <w:t>se han considerado l</w:t>
        </w:r>
      </w:ins>
      <w:ins w:id="316" w:author="Katherine Chiluiza" w:date="2015-03-10T14:25:00Z">
        <w:r>
          <w:t xml:space="preserve">os </w:t>
        </w:r>
      </w:ins>
      <w:ins w:id="317" w:author="Katherine Chiluiza" w:date="2015-03-10T14:31:00Z">
        <w:r>
          <w:t xml:space="preserve">siguientes </w:t>
        </w:r>
      </w:ins>
      <w:ins w:id="318" w:author="Katherine Chiluiza" w:date="2015-03-10T14:25:00Z">
        <w:r>
          <w:t>criterios</w:t>
        </w:r>
      </w:ins>
      <w:ins w:id="319" w:author="Katherine Chiluiza" w:date="2015-03-10T14:31:00Z">
        <w:r>
          <w:t>:</w:t>
        </w:r>
      </w:ins>
    </w:p>
    <w:p w14:paraId="27F9BD5C" w14:textId="612E6970" w:rsidR="00A45368" w:rsidDel="003D3FDE" w:rsidRDefault="00A45368" w:rsidP="00C83000">
      <w:pPr>
        <w:pStyle w:val="Texto"/>
        <w:ind w:left="1416"/>
        <w:rPr>
          <w:del w:id="320" w:author="Katherine Chiluiza" w:date="2015-03-10T14:31:00Z"/>
        </w:rPr>
      </w:pPr>
    </w:p>
    <w:p w14:paraId="7E267F1E" w14:textId="13C90341" w:rsidR="003D3FDE" w:rsidRDefault="003D3FDE" w:rsidP="00C83000">
      <w:pPr>
        <w:pStyle w:val="Texto"/>
        <w:ind w:left="1416"/>
        <w:rPr>
          <w:ins w:id="321" w:author="Katherine Chiluiza" w:date="2015-03-10T14:31:00Z"/>
        </w:rPr>
      </w:pPr>
      <w:ins w:id="322" w:author="Katherine Chiluiza" w:date="2015-03-10T14:31:00Z">
        <w:r>
          <w:t xml:space="preserve">Costo, portabilidad, facilidad de configuración, soporte multiusuario, trazabilidad de tareas. </w:t>
        </w:r>
      </w:ins>
    </w:p>
    <w:p w14:paraId="2C0EC112" w14:textId="4C8FC8BA" w:rsidR="00984D42" w:rsidDel="003D3FDE" w:rsidRDefault="00984D42" w:rsidP="00984D42">
      <w:pPr>
        <w:pStyle w:val="Texto"/>
        <w:ind w:left="0"/>
        <w:rPr>
          <w:del w:id="323" w:author="Katherine Chiluiza" w:date="2015-03-10T14:31:00Z"/>
        </w:rPr>
      </w:pPr>
    </w:p>
    <w:p w14:paraId="218E8518" w14:textId="77777777" w:rsidR="003D3FDE" w:rsidRDefault="003D3FDE" w:rsidP="00984D42">
      <w:pPr>
        <w:pStyle w:val="Texto"/>
        <w:ind w:left="0"/>
        <w:rPr>
          <w:ins w:id="324" w:author="Katherine Chiluiza" w:date="2015-03-10T14:32:00Z"/>
        </w:rPr>
      </w:pPr>
    </w:p>
    <w:p w14:paraId="7394B133" w14:textId="02ECE648" w:rsidR="003D3FDE" w:rsidRDefault="003D3FDE" w:rsidP="00984D42">
      <w:pPr>
        <w:pStyle w:val="Texto"/>
        <w:ind w:left="0"/>
        <w:rPr>
          <w:ins w:id="325" w:author="Katherine Chiluiza" w:date="2015-03-10T14:32:00Z"/>
        </w:rPr>
      </w:pPr>
      <w:ins w:id="326" w:author="Katherine Chiluiza" w:date="2015-03-10T14:32:00Z">
        <w:r>
          <w:t>COSTO</w:t>
        </w:r>
      </w:ins>
      <w:ins w:id="327" w:author="Katherine Chiluiza" w:date="2015-03-10T14:34:00Z">
        <w:r>
          <w:t xml:space="preserve"> , DEBIDO a que bajo costo entonces en el tema haardeware tal cosa, software tal cosa</w:t>
        </w:r>
      </w:ins>
      <w:ins w:id="328" w:author="Katherine Chiluiza" w:date="2015-03-10T14:35:00Z">
        <w:r>
          <w:t xml:space="preserve">……. Se tomarán las recomendaciones de diseño de las solciones XXX y UYYYUYYm (mindmap, tatepick = como por ejemplo: </w:t>
        </w:r>
      </w:ins>
    </w:p>
    <w:p w14:paraId="2A5ED64F" w14:textId="588EA6DC" w:rsidR="003D3FDE" w:rsidRDefault="003D3FDE" w:rsidP="00984D42">
      <w:pPr>
        <w:pStyle w:val="Texto"/>
        <w:ind w:left="0"/>
        <w:rPr>
          <w:ins w:id="329" w:author="Katherine Chiluiza" w:date="2015-03-10T14:32:00Z"/>
        </w:rPr>
      </w:pPr>
      <w:ins w:id="330" w:author="Katherine Chiluiza" w:date="2015-03-10T14:32:00Z">
        <w:r>
          <w:t>PORTABILIDAD., por lo tanto se usar</w:t>
        </w:r>
      </w:ins>
      <w:ins w:id="331" w:author="Katherine Chiluiza" w:date="2015-03-10T14:34:00Z">
        <w:r>
          <w:t>á esto esto….</w:t>
        </w:r>
      </w:ins>
    </w:p>
    <w:p w14:paraId="0BB3E397" w14:textId="73A4253A" w:rsidR="003D3FDE" w:rsidRDefault="003D3FDE" w:rsidP="00984D42">
      <w:pPr>
        <w:pStyle w:val="Texto"/>
        <w:ind w:left="0"/>
        <w:rPr>
          <w:ins w:id="332" w:author="Katherine Chiluiza" w:date="2015-03-10T14:32:00Z"/>
        </w:rPr>
      </w:pPr>
      <w:ins w:id="333" w:author="Katherine Chiluiza" w:date="2015-03-10T14:32:00Z">
        <w:r>
          <w:t>FACILIDAD DE CONFIR</w:t>
        </w:r>
      </w:ins>
      <w:ins w:id="334" w:author="Katherine Chiluiza" w:date="2015-03-10T14:34:00Z">
        <w:r>
          <w:t xml:space="preserve"> -  debido </w:t>
        </w:r>
      </w:ins>
    </w:p>
    <w:p w14:paraId="11524C85" w14:textId="1B7E3D0C" w:rsidR="003D3FDE" w:rsidRDefault="003D3FDE" w:rsidP="00984D42">
      <w:pPr>
        <w:pStyle w:val="Texto"/>
        <w:ind w:left="0"/>
        <w:rPr>
          <w:ins w:id="335" w:author="Katherine Chiluiza" w:date="2015-03-10T14:39:00Z"/>
        </w:rPr>
      </w:pPr>
      <w:ins w:id="336" w:author="Katherine Chiluiza" w:date="2015-03-10T14:32:00Z">
        <w:r>
          <w:t>SOPORTE MULTIUSUARIO</w:t>
        </w:r>
      </w:ins>
    </w:p>
    <w:p w14:paraId="0CB11B97" w14:textId="23E5487A" w:rsidR="009161B5" w:rsidRDefault="009161B5" w:rsidP="00984D42">
      <w:pPr>
        <w:pStyle w:val="Texto"/>
        <w:ind w:left="0"/>
        <w:rPr>
          <w:ins w:id="337" w:author="Katherine Chiluiza" w:date="2015-03-10T14:32:00Z"/>
        </w:rPr>
      </w:pPr>
      <w:ins w:id="338" w:author="Katherine Chiluiza" w:date="2015-03-10T14:39:00Z">
        <w:r>
          <w:t xml:space="preserve">Formas de interacción - </w:t>
        </w:r>
      </w:ins>
    </w:p>
    <w:p w14:paraId="5E631DE2" w14:textId="54F8B5F2" w:rsidR="003D3FDE" w:rsidRDefault="003D3FDE" w:rsidP="00984D42">
      <w:pPr>
        <w:pStyle w:val="Texto"/>
        <w:ind w:left="0"/>
        <w:rPr>
          <w:ins w:id="339" w:author="Katherine Chiluiza" w:date="2015-03-10T14:49:00Z"/>
        </w:rPr>
      </w:pPr>
      <w:ins w:id="340" w:author="Katherine Chiluiza" w:date="2015-03-10T14:32:00Z">
        <w:r>
          <w:t>TRAZABILIDAD</w:t>
        </w:r>
      </w:ins>
    </w:p>
    <w:p w14:paraId="2DF1A7AA" w14:textId="77777777" w:rsidR="005F2422" w:rsidRDefault="005F2422" w:rsidP="00984D42">
      <w:pPr>
        <w:pStyle w:val="Texto"/>
        <w:ind w:left="0"/>
        <w:rPr>
          <w:ins w:id="341" w:author="Katherine Chiluiza" w:date="2015-03-10T14:49:00Z"/>
        </w:rPr>
      </w:pPr>
    </w:p>
    <w:p w14:paraId="2AB9E86B" w14:textId="77777777" w:rsidR="005F2422" w:rsidRDefault="005F2422" w:rsidP="00984D42">
      <w:pPr>
        <w:pStyle w:val="Texto"/>
        <w:ind w:left="0"/>
        <w:rPr>
          <w:ins w:id="342" w:author="Katherine Chiluiza" w:date="2015-03-10T14:49:00Z"/>
        </w:rPr>
      </w:pPr>
    </w:p>
    <w:p w14:paraId="39162B89" w14:textId="2E950092" w:rsidR="005F2422" w:rsidRDefault="005F2422" w:rsidP="00984D42">
      <w:pPr>
        <w:pStyle w:val="Texto"/>
        <w:ind w:left="0"/>
        <w:rPr>
          <w:ins w:id="343" w:author="Katherine Chiluiza" w:date="2015-03-10T14:49:00Z"/>
        </w:rPr>
      </w:pPr>
      <w:ins w:id="344" w:author="Katherine Chiluiza" w:date="2015-03-10T14:49:00Z">
        <w:r>
          <w:t xml:space="preserve">Tabla </w:t>
        </w:r>
      </w:ins>
    </w:p>
    <w:p w14:paraId="2290F85E" w14:textId="77777777" w:rsidR="005F2422" w:rsidRDefault="005F2422" w:rsidP="00984D42">
      <w:pPr>
        <w:pStyle w:val="Texto"/>
        <w:ind w:left="0"/>
        <w:rPr>
          <w:ins w:id="345" w:author="Katherine Chiluiza" w:date="2015-03-10T14:49:00Z"/>
        </w:rPr>
      </w:pPr>
    </w:p>
    <w:p w14:paraId="2543B363" w14:textId="442355B8" w:rsidR="005F2422" w:rsidRDefault="005F2422" w:rsidP="00984D42">
      <w:pPr>
        <w:pStyle w:val="Texto"/>
        <w:ind w:left="0"/>
        <w:rPr>
          <w:ins w:id="346" w:author="Katherine Chiluiza" w:date="2015-03-10T14:49:00Z"/>
        </w:rPr>
      </w:pPr>
      <w:ins w:id="347" w:author="Katherine Chiluiza" w:date="2015-03-10T14:49:00Z">
        <w:r>
          <w:t xml:space="preserve">PORTABILIDAD </w:t>
        </w:r>
      </w:ins>
    </w:p>
    <w:p w14:paraId="3145A858" w14:textId="77777777" w:rsidR="005F2422" w:rsidRDefault="005F2422" w:rsidP="00984D42">
      <w:pPr>
        <w:pStyle w:val="Texto"/>
        <w:ind w:left="0"/>
        <w:rPr>
          <w:ins w:id="348" w:author="Katherine Chiluiza" w:date="2015-03-10T14:49:00Z"/>
        </w:rPr>
      </w:pPr>
    </w:p>
    <w:p w14:paraId="58580777" w14:textId="77777777" w:rsidR="005F2422" w:rsidRDefault="005F2422" w:rsidP="00984D42">
      <w:pPr>
        <w:pStyle w:val="Texto"/>
        <w:ind w:left="0"/>
        <w:rPr>
          <w:ins w:id="349" w:author="Katherine Chiluiza" w:date="2015-03-10T14:35:00Z"/>
        </w:rPr>
      </w:pPr>
    </w:p>
    <w:p w14:paraId="55FD6B86" w14:textId="431455A5" w:rsidR="00AA5C1B" w:rsidDel="003D3FDE" w:rsidRDefault="00AA5C1B" w:rsidP="00970050">
      <w:pPr>
        <w:pStyle w:val="Texto"/>
        <w:ind w:left="1416"/>
        <w:rPr>
          <w:del w:id="350" w:author="Katherine Chiluiza" w:date="2015-03-10T14:31:00Z"/>
        </w:rPr>
      </w:pPr>
    </w:p>
    <w:p w14:paraId="7612D3BC" w14:textId="34F3B0BF" w:rsidR="00AA5C1B" w:rsidRDefault="003D3FDE" w:rsidP="0035744F">
      <w:pPr>
        <w:pStyle w:val="Texto"/>
        <w:numPr>
          <w:ilvl w:val="0"/>
          <w:numId w:val="12"/>
        </w:numPr>
      </w:pPr>
      <w:ins w:id="351" w:author="Katherine Chiluiza" w:date="2015-03-10T14:26:00Z">
        <w:r>
          <w:t xml:space="preserve">Soporte </w:t>
        </w:r>
        <w:r w:rsidR="009161B5">
          <w:t>multiusuario.</w:t>
        </w:r>
      </w:ins>
      <w:ins w:id="352" w:author="Katherine Chiluiza" w:date="2015-03-10T14:42:00Z">
        <w:r w:rsidR="009161B5">
          <w:t xml:space="preserve"> Luego de la revisión de literatura, se concluye que esta </w:t>
        </w:r>
      </w:ins>
      <w:del w:id="353" w:author="Katherine Chiluiza" w:date="2015-03-10T14:42:00Z">
        <w:r w:rsidR="00AA5C1B" w:rsidDel="009161B5">
          <w:delText>De la prim</w:delText>
        </w:r>
        <w:r w:rsidR="00984D42" w:rsidDel="009161B5">
          <w:delText xml:space="preserve">era </w:delText>
        </w:r>
      </w:del>
      <w:r w:rsidR="00984D42">
        <w:t xml:space="preserve">característica </w:t>
      </w:r>
      <w:ins w:id="354" w:author="Katherine Chiluiza" w:date="2015-03-10T14:42:00Z">
        <w:r w:rsidR="009161B5">
          <w:t xml:space="preserve">es clave en la soluciones </w:t>
        </w:r>
        <w:r w:rsidR="009161B5">
          <w:lastRenderedPageBreak/>
          <w:t xml:space="preserve">citadas, soportan </w:t>
        </w:r>
      </w:ins>
      <w:del w:id="355" w:author="Katherine Chiluiza" w:date="2015-03-10T14:43:00Z">
        <w:r w:rsidR="00984D42" w:rsidDel="009161B5">
          <w:delText>de la tabla 2.2</w:delText>
        </w:r>
        <w:r w:rsidR="00AA5C1B" w:rsidDel="009161B5">
          <w:delText xml:space="preserve">, ambas soluciones implementan el soporte </w:delText>
        </w:r>
      </w:del>
      <w:r w:rsidR="00AA5C1B">
        <w:t>multiusuario asíncrono e independiente</w:t>
      </w:r>
      <w:ins w:id="356" w:author="Katherine Chiluiza" w:date="2015-03-10T14:43:00Z">
        <w:r w:rsidR="009161B5">
          <w:t xml:space="preserve"> y pudieran </w:t>
        </w:r>
      </w:ins>
      <w:del w:id="357" w:author="Katherine Chiluiza" w:date="2015-03-10T14:43:00Z">
        <w:r w:rsidR="00AA5C1B" w:rsidDel="009161B5">
          <w:delText xml:space="preserve">. De esta manera, se puede </w:delText>
        </w:r>
      </w:del>
      <w:r w:rsidR="00AA5C1B">
        <w:t xml:space="preserve">lograr una participación grupal adecuada sobre un trabajo colaborativo. </w:t>
      </w:r>
      <w:ins w:id="358" w:author="Katherine Chiluiza" w:date="2015-03-10T14:43:00Z">
        <w:r w:rsidR="009161B5">
          <w:t xml:space="preserve">La implementación </w:t>
        </w:r>
      </w:ins>
      <w:ins w:id="359" w:author="Katherine Chiluiza" w:date="2015-03-10T14:44:00Z">
        <w:r w:rsidR="009161B5">
          <w:t xml:space="preserve">de la solución </w:t>
        </w:r>
      </w:ins>
      <w:del w:id="360" w:author="Katherine Chiluiza" w:date="2015-03-10T14:43:00Z">
        <w:r w:rsidR="00AA5C1B" w:rsidDel="009161B5">
          <w:delText xml:space="preserve">Esto </w:delText>
        </w:r>
      </w:del>
      <w:r w:rsidR="00AA5C1B">
        <w:t>representa un desafío, pues añade complejidad extra al diseño de la aplicación</w:t>
      </w:r>
      <w:ins w:id="361" w:author="Katherine Chiluiza" w:date="2015-03-10T14:43:00Z">
        <w:r w:rsidR="009161B5">
          <w:t xml:space="preserve">. En particular, </w:t>
        </w:r>
      </w:ins>
      <w:del w:id="362" w:author="Katherine Chiluiza" w:date="2015-03-10T14:43:00Z">
        <w:r w:rsidR="00AA5C1B" w:rsidDel="009161B5">
          <w:delText xml:space="preserve">, por ejemplo </w:delText>
        </w:r>
      </w:del>
      <w:r w:rsidR="00AA5C1B">
        <w:t>el soporte multi-hilo.</w:t>
      </w:r>
      <w:ins w:id="363" w:author="Katherine Chiluiza" w:date="2015-03-10T14:44:00Z">
        <w:r w:rsidR="009161B5">
          <w:t>; por lo que</w:t>
        </w:r>
      </w:ins>
      <w:del w:id="364" w:author="Katherine Chiluiza" w:date="2015-03-10T14:44:00Z">
        <w:r w:rsidR="00AA5C1B" w:rsidDel="009161B5">
          <w:delText xml:space="preserve"> Para solucionar esto</w:delText>
        </w:r>
      </w:del>
      <w:r w:rsidR="00AA5C1B">
        <w:t>, se propone la utilización de</w:t>
      </w:r>
      <w:del w:id="365" w:author="Katherine Chiluiza" w:date="2015-03-10T15:10:00Z">
        <w:r w:rsidR="00AA5C1B" w:rsidDel="006C0A9B">
          <w:delText xml:space="preserve"> </w:delText>
        </w:r>
      </w:del>
      <w:ins w:id="366" w:author="Katherine Chiluiza" w:date="2015-03-10T14:45:00Z">
        <w:r w:rsidR="009161B5">
          <w:t xml:space="preserve"> </w:t>
        </w:r>
      </w:ins>
      <w:del w:id="367" w:author="Katherine Chiluiza" w:date="2015-03-10T14:45:00Z">
        <w:r w:rsidR="00AA5C1B" w:rsidDel="009161B5">
          <w:delText>un</w:delText>
        </w:r>
      </w:del>
      <w:ins w:id="368" w:author="Katherine Chiluiza" w:date="2015-03-10T15:10:00Z">
        <w:r w:rsidR="006C0A9B">
          <w:t xml:space="preserve"> un </w:t>
        </w:r>
      </w:ins>
      <w:del w:id="369" w:author="Katherine Chiluiza" w:date="2015-03-10T14:45:00Z">
        <w:r w:rsidR="00AA5C1B" w:rsidDel="009161B5">
          <w:delText xml:space="preserve"> </w:delText>
        </w:r>
      </w:del>
      <w:r w:rsidR="00AA5C1B">
        <w:t>framework para aplicaciones multitouch</w:t>
      </w:r>
      <w:ins w:id="370" w:author="Katherine Chiluiza" w:date="2015-03-10T14:45:00Z">
        <w:r w:rsidR="009161B5">
          <w:t xml:space="preserve">, </w:t>
        </w:r>
      </w:ins>
      <w:r w:rsidR="00AA5C1B">
        <w:t xml:space="preserve">, pues estos abstraen la lógica de diseño de bajo nivel requerida en el desarrollo. </w:t>
      </w:r>
    </w:p>
    <w:p w14:paraId="4B51CE41" w14:textId="77777777" w:rsidR="00AA5C1B" w:rsidRDefault="00AA5C1B" w:rsidP="00970050">
      <w:pPr>
        <w:pStyle w:val="Texto"/>
        <w:ind w:left="1416"/>
      </w:pPr>
    </w:p>
    <w:p w14:paraId="1C62704D" w14:textId="6ECBF08B" w:rsidR="00AA5C1B" w:rsidRDefault="005F2422" w:rsidP="0035744F">
      <w:pPr>
        <w:pStyle w:val="Texto"/>
        <w:numPr>
          <w:ilvl w:val="0"/>
          <w:numId w:val="12"/>
        </w:numPr>
      </w:pPr>
      <w:ins w:id="371" w:author="Katherine Chiluiza" w:date="2015-03-10T14:45:00Z">
        <w:r>
          <w:t>F</w:t>
        </w:r>
        <w:r w:rsidR="009161B5">
          <w:t>o</w:t>
        </w:r>
      </w:ins>
      <w:ins w:id="372" w:author="Katherine Chiluiza" w:date="2015-03-10T14:48:00Z">
        <w:r>
          <w:t>r</w:t>
        </w:r>
      </w:ins>
      <w:ins w:id="373" w:author="Katherine Chiluiza" w:date="2015-03-10T14:45:00Z">
        <w:r w:rsidR="009161B5">
          <w:t>mas de interacción</w:t>
        </w:r>
      </w:ins>
      <w:ins w:id="374" w:author="Katherine Chiluiza" w:date="2015-03-10T15:11:00Z">
        <w:r w:rsidR="006C0A9B">
          <w:t xml:space="preserve"> y costos relacionados</w:t>
        </w:r>
      </w:ins>
      <w:ins w:id="375" w:author="Katherine Chiluiza" w:date="2015-03-10T14:45:00Z">
        <w:r w:rsidR="009161B5">
          <w:t xml:space="preserve">. </w:t>
        </w:r>
      </w:ins>
      <w:del w:id="376" w:author="Katherine Chiluiza" w:date="2015-03-10T14:45:00Z">
        <w:r w:rsidR="00AA5C1B" w:rsidDel="009161B5">
          <w:delText xml:space="preserve">En cuanto a </w:delText>
        </w:r>
      </w:del>
      <w:ins w:id="377" w:author="Katherine Chiluiza" w:date="2015-03-10T14:45:00Z">
        <w:r w:rsidR="009161B5">
          <w:t>L</w:t>
        </w:r>
      </w:ins>
      <w:del w:id="378" w:author="Katherine Chiluiza" w:date="2015-03-10T14:45:00Z">
        <w:r w:rsidR="00AA5C1B" w:rsidDel="009161B5">
          <w:delText>l</w:delText>
        </w:r>
      </w:del>
      <w:r w:rsidR="00AA5C1B">
        <w:t xml:space="preserve">a interacción directa utilizando </w:t>
      </w:r>
      <w:del w:id="379" w:author="Katherine Chiluiza" w:date="2015-03-10T14:46:00Z">
        <w:r w:rsidR="00AA5C1B" w:rsidDel="009161B5">
          <w:delText>l</w:delText>
        </w:r>
      </w:del>
      <w:del w:id="380" w:author="Katherine Chiluiza" w:date="2015-03-10T14:45:00Z">
        <w:r w:rsidR="00AA5C1B" w:rsidDel="009161B5">
          <w:delText xml:space="preserve">os </w:delText>
        </w:r>
      </w:del>
      <w:r w:rsidR="00AA5C1B">
        <w:t>dedos,</w:t>
      </w:r>
      <w:del w:id="381" w:author="Katherine Chiluiza" w:date="2015-03-10T14:46:00Z">
        <w:r w:rsidR="00AA5C1B" w:rsidDel="009161B5">
          <w:delText xml:space="preserve"> ambas soluciones acuerdan que</w:delText>
        </w:r>
      </w:del>
      <w:r w:rsidR="00AA5C1B">
        <w:t xml:space="preserve"> es </w:t>
      </w:r>
      <w:del w:id="382" w:author="Katherine Chiluiza" w:date="2015-03-10T14:46:00Z">
        <w:r w:rsidR="00AA5C1B" w:rsidDel="005F2422">
          <w:delText>la mejor manera para el propósito del trabajo.</w:delText>
        </w:r>
      </w:del>
      <w:ins w:id="383" w:author="Katherine Chiluiza" w:date="2015-03-10T14:46:00Z">
        <w:r>
          <w:t>idónea pues abstrae al usuario de complejidades en la interacci</w:t>
        </w:r>
      </w:ins>
      <w:ins w:id="384" w:author="Katherine Chiluiza" w:date="2015-03-10T14:47:00Z">
        <w:r>
          <w:t xml:space="preserve">ón, pero para implemnatrla se utiliza hardware costoso ()(), lo cual </w:t>
        </w:r>
      </w:ins>
      <w:del w:id="385" w:author="Katherine Chiluiza" w:date="2015-03-10T14:47:00Z">
        <w:r w:rsidR="00AA5C1B" w:rsidDel="005F2422">
          <w:delText xml:space="preserve"> Ambas solucione utilizan displays capacitivos para realizar esta tarea. Esto </w:delText>
        </w:r>
      </w:del>
      <w:r w:rsidR="00AA5C1B">
        <w:t>representa una debilidad</w:t>
      </w:r>
      <w:ins w:id="386" w:author="Katherine Chiluiza" w:date="2015-03-10T14:48:00Z">
        <w:r>
          <w:t>.</w:t>
        </w:r>
      </w:ins>
      <w:del w:id="387" w:author="Katherine Chiluiza" w:date="2015-03-10T14:48:00Z">
        <w:r w:rsidR="00AA5C1B" w:rsidDel="005F2422">
          <w:delText>, pues añade un costo considerable a la solución</w:delText>
        </w:r>
      </w:del>
      <w:r w:rsidR="00AA5C1B">
        <w:t>. Este trabajo propone el uso combinado de herramientas de seguimiento óptico  y proyectores de bajo costo, pues en conjunto representa 1/3 del costo</w:t>
      </w:r>
      <w:del w:id="388" w:author="Katherine Chiluiza" w:date="2015-03-10T14:40:00Z">
        <w:r w:rsidR="00AA5C1B" w:rsidDel="009161B5">
          <w:delText xml:space="preserve"> del costo</w:delText>
        </w:r>
      </w:del>
      <w:r w:rsidR="00AA5C1B">
        <w:t xml:space="preserve"> de los displays capacitivos</w:t>
      </w:r>
      <w:r w:rsidR="00AA5C1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A5C1B">
        <w:fldChar w:fldCharType="separate"/>
      </w:r>
      <w:r w:rsidR="00334B27" w:rsidRPr="00334B27">
        <w:rPr>
          <w:noProof/>
        </w:rPr>
        <w:t>[21]</w:t>
      </w:r>
      <w:r w:rsidR="00AA5C1B">
        <w:fldChar w:fldCharType="end"/>
      </w:r>
      <w:r w:rsidR="00AA5C1B">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w:t>
      </w:r>
      <w:r w:rsidR="00AA5C1B">
        <w:lastRenderedPageBreak/>
        <w:t xml:space="preserve">táctil con el uso de un proyector. De otra manera, </w:t>
      </w:r>
      <w:r w:rsidR="00927727">
        <w:t>utilizando displays, extenderlos</w:t>
      </w:r>
      <w:r w:rsidR="00AA5C1B">
        <w:t xml:space="preserve"> en tamaño supone la compra de otro dispositivo de mayor tamaño a un costo mucho mayor.</w:t>
      </w:r>
      <w:ins w:id="389" w:author="Katherine Chiluiza" w:date="2015-03-10T15:11:00Z">
        <w:r w:rsidR="006C0A9B">
          <w:t xml:space="preserve"> Pluma??????</w:t>
        </w:r>
      </w:ins>
    </w:p>
    <w:p w14:paraId="077B07E7" w14:textId="77777777" w:rsidR="00AA5C1B" w:rsidRDefault="00AA5C1B" w:rsidP="00970050">
      <w:pPr>
        <w:pStyle w:val="Texto"/>
        <w:ind w:left="1416"/>
      </w:pPr>
    </w:p>
    <w:p w14:paraId="6819816C" w14:textId="395C1BCB" w:rsidR="00984D42" w:rsidDel="006C0A9B" w:rsidRDefault="006C0A9B" w:rsidP="006C0A9B">
      <w:pPr>
        <w:pStyle w:val="Texto"/>
        <w:numPr>
          <w:ilvl w:val="0"/>
          <w:numId w:val="12"/>
        </w:numPr>
        <w:rPr>
          <w:del w:id="390" w:author="Katherine Chiluiza" w:date="2015-03-10T15:14:00Z"/>
        </w:rPr>
      </w:pPr>
      <w:ins w:id="391" w:author="Katherine Chiluiza" w:date="2015-03-10T15:13:00Z">
        <w:r>
          <w:t xml:space="preserve">Trazabilidad e interacción de usuarios. Las soluciones revisadas implican en algunos casos que el usuario deba ubicarse en una sección de la mesa, restringiendo su interacción. Otras en cambio, permiten liberta al usuario de colocarse en cual quier lugar. </w:t>
        </w:r>
      </w:ins>
      <w:ins w:id="392" w:author="Katherine Chiluiza" w:date="2015-03-10T15:14:00Z">
        <w:r>
          <w:t xml:space="preserve">Estas restricciones en ocasiones se colocan para hacer un segumiento o tener mejor trazabilidad de las acciones de los usuarios. Por ello, </w:t>
        </w:r>
      </w:ins>
      <w:del w:id="393" w:author="Katherine Chiluiza" w:date="2015-03-10T15:14:00Z">
        <w:r w:rsidR="00AA5C1B" w:rsidDel="006C0A9B">
          <w:delText xml:space="preserve">La colocación de usuarios en la solución MindMap es restringida; no así en TATIN-PIC. La primera solución utiliza este tipo de configuración porque de esta manera puede identificar la participación de cada individuo. </w:delText>
        </w:r>
      </w:del>
    </w:p>
    <w:p w14:paraId="15EAD8CD" w14:textId="7A44B2FE" w:rsidR="00AA5C1B" w:rsidRDefault="00984D42" w:rsidP="006C0A9B">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w:t>
      </w:r>
      <w:r w:rsidR="006E7522">
        <w:lastRenderedPageBreak/>
        <w:t>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76D21D6E"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w:t>
      </w:r>
      <w:r>
        <w:lastRenderedPageBreak/>
        <w:t xml:space="preserve">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54E74EA8" w:rsidR="00AA5C1B" w:rsidRDefault="00175A56" w:rsidP="00970050">
      <w:pPr>
        <w:pStyle w:val="Texto"/>
        <w:ind w:left="1416"/>
      </w:pPr>
      <w:ins w:id="394" w:author="Katherine Chiluiza" w:date="2015-03-10T15:16:00Z">
        <w:r>
          <w:t>EN la tabla 2. 3 se resumen las características que debería tener la soluci</w:t>
        </w:r>
      </w:ins>
      <w:ins w:id="395" w:author="Katherine Chiluiza" w:date="2015-03-10T15:17:00Z">
        <w:r>
          <w:t xml:space="preserve">ón propuesta a partir del anpálisid de los criterios mostrados en la tabla (NUEVA) . </w:t>
        </w:r>
      </w:ins>
    </w:p>
    <w:tbl>
      <w:tblPr>
        <w:tblStyle w:val="Tablanormal1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3C288C29" w:rsidR="00AA5C1B" w:rsidRPr="00970050" w:rsidRDefault="007748F1" w:rsidP="006C0A9B">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xml:space="preserve">. </w:t>
            </w:r>
            <w:ins w:id="396" w:author="Katherine Chiluiza" w:date="2015-03-10T15:05:00Z">
              <w:r w:rsidR="001B32F4">
                <w:rPr>
                  <w:rFonts w:ascii="Arial" w:hAnsi="Arial" w:cs="Arial"/>
                  <w:b w:val="0"/>
                  <w:sz w:val="18"/>
                  <w:szCs w:val="18"/>
                </w:rPr>
                <w:t xml:space="preserve">Características </w:t>
              </w:r>
            </w:ins>
            <w:ins w:id="397" w:author="Katherine Chiluiza" w:date="2015-03-10T15:07:00Z">
              <w:r w:rsidR="006C0A9B">
                <w:rPr>
                  <w:rFonts w:ascii="Arial" w:hAnsi="Arial" w:cs="Arial"/>
                  <w:b w:val="0"/>
                  <w:sz w:val="18"/>
                  <w:szCs w:val="18"/>
                </w:rPr>
                <w:t>de</w:t>
              </w:r>
            </w:ins>
            <w:ins w:id="398" w:author="Katherine Chiluiza" w:date="2015-03-10T15:06:00Z">
              <w:r w:rsidR="006C0A9B">
                <w:rPr>
                  <w:rFonts w:ascii="Arial" w:hAnsi="Arial" w:cs="Arial"/>
                  <w:b w:val="0"/>
                  <w:sz w:val="18"/>
                  <w:szCs w:val="18"/>
                </w:rPr>
                <w:t xml:space="preserve"> la solución propuesta, a partir del </w:t>
              </w:r>
            </w:ins>
            <w:ins w:id="399" w:author="Katherine Chiluiza" w:date="2015-03-10T15:07:00Z">
              <w:r w:rsidR="006C0A9B">
                <w:rPr>
                  <w:rFonts w:ascii="Arial" w:hAnsi="Arial" w:cs="Arial"/>
                  <w:b w:val="0"/>
                  <w:sz w:val="18"/>
                  <w:szCs w:val="18"/>
                </w:rPr>
                <w:t>análisis</w:t>
              </w:r>
            </w:ins>
            <w:ins w:id="400" w:author="Katherine Chiluiza" w:date="2015-03-10T15:06:00Z">
              <w:r w:rsidR="006C0A9B">
                <w:rPr>
                  <w:rFonts w:ascii="Arial" w:hAnsi="Arial" w:cs="Arial"/>
                  <w:b w:val="0"/>
                  <w:sz w:val="18"/>
                  <w:szCs w:val="18"/>
                </w:rPr>
                <w:t xml:space="preserve"> de revisión de literatura</w:t>
              </w:r>
            </w:ins>
            <w:del w:id="401" w:author="Katherine Chiluiza" w:date="2015-03-10T15:05:00Z">
              <w:r w:rsidR="00AA5C1B" w:rsidRPr="00970050" w:rsidDel="001B32F4">
                <w:rPr>
                  <w:rFonts w:ascii="Arial" w:hAnsi="Arial" w:cs="Arial"/>
                  <w:b w:val="0"/>
                  <w:sz w:val="18"/>
                  <w:szCs w:val="18"/>
                </w:rPr>
                <w:delText>Directrices de diseño recomendadas para un modelador de datos que utilice superficie colaborativa.</w:delText>
              </w:r>
            </w:del>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3C1D6105"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del w:id="402" w:author="Katherine Chiluiza" w:date="2015-03-10T15:04:00Z">
              <w:r w:rsidRPr="00970050" w:rsidDel="001B32F4">
                <w:rPr>
                  <w:rFonts w:ascii="Arial" w:hAnsi="Arial" w:cs="Arial"/>
                  <w:b/>
                  <w:sz w:val="24"/>
                  <w:szCs w:val="24"/>
                </w:rPr>
                <w:delText>Recomendación</w:delText>
              </w:r>
            </w:del>
            <w:ins w:id="403" w:author="Katherine Chiluiza" w:date="2015-03-10T15:04:00Z">
              <w:r w:rsidR="001B32F4">
                <w:rPr>
                  <w:rFonts w:ascii="Arial" w:hAnsi="Arial" w:cs="Arial"/>
                  <w:b/>
                  <w:sz w:val="24"/>
                  <w:szCs w:val="24"/>
                </w:rPr>
                <w:t xml:space="preserve">Descripción </w:t>
              </w:r>
            </w:ins>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Soporte Multi-Usuario</w:t>
            </w:r>
          </w:p>
        </w:tc>
        <w:tc>
          <w:tcPr>
            <w:tcW w:w="4678" w:type="dxa"/>
            <w:tcBorders>
              <w:top w:val="single" w:sz="4" w:space="0" w:color="auto"/>
            </w:tcBorders>
          </w:tcPr>
          <w:p w14:paraId="7D6EADF4" w14:textId="18A16F21"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ins w:id="404" w:author="Katherine Chiluiza" w:date="2015-03-10T15:08:00Z">
              <w:r w:rsidR="006C0A9B">
                <w:rPr>
                  <w:rFonts w:ascii="Arial" w:hAnsi="Arial" w:cs="Arial"/>
                  <w:sz w:val="24"/>
                  <w:szCs w:val="24"/>
                </w:rPr>
                <w:t>.</w:t>
              </w:r>
            </w:ins>
            <w:del w:id="405" w:author="Katherine Chiluiza" w:date="2015-03-10T15:08:00Z">
              <w:r w:rsidR="00AA5C1B" w:rsidRPr="00970050" w:rsidDel="006C0A9B">
                <w:rPr>
                  <w:rFonts w:ascii="Arial" w:hAnsi="Arial" w:cs="Arial"/>
                  <w:sz w:val="24"/>
                  <w:szCs w:val="24"/>
                </w:rPr>
                <w:delText>.</w:delText>
              </w:r>
            </w:del>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0430F399"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w:t>
            </w:r>
            <w:ins w:id="406" w:author="Katherine Chiluiza" w:date="2015-03-10T15:08:00Z">
              <w:r w:rsidR="006C0A9B">
                <w:rPr>
                  <w:rFonts w:ascii="Arial" w:hAnsi="Arial" w:cs="Arial"/>
                  <w:b w:val="0"/>
                  <w:sz w:val="24"/>
                  <w:szCs w:val="24"/>
                </w:rPr>
                <w:t>e</w:t>
              </w:r>
            </w:ins>
            <w:del w:id="407" w:author="Katherine Chiluiza" w:date="2015-03-10T15:08:00Z">
              <w:r w:rsidRPr="00970050" w:rsidDel="006C0A9B">
                <w:rPr>
                  <w:rFonts w:ascii="Arial" w:hAnsi="Arial" w:cs="Arial"/>
                  <w:b w:val="0"/>
                  <w:sz w:val="24"/>
                  <w:szCs w:val="24"/>
                </w:rPr>
                <w:delText>ar</w:delText>
              </w:r>
            </w:del>
            <w:r w:rsidRPr="00970050">
              <w:rPr>
                <w:rFonts w:ascii="Arial" w:hAnsi="Arial" w:cs="Arial"/>
                <w:b w:val="0"/>
                <w:sz w:val="24"/>
                <w:szCs w:val="24"/>
              </w:rPr>
              <w:t xml:space="preserve"> transición entre 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 xml:space="preserve">Alternar entre Tablet para espacio </w:t>
            </w:r>
            <w:r w:rsidR="00287B6F">
              <w:rPr>
                <w:rFonts w:ascii="Arial" w:hAnsi="Arial" w:cs="Arial"/>
                <w:sz w:val="24"/>
                <w:szCs w:val="24"/>
              </w:rPr>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1022602" w:rsidR="001D7D9F" w:rsidRDefault="001D7D9F" w:rsidP="001D7D9F">
      <w:pPr>
        <w:pStyle w:val="NombreCapitulo"/>
      </w:pPr>
      <w:r w:rsidRPr="001D7D9F">
        <w:t>ANÁLISIS Y DISEÑO DE LA SOLUCIÓN</w:t>
      </w:r>
    </w:p>
    <w:p w14:paraId="5B8BB55A" w14:textId="095F8773" w:rsidR="00195342" w:rsidRPr="001D7D9F" w:rsidRDefault="00313CB6" w:rsidP="00195342">
      <w:pPr>
        <w:pStyle w:val="Texto"/>
      </w:pPr>
      <w:r>
        <w:t xml:space="preserve">Este capítulo contiene </w:t>
      </w:r>
      <w:r w:rsidR="00BC7F68">
        <w:t xml:space="preserve"> el </w:t>
      </w:r>
      <w:r>
        <w:t xml:space="preserve">análisis de la solución elegida en el que se listan las características y funcionalidades que la solución debe implementar. </w:t>
      </w:r>
      <w:r w:rsidR="00BC7F68">
        <w:t xml:space="preserve">También se </w:t>
      </w:r>
      <w:r>
        <w:t xml:space="preserve">presentan los requerimientos funcionales y no funcionales, casos de uso, diseño de la interacción, y el diseño lógico y físico  que </w:t>
      </w:r>
      <w:r w:rsidR="00F04394">
        <w:t xml:space="preserve">sirven </w:t>
      </w:r>
      <w:r>
        <w:t xml:space="preserve">para la conducción del desarrollo de la solución. Luego, se </w:t>
      </w:r>
      <w:r w:rsidR="00BC7F68">
        <w:t xml:space="preserve">presenta </w:t>
      </w:r>
      <w:r>
        <w:t xml:space="preserve">el diseño de las pruebas de sistema y usabilidad que servirán para validar y verificar la solución desarrollada. Finalmente, se </w:t>
      </w:r>
      <w:r w:rsidR="00BC7F68">
        <w:t xml:space="preserve">incluye </w:t>
      </w:r>
      <w:r>
        <w:t xml:space="preserve">el diseño de los experimentos que servirán para responder </w:t>
      </w:r>
      <w:r w:rsidR="00BC7F68">
        <w:t xml:space="preserve">a </w:t>
      </w:r>
      <w:r>
        <w:t xml:space="preserve">las preguntas de investigación. </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3EB053F6" w:rsidR="00195342" w:rsidRDefault="00837A99" w:rsidP="00195342">
      <w:pPr>
        <w:pStyle w:val="Texto"/>
        <w:ind w:left="1416"/>
        <w:rPr>
          <w:ins w:id="408" w:author="Roger Granda" w:date="2015-03-22T11:20:00Z"/>
        </w:rPr>
      </w:pPr>
      <w:r>
        <w:t xml:space="preserve">En </w:t>
      </w:r>
      <w:r w:rsidR="00BC7F68">
        <w:t>el</w:t>
      </w:r>
      <w:r>
        <w:t xml:space="preserve"> capítulo anterior </w:t>
      </w:r>
      <w:r w:rsidR="00195342">
        <w:t xml:space="preserve">se </w:t>
      </w:r>
      <w:r w:rsidR="00BC7F68">
        <w:t>realizó a partir de la revisión de literatura</w:t>
      </w:r>
      <w:r w:rsidR="00F04394">
        <w:t>,</w:t>
      </w:r>
      <w:r w:rsidR="00BC7F68">
        <w:t xml:space="preserve"> un resumen de características que debería incluirse como parte</w:t>
      </w:r>
      <w:r w:rsidR="00F04394">
        <w:t xml:space="preserve"> </w:t>
      </w:r>
      <w:r w:rsidR="00BC7F68">
        <w:t>d</w:t>
      </w:r>
      <w:r w:rsidR="00195342">
        <w:t xml:space="preserve">el diseño de la solución </w:t>
      </w:r>
      <w:r>
        <w:t xml:space="preserve">de superficie colaborativa (ver tabla </w:t>
      </w:r>
      <w:r w:rsidR="00E235E5">
        <w:t>2</w:t>
      </w:r>
      <w:r w:rsidR="00CF1F5B">
        <w:t>.</w:t>
      </w:r>
      <w:r w:rsidR="00A47785">
        <w:t>4</w:t>
      </w:r>
      <w:ins w:id="409" w:author="Roger Granda" w:date="2015-03-22T11:30:00Z">
        <w:r w:rsidR="0052112A">
          <w:t>)</w:t>
        </w:r>
      </w:ins>
      <w:del w:id="410" w:author="Roger Granda" w:date="2015-03-22T11:30:00Z">
        <w:r w:rsidR="00BC7F68" w:rsidDel="0052112A">
          <w:delText xml:space="preserve"> </w:delText>
        </w:r>
        <w:r w:rsidR="00A47785" w:rsidDel="0052112A">
          <w:delText>)</w:delText>
        </w:r>
      </w:del>
      <w:r w:rsidR="00A47785">
        <w:t xml:space="preserve"> </w:t>
      </w:r>
      <w:r>
        <w:t xml:space="preserve">En esta sección se realiza un mapeo de </w:t>
      </w:r>
      <w:r w:rsidR="002C63F7">
        <w:t xml:space="preserve">las características deseables señaladas en la tabla y los características </w:t>
      </w:r>
      <w:r w:rsidR="001910A1">
        <w:t xml:space="preserve">básicas </w:t>
      </w:r>
      <w:r w:rsidR="002C63F7">
        <w:t>que se implementarán</w:t>
      </w:r>
      <w:del w:id="411" w:author="Roger Granda" w:date="2015-03-22T11:30:00Z">
        <w:r w:rsidR="002C63F7" w:rsidDel="0052112A">
          <w:delText>.</w:delText>
        </w:r>
      </w:del>
      <w:r w:rsidR="002C63F7">
        <w:t xml:space="preserve"> </w:t>
      </w:r>
      <w:r w:rsidR="006024A1">
        <w:t>(</w:t>
      </w:r>
      <w:del w:id="412" w:author="Roger Granda" w:date="2015-03-22T11:30:00Z">
        <w:r w:rsidR="00F04394" w:rsidDel="0052112A">
          <w:delText xml:space="preserve"> </w:delText>
        </w:r>
        <w:r w:rsidR="006024A1" w:rsidDel="0052112A">
          <w:delText>ver</w:delText>
        </w:r>
      </w:del>
      <w:ins w:id="413" w:author="Roger Granda" w:date="2015-03-22T11:30:00Z">
        <w:r w:rsidR="0052112A">
          <w:t>v</w:t>
        </w:r>
        <w:bookmarkStart w:id="414" w:name="_GoBack"/>
        <w:bookmarkEnd w:id="414"/>
        <w:r w:rsidR="0052112A">
          <w:t>er</w:t>
        </w:r>
      </w:ins>
      <w:r w:rsidR="006024A1">
        <w:t xml:space="preserve"> tabla </w:t>
      </w:r>
      <w:r w:rsidR="00E235E5">
        <w:t>3.1</w:t>
      </w:r>
      <w:r w:rsidR="006024A1">
        <w:t>)</w:t>
      </w:r>
      <w:r w:rsidR="00A1701F">
        <w:t xml:space="preserve">. </w:t>
      </w:r>
    </w:p>
    <w:p w14:paraId="7928D59B" w14:textId="77777777" w:rsidR="004714EE" w:rsidRDefault="004714EE" w:rsidP="00195342">
      <w:pPr>
        <w:pStyle w:val="Texto"/>
        <w:ind w:left="1416"/>
        <w:rPr>
          <w:ins w:id="415" w:author="Roger Granda" w:date="2015-03-22T11:20:00Z"/>
        </w:rPr>
      </w:pPr>
    </w:p>
    <w:p w14:paraId="2E978CD4" w14:textId="042493E4" w:rsidR="004714EE" w:rsidDel="004714EE" w:rsidRDefault="004714EE" w:rsidP="00195342">
      <w:pPr>
        <w:pStyle w:val="Texto"/>
        <w:ind w:left="1416"/>
        <w:rPr>
          <w:del w:id="416" w:author="Roger Granda" w:date="2015-03-22T11:22:00Z"/>
        </w:rPr>
      </w:pPr>
    </w:p>
    <w:p w14:paraId="19F6FC49" w14:textId="0A4A527F" w:rsidR="00367225" w:rsidDel="004714EE" w:rsidRDefault="00367225" w:rsidP="00195342">
      <w:pPr>
        <w:pStyle w:val="Texto"/>
        <w:ind w:left="1416"/>
        <w:rPr>
          <w:del w:id="417" w:author="Roger Granda" w:date="2015-03-22T11:22:00Z"/>
        </w:rPr>
      </w:pPr>
    </w:p>
    <w:tbl>
      <w:tblPr>
        <w:tblStyle w:val="Tablanormal11"/>
        <w:tblW w:w="0" w:type="auto"/>
        <w:tblLook w:val="04A0" w:firstRow="1" w:lastRow="0" w:firstColumn="1" w:lastColumn="0" w:noHBand="0" w:noVBand="1"/>
        <w:tblPrChange w:id="418" w:author="Roger Granda" w:date="2015-03-22T11:25:00Z">
          <w:tblPr>
            <w:tblStyle w:val="Tablanormal11"/>
            <w:tblW w:w="0" w:type="auto"/>
            <w:tblLook w:val="04A0" w:firstRow="1" w:lastRow="0" w:firstColumn="1" w:lastColumn="0" w:noHBand="0" w:noVBand="1"/>
          </w:tblPr>
        </w:tblPrChange>
      </w:tblPr>
      <w:tblGrid>
        <w:gridCol w:w="3256"/>
        <w:gridCol w:w="4257"/>
        <w:tblGridChange w:id="419">
          <w:tblGrid>
            <w:gridCol w:w="5"/>
            <w:gridCol w:w="3251"/>
            <w:gridCol w:w="1296"/>
            <w:gridCol w:w="1708"/>
            <w:gridCol w:w="1253"/>
            <w:gridCol w:w="5"/>
          </w:tblGrid>
        </w:tblGridChange>
      </w:tblGrid>
      <w:tr w:rsidR="0052112A" w:rsidRPr="006024A1" w14:paraId="368F6920" w14:textId="77777777" w:rsidTr="0052112A">
        <w:trPr>
          <w:cnfStyle w:val="100000000000" w:firstRow="1" w:lastRow="0" w:firstColumn="0" w:lastColumn="0" w:oddVBand="0" w:evenVBand="0" w:oddHBand="0" w:evenHBand="0" w:firstRowFirstColumn="0" w:firstRowLastColumn="0" w:lastRowFirstColumn="0" w:lastRowLastColumn="0"/>
          <w:ins w:id="420" w:author="Roger Granda" w:date="2015-03-22T11:25:00Z"/>
          <w:trPrChange w:id="421" w:author="Roger Granda" w:date="2015-03-22T11:25:00Z">
            <w:trPr>
              <w:gridBefore w:val="1"/>
            </w:trPr>
          </w:trPrChange>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Change w:id="422" w:author="Roger Granda" w:date="2015-03-22T11:25:00Z">
              <w:tcPr>
                <w:tcW w:w="7513" w:type="dxa"/>
                <w:gridSpan w:val="5"/>
              </w:tcPr>
            </w:tcPrChange>
          </w:tcPr>
          <w:p w14:paraId="7F493551" w14:textId="062A05EB" w:rsidR="0052112A" w:rsidRPr="0052112A" w:rsidRDefault="0052112A" w:rsidP="0052112A">
            <w:pPr>
              <w:pStyle w:val="Sinespaciado"/>
              <w:tabs>
                <w:tab w:val="left" w:pos="1534"/>
              </w:tabs>
              <w:cnfStyle w:val="101000000000" w:firstRow="1" w:lastRow="0" w:firstColumn="1" w:lastColumn="0" w:oddVBand="0" w:evenVBand="0" w:oddHBand="0" w:evenHBand="0" w:firstRowFirstColumn="0" w:firstRowLastColumn="0" w:lastRowFirstColumn="0" w:lastRowLastColumn="0"/>
              <w:rPr>
                <w:ins w:id="423" w:author="Roger Granda" w:date="2015-03-22T11:25:00Z"/>
                <w:rFonts w:ascii="Arial" w:hAnsi="Arial" w:cs="Arial"/>
                <w:b w:val="0"/>
                <w:sz w:val="20"/>
                <w:szCs w:val="20"/>
                <w:rPrChange w:id="424" w:author="Roger Granda" w:date="2015-03-22T11:30:00Z">
                  <w:rPr>
                    <w:ins w:id="425" w:author="Roger Granda" w:date="2015-03-22T11:25:00Z"/>
                    <w:rFonts w:ascii="Arial" w:hAnsi="Arial" w:cs="Arial"/>
                  </w:rPr>
                </w:rPrChange>
              </w:rPr>
              <w:pPrChange w:id="426" w:author="Roger Granda" w:date="2015-03-22T11:29:00Z">
                <w:pPr>
                  <w:pStyle w:val="Sinespaciado"/>
                  <w:cnfStyle w:val="101000000000" w:firstRow="1" w:lastRow="0" w:firstColumn="1" w:lastColumn="0" w:oddVBand="0" w:evenVBand="0" w:oddHBand="0" w:evenHBand="0" w:firstRowFirstColumn="0" w:firstRowLastColumn="0" w:lastRowFirstColumn="0" w:lastRowLastColumn="0"/>
                </w:pPr>
              </w:pPrChange>
            </w:pPr>
            <w:ins w:id="427" w:author="Roger Granda" w:date="2015-03-22T11:26:00Z">
              <w:r w:rsidRPr="0052112A">
                <w:rPr>
                  <w:rFonts w:ascii="Arial" w:hAnsi="Arial" w:cs="Arial"/>
                  <w:sz w:val="20"/>
                  <w:szCs w:val="20"/>
                  <w:rPrChange w:id="428" w:author="Roger Granda" w:date="2015-03-22T11:30:00Z">
                    <w:rPr>
                      <w:rFonts w:ascii="Arial" w:hAnsi="Arial" w:cs="Arial"/>
                    </w:rPr>
                  </w:rPrChange>
                </w:rPr>
                <w:t xml:space="preserve">Tabla 3.1: </w:t>
              </w:r>
            </w:ins>
            <w:ins w:id="429" w:author="Roger Granda" w:date="2015-03-22T11:27:00Z">
              <w:r w:rsidRPr="0052112A">
                <w:rPr>
                  <w:rFonts w:ascii="Arial" w:hAnsi="Arial" w:cs="Arial"/>
                  <w:b w:val="0"/>
                  <w:sz w:val="20"/>
                  <w:szCs w:val="20"/>
                  <w:rPrChange w:id="430" w:author="Roger Granda" w:date="2015-03-22T11:30:00Z">
                    <w:rPr>
                      <w:rFonts w:ascii="Arial" w:hAnsi="Arial" w:cs="Arial"/>
                      <w:b w:val="0"/>
                    </w:rPr>
                  </w:rPrChange>
                </w:rPr>
                <w:t xml:space="preserve">Mapeo </w:t>
              </w:r>
            </w:ins>
            <w:ins w:id="431" w:author="Roger Granda" w:date="2015-03-22T11:29:00Z">
              <w:r w:rsidRPr="0052112A">
                <w:rPr>
                  <w:rFonts w:ascii="Arial" w:hAnsi="Arial" w:cs="Arial"/>
                  <w:b w:val="0"/>
                  <w:sz w:val="20"/>
                  <w:szCs w:val="20"/>
                  <w:rPrChange w:id="432" w:author="Roger Granda" w:date="2015-03-22T11:30:00Z">
                    <w:rPr>
                      <w:rFonts w:ascii="Arial" w:hAnsi="Arial" w:cs="Arial"/>
                      <w:b w:val="0"/>
                    </w:rPr>
                  </w:rPrChange>
                </w:rPr>
                <w:t>entre c</w:t>
              </w:r>
            </w:ins>
            <w:ins w:id="433" w:author="Roger Granda" w:date="2015-03-22T11:26:00Z">
              <w:r w:rsidRPr="0052112A">
                <w:rPr>
                  <w:rFonts w:ascii="Arial" w:hAnsi="Arial" w:cs="Arial"/>
                  <w:b w:val="0"/>
                  <w:sz w:val="20"/>
                  <w:szCs w:val="20"/>
                  <w:rPrChange w:id="434" w:author="Roger Granda" w:date="2015-03-22T11:30:00Z">
                    <w:rPr>
                      <w:rFonts w:ascii="Arial" w:hAnsi="Arial" w:cs="Arial"/>
                      <w:b w:val="0"/>
                    </w:rPr>
                  </w:rPrChange>
                </w:rPr>
                <w:t xml:space="preserve">aracterísitcas </w:t>
              </w:r>
            </w:ins>
            <w:ins w:id="435" w:author="Roger Granda" w:date="2015-03-22T11:29:00Z">
              <w:r w:rsidRPr="0052112A">
                <w:rPr>
                  <w:rFonts w:ascii="Arial" w:hAnsi="Arial" w:cs="Arial"/>
                  <w:b w:val="0"/>
                  <w:sz w:val="20"/>
                  <w:szCs w:val="20"/>
                  <w:rPrChange w:id="436" w:author="Roger Granda" w:date="2015-03-22T11:30:00Z">
                    <w:rPr>
                      <w:rFonts w:ascii="Arial" w:hAnsi="Arial" w:cs="Arial"/>
                      <w:b w:val="0"/>
                    </w:rPr>
                  </w:rPrChange>
                </w:rPr>
                <w:t>deseables a partir de</w:t>
              </w:r>
            </w:ins>
            <w:ins w:id="437" w:author="Roger Granda" w:date="2015-03-22T11:30:00Z">
              <w:r w:rsidRPr="0052112A">
                <w:rPr>
                  <w:rFonts w:ascii="Arial" w:hAnsi="Arial" w:cs="Arial"/>
                  <w:b w:val="0"/>
                  <w:sz w:val="20"/>
                  <w:szCs w:val="20"/>
                  <w:rPrChange w:id="438" w:author="Roger Granda" w:date="2015-03-22T11:30:00Z">
                    <w:rPr>
                      <w:rFonts w:ascii="Arial" w:hAnsi="Arial" w:cs="Arial"/>
                      <w:b w:val="0"/>
                    </w:rPr>
                  </w:rPrChange>
                </w:rPr>
                <w:t xml:space="preserve"> la revisión de literatura y caracterísitca </w:t>
              </w:r>
            </w:ins>
            <w:ins w:id="439" w:author="Roger Granda" w:date="2015-03-22T11:26:00Z">
              <w:r w:rsidRPr="0052112A">
                <w:rPr>
                  <w:rFonts w:ascii="Arial" w:hAnsi="Arial" w:cs="Arial"/>
                  <w:b w:val="0"/>
                  <w:sz w:val="20"/>
                  <w:szCs w:val="20"/>
                  <w:rPrChange w:id="440" w:author="Roger Granda" w:date="2015-03-22T11:30:00Z">
                    <w:rPr>
                      <w:rFonts w:ascii="Arial" w:hAnsi="Arial" w:cs="Arial"/>
                      <w:b w:val="0"/>
                    </w:rPr>
                  </w:rPrChange>
                </w:rPr>
                <w:t>que se implementarán en el sistema</w:t>
              </w:r>
            </w:ins>
          </w:p>
        </w:tc>
      </w:tr>
      <w:tr w:rsidR="0052112A" w:rsidRPr="006024A1" w14:paraId="1B385B8F" w14:textId="77777777" w:rsidTr="0052112A">
        <w:trPr>
          <w:cnfStyle w:val="000000100000" w:firstRow="0" w:lastRow="0" w:firstColumn="0" w:lastColumn="0" w:oddVBand="0" w:evenVBand="0" w:oddHBand="1" w:evenHBand="0" w:firstRowFirstColumn="0" w:firstRowLastColumn="0" w:lastRowFirstColumn="0" w:lastRowLastColumn="0"/>
          <w:trPrChange w:id="441" w:author="Roger Granda" w:date="2015-03-22T11:25:00Z">
            <w:trPr>
              <w:gridAfter w:val="0"/>
            </w:trPr>
          </w:trPrChange>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tcPrChange w:id="442" w:author="Roger Granda" w:date="2015-03-22T11:25:00Z">
              <w:tcPr>
                <w:tcW w:w="3256" w:type="dxa"/>
                <w:gridSpan w:val="2"/>
                <w:tcBorders>
                  <w:top w:val="nil"/>
                </w:tcBorders>
              </w:tcPr>
            </w:tcPrChange>
          </w:tcPr>
          <w:p w14:paraId="6D5FC214" w14:textId="5EF98DBF" w:rsidR="004714EE" w:rsidRPr="0052112A" w:rsidRDefault="004714EE" w:rsidP="0052112A">
            <w:pPr>
              <w:pStyle w:val="Sinespaciado"/>
              <w:spacing w:line="360" w:lineRule="auto"/>
              <w:cnfStyle w:val="001000100000" w:firstRow="0" w:lastRow="0" w:firstColumn="1" w:lastColumn="0" w:oddVBand="0" w:evenVBand="0" w:oddHBand="1" w:evenHBand="0" w:firstRowFirstColumn="0" w:firstRowLastColumn="0" w:lastRowFirstColumn="0" w:lastRowLastColumn="0"/>
              <w:rPr>
                <w:rFonts w:ascii="Arial" w:hAnsi="Arial" w:cs="Arial"/>
                <w:rPrChange w:id="443" w:author="Roger Granda" w:date="2015-03-22T11:25:00Z">
                  <w:rPr>
                    <w:rFonts w:ascii="Arial" w:hAnsi="Arial" w:cs="Arial"/>
                  </w:rPr>
                </w:rPrChange>
              </w:rPr>
              <w:pPrChange w:id="444" w:author="Roger Granda" w:date="2015-03-22T11:26: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r w:rsidRPr="0052112A">
              <w:rPr>
                <w:rFonts w:ascii="Arial" w:hAnsi="Arial" w:cs="Arial"/>
                <w:rPrChange w:id="445" w:author="Roger Granda" w:date="2015-03-22T11:25:00Z">
                  <w:rPr>
                    <w:rFonts w:ascii="Arial" w:hAnsi="Arial" w:cs="Arial"/>
                  </w:rPr>
                </w:rPrChange>
              </w:rPr>
              <w:t>Características deseables a partir de revisión de literatura</w:t>
            </w:r>
          </w:p>
        </w:tc>
        <w:tc>
          <w:tcPr>
            <w:tcW w:w="4257" w:type="dxa"/>
            <w:tcBorders>
              <w:top w:val="single" w:sz="4" w:space="0" w:color="auto"/>
              <w:left w:val="single" w:sz="4" w:space="0" w:color="auto"/>
              <w:bottom w:val="single" w:sz="4" w:space="0" w:color="auto"/>
              <w:right w:val="single" w:sz="4" w:space="0" w:color="auto"/>
            </w:tcBorders>
            <w:tcPrChange w:id="446" w:author="Roger Granda" w:date="2015-03-22T11:25:00Z">
              <w:tcPr>
                <w:tcW w:w="4257" w:type="dxa"/>
                <w:gridSpan w:val="3"/>
                <w:tcBorders>
                  <w:top w:val="nil"/>
                </w:tcBorders>
              </w:tcPr>
            </w:tcPrChange>
          </w:tcPr>
          <w:p w14:paraId="2844CDF5" w14:textId="3B11D8E1" w:rsidR="004714EE" w:rsidRPr="0052112A" w:rsidRDefault="004714EE" w:rsidP="005211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Change w:id="447" w:author="Roger Granda" w:date="2015-03-22T11:25:00Z">
                  <w:rPr>
                    <w:rFonts w:ascii="Arial" w:hAnsi="Arial" w:cs="Arial"/>
                    <w:b/>
                  </w:rPr>
                </w:rPrChange>
              </w:rPr>
              <w:pPrChange w:id="448" w:author="Roger Granda" w:date="2015-03-22T11:26: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r w:rsidRPr="0052112A">
              <w:rPr>
                <w:rFonts w:ascii="Arial" w:hAnsi="Arial" w:cs="Arial"/>
                <w:b/>
                <w:rPrChange w:id="449" w:author="Roger Granda" w:date="2015-03-22T11:25:00Z">
                  <w:rPr>
                    <w:rFonts w:ascii="Arial" w:hAnsi="Arial" w:cs="Arial"/>
                  </w:rPr>
                </w:rPrChange>
              </w:rPr>
              <w:t xml:space="preserve">Características básicas que se implementarán </w:t>
            </w:r>
          </w:p>
        </w:tc>
      </w:tr>
      <w:tr w:rsidR="0052112A" w:rsidRPr="00367225" w14:paraId="0AF71134" w14:textId="77777777" w:rsidTr="0052112A">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5C1D4687" w14:textId="64ECA099" w:rsidR="004714EE" w:rsidRPr="0052112A" w:rsidRDefault="004714EE" w:rsidP="004714EE">
            <w:pPr>
              <w:pStyle w:val="Sinespaciado"/>
              <w:rPr>
                <w:rFonts w:ascii="Arial" w:hAnsi="Arial" w:cs="Arial"/>
                <w:b w:val="0"/>
                <w:rPrChange w:id="450" w:author="Roger Granda" w:date="2015-03-22T11:26:00Z">
                  <w:rPr>
                    <w:rFonts w:ascii="Arial" w:hAnsi="Arial" w:cs="Arial"/>
                    <w:b w:val="0"/>
                  </w:rPr>
                </w:rPrChange>
              </w:rPr>
              <w:pPrChange w:id="451" w:author="Roger Granda" w:date="2015-03-22T11:19:00Z">
                <w:pPr>
                  <w:pStyle w:val="Sinespaciado"/>
                  <w:spacing w:line="360" w:lineRule="auto"/>
                </w:pPr>
              </w:pPrChange>
            </w:pPr>
            <w:del w:id="452" w:author="Roger Granda" w:date="2015-03-22T11:16:00Z">
              <w:r w:rsidRPr="0052112A" w:rsidDel="004714EE">
                <w:rPr>
                  <w:rFonts w:ascii="Arial" w:hAnsi="Arial" w:cs="Arial"/>
                  <w:b w:val="0"/>
                  <w:rPrChange w:id="453" w:author="Roger Granda" w:date="2015-03-22T11:26:00Z">
                    <w:rPr>
                      <w:rFonts w:ascii="Arial" w:hAnsi="Arial" w:cs="Arial"/>
                    </w:rPr>
                  </w:rPrChange>
                </w:rPr>
                <w:delText>Múltiples usuarios</w:delText>
              </w:r>
            </w:del>
            <w:ins w:id="454" w:author="Roger Granda" w:date="2015-03-22T11:15:00Z">
              <w:r w:rsidRPr="0052112A">
                <w:rPr>
                  <w:rFonts w:ascii="Arial" w:hAnsi="Arial" w:cs="Arial"/>
                  <w:b w:val="0"/>
                  <w:sz w:val="24"/>
                  <w:szCs w:val="24"/>
                  <w:rPrChange w:id="455" w:author="Roger Granda" w:date="2015-03-22T11:26:00Z">
                    <w:rPr>
                      <w:rFonts w:ascii="Arial" w:hAnsi="Arial" w:cs="Arial"/>
                      <w:b w:val="0"/>
                      <w:sz w:val="24"/>
                      <w:szCs w:val="24"/>
                    </w:rPr>
                  </w:rPrChange>
                </w:rPr>
                <w:t>Soporte Multi-Usuario</w:t>
              </w:r>
            </w:ins>
          </w:p>
        </w:tc>
        <w:tc>
          <w:tcPr>
            <w:tcW w:w="4257" w:type="dxa"/>
            <w:tcBorders>
              <w:top w:val="single" w:sz="4" w:space="0" w:color="auto"/>
            </w:tcBorders>
          </w:tcPr>
          <w:p w14:paraId="2E80139B" w14:textId="36BA0E90" w:rsidR="004714EE" w:rsidRPr="0052112A" w:rsidRDefault="004714EE" w:rsidP="004714EE">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Change w:id="456" w:author="Roger Granda" w:date="2015-03-22T11:26:00Z">
                  <w:rPr>
                    <w:rFonts w:ascii="Arial" w:hAnsi="Arial" w:cs="Arial"/>
                  </w:rPr>
                </w:rPrChange>
              </w:rPr>
              <w:pPrChange w:id="457"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r w:rsidRPr="0052112A">
              <w:rPr>
                <w:rFonts w:ascii="Arial" w:hAnsi="Arial" w:cs="Arial"/>
                <w:rPrChange w:id="458" w:author="Roger Granda" w:date="2015-03-22T11:26:00Z">
                  <w:rPr>
                    <w:rFonts w:ascii="Arial" w:hAnsi="Arial" w:cs="Arial"/>
                  </w:rPr>
                </w:rPrChange>
              </w:rPr>
              <w:t>La solución debe soportar múltiples estudiantes en paralelo</w:t>
            </w:r>
          </w:p>
        </w:tc>
      </w:tr>
      <w:tr w:rsidR="004714EE" w:rsidRPr="00367225" w14:paraId="33BC5A59" w14:textId="77777777" w:rsidTr="0052112A">
        <w:tblPrEx>
          <w:tblPrExChange w:id="459"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ins w:id="460" w:author="Roger Granda" w:date="2015-03-22T11:17:00Z"/>
          <w:trPrChange w:id="461"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462" w:author="Roger Granda" w:date="2015-03-22T11:25:00Z">
              <w:tcPr>
                <w:tcW w:w="4552" w:type="dxa"/>
                <w:gridSpan w:val="3"/>
                <w:tcBorders>
                  <w:top w:val="single" w:sz="4" w:space="0" w:color="auto"/>
                </w:tcBorders>
              </w:tcPr>
            </w:tcPrChange>
          </w:tcPr>
          <w:p w14:paraId="5244BF0B" w14:textId="0FF21E09" w:rsidR="004714EE" w:rsidRPr="0052112A" w:rsidDel="004714EE" w:rsidRDefault="004714EE" w:rsidP="004714EE">
            <w:pPr>
              <w:pStyle w:val="Sinespaciado"/>
              <w:cnfStyle w:val="001000100000" w:firstRow="0" w:lastRow="0" w:firstColumn="1" w:lastColumn="0" w:oddVBand="0" w:evenVBand="0" w:oddHBand="1" w:evenHBand="0" w:firstRowFirstColumn="0" w:firstRowLastColumn="0" w:lastRowFirstColumn="0" w:lastRowLastColumn="0"/>
              <w:rPr>
                <w:ins w:id="463" w:author="Roger Granda" w:date="2015-03-22T11:17:00Z"/>
                <w:rFonts w:ascii="Arial" w:hAnsi="Arial" w:cs="Arial"/>
                <w:b w:val="0"/>
                <w:rPrChange w:id="464" w:author="Roger Granda" w:date="2015-03-22T11:26:00Z">
                  <w:rPr>
                    <w:ins w:id="465" w:author="Roger Granda" w:date="2015-03-22T11:17:00Z"/>
                    <w:rFonts w:ascii="Arial" w:hAnsi="Arial" w:cs="Arial"/>
                  </w:rPr>
                </w:rPrChange>
              </w:rPr>
              <w:pPrChange w:id="466"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ins w:id="467" w:author="Roger Granda" w:date="2015-03-22T11:17:00Z">
              <w:r w:rsidRPr="0052112A">
                <w:rPr>
                  <w:rFonts w:ascii="Arial" w:hAnsi="Arial" w:cs="Arial"/>
                  <w:b w:val="0"/>
                  <w:sz w:val="24"/>
                  <w:szCs w:val="24"/>
                  <w:rPrChange w:id="468" w:author="Roger Granda" w:date="2015-03-22T11:26:00Z">
                    <w:rPr>
                      <w:rFonts w:ascii="Arial" w:hAnsi="Arial" w:cs="Arial"/>
                      <w:b w:val="0"/>
                      <w:sz w:val="24"/>
                      <w:szCs w:val="24"/>
                    </w:rPr>
                  </w:rPrChange>
                </w:rPr>
                <w:t>Posición de usuarios</w:t>
              </w:r>
            </w:ins>
          </w:p>
        </w:tc>
        <w:tc>
          <w:tcPr>
            <w:tcW w:w="4257" w:type="dxa"/>
            <w:tcPrChange w:id="469" w:author="Roger Granda" w:date="2015-03-22T11:25:00Z">
              <w:tcPr>
                <w:tcW w:w="1708" w:type="dxa"/>
                <w:tcBorders>
                  <w:top w:val="single" w:sz="4" w:space="0" w:color="auto"/>
                </w:tcBorders>
              </w:tcPr>
            </w:tcPrChange>
          </w:tcPr>
          <w:p w14:paraId="3261FA83" w14:textId="6541FFDE" w:rsidR="004714EE" w:rsidRPr="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ins w:id="470" w:author="Roger Granda" w:date="2015-03-22T11:17:00Z"/>
                <w:rFonts w:ascii="Arial" w:hAnsi="Arial" w:cs="Arial"/>
                <w:rPrChange w:id="471" w:author="Roger Granda" w:date="2015-03-22T11:26:00Z">
                  <w:rPr>
                    <w:ins w:id="472" w:author="Roger Granda" w:date="2015-03-22T11:17:00Z"/>
                    <w:rFonts w:ascii="Arial" w:hAnsi="Arial" w:cs="Arial"/>
                  </w:rPr>
                </w:rPrChange>
              </w:rPr>
              <w:pPrChange w:id="473"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ins w:id="474" w:author="Roger Granda" w:date="2015-03-22T11:18:00Z">
              <w:r w:rsidRPr="0052112A">
                <w:rPr>
                  <w:rFonts w:ascii="Arial" w:hAnsi="Arial" w:cs="Arial"/>
                  <w:rPrChange w:id="475" w:author="Roger Granda" w:date="2015-03-22T11:26:00Z">
                    <w:rPr>
                      <w:rFonts w:ascii="Arial" w:hAnsi="Arial" w:cs="Arial"/>
                    </w:rPr>
                  </w:rPrChange>
                </w:rPr>
                <w:t>La solución reconocerá la aportación del estudiante sin importar el espacio que escoja interactuar con la mesa interactiva.</w:t>
              </w:r>
            </w:ins>
          </w:p>
        </w:tc>
      </w:tr>
      <w:tr w:rsidR="004714EE" w:rsidRPr="00367225" w:rsidDel="004714EE" w14:paraId="18DEEF51" w14:textId="2D8A1F41" w:rsidTr="0052112A">
        <w:tblPrEx>
          <w:tblPrExChange w:id="476" w:author="Roger Granda" w:date="2015-03-22T11:25:00Z">
            <w:tblPrEx>
              <w:jc w:val="center"/>
            </w:tblPrEx>
          </w:tblPrExChange>
        </w:tblPrEx>
        <w:trPr>
          <w:del w:id="477" w:author="Roger Granda" w:date="2015-03-22T11:17:00Z"/>
          <w:trPrChange w:id="478"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479" w:author="Roger Granda" w:date="2015-03-22T11:25:00Z">
              <w:tcPr>
                <w:tcW w:w="4552" w:type="dxa"/>
                <w:gridSpan w:val="3"/>
              </w:tcPr>
            </w:tcPrChange>
          </w:tcPr>
          <w:p w14:paraId="435BC18C" w14:textId="2AB32D6D" w:rsidR="004714EE" w:rsidRPr="0052112A" w:rsidDel="004714EE" w:rsidRDefault="004714EE" w:rsidP="004714EE">
            <w:pPr>
              <w:pStyle w:val="Sinespaciado"/>
              <w:rPr>
                <w:del w:id="480" w:author="Roger Granda" w:date="2015-03-22T11:17:00Z"/>
                <w:rFonts w:ascii="Arial" w:hAnsi="Arial" w:cs="Arial"/>
                <w:b w:val="0"/>
                <w:rPrChange w:id="481" w:author="Roger Granda" w:date="2015-03-22T11:26:00Z">
                  <w:rPr>
                    <w:del w:id="482" w:author="Roger Granda" w:date="2015-03-22T11:17:00Z"/>
                    <w:rFonts w:ascii="Arial" w:hAnsi="Arial" w:cs="Arial"/>
                    <w:b w:val="0"/>
                  </w:rPr>
                </w:rPrChange>
              </w:rPr>
              <w:pPrChange w:id="483" w:author="Roger Granda" w:date="2015-03-22T11:19:00Z">
                <w:pPr>
                  <w:pStyle w:val="Sinespaciado"/>
                  <w:spacing w:line="360" w:lineRule="auto"/>
                </w:pPr>
              </w:pPrChange>
            </w:pPr>
            <w:del w:id="484" w:author="Roger Granda" w:date="2015-03-22T11:17:00Z">
              <w:r w:rsidRPr="0052112A" w:rsidDel="004714EE">
                <w:rPr>
                  <w:rFonts w:ascii="Arial" w:hAnsi="Arial" w:cs="Arial"/>
                  <w:b w:val="0"/>
                  <w:rPrChange w:id="485" w:author="Roger Granda" w:date="2015-03-22T11:26:00Z">
                    <w:rPr>
                      <w:rFonts w:ascii="Arial" w:hAnsi="Arial" w:cs="Arial"/>
                    </w:rPr>
                  </w:rPrChange>
                </w:rPr>
                <w:delText>Identificación de usuarios</w:delText>
              </w:r>
            </w:del>
          </w:p>
        </w:tc>
        <w:tc>
          <w:tcPr>
            <w:tcW w:w="4257" w:type="dxa"/>
            <w:tcPrChange w:id="486" w:author="Roger Granda" w:date="2015-03-22T11:25:00Z">
              <w:tcPr>
                <w:tcW w:w="1708" w:type="dxa"/>
              </w:tcPr>
            </w:tcPrChange>
          </w:tcPr>
          <w:p w14:paraId="0F03BAC2" w14:textId="4E6456F7" w:rsidR="004714EE" w:rsidRPr="0052112A" w:rsidDel="004714EE" w:rsidRDefault="004714EE" w:rsidP="004714EE">
            <w:pPr>
              <w:pStyle w:val="Sinespaciado"/>
              <w:cnfStyle w:val="000000000000" w:firstRow="0" w:lastRow="0" w:firstColumn="0" w:lastColumn="0" w:oddVBand="0" w:evenVBand="0" w:oddHBand="0" w:evenHBand="0" w:firstRowFirstColumn="0" w:firstRowLastColumn="0" w:lastRowFirstColumn="0" w:lastRowLastColumn="0"/>
              <w:rPr>
                <w:del w:id="487" w:author="Roger Granda" w:date="2015-03-22T11:17:00Z"/>
                <w:rFonts w:ascii="Arial" w:hAnsi="Arial" w:cs="Arial"/>
                <w:rPrChange w:id="488" w:author="Roger Granda" w:date="2015-03-22T11:26:00Z">
                  <w:rPr>
                    <w:del w:id="489" w:author="Roger Granda" w:date="2015-03-22T11:17:00Z"/>
                    <w:rFonts w:ascii="Arial" w:hAnsi="Arial" w:cs="Arial"/>
                  </w:rPr>
                </w:rPrChange>
              </w:rPr>
              <w:pPrChange w:id="490"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del w:id="491" w:author="Roger Granda" w:date="2015-03-22T11:17:00Z">
              <w:r w:rsidRPr="0052112A" w:rsidDel="004714EE">
                <w:rPr>
                  <w:rFonts w:ascii="Arial" w:hAnsi="Arial" w:cs="Arial"/>
                  <w:rPrChange w:id="492" w:author="Roger Granda" w:date="2015-03-22T11:26:00Z">
                    <w:rPr>
                      <w:rFonts w:ascii="Arial" w:hAnsi="Arial" w:cs="Arial"/>
                    </w:rPr>
                  </w:rPrChange>
                </w:rPr>
                <w:delText xml:space="preserve">La solución debe autenticar a cada estudiante que lo utilice </w:delText>
              </w:r>
            </w:del>
          </w:p>
        </w:tc>
      </w:tr>
      <w:tr w:rsidR="004714EE" w:rsidRPr="00367225" w14:paraId="1933FF56" w14:textId="77777777" w:rsidTr="0052112A">
        <w:tblPrEx>
          <w:tblPrExChange w:id="493"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trPrChange w:id="494"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495" w:author="Roger Granda" w:date="2015-03-22T11:25:00Z">
              <w:tcPr>
                <w:tcW w:w="4552" w:type="dxa"/>
                <w:gridSpan w:val="3"/>
              </w:tcPr>
            </w:tcPrChange>
          </w:tcPr>
          <w:p w14:paraId="3B8FC075" w14:textId="5F32E49A" w:rsidR="004714EE" w:rsidRPr="0052112A" w:rsidRDefault="004714EE" w:rsidP="004714EE">
            <w:pPr>
              <w:pStyle w:val="Sinespaciado"/>
              <w:cnfStyle w:val="001000100000" w:firstRow="0" w:lastRow="0" w:firstColumn="1" w:lastColumn="0" w:oddVBand="0" w:evenVBand="0" w:oddHBand="1" w:evenHBand="0" w:firstRowFirstColumn="0" w:firstRowLastColumn="0" w:lastRowFirstColumn="0" w:lastRowLastColumn="0"/>
              <w:rPr>
                <w:rFonts w:ascii="Arial" w:hAnsi="Arial" w:cs="Arial"/>
                <w:b w:val="0"/>
                <w:rPrChange w:id="496" w:author="Roger Granda" w:date="2015-03-22T11:26:00Z">
                  <w:rPr>
                    <w:rFonts w:ascii="Arial" w:hAnsi="Arial" w:cs="Arial"/>
                    <w:b w:val="0"/>
                  </w:rPr>
                </w:rPrChange>
              </w:rPr>
              <w:pPrChange w:id="497"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r w:rsidRPr="0052112A">
              <w:rPr>
                <w:rFonts w:ascii="Arial" w:hAnsi="Arial" w:cs="Arial"/>
                <w:b w:val="0"/>
                <w:rPrChange w:id="498" w:author="Roger Granda" w:date="2015-03-22T11:26:00Z">
                  <w:rPr>
                    <w:rFonts w:ascii="Arial" w:hAnsi="Arial" w:cs="Arial"/>
                  </w:rPr>
                </w:rPrChange>
              </w:rPr>
              <w:t>Tipo de interacción</w:t>
            </w:r>
          </w:p>
        </w:tc>
        <w:tc>
          <w:tcPr>
            <w:tcW w:w="4257" w:type="dxa"/>
            <w:tcPrChange w:id="499" w:author="Roger Granda" w:date="2015-03-22T11:25:00Z">
              <w:tcPr>
                <w:tcW w:w="1708" w:type="dxa"/>
              </w:tcPr>
            </w:tcPrChange>
          </w:tcPr>
          <w:p w14:paraId="7C11DD5D" w14:textId="55AD67DF" w:rsidR="004714EE" w:rsidRPr="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Change w:id="500" w:author="Roger Granda" w:date="2015-03-22T11:26:00Z">
                  <w:rPr>
                    <w:rFonts w:ascii="Arial" w:hAnsi="Arial" w:cs="Arial"/>
                  </w:rPr>
                </w:rPrChange>
              </w:rPr>
              <w:pPrChange w:id="501"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r w:rsidRPr="0052112A">
              <w:rPr>
                <w:rFonts w:ascii="Arial" w:hAnsi="Arial" w:cs="Arial"/>
                <w:rPrChange w:id="502" w:author="Roger Granda" w:date="2015-03-22T11:26:00Z">
                  <w:rPr>
                    <w:rFonts w:ascii="Arial" w:hAnsi="Arial" w:cs="Arial"/>
                  </w:rPr>
                </w:rPrChange>
              </w:rPr>
              <w:t>La solución deberá permitir usar una pluma al estudiante para interactuar con la mesa interactiva. El estudiante podrá dibujar trazos  para el reconocimiento de entidades y relaciones de un modelo lógico de base de datos.</w:t>
            </w:r>
          </w:p>
        </w:tc>
      </w:tr>
      <w:tr w:rsidR="004714EE" w:rsidRPr="00367225" w14:paraId="44608EB3" w14:textId="77777777" w:rsidTr="0052112A">
        <w:tblPrEx>
          <w:tblPrExChange w:id="503" w:author="Roger Granda" w:date="2015-03-22T11:25:00Z">
            <w:tblPrEx>
              <w:jc w:val="center"/>
            </w:tblPrEx>
          </w:tblPrExChange>
        </w:tblPrEx>
        <w:trPr>
          <w:trPrChange w:id="504"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05" w:author="Roger Granda" w:date="2015-03-22T11:25:00Z">
              <w:tcPr>
                <w:tcW w:w="4552" w:type="dxa"/>
                <w:gridSpan w:val="3"/>
              </w:tcPr>
            </w:tcPrChange>
          </w:tcPr>
          <w:p w14:paraId="7AD75224" w14:textId="59A196D4" w:rsidR="004714EE" w:rsidRPr="0052112A" w:rsidRDefault="004714EE" w:rsidP="004714EE">
            <w:pPr>
              <w:pStyle w:val="Sinespaciado"/>
              <w:rPr>
                <w:rFonts w:ascii="Arial" w:hAnsi="Arial" w:cs="Arial"/>
                <w:b w:val="0"/>
                <w:rPrChange w:id="506" w:author="Roger Granda" w:date="2015-03-22T11:26:00Z">
                  <w:rPr>
                    <w:rFonts w:ascii="Arial" w:hAnsi="Arial" w:cs="Arial"/>
                    <w:b w:val="0"/>
                  </w:rPr>
                </w:rPrChange>
              </w:rPr>
              <w:pPrChange w:id="507" w:author="Roger Granda" w:date="2015-03-22T11:19:00Z">
                <w:pPr>
                  <w:pStyle w:val="Sinespaciado"/>
                  <w:spacing w:line="360" w:lineRule="auto"/>
                </w:pPr>
              </w:pPrChange>
            </w:pPr>
            <w:ins w:id="508" w:author="Roger Granda" w:date="2015-03-22T11:17:00Z">
              <w:r w:rsidRPr="0052112A">
                <w:rPr>
                  <w:rFonts w:ascii="Arial" w:hAnsi="Arial" w:cs="Arial"/>
                  <w:b w:val="0"/>
                  <w:sz w:val="24"/>
                  <w:szCs w:val="24"/>
                  <w:rPrChange w:id="509" w:author="Roger Granda" w:date="2015-03-22T11:26:00Z">
                    <w:rPr>
                      <w:rFonts w:ascii="Arial" w:hAnsi="Arial" w:cs="Arial"/>
                      <w:b w:val="0"/>
                      <w:sz w:val="24"/>
                      <w:szCs w:val="24"/>
                    </w:rPr>
                  </w:rPrChange>
                </w:rPr>
                <w:t>Distinción de aportación individual</w:t>
              </w:r>
            </w:ins>
            <w:del w:id="510" w:author="Roger Granda" w:date="2015-03-22T11:17:00Z">
              <w:r w:rsidRPr="0052112A" w:rsidDel="004714EE">
                <w:rPr>
                  <w:rFonts w:ascii="Arial" w:hAnsi="Arial" w:cs="Arial"/>
                  <w:b w:val="0"/>
                  <w:rPrChange w:id="511" w:author="Roger Granda" w:date="2015-03-22T11:26:00Z">
                    <w:rPr>
                      <w:rFonts w:ascii="Arial" w:hAnsi="Arial" w:cs="Arial"/>
                    </w:rPr>
                  </w:rPrChange>
                </w:rPr>
                <w:delText>Posición de usuarios. Distinción individual.</w:delText>
              </w:r>
            </w:del>
          </w:p>
        </w:tc>
        <w:tc>
          <w:tcPr>
            <w:tcW w:w="4257" w:type="dxa"/>
            <w:tcPrChange w:id="512" w:author="Roger Granda" w:date="2015-03-22T11:25:00Z">
              <w:tcPr>
                <w:tcW w:w="1708" w:type="dxa"/>
              </w:tcPr>
            </w:tcPrChange>
          </w:tcPr>
          <w:p w14:paraId="7234A1C1" w14:textId="240BB564" w:rsidR="004714EE" w:rsidRPr="0052112A" w:rsidRDefault="004714EE" w:rsidP="004714EE">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Change w:id="513" w:author="Roger Granda" w:date="2015-03-22T11:26:00Z">
                  <w:rPr>
                    <w:rFonts w:ascii="Arial" w:hAnsi="Arial" w:cs="Arial"/>
                  </w:rPr>
                </w:rPrChange>
              </w:rPr>
              <w:pPrChange w:id="514"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ins w:id="515" w:author="Roger Granda" w:date="2015-03-22T11:18:00Z">
              <w:r w:rsidRPr="0052112A">
                <w:rPr>
                  <w:rFonts w:ascii="Arial" w:hAnsi="Arial" w:cs="Arial"/>
                  <w:rPrChange w:id="516" w:author="Roger Granda" w:date="2015-03-22T11:26:00Z">
                    <w:rPr>
                      <w:rFonts w:ascii="Arial" w:hAnsi="Arial" w:cs="Arial"/>
                    </w:rPr>
                  </w:rPrChange>
                </w:rPr>
                <w:t>El estudiante podrá diferenciar su aportación basado en un color que escoja previamente</w:t>
              </w:r>
              <w:r w:rsidRPr="0052112A" w:rsidDel="004714EE">
                <w:rPr>
                  <w:rFonts w:ascii="Arial" w:hAnsi="Arial" w:cs="Arial"/>
                  <w:rPrChange w:id="517" w:author="Roger Granda" w:date="2015-03-22T11:26:00Z">
                    <w:rPr>
                      <w:rFonts w:ascii="Arial" w:hAnsi="Arial" w:cs="Arial"/>
                    </w:rPr>
                  </w:rPrChange>
                </w:rPr>
                <w:t xml:space="preserve"> </w:t>
              </w:r>
            </w:ins>
            <w:del w:id="518" w:author="Roger Granda" w:date="2015-03-22T11:18:00Z">
              <w:r w:rsidRPr="0052112A" w:rsidDel="004714EE">
                <w:rPr>
                  <w:rFonts w:ascii="Arial" w:hAnsi="Arial" w:cs="Arial"/>
                  <w:rPrChange w:id="519" w:author="Roger Granda" w:date="2015-03-22T11:26:00Z">
                    <w:rPr>
                      <w:rFonts w:ascii="Arial" w:hAnsi="Arial" w:cs="Arial"/>
                    </w:rPr>
                  </w:rPrChange>
                </w:rPr>
                <w:delText>La solución reconocerá la aportación del estudiante sin importar el espacio que escoja interactuar con la mesa interactiva.</w:delText>
              </w:r>
            </w:del>
          </w:p>
        </w:tc>
      </w:tr>
      <w:tr w:rsidR="004714EE" w:rsidRPr="00367225" w:rsidDel="004714EE" w14:paraId="47042035" w14:textId="5B3626E5" w:rsidTr="0052112A">
        <w:tblPrEx>
          <w:tblPrExChange w:id="520"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del w:id="521" w:author="Roger Granda" w:date="2015-03-22T11:23:00Z"/>
          <w:trPrChange w:id="522"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23" w:author="Roger Granda" w:date="2015-03-22T11:25:00Z">
              <w:tcPr>
                <w:tcW w:w="4552" w:type="dxa"/>
                <w:gridSpan w:val="3"/>
              </w:tcPr>
            </w:tcPrChange>
          </w:tcPr>
          <w:p w14:paraId="427038B9" w14:textId="1E5565C0" w:rsidR="004714EE" w:rsidRPr="0052112A" w:rsidDel="004714EE" w:rsidRDefault="004714EE" w:rsidP="004714EE">
            <w:pPr>
              <w:pStyle w:val="Sinespaciado"/>
              <w:cnfStyle w:val="001000100000" w:firstRow="0" w:lastRow="0" w:firstColumn="1" w:lastColumn="0" w:oddVBand="0" w:evenVBand="0" w:oddHBand="1" w:evenHBand="0" w:firstRowFirstColumn="0" w:firstRowLastColumn="0" w:lastRowFirstColumn="0" w:lastRowLastColumn="0"/>
              <w:rPr>
                <w:del w:id="524" w:author="Roger Granda" w:date="2015-03-22T11:23:00Z"/>
                <w:rFonts w:ascii="Arial" w:hAnsi="Arial" w:cs="Arial"/>
                <w:b w:val="0"/>
                <w:rPrChange w:id="525" w:author="Roger Granda" w:date="2015-03-22T11:26:00Z">
                  <w:rPr>
                    <w:del w:id="526" w:author="Roger Granda" w:date="2015-03-22T11:23:00Z"/>
                    <w:rFonts w:ascii="Arial" w:hAnsi="Arial" w:cs="Arial"/>
                    <w:b w:val="0"/>
                  </w:rPr>
                </w:rPrChange>
              </w:rPr>
              <w:pPrChange w:id="527"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del w:id="528" w:author="Roger Granda" w:date="2015-03-22T11:23:00Z">
              <w:r w:rsidRPr="0052112A" w:rsidDel="004714EE">
                <w:rPr>
                  <w:rFonts w:ascii="Arial" w:hAnsi="Arial" w:cs="Arial"/>
                  <w:b w:val="0"/>
                  <w:rPrChange w:id="529" w:author="Roger Granda" w:date="2015-03-22T11:26:00Z">
                    <w:rPr>
                      <w:rFonts w:ascii="Arial" w:hAnsi="Arial" w:cs="Arial"/>
                    </w:rPr>
                  </w:rPrChange>
                </w:rPr>
                <w:delText>Distinción individual.</w:delText>
              </w:r>
            </w:del>
          </w:p>
        </w:tc>
        <w:tc>
          <w:tcPr>
            <w:tcW w:w="4257" w:type="dxa"/>
            <w:tcPrChange w:id="530" w:author="Roger Granda" w:date="2015-03-22T11:25:00Z">
              <w:tcPr>
                <w:tcW w:w="1708" w:type="dxa"/>
              </w:tcPr>
            </w:tcPrChange>
          </w:tcPr>
          <w:p w14:paraId="543560A8" w14:textId="5D31D145" w:rsidR="004714EE" w:rsidRPr="0052112A" w:rsidDel="004714EE" w:rsidRDefault="004714EE" w:rsidP="004714EE">
            <w:pPr>
              <w:pStyle w:val="Sinespaciado"/>
              <w:cnfStyle w:val="000000100000" w:firstRow="0" w:lastRow="0" w:firstColumn="0" w:lastColumn="0" w:oddVBand="0" w:evenVBand="0" w:oddHBand="1" w:evenHBand="0" w:firstRowFirstColumn="0" w:firstRowLastColumn="0" w:lastRowFirstColumn="0" w:lastRowLastColumn="0"/>
              <w:rPr>
                <w:del w:id="531" w:author="Roger Granda" w:date="2015-03-22T11:23:00Z"/>
                <w:rFonts w:ascii="Arial" w:hAnsi="Arial" w:cs="Arial"/>
                <w:rPrChange w:id="532" w:author="Roger Granda" w:date="2015-03-22T11:26:00Z">
                  <w:rPr>
                    <w:del w:id="533" w:author="Roger Granda" w:date="2015-03-22T11:23:00Z"/>
                    <w:rFonts w:ascii="Arial" w:hAnsi="Arial" w:cs="Arial"/>
                  </w:rPr>
                </w:rPrChange>
              </w:rPr>
              <w:pPrChange w:id="534"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del w:id="535" w:author="Roger Granda" w:date="2015-03-22T11:18:00Z">
              <w:r w:rsidRPr="0052112A" w:rsidDel="004714EE">
                <w:rPr>
                  <w:rFonts w:ascii="Arial" w:hAnsi="Arial" w:cs="Arial"/>
                  <w:rPrChange w:id="536" w:author="Roger Granda" w:date="2015-03-22T11:26:00Z">
                    <w:rPr>
                      <w:rFonts w:ascii="Arial" w:hAnsi="Arial" w:cs="Arial"/>
                    </w:rPr>
                  </w:rPrChange>
                </w:rPr>
                <w:delText>El estudiante podrá diferenciar su aportación basado en un color que escoja previamente</w:delText>
              </w:r>
            </w:del>
            <w:del w:id="537" w:author="Roger Granda" w:date="2015-03-22T11:23:00Z">
              <w:r w:rsidRPr="0052112A" w:rsidDel="004714EE">
                <w:rPr>
                  <w:rFonts w:ascii="Arial" w:hAnsi="Arial" w:cs="Arial"/>
                  <w:rPrChange w:id="538" w:author="Roger Granda" w:date="2015-03-22T11:26:00Z">
                    <w:rPr>
                      <w:rFonts w:ascii="Arial" w:hAnsi="Arial" w:cs="Arial"/>
                    </w:rPr>
                  </w:rPrChange>
                </w:rPr>
                <w:delText>.</w:delText>
              </w:r>
            </w:del>
          </w:p>
        </w:tc>
      </w:tr>
      <w:tr w:rsidR="004714EE" w:rsidRPr="00367225" w14:paraId="07F789CB" w14:textId="77777777" w:rsidTr="0052112A">
        <w:tblPrEx>
          <w:tblPrExChange w:id="539" w:author="Roger Granda" w:date="2015-03-22T11:25:00Z">
            <w:tblPrEx>
              <w:jc w:val="center"/>
            </w:tblPrEx>
          </w:tblPrExChange>
        </w:tblPrEx>
        <w:trPr>
          <w:trPrChange w:id="540"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41" w:author="Roger Granda" w:date="2015-03-22T11:25:00Z">
              <w:tcPr>
                <w:tcW w:w="4552" w:type="dxa"/>
                <w:gridSpan w:val="3"/>
              </w:tcPr>
            </w:tcPrChange>
          </w:tcPr>
          <w:p w14:paraId="3A66F839" w14:textId="46C4E02C" w:rsidR="004714EE" w:rsidRPr="0052112A" w:rsidRDefault="004714EE" w:rsidP="004714EE">
            <w:pPr>
              <w:pStyle w:val="Sinespaciado"/>
              <w:rPr>
                <w:rFonts w:ascii="Arial" w:hAnsi="Arial" w:cs="Arial"/>
                <w:b w:val="0"/>
                <w:rPrChange w:id="542" w:author="Roger Granda" w:date="2015-03-22T11:26:00Z">
                  <w:rPr>
                    <w:rFonts w:ascii="Arial" w:hAnsi="Arial" w:cs="Arial"/>
                    <w:b w:val="0"/>
                  </w:rPr>
                </w:rPrChange>
              </w:rPr>
              <w:pPrChange w:id="543" w:author="Roger Granda" w:date="2015-03-22T11:19:00Z">
                <w:pPr>
                  <w:pStyle w:val="Sinespaciado"/>
                  <w:spacing w:line="360" w:lineRule="auto"/>
                </w:pPr>
              </w:pPrChange>
            </w:pPr>
            <w:ins w:id="544" w:author="Roger Granda" w:date="2015-03-22T11:18:00Z">
              <w:r w:rsidRPr="0052112A">
                <w:rPr>
                  <w:rFonts w:ascii="Arial" w:hAnsi="Arial" w:cs="Arial"/>
                  <w:b w:val="0"/>
                  <w:sz w:val="24"/>
                  <w:szCs w:val="24"/>
                  <w:rPrChange w:id="545" w:author="Roger Granda" w:date="2015-03-22T11:26:00Z">
                    <w:rPr>
                      <w:rFonts w:ascii="Arial" w:hAnsi="Arial" w:cs="Arial"/>
                      <w:b w:val="0"/>
                      <w:sz w:val="24"/>
                      <w:szCs w:val="24"/>
                    </w:rPr>
                  </w:rPrChange>
                </w:rPr>
                <w:t>Ingreso de información</w:t>
              </w:r>
            </w:ins>
            <w:del w:id="546" w:author="Roger Granda" w:date="2015-03-22T11:18:00Z">
              <w:r w:rsidRPr="0052112A" w:rsidDel="004714EE">
                <w:rPr>
                  <w:rFonts w:ascii="Arial" w:hAnsi="Arial" w:cs="Arial"/>
                  <w:b w:val="0"/>
                  <w:rPrChange w:id="547" w:author="Roger Granda" w:date="2015-03-22T11:26:00Z">
                    <w:rPr>
                      <w:rFonts w:ascii="Arial" w:hAnsi="Arial" w:cs="Arial"/>
                    </w:rPr>
                  </w:rPrChange>
                </w:rPr>
                <w:delText>Alimentación de información</w:delText>
              </w:r>
            </w:del>
          </w:p>
        </w:tc>
        <w:tc>
          <w:tcPr>
            <w:tcW w:w="4257" w:type="dxa"/>
            <w:tcPrChange w:id="548" w:author="Roger Granda" w:date="2015-03-22T11:25:00Z">
              <w:tcPr>
                <w:tcW w:w="1708" w:type="dxa"/>
              </w:tcPr>
            </w:tcPrChange>
          </w:tcPr>
          <w:p w14:paraId="442359BE" w14:textId="087778B1" w:rsidR="004714EE" w:rsidRPr="0052112A" w:rsidRDefault="004714EE" w:rsidP="004714EE">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Change w:id="549" w:author="Roger Granda" w:date="2015-03-22T11:26:00Z">
                  <w:rPr>
                    <w:rFonts w:ascii="Arial" w:hAnsi="Arial" w:cs="Arial"/>
                  </w:rPr>
                </w:rPrChange>
              </w:rPr>
              <w:pPrChange w:id="550"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r w:rsidRPr="0052112A">
              <w:rPr>
                <w:rFonts w:ascii="Arial" w:hAnsi="Arial" w:cs="Arial"/>
                <w:rPrChange w:id="551" w:author="Roger Granda" w:date="2015-03-22T11:26:00Z">
                  <w:rPr>
                    <w:rFonts w:ascii="Arial" w:hAnsi="Arial" w:cs="Arial"/>
                  </w:rPr>
                </w:rPrChange>
              </w:rPr>
              <w:t>El estudiante podrá ingresar información a su modelo de base de datos a través de una tablet.</w:t>
            </w:r>
          </w:p>
        </w:tc>
      </w:tr>
      <w:tr w:rsidR="004714EE" w:rsidRPr="00367225" w:rsidDel="0052112A" w14:paraId="0DEF9269" w14:textId="4B9ED3D3" w:rsidTr="0052112A">
        <w:tblPrEx>
          <w:tblPrExChange w:id="552"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del w:id="553" w:author="Roger Granda" w:date="2015-03-22T11:24:00Z"/>
          <w:trPrChange w:id="554"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55" w:author="Roger Granda" w:date="2015-03-22T11:25:00Z">
              <w:tcPr>
                <w:tcW w:w="4552" w:type="dxa"/>
                <w:gridSpan w:val="3"/>
              </w:tcPr>
            </w:tcPrChange>
          </w:tcPr>
          <w:p w14:paraId="173D3321" w14:textId="413BCBCF" w:rsidR="004714EE" w:rsidRPr="0052112A" w:rsidDel="0052112A" w:rsidRDefault="004714EE" w:rsidP="004714EE">
            <w:pPr>
              <w:pStyle w:val="Sinespaciado"/>
              <w:cnfStyle w:val="001000100000" w:firstRow="0" w:lastRow="0" w:firstColumn="1" w:lastColumn="0" w:oddVBand="0" w:evenVBand="0" w:oddHBand="1" w:evenHBand="0" w:firstRowFirstColumn="0" w:firstRowLastColumn="0" w:lastRowFirstColumn="0" w:lastRowLastColumn="0"/>
              <w:rPr>
                <w:del w:id="556" w:author="Roger Granda" w:date="2015-03-22T11:24:00Z"/>
                <w:rFonts w:ascii="Arial" w:hAnsi="Arial" w:cs="Arial"/>
                <w:b w:val="0"/>
                <w:rPrChange w:id="557" w:author="Roger Granda" w:date="2015-03-22T11:26:00Z">
                  <w:rPr>
                    <w:del w:id="558" w:author="Roger Granda" w:date="2015-03-22T11:24:00Z"/>
                    <w:rFonts w:ascii="Arial" w:hAnsi="Arial" w:cs="Arial"/>
                    <w:b w:val="0"/>
                  </w:rPr>
                </w:rPrChange>
              </w:rPr>
              <w:pPrChange w:id="559"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del w:id="560" w:author="Roger Granda" w:date="2015-03-22T11:24:00Z">
              <w:r w:rsidRPr="0052112A" w:rsidDel="0052112A">
                <w:rPr>
                  <w:rFonts w:ascii="Arial" w:hAnsi="Arial" w:cs="Arial"/>
                  <w:b w:val="0"/>
                  <w:rPrChange w:id="561" w:author="Roger Granda" w:date="2015-03-22T11:26:00Z">
                    <w:rPr>
                      <w:rFonts w:ascii="Arial" w:hAnsi="Arial" w:cs="Arial"/>
                    </w:rPr>
                  </w:rPrChange>
                </w:rPr>
                <w:delText>Transición entre trabajo individual y colaborativo</w:delText>
              </w:r>
            </w:del>
          </w:p>
        </w:tc>
        <w:tc>
          <w:tcPr>
            <w:tcW w:w="4257" w:type="dxa"/>
            <w:tcPrChange w:id="562" w:author="Roger Granda" w:date="2015-03-22T11:25:00Z">
              <w:tcPr>
                <w:tcW w:w="1708" w:type="dxa"/>
              </w:tcPr>
            </w:tcPrChange>
          </w:tcPr>
          <w:p w14:paraId="1A570085" w14:textId="503CE80B" w:rsidR="004714EE" w:rsidRPr="0052112A" w:rsidDel="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del w:id="563" w:author="Roger Granda" w:date="2015-03-22T11:24:00Z"/>
                <w:rFonts w:ascii="Arial" w:hAnsi="Arial" w:cs="Arial"/>
                <w:rPrChange w:id="564" w:author="Roger Granda" w:date="2015-03-22T11:26:00Z">
                  <w:rPr>
                    <w:del w:id="565" w:author="Roger Granda" w:date="2015-03-22T11:24:00Z"/>
                    <w:rFonts w:ascii="Arial" w:hAnsi="Arial" w:cs="Arial"/>
                  </w:rPr>
                </w:rPrChange>
              </w:rPr>
              <w:pPrChange w:id="566"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del w:id="567" w:author="Roger Granda" w:date="2015-03-22T11:24:00Z">
              <w:r w:rsidRPr="0052112A" w:rsidDel="0052112A">
                <w:rPr>
                  <w:rFonts w:ascii="Arial" w:hAnsi="Arial" w:cs="Arial"/>
                  <w:rPrChange w:id="568" w:author="Roger Granda" w:date="2015-03-22T11:26:00Z">
                    <w:rPr>
                      <w:rFonts w:ascii="Arial" w:hAnsi="Arial" w:cs="Arial"/>
                    </w:rPr>
                  </w:rPrChange>
                </w:rPr>
                <w:delText>El estudiante debe poder observar información de los elementos de su modelo de datos a través de la tablet.</w:delText>
              </w:r>
            </w:del>
          </w:p>
        </w:tc>
      </w:tr>
      <w:tr w:rsidR="0052112A" w:rsidRPr="00367225" w:rsidDel="0052112A" w14:paraId="2A5B217D" w14:textId="0764132B" w:rsidTr="0052112A">
        <w:trPr>
          <w:del w:id="569" w:author="Roger Granda" w:date="2015-03-22T11:25:00Z"/>
        </w:trPr>
        <w:tc>
          <w:tcPr>
            <w:cnfStyle w:val="001000000000" w:firstRow="0" w:lastRow="0" w:firstColumn="1" w:lastColumn="0" w:oddVBand="0" w:evenVBand="0" w:oddHBand="0" w:evenHBand="0" w:firstRowFirstColumn="0" w:firstRowLastColumn="0" w:lastRowFirstColumn="0" w:lastRowLastColumn="0"/>
            <w:tcW w:w="3256" w:type="dxa"/>
          </w:tcPr>
          <w:p w14:paraId="14E4740A" w14:textId="2FA68EC3" w:rsidR="004714EE" w:rsidRPr="0052112A" w:rsidDel="0052112A" w:rsidRDefault="004714EE" w:rsidP="0052112A">
            <w:pPr>
              <w:pStyle w:val="Sinespaciado"/>
              <w:tabs>
                <w:tab w:val="left" w:pos="1702"/>
              </w:tabs>
              <w:rPr>
                <w:del w:id="570" w:author="Roger Granda" w:date="2015-03-22T11:25:00Z"/>
                <w:rFonts w:ascii="Arial" w:hAnsi="Arial" w:cs="Arial"/>
                <w:b w:val="0"/>
                <w:rPrChange w:id="571" w:author="Roger Granda" w:date="2015-03-22T11:26:00Z">
                  <w:rPr>
                    <w:del w:id="572" w:author="Roger Granda" w:date="2015-03-22T11:25:00Z"/>
                    <w:rFonts w:ascii="Arial" w:hAnsi="Arial" w:cs="Arial"/>
                    <w:b w:val="0"/>
                  </w:rPr>
                </w:rPrChange>
              </w:rPr>
              <w:pPrChange w:id="573" w:author="Roger Granda" w:date="2015-03-22T11:24:00Z">
                <w:pPr>
                  <w:pStyle w:val="Sinespaciado"/>
                  <w:spacing w:line="360" w:lineRule="auto"/>
                </w:pPr>
              </w:pPrChange>
            </w:pPr>
            <w:del w:id="574" w:author="Roger Granda" w:date="2015-03-22T11:25:00Z">
              <w:r w:rsidRPr="0052112A" w:rsidDel="0052112A">
                <w:rPr>
                  <w:rFonts w:ascii="Arial" w:hAnsi="Arial" w:cs="Arial"/>
                  <w:b w:val="0"/>
                  <w:rPrChange w:id="575" w:author="Roger Granda" w:date="2015-03-22T11:26:00Z">
                    <w:rPr>
                      <w:rFonts w:ascii="Arial" w:hAnsi="Arial" w:cs="Arial"/>
                    </w:rPr>
                  </w:rPrChange>
                </w:rPr>
                <w:delText>Evaluación</w:delText>
              </w:r>
            </w:del>
          </w:p>
        </w:tc>
        <w:tc>
          <w:tcPr>
            <w:tcW w:w="4257" w:type="dxa"/>
          </w:tcPr>
          <w:p w14:paraId="3AB8B233" w14:textId="23BF9281" w:rsidR="004714EE" w:rsidRPr="0052112A" w:rsidDel="0052112A" w:rsidRDefault="004714EE" w:rsidP="004714EE">
            <w:pPr>
              <w:pStyle w:val="Sinespaciado"/>
              <w:cnfStyle w:val="000000000000" w:firstRow="0" w:lastRow="0" w:firstColumn="0" w:lastColumn="0" w:oddVBand="0" w:evenVBand="0" w:oddHBand="0" w:evenHBand="0" w:firstRowFirstColumn="0" w:firstRowLastColumn="0" w:lastRowFirstColumn="0" w:lastRowLastColumn="0"/>
              <w:rPr>
                <w:del w:id="576" w:author="Roger Granda" w:date="2015-03-22T11:25:00Z"/>
                <w:rFonts w:ascii="Arial" w:hAnsi="Arial" w:cs="Arial"/>
                <w:rPrChange w:id="577" w:author="Roger Granda" w:date="2015-03-22T11:26:00Z">
                  <w:rPr>
                    <w:del w:id="578" w:author="Roger Granda" w:date="2015-03-22T11:25:00Z"/>
                    <w:rFonts w:ascii="Arial" w:hAnsi="Arial" w:cs="Arial"/>
                  </w:rPr>
                </w:rPrChange>
              </w:rPr>
              <w:pPrChange w:id="579"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del w:id="580" w:author="Roger Granda" w:date="2015-03-22T11:24:00Z">
              <w:r w:rsidRPr="0052112A" w:rsidDel="0052112A">
                <w:rPr>
                  <w:rFonts w:ascii="Arial" w:hAnsi="Arial" w:cs="Arial"/>
                  <w:rPrChange w:id="581" w:author="Roger Granda" w:date="2015-03-22T11:26:00Z">
                    <w:rPr>
                      <w:rFonts w:ascii="Arial" w:hAnsi="Arial" w:cs="Arial"/>
                    </w:rPr>
                  </w:rPrChange>
                </w:rPr>
                <w:delText>La solución debe permitir almacenar el trabajo terminado al estudiante</w:delText>
              </w:r>
            </w:del>
          </w:p>
        </w:tc>
      </w:tr>
      <w:tr w:rsidR="004714EE" w:rsidRPr="00367225" w14:paraId="2B506919" w14:textId="77777777" w:rsidTr="0052112A">
        <w:tblPrEx>
          <w:tblPrExChange w:id="582"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trPrChange w:id="583"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84" w:author="Roger Granda" w:date="2015-03-22T11:25:00Z">
              <w:tcPr>
                <w:tcW w:w="4552" w:type="dxa"/>
                <w:gridSpan w:val="3"/>
              </w:tcPr>
            </w:tcPrChange>
          </w:tcPr>
          <w:p w14:paraId="60A13233" w14:textId="4539C0D6" w:rsidR="004714EE" w:rsidRPr="0052112A" w:rsidRDefault="004714EE" w:rsidP="004714EE">
            <w:pPr>
              <w:pStyle w:val="Sinespaciado"/>
              <w:cnfStyle w:val="001000100000" w:firstRow="0" w:lastRow="0" w:firstColumn="1" w:lastColumn="0" w:oddVBand="0" w:evenVBand="0" w:oddHBand="1" w:evenHBand="0" w:firstRowFirstColumn="0" w:firstRowLastColumn="0" w:lastRowFirstColumn="0" w:lastRowLastColumn="0"/>
              <w:rPr>
                <w:rFonts w:ascii="Arial" w:hAnsi="Arial" w:cs="Arial"/>
                <w:b w:val="0"/>
                <w:rPrChange w:id="585" w:author="Roger Granda" w:date="2015-03-22T11:26:00Z">
                  <w:rPr>
                    <w:rFonts w:ascii="Arial" w:hAnsi="Arial" w:cs="Arial"/>
                    <w:b w:val="0"/>
                  </w:rPr>
                </w:rPrChange>
              </w:rPr>
              <w:pPrChange w:id="586"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r w:rsidRPr="0052112A">
              <w:rPr>
                <w:rFonts w:ascii="Arial" w:hAnsi="Arial" w:cs="Arial"/>
                <w:b w:val="0"/>
                <w:rPrChange w:id="587" w:author="Roger Granda" w:date="2015-03-22T11:26:00Z">
                  <w:rPr>
                    <w:rFonts w:ascii="Arial" w:hAnsi="Arial" w:cs="Arial"/>
                  </w:rPr>
                </w:rPrChange>
              </w:rPr>
              <w:t>Monitoreo</w:t>
            </w:r>
          </w:p>
        </w:tc>
        <w:tc>
          <w:tcPr>
            <w:tcW w:w="4257" w:type="dxa"/>
            <w:tcPrChange w:id="588" w:author="Roger Granda" w:date="2015-03-22T11:25:00Z">
              <w:tcPr>
                <w:tcW w:w="1708" w:type="dxa"/>
              </w:tcPr>
            </w:tcPrChange>
          </w:tcPr>
          <w:p w14:paraId="3E446BA0" w14:textId="71C03FB0" w:rsidR="004714EE" w:rsidRPr="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Change w:id="589" w:author="Roger Granda" w:date="2015-03-22T11:26:00Z">
                  <w:rPr>
                    <w:rFonts w:ascii="Arial" w:hAnsi="Arial" w:cs="Arial"/>
                  </w:rPr>
                </w:rPrChange>
              </w:rPr>
              <w:pPrChange w:id="590"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r w:rsidRPr="0052112A">
              <w:rPr>
                <w:rFonts w:ascii="Arial" w:hAnsi="Arial" w:cs="Arial"/>
                <w:rPrChange w:id="591" w:author="Roger Granda" w:date="2015-03-22T11:26:00Z">
                  <w:rPr>
                    <w:rFonts w:ascii="Arial" w:hAnsi="Arial" w:cs="Arial"/>
                  </w:rPr>
                </w:rPrChange>
              </w:rPr>
              <w:t>El sistema debe permitir al profesor conocer el estado del trabajo colaborativo en todo momento.</w:t>
            </w:r>
          </w:p>
        </w:tc>
      </w:tr>
      <w:tr w:rsidR="004714EE" w:rsidRPr="00367225" w14:paraId="185B6C18" w14:textId="77777777" w:rsidTr="0052112A">
        <w:tblPrEx>
          <w:tblPrExChange w:id="592" w:author="Roger Granda" w:date="2015-03-22T11:25:00Z">
            <w:tblPrEx>
              <w:jc w:val="center"/>
            </w:tblPrEx>
          </w:tblPrExChange>
        </w:tblPrEx>
        <w:trPr>
          <w:trPrChange w:id="593"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94" w:author="Roger Granda" w:date="2015-03-22T11:25:00Z">
              <w:tcPr>
                <w:tcW w:w="4552" w:type="dxa"/>
                <w:gridSpan w:val="3"/>
              </w:tcPr>
            </w:tcPrChange>
          </w:tcPr>
          <w:p w14:paraId="1F61F2EA" w14:textId="58835B4F" w:rsidR="004714EE" w:rsidRPr="0052112A" w:rsidRDefault="004714EE" w:rsidP="004714EE">
            <w:pPr>
              <w:pStyle w:val="Sinespaciado"/>
              <w:rPr>
                <w:rFonts w:ascii="Arial" w:hAnsi="Arial" w:cs="Arial"/>
                <w:b w:val="0"/>
                <w:rPrChange w:id="595" w:author="Roger Granda" w:date="2015-03-22T11:26:00Z">
                  <w:rPr>
                    <w:rFonts w:ascii="Arial" w:hAnsi="Arial" w:cs="Arial"/>
                    <w:b w:val="0"/>
                  </w:rPr>
                </w:rPrChange>
              </w:rPr>
              <w:pPrChange w:id="596" w:author="Roger Granda" w:date="2015-03-22T11:19:00Z">
                <w:pPr>
                  <w:pStyle w:val="Sinespaciado"/>
                  <w:spacing w:line="360" w:lineRule="auto"/>
                </w:pPr>
              </w:pPrChange>
            </w:pPr>
            <w:r w:rsidRPr="0052112A">
              <w:rPr>
                <w:rFonts w:ascii="Arial" w:hAnsi="Arial" w:cs="Arial"/>
                <w:b w:val="0"/>
                <w:rPrChange w:id="597" w:author="Roger Granda" w:date="2015-03-22T11:26:00Z">
                  <w:rPr>
                    <w:rFonts w:ascii="Arial" w:hAnsi="Arial" w:cs="Arial"/>
                  </w:rPr>
                </w:rPrChange>
              </w:rPr>
              <w:t>Evaluación</w:t>
            </w:r>
          </w:p>
        </w:tc>
        <w:tc>
          <w:tcPr>
            <w:tcW w:w="4257" w:type="dxa"/>
            <w:tcPrChange w:id="598" w:author="Roger Granda" w:date="2015-03-22T11:25:00Z">
              <w:tcPr>
                <w:tcW w:w="1708" w:type="dxa"/>
              </w:tcPr>
            </w:tcPrChange>
          </w:tcPr>
          <w:p w14:paraId="2B1719D8" w14:textId="67EA2521" w:rsidR="004714EE" w:rsidRPr="0052112A" w:rsidRDefault="0052112A" w:rsidP="004714EE">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Change w:id="599" w:author="Roger Granda" w:date="2015-03-22T11:26:00Z">
                  <w:rPr>
                    <w:rFonts w:ascii="Arial" w:hAnsi="Arial" w:cs="Arial"/>
                  </w:rPr>
                </w:rPrChange>
              </w:rPr>
              <w:pPrChange w:id="600"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ins w:id="601" w:author="Roger Granda" w:date="2015-03-22T11:24:00Z">
              <w:r w:rsidRPr="0052112A">
                <w:rPr>
                  <w:rFonts w:ascii="Arial" w:hAnsi="Arial" w:cs="Arial"/>
                  <w:rPrChange w:id="602" w:author="Roger Granda" w:date="2015-03-22T11:26:00Z">
                    <w:rPr>
                      <w:rFonts w:ascii="Arial" w:hAnsi="Arial" w:cs="Arial"/>
                    </w:rPr>
                  </w:rPrChange>
                </w:rPr>
                <w:t>La solución debe permitir almacenar el trabajo terminado al estudiante</w:t>
              </w:r>
              <w:r w:rsidRPr="0052112A">
                <w:rPr>
                  <w:rFonts w:ascii="Arial" w:hAnsi="Arial" w:cs="Arial"/>
                  <w:rPrChange w:id="603" w:author="Roger Granda" w:date="2015-03-22T11:26:00Z">
                    <w:rPr>
                      <w:rFonts w:ascii="Arial" w:hAnsi="Arial" w:cs="Arial"/>
                    </w:rPr>
                  </w:rPrChange>
                </w:rPr>
                <w:t xml:space="preserve">, para que </w:t>
              </w:r>
              <w:r w:rsidRPr="0052112A">
                <w:rPr>
                  <w:rFonts w:ascii="Arial" w:hAnsi="Arial" w:cs="Arial"/>
                  <w:rPrChange w:id="604" w:author="Roger Granda" w:date="2015-03-22T11:26:00Z">
                    <w:rPr>
                      <w:rFonts w:ascii="Arial" w:hAnsi="Arial" w:cs="Arial"/>
                    </w:rPr>
                  </w:rPrChange>
                </w:rPr>
                <w:lastRenderedPageBreak/>
                <w:t>posteriormente el profesor pueda evaluarlo.</w:t>
              </w:r>
            </w:ins>
            <w:del w:id="605" w:author="Roger Granda" w:date="2015-03-22T11:24:00Z">
              <w:r w:rsidR="004714EE" w:rsidRPr="0052112A" w:rsidDel="0052112A">
                <w:rPr>
                  <w:rFonts w:ascii="Arial" w:hAnsi="Arial" w:cs="Arial"/>
                  <w:rPrChange w:id="606" w:author="Roger Granda" w:date="2015-03-22T11:26:00Z">
                    <w:rPr>
                      <w:rFonts w:ascii="Arial" w:hAnsi="Arial" w:cs="Arial"/>
                    </w:rPr>
                  </w:rPrChange>
                </w:rPr>
                <w:delText>La solución debe permitir al profesor revisar el trabajo final colaborativo.</w:delText>
              </w:r>
            </w:del>
          </w:p>
        </w:tc>
      </w:tr>
      <w:tr w:rsidR="004714EE" w:rsidRPr="00367225" w14:paraId="3233E19C" w14:textId="77777777" w:rsidTr="0052112A">
        <w:tblPrEx>
          <w:tblPrExChange w:id="607"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trPrChange w:id="608"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609" w:author="Roger Granda" w:date="2015-03-22T11:25:00Z">
              <w:tcPr>
                <w:tcW w:w="4552" w:type="dxa"/>
                <w:gridSpan w:val="3"/>
              </w:tcPr>
            </w:tcPrChange>
          </w:tcPr>
          <w:p w14:paraId="704654A0" w14:textId="026EB699" w:rsidR="004714EE" w:rsidRPr="0052112A" w:rsidRDefault="004714EE" w:rsidP="004714EE">
            <w:pPr>
              <w:pStyle w:val="Sinespaciado"/>
              <w:cnfStyle w:val="001000100000" w:firstRow="0" w:lastRow="0" w:firstColumn="1" w:lastColumn="0" w:oddVBand="0" w:evenVBand="0" w:oddHBand="1" w:evenHBand="0" w:firstRowFirstColumn="0" w:firstRowLastColumn="0" w:lastRowFirstColumn="0" w:lastRowLastColumn="0"/>
              <w:rPr>
                <w:rFonts w:ascii="Arial" w:hAnsi="Arial" w:cs="Arial"/>
                <w:b w:val="0"/>
                <w:rPrChange w:id="610" w:author="Roger Granda" w:date="2015-03-22T11:26:00Z">
                  <w:rPr>
                    <w:rFonts w:ascii="Arial" w:hAnsi="Arial" w:cs="Arial"/>
                    <w:b w:val="0"/>
                  </w:rPr>
                </w:rPrChange>
              </w:rPr>
              <w:pPrChange w:id="611"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r w:rsidRPr="0052112A">
              <w:rPr>
                <w:rFonts w:ascii="Arial" w:hAnsi="Arial" w:cs="Arial"/>
                <w:b w:val="0"/>
                <w:rPrChange w:id="612" w:author="Roger Granda" w:date="2015-03-22T11:26:00Z">
                  <w:rPr>
                    <w:rFonts w:ascii="Arial" w:hAnsi="Arial" w:cs="Arial"/>
                  </w:rPr>
                </w:rPrChange>
              </w:rPr>
              <w:lastRenderedPageBreak/>
              <w:t>Tipo de tecnología</w:t>
            </w:r>
            <w:ins w:id="613" w:author="Roger Granda" w:date="2015-03-22T11:19:00Z">
              <w:r w:rsidRPr="0052112A">
                <w:rPr>
                  <w:rFonts w:ascii="Arial" w:hAnsi="Arial" w:cs="Arial"/>
                  <w:b w:val="0"/>
                  <w:rPrChange w:id="614" w:author="Roger Granda" w:date="2015-03-22T11:26:00Z">
                    <w:rPr>
                      <w:rFonts w:ascii="Arial" w:hAnsi="Arial" w:cs="Arial"/>
                    </w:rPr>
                  </w:rPrChange>
                </w:rPr>
                <w:t xml:space="preserve"> multitouch</w:t>
              </w:r>
            </w:ins>
            <w:r w:rsidRPr="0052112A">
              <w:rPr>
                <w:rFonts w:ascii="Arial" w:hAnsi="Arial" w:cs="Arial"/>
                <w:b w:val="0"/>
                <w:rPrChange w:id="615" w:author="Roger Granda" w:date="2015-03-22T11:26:00Z">
                  <w:rPr>
                    <w:rFonts w:ascii="Arial" w:hAnsi="Arial" w:cs="Arial"/>
                  </w:rPr>
                </w:rPrChange>
              </w:rPr>
              <w:t>.</w:t>
            </w:r>
          </w:p>
        </w:tc>
        <w:tc>
          <w:tcPr>
            <w:tcW w:w="4257" w:type="dxa"/>
            <w:tcPrChange w:id="616" w:author="Roger Granda" w:date="2015-03-22T11:25:00Z">
              <w:tcPr>
                <w:tcW w:w="1708" w:type="dxa"/>
              </w:tcPr>
            </w:tcPrChange>
          </w:tcPr>
          <w:p w14:paraId="36CD2B25" w14:textId="0DD8877D" w:rsidR="004714EE" w:rsidRPr="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Change w:id="617" w:author="Roger Granda" w:date="2015-03-22T11:26:00Z">
                  <w:rPr>
                    <w:rFonts w:ascii="Arial" w:hAnsi="Arial" w:cs="Arial"/>
                  </w:rPr>
                </w:rPrChange>
              </w:rPr>
              <w:pPrChange w:id="618"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r w:rsidRPr="0052112A">
              <w:rPr>
                <w:rFonts w:ascii="Arial" w:hAnsi="Arial" w:cs="Arial"/>
                <w:rPrChange w:id="619" w:author="Roger Granda" w:date="2015-03-22T11:26:00Z">
                  <w:rPr>
                    <w:rFonts w:ascii="Arial" w:hAnsi="Arial" w:cs="Arial"/>
                  </w:rPr>
                </w:rPrChange>
              </w:rPr>
              <w:t>La construcción de la superficie se realizará a través de un sistema de seguimiento óptico y un proyector.</w:t>
            </w:r>
          </w:p>
        </w:tc>
      </w:tr>
    </w:tbl>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15AB11BD" w:rsidR="00066CD3" w:rsidRDefault="001910A1" w:rsidP="002609FE">
      <w:pPr>
        <w:pStyle w:val="Texto"/>
        <w:ind w:left="1416"/>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los identificadores. </w:t>
      </w:r>
    </w:p>
    <w:p w14:paraId="090E32A1" w14:textId="77777777" w:rsidR="002609FE" w:rsidRDefault="002609FE" w:rsidP="002609FE">
      <w:pPr>
        <w:pStyle w:val="Texto"/>
        <w:ind w:left="1416"/>
      </w:pPr>
    </w:p>
    <w:tbl>
      <w:tblPr>
        <w:tblStyle w:val="Tablanormal1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w:t>
      </w:r>
      <w:r w:rsidR="0049318C">
        <w:rPr>
          <w:color w:val="000000"/>
        </w:rPr>
        <w:lastRenderedPageBreak/>
        <w:t>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3C19B07B" w14:textId="7EDB4E96" w:rsidR="00E25227" w:rsidRDefault="0045430B" w:rsidP="00E25227">
      <w:pPr>
        <w:pStyle w:val="Texto"/>
        <w:numPr>
          <w:ilvl w:val="1"/>
          <w:numId w:val="13"/>
        </w:numPr>
        <w:rPr>
          <w:ins w:id="620" w:author="Roger Granda" w:date="2015-03-18T12:19:00Z"/>
        </w:r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5D8C06A5" w14:textId="77777777" w:rsidR="00E25227" w:rsidRDefault="00E25227" w:rsidP="00E25227">
      <w:pPr>
        <w:pStyle w:val="Texto"/>
        <w:ind w:left="2265"/>
      </w:pPr>
    </w:p>
    <w:p w14:paraId="7060093C" w14:textId="621B7B56" w:rsidR="00E25227" w:rsidRPr="0045430B" w:rsidRDefault="00E25227" w:rsidP="00E25227">
      <w:pPr>
        <w:pStyle w:val="Texto"/>
        <w:numPr>
          <w:ilvl w:val="0"/>
          <w:numId w:val="13"/>
        </w:numPr>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3E62D3B1" w14:textId="0B97793B" w:rsidR="00E25227" w:rsidRDefault="00E25227" w:rsidP="00E25227">
      <w:pPr>
        <w:pStyle w:val="Texto"/>
        <w:numPr>
          <w:ilvl w:val="1"/>
          <w:numId w:val="13"/>
        </w:numPr>
      </w:pPr>
      <w:r>
        <w:rPr>
          <w:b/>
        </w:rPr>
        <w:t>Comentario</w:t>
      </w:r>
      <w:r w:rsidRPr="0045430B">
        <w:t>:</w:t>
      </w:r>
      <w:r>
        <w:t xml:space="preserve"> Este requerimiento refiere a la que debe proveer una interfaz multiouch.</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lastRenderedPageBreak/>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xml:space="preserve">: Porcentaje de participación global, porcentaje de participación por acciones realizadas (crear, eliminar, modificar objetos), y número </w:t>
      </w:r>
      <w:r>
        <w:lastRenderedPageBreak/>
        <w:t>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Utilizando una aplicación web deberá permitir al profesor observar el estado actual del trabajo 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w:t>
      </w:r>
      <w:r>
        <w:lastRenderedPageBreak/>
        <w:t>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521564F3" w14:textId="667680BD" w:rsidR="00E25227" w:rsidRDefault="00E25227" w:rsidP="0035744F">
      <w:pPr>
        <w:pStyle w:val="Texto"/>
        <w:numPr>
          <w:ilvl w:val="0"/>
          <w:numId w:val="14"/>
        </w:numPr>
      </w:pPr>
      <w:r>
        <w:rPr>
          <w:b/>
        </w:rPr>
        <w:lastRenderedPageBreak/>
        <w:t>RNF-</w:t>
      </w:r>
      <w:r>
        <w:t>07: El costo de construcción del sistema completo debe ser menor que el costo de las soluciones similares disponibles en e, mercado.</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537C5F28" w14:textId="46674DFA" w:rsidR="001910A1" w:rsidRDefault="001910A1" w:rsidP="00E25227">
      <w:pPr>
        <w:pStyle w:val="Texto"/>
        <w:ind w:left="0"/>
      </w:pPr>
      <w:r>
        <w:t xml:space="preserve">A partir de los requerimientos identificados en la sección anterior, se describen aquí los casos de uso par los dos tipos de </w:t>
      </w:r>
      <w:r w:rsidR="00E25227">
        <w:t xml:space="preserve">usuario. </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2B33B19B" w:rsidR="00667201" w:rsidRPr="004139D1" w:rsidRDefault="001910A1" w:rsidP="004139D1">
      <w:pPr>
        <w:pStyle w:val="Texto"/>
      </w:pPr>
      <w:r w:rsidRPr="004139D1">
        <w:t xml:space="preserve">La figura 3.1 presenta el diagrama de casos de uso del sistema y en las siguientes sub-secciones se describe en detalle este diagrama. </w:t>
      </w:r>
    </w:p>
    <w:p w14:paraId="195737FE" w14:textId="77777777" w:rsidR="004139D1" w:rsidRDefault="004139D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06D5B2E1"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lastRenderedPageBreak/>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lastRenderedPageBreak/>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 xml:space="preserve">El profesor ingresa el número de entidades, relaciones y atributos que debería tener el trabajo </w:t>
      </w:r>
      <w:r w:rsidRPr="00667201">
        <w:rPr>
          <w:color w:val="000000"/>
        </w:rPr>
        <w:lastRenderedPageBreak/>
        <w:t>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t xml:space="preserve">El profesor cuenta con un archivo de extensión </w:t>
      </w:r>
      <w:r w:rsidR="00B72647" w:rsidRPr="004139D1">
        <w:rPr>
          <w:i/>
          <w:color w:val="000000"/>
        </w:rPr>
        <w:t>.</w:t>
      </w:r>
      <w:r w:rsidRPr="004139D1">
        <w:rPr>
          <w:i/>
          <w:color w:val="000000"/>
        </w:rPr>
        <w:t>scti</w:t>
      </w:r>
      <w:r w:rsidRPr="00667201">
        <w:rPr>
          <w:color w:val="000000"/>
        </w:rPr>
        <w:t xml:space="preserve">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 xml:space="preserve">El profesor reproduce la animación de la elaboración del trabajo en la cual observa el proceso de elaboración de la </w:t>
      </w:r>
      <w:r w:rsidRPr="00667201">
        <w:rPr>
          <w:color w:val="000000"/>
        </w:rPr>
        <w:lastRenderedPageBreak/>
        <w:t>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5E748025" w14:textId="13BDFD72" w:rsidR="0032744C" w:rsidRDefault="001D7D9F" w:rsidP="00E15BE0">
      <w:pPr>
        <w:pStyle w:val="Subtitulocapitulo"/>
      </w:pPr>
      <w:r>
        <w:t xml:space="preserve">DISEÑO LÓGICO Y FÍSICO DE LA </w:t>
      </w:r>
      <w:commentRangeStart w:id="621"/>
      <w:r>
        <w:t>SOLUCIÓN</w:t>
      </w:r>
      <w:commentRangeEnd w:id="621"/>
      <w:r w:rsidR="00E15BE0">
        <w:rPr>
          <w:rStyle w:val="Refdecomentario"/>
          <w:rFonts w:asciiTheme="minorHAnsi" w:eastAsiaTheme="minorHAnsi" w:hAnsiTheme="minorHAnsi" w:cstheme="minorBidi"/>
          <w:b w:val="0"/>
          <w:bCs w:val="0"/>
          <w:color w:val="auto"/>
          <w:lang w:eastAsia="en-US"/>
        </w:rPr>
        <w:commentReference w:id="621"/>
      </w:r>
    </w:p>
    <w:p w14:paraId="75E77B79" w14:textId="24FD9AB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w:t>
      </w:r>
      <w:ins w:id="622" w:author="Katherine Chiluiza" w:date="2015-03-11T11:20:00Z">
        <w:r w:rsidR="0032744C">
          <w:t>, que puede ser una</w:t>
        </w:r>
      </w:ins>
      <w:del w:id="623" w:author="Katherine Chiluiza" w:date="2015-03-11T11:20:00Z">
        <w:r w:rsidR="001235F6" w:rsidDel="0032744C">
          <w:delText xml:space="preserve"> de</w:delText>
        </w:r>
        <w:r w:rsidR="0046202E" w:rsidDel="0032744C">
          <w:delText xml:space="preserve"> </w:delText>
        </w:r>
      </w:del>
      <w:ins w:id="624" w:author="Katherine Chiluiza" w:date="2015-03-11T11:20:00Z">
        <w:r w:rsidR="0032744C">
          <w:t xml:space="preserve"> </w:t>
        </w:r>
      </w:ins>
      <w:r w:rsidR="0046202E">
        <w:t xml:space="preserve">mesa común y corriente, se </w:t>
      </w:r>
      <w:r w:rsidR="00E523B5">
        <w:t>observa</w:t>
      </w:r>
      <w:r w:rsidR="001235F6">
        <w:t xml:space="preserve"> </w:t>
      </w:r>
      <w:r w:rsidR="0046202E">
        <w:t xml:space="preserve">una proyección </w:t>
      </w:r>
      <w:del w:id="625" w:author="Katherine Chiluiza" w:date="2015-03-11T11:20:00Z">
        <w:r w:rsidR="0046202E" w:rsidDel="0032744C">
          <w:delText>la pantalla del computado</w:delText>
        </w:r>
        <w:r w:rsidR="00584C8E" w:rsidDel="0032744C">
          <w:delText xml:space="preserve">r </w:delText>
        </w:r>
      </w:del>
      <w:r w:rsidR="0046202E">
        <w:t xml:space="preserve">con la que los estudiantes </w:t>
      </w:r>
      <w:r w:rsidR="001235F6">
        <w:t>pueden</w:t>
      </w:r>
      <w:r w:rsidR="0046202E">
        <w:t xml:space="preserve"> interactuar. Cada 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w:t>
      </w:r>
      <w:ins w:id="626" w:author="Katherine Chiluiza" w:date="2015-03-11T11:21:00Z">
        <w:r w:rsidR="0032744C">
          <w:t>é</w:t>
        </w:r>
      </w:ins>
      <w:del w:id="627" w:author="Katherine Chiluiza" w:date="2015-03-11T11:21:00Z">
        <w:r w:rsidR="00F767E9" w:rsidDel="0032744C">
          <w:delText>e</w:delText>
        </w:r>
      </w:del>
      <w:r w:rsidR="00F767E9">
        <w:t xml:space="preserve">stas tiene un color distinto, que se lo </w:t>
      </w:r>
      <w:r w:rsidR="001235F6">
        <w:t>asocia</w:t>
      </w:r>
      <w:r w:rsidR="00F767E9">
        <w:t xml:space="preserve"> a un único estudiante</w:t>
      </w:r>
      <w:ins w:id="628" w:author="Katherine Chiluiza" w:date="2015-03-11T11:21:00Z">
        <w:r w:rsidR="0032744C">
          <w:t>. Este</w:t>
        </w:r>
      </w:ins>
      <w:del w:id="629" w:author="Katherine Chiluiza" w:date="2015-03-11T11:21:00Z">
        <w:r w:rsidR="001235F6" w:rsidDel="0032744C">
          <w:delText xml:space="preserve">, el cual </w:delText>
        </w:r>
      </w:del>
      <w:ins w:id="630" w:author="Katherine Chiluiza" w:date="2015-03-11T11:21:00Z">
        <w:r w:rsidR="0032744C">
          <w:t xml:space="preserve"> color </w:t>
        </w:r>
      </w:ins>
      <w:r w:rsidR="001235F6">
        <w:t xml:space="preserve">se </w:t>
      </w:r>
      <w:del w:id="631" w:author="Katherine Chiluiza" w:date="2015-03-11T11:21:00Z">
        <w:r w:rsidR="001235F6" w:rsidDel="0032744C">
          <w:delText xml:space="preserve">utiliza </w:delText>
        </w:r>
      </w:del>
      <w:ins w:id="632" w:author="Katherine Chiluiza" w:date="2015-03-11T11:21:00Z">
        <w:r w:rsidR="0032744C">
          <w:t xml:space="preserve">usa </w:t>
        </w:r>
      </w:ins>
      <w:r w:rsidR="001235F6">
        <w:t>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lastRenderedPageBreak/>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37579A4F" w:rsidR="004031EB" w:rsidRDefault="003C359E" w:rsidP="00584C8E">
      <w:pPr>
        <w:pStyle w:val="Texto"/>
        <w:ind w:left="1416"/>
      </w:pPr>
      <w:r>
        <w:t xml:space="preserve">Para el diseño lógico de la solución (ver figura 3.3), </w:t>
      </w:r>
      <w:del w:id="633" w:author="Katherine Chiluiza" w:date="2015-03-11T11:22:00Z">
        <w:r w:rsidDel="0032744C">
          <w:delText>considere e</w:delText>
        </w:r>
      </w:del>
      <w:ins w:id="634" w:author="Katherine Chiluiza" w:date="2015-03-11T11:22:00Z">
        <w:r w:rsidR="0032744C">
          <w:t>se puede considerar e</w:t>
        </w:r>
      </w:ins>
      <w:r>
        <w:t xml:space="preserv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superficie donde se encuentra la 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w:t>
      </w:r>
      <w:r w:rsidR="001A4F08">
        <w:lastRenderedPageBreak/>
        <w:t xml:space="preserve">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959B600" w:rsidR="00125D60" w:rsidRDefault="00801CAF" w:rsidP="00125D60">
      <w:pPr>
        <w:pStyle w:val="Texto"/>
        <w:ind w:left="1416"/>
        <w:jc w:val="center"/>
      </w:pPr>
      <w:r>
        <w:rPr>
          <w:b/>
          <w:sz w:val="16"/>
          <w:szCs w:val="16"/>
        </w:rPr>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ins w:id="635" w:author="Katherine Chiluiza" w:date="2015-03-11T11:23:00Z">
        <w:r w:rsidR="0032744C">
          <w:rPr>
            <w:sz w:val="16"/>
            <w:szCs w:val="16"/>
          </w:rPr>
          <w:t xml:space="preserve"> (no debería llamaarse diseño lógico… si es lo que referencias en los párrafos previos??)</w:t>
        </w:r>
      </w:ins>
    </w:p>
    <w:p w14:paraId="58539BE3" w14:textId="77777777" w:rsidR="00125D60" w:rsidRDefault="00125D60" w:rsidP="00CF061A">
      <w:pPr>
        <w:pStyle w:val="Subtitulocapitulo"/>
        <w:numPr>
          <w:ilvl w:val="0"/>
          <w:numId w:val="0"/>
        </w:numPr>
        <w:ind w:left="792"/>
      </w:pPr>
    </w:p>
    <w:p w14:paraId="4EACE9B8" w14:textId="0F977D0E" w:rsidR="00C05538" w:rsidRDefault="0086468E" w:rsidP="00734FD9">
      <w:pPr>
        <w:pStyle w:val="Texto"/>
        <w:ind w:left="1416"/>
      </w:pPr>
      <w:r>
        <w:t>En cuanto a</w:t>
      </w:r>
      <w:r w:rsidR="000877F4">
        <w:t xml:space="preserve"> la participación del profesor, se ha considerado el </w:t>
      </w:r>
      <w:del w:id="636" w:author="Katherine Chiluiza" w:date="2015-03-11T11:23:00Z">
        <w:r w:rsidR="000877F4" w:rsidDel="0032744C">
          <w:delText xml:space="preserve">despliegue </w:delText>
        </w:r>
      </w:del>
      <w:r w:rsidR="0032744C">
        <w:t xml:space="preserve">uso </w:t>
      </w:r>
      <w:r w:rsidR="000877F4">
        <w:t xml:space="preserve">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589BF43C" w14:textId="77777777" w:rsidR="00EC0992" w:rsidRDefault="00EC0992" w:rsidP="0086468E">
      <w:pPr>
        <w:pStyle w:val="Texto"/>
      </w:pPr>
    </w:p>
    <w:p w14:paraId="1160FE33" w14:textId="77777777" w:rsidR="001D7D9F" w:rsidRDefault="001D7D9F" w:rsidP="001D7D9F">
      <w:pPr>
        <w:pStyle w:val="Subtitulocapitulo"/>
      </w:pPr>
      <w:r>
        <w:t>COMPONENTES DE LA SOLUCIÓN</w:t>
      </w:r>
    </w:p>
    <w:p w14:paraId="760BFB10" w14:textId="56D93996"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 xml:space="preserve">El </w:t>
      </w:r>
      <w:r w:rsidR="0032744C">
        <w:t>c</w:t>
      </w:r>
      <w:r w:rsidR="006F1626">
        <w:t>omponente de captura de movimiento o también denominado Servidor de rastreo</w:t>
      </w:r>
      <w:r>
        <w:t xml:space="preserve"> </w:t>
      </w:r>
      <w:r w:rsidR="006F1626">
        <w:t>permite conocer la posición de  las plumas de los estudiantes en todo momento</w:t>
      </w:r>
      <w:r w:rsidR="0032744C">
        <w:t>,</w:t>
      </w:r>
      <w:r w:rsidR="006F1626">
        <w:t xml:space="preserve">  para determinar su</w:t>
      </w:r>
      <w:r w:rsidR="00EB4187">
        <w:t xml:space="preserve"> interacción</w:t>
      </w:r>
      <w:r w:rsidR="006F1626">
        <w:t xml:space="preserve"> con la superficie proyectada. El </w:t>
      </w:r>
      <w:r w:rsidR="0032744C">
        <w:t>c</w:t>
      </w:r>
      <w:r w:rsidR="006F1626">
        <w:t xml:space="preserve">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29E5958"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xml:space="preserve">. </w:t>
      </w:r>
      <w:ins w:id="637" w:author="Katherine Chiluiza" w:date="2015-03-11T11:30:00Z">
        <w:r w:rsidR="00E15BE0">
          <w:t xml:space="preserve">Este componente </w:t>
        </w:r>
      </w:ins>
      <w:r w:rsidR="0027058C">
        <w:t>utiliza</w:t>
      </w:r>
      <w:r>
        <w:t xml:space="preserve"> la representació</w:t>
      </w:r>
      <w:r w:rsidR="00801CAF">
        <w:t>n</w:t>
      </w:r>
      <w:ins w:id="638" w:author="Katherine Chiluiza" w:date="2015-03-11T11:31:00Z">
        <w:r w:rsidR="00E15BE0">
          <w:t xml:space="preserve"> de clases</w:t>
        </w:r>
      </w:ins>
      <w:r w:rsidR="00801CAF">
        <w:t xml:space="preserve"> </w:t>
      </w:r>
      <w:del w:id="639" w:author="Katherine Chiluiza" w:date="2015-03-11T11:31:00Z">
        <w:r w:rsidR="00801CAF" w:rsidDel="00E15BE0">
          <w:delText xml:space="preserve">de </w:delText>
        </w:r>
      </w:del>
      <w:r w:rsidR="00801CAF">
        <w:t>que</w:t>
      </w:r>
      <w:ins w:id="640" w:author="Katherine Chiluiza" w:date="2015-03-11T11:31:00Z">
        <w:r w:rsidR="00E15BE0">
          <w:t xml:space="preserve"> se</w:t>
        </w:r>
      </w:ins>
      <w:r w:rsidR="00801CAF">
        <w:t xml:space="preserve"> observa en la figura 3.5</w:t>
      </w:r>
      <w:r>
        <w:t xml:space="preserve">. </w:t>
      </w:r>
      <w:ins w:id="641" w:author="Katherine Chiluiza" w:date="2015-03-11T11:30:00Z">
        <w:r w:rsidR="00E15BE0">
          <w:t xml:space="preserve"> (</w:t>
        </w:r>
      </w:ins>
      <w:ins w:id="642" w:author="Katherine Chiluiza" w:date="2015-03-11T11:31:00Z">
        <w:r w:rsidR="00E15BE0">
          <w:t>es esto lo que quisiste decir?)</w:t>
        </w:r>
      </w:ins>
    </w:p>
    <w:p w14:paraId="3AC8B5C2" w14:textId="5D6723C2" w:rsidR="006C1BFD" w:rsidRDefault="0027058C" w:rsidP="006C1BFD">
      <w:pPr>
        <w:pStyle w:val="Subtitulocapitulo"/>
        <w:numPr>
          <w:ilvl w:val="0"/>
          <w:numId w:val="0"/>
        </w:numPr>
        <w:ind w:left="1224"/>
      </w:pPr>
      <w:r>
        <w:rPr>
          <w:noProof/>
        </w:rPr>
        <w:lastRenderedPageBreak/>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7036E7FC" w:rsidR="00FB60FD" w:rsidRDefault="0037661E" w:rsidP="00BA04F0">
      <w:pPr>
        <w:pStyle w:val="Texto"/>
        <w:ind w:left="2124"/>
      </w:pPr>
      <w:del w:id="643" w:author="Katherine Chiluiza" w:date="2015-03-11T11:32:00Z">
        <w:r w:rsidDel="00E15BE0">
          <w:delText>Se encarga</w:delText>
        </w:r>
      </w:del>
      <w:ins w:id="644" w:author="Katherine Chiluiza" w:date="2015-03-11T11:32:00Z">
        <w:r w:rsidR="00E15BE0">
          <w:t>El componente se encarga</w:t>
        </w:r>
      </w:ins>
      <w:r>
        <w:t xml:space="preserve">,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11D2050" w:rsidR="00FB60FD" w:rsidRDefault="00E15BE0" w:rsidP="00BA04F0">
      <w:pPr>
        <w:pStyle w:val="Texto"/>
        <w:ind w:left="2124"/>
      </w:pPr>
      <w:ins w:id="645" w:author="Katherine Chiluiza" w:date="2015-03-11T11:32:00Z">
        <w:r>
          <w:lastRenderedPageBreak/>
          <w:t>Este componente tambi</w:t>
        </w:r>
      </w:ins>
      <w:ins w:id="646" w:author="Katherine Chiluiza" w:date="2015-03-11T11:33:00Z">
        <w:r>
          <w:t>én</w:t>
        </w:r>
      </w:ins>
      <w:del w:id="647" w:author="Katherine Chiluiza" w:date="2015-03-11T11:32:00Z">
        <w:r w:rsidR="0037661E" w:rsidDel="00E15BE0">
          <w:delText>También</w:delText>
        </w:r>
      </w:del>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l 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lastRenderedPageBreak/>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4796C159"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E15BE0">
        <w:t>, específicamente</w:t>
      </w:r>
      <w:r w:rsidR="00587149">
        <w:t xml:space="preserve"> </w:t>
      </w:r>
      <w:r w:rsidR="002E5849">
        <w:t>con marcas infrarrojas</w:t>
      </w:r>
      <w:r w:rsidR="00E15BE0">
        <w:t>,</w:t>
      </w:r>
      <w:r w:rsidR="002E5849">
        <w:t xml:space="preserve">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w:t>
      </w:r>
      <w:r w:rsidR="002E5849">
        <w:lastRenderedPageBreak/>
        <w:t>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EC0992">
      <w:pPr>
        <w:pStyle w:val="Texto"/>
        <w:ind w:left="1416"/>
        <w:jc w:val="left"/>
      </w:pPr>
      <w:r>
        <w:rPr>
          <w:noProof/>
        </w:rPr>
        <w:drawing>
          <wp:inline distT="0" distB="0" distL="0" distR="0" wp14:anchorId="402C4626" wp14:editId="616ACE30">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D4B9FF" w14:textId="601F07C9" w:rsidR="00380B7E" w:rsidRDefault="00BC37C4" w:rsidP="00EC0992">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5D3C593B" w:rsidR="00380B7E" w:rsidRDefault="005101EB" w:rsidP="00587149">
      <w:pPr>
        <w:pStyle w:val="Texto"/>
        <w:ind w:left="1416"/>
      </w:pPr>
      <w:r>
        <w:lastRenderedPageBreak/>
        <w:t xml:space="preserve">Para la edición de un objeto, se propone realizar un gesto de toque o click </w:t>
      </w:r>
      <w:r w:rsidR="003256E1">
        <w:t>utilizando la pluma</w:t>
      </w:r>
      <w:r>
        <w:t xml:space="preserve">. Por ejemplo, cuando el estudiante  desee agregar un atributo a una entidad, </w:t>
      </w:r>
      <w:r w:rsidR="00E15BE0">
        <w:t>é</w:t>
      </w:r>
      <w:r>
        <w:t>ste deberá tocar</w:t>
      </w:r>
      <w:r w:rsidR="003256E1">
        <w:t>la</w:t>
      </w:r>
      <w:r>
        <w:t xml:space="preserve"> con la pluma, para posteriormente ingresar el texto de</w:t>
      </w:r>
      <w:r w:rsidR="003256E1">
        <w:t>l</w:t>
      </w:r>
      <w:r>
        <w:t xml:space="preserve"> atributo en su tablet.</w:t>
      </w:r>
    </w:p>
    <w:p w14:paraId="344CB8B1" w14:textId="58B52591"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275383">
        <w:t xml:space="preserve"> </w:t>
      </w:r>
      <w:r w:rsidR="00E15BE0">
        <w:t xml:space="preserve">en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648"/>
      <w:r>
        <w:t>PRUEBAS</w:t>
      </w:r>
      <w:commentRangeEnd w:id="648"/>
      <w:r w:rsidR="00BD20AE">
        <w:rPr>
          <w:rStyle w:val="Refdecomentario"/>
          <w:rFonts w:asciiTheme="minorHAnsi" w:eastAsiaTheme="minorHAnsi" w:hAnsiTheme="minorHAnsi" w:cstheme="minorBidi"/>
          <w:b w:val="0"/>
          <w:bCs w:val="0"/>
          <w:color w:val="auto"/>
          <w:lang w:eastAsia="en-US"/>
        </w:rPr>
        <w:commentReference w:id="648"/>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3141E2B7"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w:t>
      </w:r>
      <w:r w:rsidR="00B8607B">
        <w:t xml:space="preserve">para </w:t>
      </w:r>
      <w:r>
        <w:t xml:space="preserve">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66066E17" w:rsidR="00605522" w:rsidRPr="00605522" w:rsidRDefault="00B77A10" w:rsidP="00B77A10">
      <w:pPr>
        <w:pStyle w:val="Texto"/>
        <w:ind w:left="1416"/>
      </w:pPr>
      <w:r>
        <w:lastRenderedPageBreak/>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47DFF91" w:rsidR="0057531C" w:rsidRDefault="0057531C" w:rsidP="004A5B2D">
      <w:pPr>
        <w:pStyle w:val="Texto"/>
        <w:ind w:left="1416"/>
      </w:pPr>
      <w:r>
        <w:t xml:space="preserve">Para este estudio se seleccionó 10 </w:t>
      </w:r>
      <w:r w:rsidR="00CC615C">
        <w:t xml:space="preserve">profesores </w:t>
      </w:r>
      <w:r>
        <w:t>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del w:id="649" w:author="Roger Granda" w:date="2015-03-19T02:57:00Z">
        <w:r w:rsidR="00B8607B" w:rsidDel="00E75FBE">
          <w:delText>10</w:delText>
        </w:r>
        <w:r w:rsidDel="00E75FBE">
          <w:delText xml:space="preserve"> </w:delText>
        </w:r>
        <w:r w:rsidR="00B8607B" w:rsidDel="00E75FBE">
          <w:delText xml:space="preserve"> </w:delText>
        </w:r>
      </w:del>
      <w:ins w:id="650" w:author="Roger Granda" w:date="2015-03-19T02:57:00Z">
        <w:r w:rsidR="00E75FBE">
          <w:t xml:space="preserve">30  </w:t>
        </w:r>
      </w:ins>
      <w:r>
        <w:t xml:space="preserve">estudiantes del curso de Sistemas de Bases de Datos I correspondientes al 2do término 2014-2015 de esta misma institución, los mismos que correspondieron a la </w:t>
      </w:r>
      <w:del w:id="651" w:author="Roger Granda" w:date="2015-03-19T02:57:00Z">
        <w:r w:rsidR="00B8607B" w:rsidDel="00E75FBE">
          <w:delText>tercera parte de</w:delText>
        </w:r>
      </w:del>
      <w:r w:rsidR="00B8607B">
        <w:t xml:space="preserve"> </w:t>
      </w:r>
      <w:r>
        <w:t xml:space="preserve">totalidad de la población que tomó este tipo de cursos en el área de ingeniería en </w:t>
      </w:r>
      <w:r w:rsidR="00CC615C">
        <w:t xml:space="preserve">ciencias </w:t>
      </w:r>
      <w:r>
        <w:t>computaci</w:t>
      </w:r>
      <w:r w:rsidR="00CC615C">
        <w:t>onales</w:t>
      </w:r>
      <w:r>
        <w:t xml:space="preserve"> en el per</w:t>
      </w:r>
      <w:r w:rsidR="00CC615C">
        <w:t>í</w:t>
      </w:r>
      <w:r>
        <w:t>odo mencionado.</w:t>
      </w:r>
      <w:r w:rsidR="0063065B">
        <w:t xml:space="preserve"> Se organizaron dos grupos de experimentos, un grupo asociado a profesores y otro asociado a estudiantes. </w:t>
      </w:r>
    </w:p>
    <w:p w14:paraId="429A14EB" w14:textId="77777777" w:rsidR="00FB569C" w:rsidRDefault="00FB569C" w:rsidP="004A5B2D">
      <w:pPr>
        <w:pStyle w:val="Texto"/>
        <w:ind w:left="1416"/>
      </w:pPr>
    </w:p>
    <w:p w14:paraId="37C7749D" w14:textId="3541BE50" w:rsidR="00FD1FEE" w:rsidRDefault="00FD1FEE" w:rsidP="004A5B2D">
      <w:pPr>
        <w:pStyle w:val="Texto"/>
        <w:ind w:left="1416"/>
      </w:pPr>
      <w:r>
        <w:t>Las variables tomadas en cuenta en la experimentación</w:t>
      </w:r>
      <w:r w:rsidR="00CC615C">
        <w:t>, así como su definición conceptual y operacional</w:t>
      </w:r>
      <w:r w:rsidR="00602B9D">
        <w:t>,</w:t>
      </w:r>
      <w:r>
        <w:t xml:space="preserve"> </w:t>
      </w:r>
      <w:r w:rsidR="00CF1F5B">
        <w:t>se detallan en</w:t>
      </w:r>
      <w:r w:rsidR="00CC615C">
        <w:t xml:space="preserve"> la</w:t>
      </w:r>
      <w:r w:rsidR="00CF1F5B">
        <w:t xml:space="preserve"> tabla 3.3</w:t>
      </w:r>
      <w:r w:rsidR="00602B9D">
        <w:t xml:space="preserve">  junto con su escala de medición.</w:t>
      </w:r>
    </w:p>
    <w:p w14:paraId="4D0D048F" w14:textId="77777777" w:rsidR="005B0D32" w:rsidRDefault="005B0D32" w:rsidP="004A5B2D">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lastRenderedPageBreak/>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3CF825A7"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6639401C" w:rsidR="00FD1FEE" w:rsidRPr="006024A1"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ción conceptual</w:t>
            </w:r>
          </w:p>
        </w:tc>
        <w:tc>
          <w:tcPr>
            <w:tcW w:w="2181" w:type="dxa"/>
            <w:tcBorders>
              <w:top w:val="single" w:sz="4" w:space="0" w:color="auto"/>
              <w:left w:val="single" w:sz="4" w:space="0" w:color="auto"/>
              <w:bottom w:val="single" w:sz="4" w:space="0" w:color="auto"/>
              <w:right w:val="single" w:sz="4" w:space="0" w:color="auto"/>
            </w:tcBorders>
          </w:tcPr>
          <w:p w14:paraId="740477DB" w14:textId="02CACBC1" w:rsidR="00FD1FEE"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D9D0BC0" w:rsidR="00FD1FEE" w:rsidRPr="00FD1FEE" w:rsidRDefault="00FD1FEE" w:rsidP="00CC615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mide </w:t>
            </w:r>
            <w:r w:rsidR="00CC615C">
              <w:rPr>
                <w:rFonts w:ascii="Arial" w:hAnsi="Arial" w:cs="Arial"/>
              </w:rPr>
              <w:t xml:space="preserve">a través de una encuesta y un ítem en </w:t>
            </w:r>
            <w:r>
              <w:rPr>
                <w:rFonts w:ascii="Arial" w:hAnsi="Arial" w:cs="Arial"/>
              </w:rPr>
              <w:t>una escala Likert de 5 puntos. Donde 1 representa Muy difícil y 5 representa Muy Fácil</w:t>
            </w:r>
            <w:r w:rsidR="00CC615C">
              <w:rPr>
                <w:rFonts w:ascii="Arial" w:hAnsi="Arial" w:cs="Arial"/>
              </w:rPr>
              <w:t xml:space="preserve"> </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11A409B8"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00D84DFD"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w:t>
            </w:r>
            <w:r w:rsidR="00CC615C">
              <w:rPr>
                <w:rFonts w:ascii="Arial" w:hAnsi="Arial" w:cs="Arial"/>
              </w:rPr>
              <w:t xml:space="preserve"> a través de una encuesta y un ítem en </w:t>
            </w:r>
            <w:r>
              <w:rPr>
                <w:rFonts w:ascii="Arial" w:hAnsi="Arial" w:cs="Arial"/>
              </w:rPr>
              <w:t>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lastRenderedPageBreak/>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4CB3CE90"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 xml:space="preserve">Esta variable se mide </w:t>
            </w:r>
            <w:r w:rsidR="00CC615C">
              <w:rPr>
                <w:rFonts w:ascii="Arial" w:hAnsi="Arial" w:cs="Arial"/>
              </w:rPr>
              <w:t xml:space="preserve">a través de </w:t>
            </w:r>
            <w:r w:rsidR="00CC615C">
              <w:rPr>
                <w:rFonts w:ascii="Arial" w:hAnsi="Arial" w:cs="Arial"/>
              </w:rPr>
              <w:lastRenderedPageBreak/>
              <w:t xml:space="preserve">una encuesta y un ítem en </w:t>
            </w:r>
            <w:r>
              <w:rPr>
                <w:rFonts w:ascii="Arial" w:hAnsi="Arial" w:cs="Arial"/>
              </w:rPr>
              <w:t>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lastRenderedPageBreak/>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3B71F3B9"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Total inconformidad y 5 representa Total conformidad.</w:t>
            </w:r>
          </w:p>
        </w:tc>
      </w:tr>
      <w:tr w:rsidR="004139D1" w:rsidRPr="00367225" w14:paraId="1C59E681"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A4718D8" w14:textId="1CB01EDC" w:rsidR="004139D1" w:rsidRDefault="004139D1" w:rsidP="00E75FBE">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 xml:space="preserve">apacidad  de </w:t>
            </w:r>
            <w:del w:id="652" w:author="Roger Granda" w:date="2015-03-18T12:58:00Z">
              <w:r w:rsidRPr="004139D1" w:rsidDel="009D620E">
                <w:rPr>
                  <w:rFonts w:ascii="Arial" w:hAnsi="Arial" w:cs="Arial"/>
                  <w:b w:val="0"/>
                </w:rPr>
                <w:delText xml:space="preserve">las </w:delText>
              </w:r>
            </w:del>
            <w:r w:rsidRPr="004139D1">
              <w:rPr>
                <w:rFonts w:ascii="Arial" w:hAnsi="Arial" w:cs="Arial"/>
                <w:b w:val="0"/>
              </w:rPr>
              <w:t>herramientas</w:t>
            </w:r>
            <w:del w:id="653" w:author="Roger Granda" w:date="2015-03-19T01:46:00Z">
              <w:r w:rsidRPr="004139D1" w:rsidDel="00350A5C">
                <w:rPr>
                  <w:rFonts w:ascii="Arial" w:hAnsi="Arial" w:cs="Arial"/>
                  <w:b w:val="0"/>
                </w:rPr>
                <w:delText xml:space="preserve"> que utiliza</w:delText>
              </w:r>
            </w:del>
            <w:r w:rsidRPr="004139D1">
              <w:rPr>
                <w:rFonts w:ascii="Arial" w:hAnsi="Arial" w:cs="Arial"/>
                <w:b w:val="0"/>
              </w:rPr>
              <w:t xml:space="preserve">  para reflejar </w:t>
            </w:r>
            <w:del w:id="654" w:author="Roger Granda" w:date="2015-03-19T02:58:00Z">
              <w:r w:rsidRPr="004139D1" w:rsidDel="00E75FBE">
                <w:rPr>
                  <w:rFonts w:ascii="Arial" w:hAnsi="Arial" w:cs="Arial"/>
                  <w:b w:val="0"/>
                </w:rPr>
                <w:delText xml:space="preserve">el </w:delText>
              </w:r>
            </w:del>
            <w:r w:rsidRPr="004139D1">
              <w:rPr>
                <w:rFonts w:ascii="Arial" w:hAnsi="Arial" w:cs="Arial"/>
                <w:b w:val="0"/>
              </w:rPr>
              <w:t>aporte real</w:t>
            </w:r>
            <w:del w:id="655" w:author="Roger Granda" w:date="2015-03-18T12:58:00Z">
              <w:r w:rsidRPr="004139D1" w:rsidDel="009D620E">
                <w:rPr>
                  <w:rFonts w:ascii="Arial" w:hAnsi="Arial" w:cs="Arial"/>
                  <w:b w:val="0"/>
                </w:rPr>
                <w:delText xml:space="preserve"> de cada</w:delText>
              </w:r>
              <w:r w:rsidDel="009D620E">
                <w:rPr>
                  <w:rFonts w:ascii="Arial" w:hAnsi="Arial" w:cs="Arial"/>
                  <w:b w:val="0"/>
                </w:rPr>
                <w:delText xml:space="preserve"> estudiante</w:delText>
              </w:r>
            </w:del>
          </w:p>
        </w:tc>
        <w:tc>
          <w:tcPr>
            <w:tcW w:w="3686" w:type="dxa"/>
          </w:tcPr>
          <w:p w14:paraId="6490BE8E" w14:textId="0B26ED32" w:rsidR="004139D1" w:rsidRDefault="004139D1" w:rsidP="00E75FB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percepción que el estudiante tiene en cuanto a la</w:t>
            </w:r>
            <w:r w:rsidR="007C624D">
              <w:rPr>
                <w:rFonts w:ascii="Arial" w:hAnsi="Arial" w:cs="Arial"/>
                <w:color w:val="000000"/>
              </w:rPr>
              <w:t xml:space="preserve"> capacidad de la </w:t>
            </w:r>
            <w:r>
              <w:rPr>
                <w:rFonts w:ascii="Arial" w:hAnsi="Arial" w:cs="Arial"/>
                <w:color w:val="000000"/>
              </w:rPr>
              <w:t xml:space="preserve"> herramienta que utiliza </w:t>
            </w:r>
            <w:r w:rsidR="007C624D">
              <w:rPr>
                <w:rFonts w:ascii="Arial" w:hAnsi="Arial" w:cs="Arial"/>
                <w:color w:val="000000"/>
              </w:rPr>
              <w:t>para reflejar su</w:t>
            </w:r>
            <w:del w:id="656" w:author="Roger Granda" w:date="2015-03-19T02:58:00Z">
              <w:r w:rsidR="007C624D" w:rsidDel="00E75FBE">
                <w:rPr>
                  <w:rFonts w:ascii="Arial" w:hAnsi="Arial" w:cs="Arial"/>
                  <w:color w:val="000000"/>
                </w:rPr>
                <w:delText xml:space="preserve"> </w:delText>
              </w:r>
              <w:r w:rsidDel="00E75FBE">
                <w:rPr>
                  <w:rFonts w:ascii="Arial" w:hAnsi="Arial" w:cs="Arial"/>
                  <w:color w:val="000000"/>
                </w:rPr>
                <w:delText>su</w:delText>
              </w:r>
            </w:del>
            <w:ins w:id="657" w:author="Roger Granda" w:date="2015-03-19T02:58:00Z">
              <w:r w:rsidR="00E75FBE">
                <w:rPr>
                  <w:rFonts w:ascii="Arial" w:hAnsi="Arial" w:cs="Arial"/>
                  <w:color w:val="000000"/>
                </w:rPr>
                <w:t>s</w:t>
              </w:r>
            </w:ins>
            <w:r>
              <w:rPr>
                <w:rFonts w:ascii="Arial" w:hAnsi="Arial" w:cs="Arial"/>
                <w:color w:val="000000"/>
              </w:rPr>
              <w:t xml:space="preserve"> </w:t>
            </w:r>
            <w:del w:id="658" w:author="Roger Granda" w:date="2015-03-19T02:58:00Z">
              <w:r w:rsidDel="00E75FBE">
                <w:rPr>
                  <w:rFonts w:ascii="Arial" w:hAnsi="Arial" w:cs="Arial"/>
                  <w:color w:val="000000"/>
                </w:rPr>
                <w:delText xml:space="preserve">aporte </w:delText>
              </w:r>
            </w:del>
            <w:ins w:id="659" w:author="Roger Granda" w:date="2015-03-19T02:58:00Z">
              <w:r w:rsidR="00E75FBE">
                <w:rPr>
                  <w:rFonts w:ascii="Arial" w:hAnsi="Arial" w:cs="Arial"/>
                  <w:color w:val="000000"/>
                </w:rPr>
                <w:t xml:space="preserve">contribuciones </w:t>
              </w:r>
            </w:ins>
            <w:r>
              <w:rPr>
                <w:rFonts w:ascii="Arial" w:hAnsi="Arial" w:cs="Arial"/>
                <w:color w:val="000000"/>
              </w:rPr>
              <w:t>real</w:t>
            </w:r>
            <w:ins w:id="660" w:author="Roger Granda" w:date="2015-03-19T02:59:00Z">
              <w:r w:rsidR="00E75FBE">
                <w:rPr>
                  <w:rFonts w:ascii="Arial" w:hAnsi="Arial" w:cs="Arial"/>
                  <w:color w:val="000000"/>
                </w:rPr>
                <w:t>es</w:t>
              </w:r>
            </w:ins>
            <w:del w:id="661" w:author="Roger Granda" w:date="2015-03-19T02:59:00Z">
              <w:r w:rsidDel="00E75FBE">
                <w:rPr>
                  <w:rFonts w:ascii="Arial" w:hAnsi="Arial" w:cs="Arial"/>
                  <w:color w:val="000000"/>
                </w:rPr>
                <w:delText xml:space="preserve"> de trabajo</w:delText>
              </w:r>
            </w:del>
            <w:ins w:id="662" w:author="Roger Granda" w:date="2015-03-19T02:59:00Z">
              <w:r w:rsidR="00E75FBE">
                <w:rPr>
                  <w:rFonts w:ascii="Arial" w:hAnsi="Arial" w:cs="Arial"/>
                  <w:color w:val="000000"/>
                </w:rPr>
                <w:t>, cuando ha realizado un trabajo colaborativo de modelamiento de datos.</w:t>
              </w:r>
            </w:ins>
            <w:del w:id="663" w:author="Roger Granda" w:date="2015-03-19T02:59:00Z">
              <w:r w:rsidDel="00E75FBE">
                <w:rPr>
                  <w:rFonts w:ascii="Arial" w:hAnsi="Arial" w:cs="Arial"/>
                  <w:color w:val="000000"/>
                </w:rPr>
                <w:delText>.</w:delText>
              </w:r>
            </w:del>
            <w:r w:rsidR="007C624D">
              <w:rPr>
                <w:rFonts w:ascii="Arial" w:hAnsi="Arial" w:cs="Arial"/>
                <w:color w:val="000000"/>
              </w:rPr>
              <w:t xml:space="preserve"> </w:t>
            </w:r>
          </w:p>
        </w:tc>
        <w:tc>
          <w:tcPr>
            <w:tcW w:w="2181" w:type="dxa"/>
          </w:tcPr>
          <w:p w14:paraId="1FEB2E3F" w14:textId="58D5073D" w:rsidR="004139D1" w:rsidRDefault="004139D1" w:rsidP="00E06B6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an escala Likert de 5 puntos. Donde 1 representa totalmente alejado de la realidad y 5 toalmente cercano a la realidad.</w:t>
            </w:r>
          </w:p>
        </w:tc>
      </w:tr>
      <w:tr w:rsidR="0081422D" w:rsidRPr="00367225" w14:paraId="4696D96A"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90A2E45" w:rsidR="0081422D" w:rsidRPr="00E06B67" w:rsidRDefault="003E3260"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35FA2B21" w:rsidR="0081422D" w:rsidRDefault="003E3260" w:rsidP="003E3260">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presenta la utilización de la superficie colaborativa en el experimento</w:t>
            </w:r>
            <w:r w:rsidR="004139D1">
              <w:rPr>
                <w:rFonts w:ascii="Arial" w:hAnsi="Arial" w:cs="Arial"/>
                <w:color w:val="000000"/>
              </w:rPr>
              <w:t xml:space="preserve"> o la utilización de herramientas tradicionales</w:t>
            </w:r>
            <w:r>
              <w:rPr>
                <w:rFonts w:ascii="Arial" w:hAnsi="Arial" w:cs="Arial"/>
                <w:color w:val="000000"/>
              </w:rPr>
              <w:t>.</w:t>
            </w:r>
            <w:r w:rsidR="00B72108">
              <w:rPr>
                <w:rFonts w:ascii="Arial" w:hAnsi="Arial" w:cs="Arial"/>
                <w:color w:val="000000"/>
              </w:rPr>
              <w:t xml:space="preserve"> </w:t>
            </w:r>
          </w:p>
        </w:tc>
        <w:tc>
          <w:tcPr>
            <w:tcW w:w="2181" w:type="dxa"/>
            <w:vAlign w:val="center"/>
          </w:tcPr>
          <w:p w14:paraId="4CDC9D99" w14:textId="17C5E526" w:rsidR="0081422D" w:rsidRDefault="00CC615C" w:rsidP="0081422D">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736533C1" w14:textId="77777777" w:rsidR="00FD1FEE" w:rsidRDefault="00FD1FEE" w:rsidP="004A5B2D">
      <w:pPr>
        <w:pStyle w:val="Texto"/>
        <w:ind w:left="1416"/>
      </w:pPr>
    </w:p>
    <w:p w14:paraId="0C7F6D06" w14:textId="016E024C" w:rsidR="00FD1FEE" w:rsidRDefault="00FD1FEE" w:rsidP="004A5B2D">
      <w:pPr>
        <w:pStyle w:val="Texto"/>
        <w:ind w:left="1416"/>
      </w:pPr>
    </w:p>
    <w:p w14:paraId="670DCA6A" w14:textId="18646467" w:rsidR="009F72AB" w:rsidRDefault="006F386E" w:rsidP="004A5B2D">
      <w:pPr>
        <w:pStyle w:val="Texto"/>
        <w:ind w:left="1416"/>
      </w:pPr>
      <w:r>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w:t>
      </w:r>
      <w:ins w:id="664" w:author="Roger Granda" w:date="2015-03-18T13:13:00Z">
        <w:r w:rsidR="00EF7F2C">
          <w:t xml:space="preserve"> las variables de</w:t>
        </w:r>
      </w:ins>
      <w:del w:id="665" w:author="Roger Granda" w:date="2015-03-18T13:13:00Z">
        <w:r w:rsidR="009F72AB" w:rsidRPr="005313F2" w:rsidDel="00EF7F2C">
          <w:delText xml:space="preserve"> a la</w:delText>
        </w:r>
      </w:del>
      <w:r w:rsidR="009F72AB" w:rsidRPr="005313F2">
        <w:t xml:space="preserve">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A47785"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23E0820B" w:rsidR="004103C2" w:rsidRDefault="00CD0773" w:rsidP="004A5B2D">
      <w:pPr>
        <w:pStyle w:val="Texto"/>
        <w:ind w:left="1416"/>
      </w:pPr>
      <w:r>
        <w:t>Para llevar acabo esto, e</w:t>
      </w:r>
      <w:r w:rsidR="00E7074E">
        <w:t>n primer lugar s</w:t>
      </w:r>
      <w:r w:rsidR="009F72AB">
        <w:t xml:space="preserve">e realizó una observación </w:t>
      </w:r>
      <w:r w:rsidR="00AD299C">
        <w:t>en la que se midieron las variables indicadas</w:t>
      </w:r>
      <w:del w:id="666" w:author="Roger Granda" w:date="2015-03-18T13:14:00Z">
        <w:r w:rsidR="00AD299C" w:rsidDel="00EF7F2C">
          <w:delText xml:space="preserve"> en la tabla </w:delText>
        </w:r>
        <w:r w:rsidR="00527484" w:rsidDel="00EF7F2C">
          <w:delText>3.3</w:delText>
        </w:r>
      </w:del>
      <w:r w:rsidR="00AD299C">
        <w:t xml:space="preserve">, esta medición se la hizo usando un </w:t>
      </w:r>
      <w:r w:rsidR="009F72AB">
        <w:t xml:space="preserve"> </w:t>
      </w:r>
      <w:r w:rsidR="004103C2">
        <w:t>formulario</w:t>
      </w:r>
      <w:r w:rsidR="00E7074E">
        <w:t xml:space="preserve"> de encuesta</w:t>
      </w:r>
      <w:r w:rsidR="006F386E">
        <w:t xml:space="preserve"> </w:t>
      </w:r>
      <w:r w:rsidR="00AD299C">
        <w:t xml:space="preserve">que se aplicó a los profesores  (ver </w:t>
      </w:r>
      <w:r w:rsidR="006F386E">
        <w:t>anexo C</w:t>
      </w:r>
      <w:r w:rsidR="00AD299C">
        <w:t>)</w:t>
      </w:r>
      <w:r w:rsidR="004103C2">
        <w:t xml:space="preserve">. </w:t>
      </w:r>
      <w:r>
        <w:t xml:space="preserve">Posteriormente, se </w:t>
      </w:r>
      <w:r w:rsidR="006F386E">
        <w:t xml:space="preserve">condujo una sesión de trabajo </w:t>
      </w:r>
      <w:r>
        <w:t xml:space="preserve">que </w:t>
      </w:r>
      <w:r w:rsidR="004103C2">
        <w:t>consistió en la participación de los profesores en el monitoreo y evaluación de una sesión de trabajo colaborativo</w:t>
      </w:r>
      <w:r w:rsidR="00BD413E">
        <w:t>, con la versión final de la solución</w:t>
      </w:r>
      <w:r w:rsidR="004103C2">
        <w:t xml:space="preserve">.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w:t>
      </w:r>
      <w:r w:rsidR="004103C2">
        <w:lastRenderedPageBreak/>
        <w:t>evaluar las sesiones de trabajo.</w:t>
      </w:r>
      <w:r w:rsidR="009F72AB">
        <w:t xml:space="preserve"> Una vez finalizada la experimentación, se realizó una segunda observación </w:t>
      </w:r>
      <w:r w:rsidR="00527484">
        <w:t xml:space="preserve">en la que </w:t>
      </w:r>
      <w:r w:rsidR="00AD299C">
        <w:t xml:space="preserve"> se volvió a medir las mismas variables, utilizando un</w:t>
      </w:r>
      <w:r w:rsidR="00E7074E">
        <w:t xml:space="preserve"> formulario</w:t>
      </w:r>
      <w:r w:rsidR="00AD299C">
        <w:t xml:space="preserve"> (Ver </w:t>
      </w:r>
      <w:r w:rsidR="00EB1CF0">
        <w:t xml:space="preserve">anexo </w:t>
      </w:r>
      <w:r w:rsidR="006F386E">
        <w:t>D</w:t>
      </w:r>
      <w:r w:rsidR="00AD299C">
        <w:t xml:space="preserve">) </w:t>
      </w:r>
      <w:r w:rsidR="00CC615C">
        <w:t>que contiene ítems comunes</w:t>
      </w:r>
      <w:r w:rsidR="00AD299C">
        <w:t xml:space="preserve"> a los que se usaron en la pre-prueba.</w:t>
      </w:r>
    </w:p>
    <w:p w14:paraId="2C0DA106" w14:textId="0417C36A" w:rsidR="00371DC4" w:rsidRDefault="00371DC4" w:rsidP="004A5B2D">
      <w:pPr>
        <w:pStyle w:val="Texto"/>
        <w:ind w:left="1416"/>
      </w:pPr>
    </w:p>
    <w:p w14:paraId="7D78D257" w14:textId="492B61EE" w:rsidR="00FB7BDA" w:rsidRDefault="00E4348F" w:rsidP="004A5B2D">
      <w:pPr>
        <w:pStyle w:val="Texto"/>
        <w:ind w:left="1416"/>
      </w:pPr>
      <w:r>
        <w:t xml:space="preserve">Para el diseño del experimento que considera a los </w:t>
      </w:r>
      <w:r w:rsidR="00EA10A5">
        <w:t xml:space="preserve">estudiantes, </w:t>
      </w:r>
      <w:del w:id="667" w:author="Roger Granda" w:date="2015-03-18T12:58:00Z">
        <w:r w:rsidR="00EA10A5" w:rsidDel="009D620E">
          <w:delText>también</w:delText>
        </w:r>
        <w:r w:rsidDel="009D620E">
          <w:delText xml:space="preserve"> </w:delText>
        </w:r>
      </w:del>
      <w:r>
        <w:t>se utilizó un esquema pre-post test</w:t>
      </w:r>
      <w:r w:rsidR="00AD299C">
        <w:t>1 – post test2</w:t>
      </w:r>
      <w:r w:rsidR="0063065B">
        <w:t xml:space="preserve"> con grupo de control</w:t>
      </w:r>
      <w:r w:rsidR="00266627">
        <w:t>,</w:t>
      </w:r>
      <w:r w:rsidR="00F337C0">
        <w:t xml:space="preserve"> como se observa en la figura 3.11</w:t>
      </w:r>
      <w:r>
        <w:t>.</w:t>
      </w:r>
      <w:r w:rsidR="00AD299C">
        <w:t xml:space="preserve"> </w:t>
      </w:r>
      <w:r w:rsidR="00FB7BDA">
        <w:t xml:space="preserve">Las variables </w:t>
      </w:r>
      <w:r w:rsidR="00BD413E">
        <w:t>medidas</w:t>
      </w:r>
      <w:r w:rsidR="00FB7BDA">
        <w:t xml:space="preserve"> para estos sujetos de estudio </w:t>
      </w:r>
      <w:ins w:id="668" w:author="Katherine Chiluiza" w:date="2015-03-12T02:56:00Z">
        <w:r w:rsidR="00BD413E">
          <w:t>en el pre y post test 2</w:t>
        </w:r>
      </w:ins>
      <w:ins w:id="669" w:author="Roger Granda" w:date="2015-03-18T12:58:00Z">
        <w:r w:rsidR="009D620E">
          <w:t xml:space="preserve"> </w:t>
        </w:r>
      </w:ins>
      <w:r w:rsidR="00FB7BDA">
        <w:t xml:space="preserve">son: </w:t>
      </w:r>
      <w:r w:rsidR="00FB7BDA" w:rsidRPr="005313F2">
        <w:t>percepción en relación a la equidad de la carga de trabajo</w:t>
      </w:r>
      <w:ins w:id="670" w:author="Katherine Chiluiza" w:date="2015-03-11T15:42:00Z">
        <w:r w:rsidR="00AD299C">
          <w:t>,</w:t>
        </w:r>
      </w:ins>
      <w:del w:id="671" w:author="Katherine Chiluiza" w:date="2015-03-11T15:42:00Z">
        <w:r w:rsidR="00FB7BDA" w:rsidRPr="005313F2" w:rsidDel="00AD299C">
          <w:delText xml:space="preserve"> y</w:delText>
        </w:r>
      </w:del>
      <w:r w:rsidR="00FB7BDA" w:rsidRPr="005313F2">
        <w:t xml:space="preserve">  </w:t>
      </w:r>
      <w:r w:rsidR="00AC1FDE">
        <w:t>conformidad de</w:t>
      </w:r>
      <w:r w:rsidR="00FB7BDA" w:rsidRPr="005313F2">
        <w:t xml:space="preserve"> calificaciones individuales y grupales obtenidas</w:t>
      </w:r>
      <w:ins w:id="672" w:author="Roger Granda" w:date="2015-03-18T12:59:00Z">
        <w:r w:rsidR="00DA5D47">
          <w:t>, y c</w:t>
        </w:r>
        <w:r w:rsidR="00DA5D47" w:rsidRPr="004139D1">
          <w:t>apacidad  de herramientas que utiliza  para reflejar el aporte real</w:t>
        </w:r>
        <w:r w:rsidR="00DA5D47">
          <w:rPr>
            <w:b/>
          </w:rPr>
          <w:t xml:space="preserve"> </w:t>
        </w:r>
      </w:ins>
      <w:del w:id="673" w:author="Roger Granda" w:date="2015-03-18T12:59:00Z">
        <w:r w:rsidR="00FB7BDA" w:rsidRPr="005313F2" w:rsidDel="00DA5D47">
          <w:delText xml:space="preserve"> </w:delText>
        </w:r>
      </w:del>
      <w:r w:rsidR="00FB7BDA" w:rsidRPr="005313F2">
        <w:t xml:space="preserve">en </w:t>
      </w:r>
      <w:r w:rsidR="00AC1FDE">
        <w:t xml:space="preserve">trabajos colaborativos </w:t>
      </w:r>
      <w:r w:rsidR="00FB7BDA" w:rsidRPr="005313F2">
        <w:t>de modelado de datos</w:t>
      </w:r>
      <w:ins w:id="674" w:author="Katherine Chiluiza" w:date="2015-03-11T15:42:00Z">
        <w:del w:id="675" w:author="Roger Granda" w:date="2015-03-18T12:59:00Z">
          <w:r w:rsidR="00AD299C" w:rsidDel="00DA5D47">
            <w:delText>, xxx , zz (poner todas).</w:delText>
          </w:r>
        </w:del>
      </w:ins>
      <w:r w:rsidR="00FB7BDA" w:rsidRPr="005313F2">
        <w:rPr>
          <w:rStyle w:val="TextoCar"/>
        </w:rPr>
        <w:t>.</w:t>
      </w:r>
      <w:ins w:id="676" w:author="Roger Granda" w:date="2015-03-18T12:59:00Z">
        <w:r w:rsidR="00DA5D47">
          <w:rPr>
            <w:rStyle w:val="TextoCar"/>
          </w:rPr>
          <w:t xml:space="preserve"> </w:t>
        </w:r>
      </w:ins>
      <w:r>
        <w:t xml:space="preserve"> </w:t>
      </w:r>
      <w:ins w:id="677" w:author="Katherine Chiluiza" w:date="2015-03-12T02:56:00Z">
        <w:r w:rsidR="00BD413E">
          <w:t xml:space="preserve"> </w:t>
        </w:r>
      </w:ins>
      <w:ins w:id="678" w:author="Katherine Chiluiza" w:date="2015-03-12T02:57:00Z">
        <w:r w:rsidR="00BD413E">
          <w:t xml:space="preserve">Para el post test 1 son: </w:t>
        </w:r>
      </w:ins>
      <w:ins w:id="679" w:author="Roger Granda" w:date="2015-03-18T13:00:00Z">
        <w:r w:rsidR="00DA5D47" w:rsidRPr="005313F2">
          <w:t>percepción en relación a la equidad de la carga de trabajo</w:t>
        </w:r>
        <w:r w:rsidR="00DA5D47">
          <w:t xml:space="preserve"> y c</w:t>
        </w:r>
        <w:r w:rsidR="00DA5D47" w:rsidRPr="004139D1">
          <w:t>apacidad  de herramientas que utiliza  para reflejar el aporte real</w:t>
        </w:r>
        <w:r w:rsidR="00DA5D47">
          <w:rPr>
            <w:b/>
          </w:rPr>
          <w:t xml:space="preserve"> </w:t>
        </w:r>
        <w:r w:rsidR="00DA5D47" w:rsidRPr="005313F2">
          <w:t xml:space="preserve">en </w:t>
        </w:r>
        <w:r w:rsidR="00DA5D47">
          <w:t xml:space="preserve">trabajos colaborativos </w:t>
        </w:r>
        <w:r w:rsidR="00DA5D47" w:rsidRPr="005313F2">
          <w:t>de modelado de datos</w:t>
        </w:r>
      </w:ins>
      <w:ins w:id="680" w:author="Katherine Chiluiza" w:date="2015-03-12T02:57:00Z">
        <w:del w:id="681" w:author="Roger Granda" w:date="2015-03-18T13:00:00Z">
          <w:r w:rsidR="00BD413E" w:rsidDel="00DA5D47">
            <w:delText>xxxx,yyyy</w:delText>
          </w:r>
        </w:del>
        <w:r w:rsidR="00BD413E">
          <w:t xml:space="preserve">. En el caso del post test1 se midió exclusivamente las variables indicadas por cuanto aún no se tenía al momento de realizar el experimento 1, todas las funcionalidades listas. </w:t>
        </w:r>
      </w:ins>
      <w:ins w:id="682" w:author="Roger Granda" w:date="2015-03-18T13:01:00Z">
        <w:r w:rsidR="00DA5D47">
          <w:t xml:space="preserve">Debido a esto el profesor no pudo proveer las calificaciones individuales y grupales, por lo que no se pudo realizar la medición de las </w:t>
        </w:r>
        <w:r w:rsidR="00DA5D47">
          <w:lastRenderedPageBreak/>
          <w:t xml:space="preserve">variables asociadas a conformidad de calificaciones </w:t>
        </w:r>
      </w:ins>
      <w:ins w:id="683" w:author="Roger Granda" w:date="2015-03-18T13:02:00Z">
        <w:r w:rsidR="00DA5D47">
          <w:t xml:space="preserve">individuales y </w:t>
        </w:r>
      </w:ins>
      <w:ins w:id="684" w:author="Roger Granda" w:date="2015-03-18T13:01:00Z">
        <w:r w:rsidR="00DA5D47">
          <w:t>grupales</w:t>
        </w:r>
      </w:ins>
      <w:ins w:id="685" w:author="Roger Granda" w:date="2015-03-18T13:02:00Z">
        <w:r w:rsidR="00DA5D47">
          <w:t>.</w:t>
        </w:r>
      </w:ins>
      <w:ins w:id="686" w:author="Katherine Chiluiza" w:date="2015-03-12T02:57:00Z">
        <w:del w:id="687" w:author="Roger Granda" w:date="2015-03-18T13:00:00Z">
          <w:r w:rsidR="00BD413E" w:rsidDel="00DA5D47">
            <w:delText>El profesor a cargo, tampoco report</w:delText>
          </w:r>
        </w:del>
      </w:ins>
      <w:ins w:id="688" w:author="Katherine Chiluiza" w:date="2015-03-12T02:58:00Z">
        <w:del w:id="689" w:author="Roger Granda" w:date="2015-03-18T13:00:00Z">
          <w:r w:rsidR="00BD413E" w:rsidDel="00DA5D47">
            <w:delText>ó los resultados de la medición de la calificación. (o lo que que sea)</w:delText>
          </w:r>
        </w:del>
      </w:ins>
    </w:p>
    <w:p w14:paraId="1234F8CE" w14:textId="2475F062" w:rsidR="00FB7BDA" w:rsidRDefault="00AD299C" w:rsidP="004A5B2D">
      <w:pPr>
        <w:pStyle w:val="Texto"/>
        <w:ind w:left="1416"/>
        <w:rPr>
          <w:rStyle w:val="TextoCar"/>
        </w:rPr>
      </w:pPr>
      <w:ins w:id="690" w:author="Katherine Chiluiza" w:date="2015-03-11T15:42:00Z">
        <w:r>
          <w:t>Los grupos de control y experimental se conformaron aleatoriamente</w:t>
        </w:r>
      </w:ins>
      <w:ins w:id="691" w:author="Roger Granda" w:date="2015-03-18T13:03:00Z">
        <w:r w:rsidR="00DA5D47">
          <w:t xml:space="preserve"> para cada observación</w:t>
        </w:r>
      </w:ins>
      <w:ins w:id="692" w:author="Katherine Chiluiza" w:date="2015-03-11T15:42:00Z">
        <w:r>
          <w:t xml:space="preserve">. </w:t>
        </w:r>
      </w:ins>
      <w:ins w:id="693" w:author="Katherine Chiluiza" w:date="2015-03-11T15:43:00Z">
        <w:r>
          <w:t xml:space="preserve">Los estudiantes fueron asignados a grupos de trabajo en los que participaron </w:t>
        </w:r>
      </w:ins>
      <w:del w:id="694" w:author="Katherine Chiluiza" w:date="2015-03-11T15:43:00Z">
        <w:r w:rsidR="00E4348F" w:rsidDel="00AD299C">
          <w:delText xml:space="preserve">Se definió la conformación de </w:delText>
        </w:r>
        <w:r w:rsidR="00E4348F" w:rsidDel="00AD299C">
          <w:rPr>
            <w:rStyle w:val="TextoCar"/>
          </w:rPr>
          <w:delText xml:space="preserve">grupos conformados de </w:delText>
        </w:r>
      </w:del>
      <w:r w:rsidR="00E4348F">
        <w:rPr>
          <w:rStyle w:val="TextoCar"/>
        </w:rPr>
        <w:t xml:space="preserve">3 </w:t>
      </w:r>
      <w:r w:rsidR="00FB7BDA">
        <w:rPr>
          <w:rStyle w:val="TextoCar"/>
        </w:rPr>
        <w:t>a</w:t>
      </w:r>
      <w:r w:rsidR="00E4348F">
        <w:rPr>
          <w:rStyle w:val="TextoCar"/>
        </w:rPr>
        <w:t xml:space="preserve"> 4 estudiantes escogidos al azar</w:t>
      </w:r>
      <w:r w:rsidR="00D03BC0">
        <w:rPr>
          <w:rStyle w:val="TextoCar"/>
        </w:rPr>
        <w:t xml:space="preserve">. </w:t>
      </w:r>
      <w:ins w:id="695" w:author="Katherine Chiluiza" w:date="2015-03-11T15:43:00Z">
        <w:r>
          <w:rPr>
            <w:rStyle w:val="TextoCar"/>
          </w:rPr>
          <w:t xml:space="preserve">Los estudiantes asignados al grupo experimental participaron </w:t>
        </w:r>
      </w:ins>
      <w:del w:id="696" w:author="Katherine Chiluiza" w:date="2015-03-11T15:44:00Z">
        <w:r w:rsidR="00D03BC0" w:rsidDel="00AD299C">
          <w:rPr>
            <w:rStyle w:val="TextoCar"/>
          </w:rPr>
          <w:delText xml:space="preserve">Estos grupos </w:delText>
        </w:r>
        <w:r w:rsidR="00E4348F" w:rsidDel="00AD299C">
          <w:rPr>
            <w:rStyle w:val="TextoCar"/>
          </w:rPr>
          <w:delText xml:space="preserve">participaron </w:delText>
        </w:r>
      </w:del>
      <w:r w:rsidR="00E4348F">
        <w:rPr>
          <w:rStyle w:val="TextoCar"/>
        </w:rPr>
        <w:t xml:space="preserve">utilizando </w:t>
      </w:r>
      <w:r w:rsidR="00D03BC0">
        <w:rPr>
          <w:rStyle w:val="TextoCar"/>
        </w:rPr>
        <w:t>la superficie colaborativa.</w:t>
      </w:r>
      <w:ins w:id="697" w:author="Roger Granda" w:date="2015-03-18T13:07:00Z">
        <w:r w:rsidR="00DA5D47">
          <w:rPr>
            <w:rStyle w:val="TextoCar"/>
          </w:rPr>
          <w:t xml:space="preserve"> Los estudiantes en el grupo de control participaron utilizando herramientas tradicionales, las cuales fueron: </w:t>
        </w:r>
      </w:ins>
      <w:ins w:id="698" w:author="Roger Granda" w:date="2015-03-18T13:26:00Z">
        <w:r w:rsidR="000C012E">
          <w:rPr>
            <w:rStyle w:val="TextoCar"/>
          </w:rPr>
          <w:t xml:space="preserve">marcadores </w:t>
        </w:r>
      </w:ins>
      <w:ins w:id="699" w:author="Roger Granda" w:date="2015-03-18T13:08:00Z">
        <w:r w:rsidR="00DA5D47">
          <w:rPr>
            <w:rStyle w:val="TextoCar"/>
          </w:rPr>
          <w:t>de colores</w:t>
        </w:r>
      </w:ins>
      <w:ins w:id="700" w:author="Roger Granda" w:date="2015-03-18T13:07:00Z">
        <w:r w:rsidR="000C012E">
          <w:rPr>
            <w:rStyle w:val="TextoCar"/>
          </w:rPr>
          <w:t>,</w:t>
        </w:r>
        <w:r w:rsidR="00DA5D47">
          <w:rPr>
            <w:rStyle w:val="TextoCar"/>
          </w:rPr>
          <w:t xml:space="preserve"> papel</w:t>
        </w:r>
      </w:ins>
      <w:ins w:id="701" w:author="Roger Granda" w:date="2015-03-18T13:28:00Z">
        <w:r w:rsidR="000C012E">
          <w:rPr>
            <w:rStyle w:val="TextoCar"/>
          </w:rPr>
          <w:t>ógrafo</w:t>
        </w:r>
      </w:ins>
      <w:ins w:id="702" w:author="Roger Granda" w:date="2015-03-18T13:08:00Z">
        <w:r w:rsidR="00DA5D47">
          <w:rPr>
            <w:rStyle w:val="TextoCar"/>
          </w:rPr>
          <w:t xml:space="preserve"> </w:t>
        </w:r>
      </w:ins>
      <w:ins w:id="703" w:author="Roger Granda" w:date="2015-03-18T13:26:00Z">
        <w:r w:rsidR="000C012E">
          <w:rPr>
            <w:rStyle w:val="TextoCar"/>
          </w:rPr>
          <w:t xml:space="preserve"> y stikerts; </w:t>
        </w:r>
      </w:ins>
      <w:ins w:id="704" w:author="Roger Granda" w:date="2015-03-19T03:02:00Z">
        <w:r w:rsidR="00E75FBE">
          <w:rPr>
            <w:rStyle w:val="TextoCar"/>
          </w:rPr>
          <w:t>o</w:t>
        </w:r>
      </w:ins>
      <w:ins w:id="705" w:author="Roger Granda" w:date="2015-03-18T13:08:00Z">
        <w:r w:rsidR="00DA5D47">
          <w:rPr>
            <w:rStyle w:val="TextoCar"/>
          </w:rPr>
          <w:t xml:space="preserve"> la herramienta web LucidChart. A </w:t>
        </w:r>
      </w:ins>
      <w:ins w:id="706" w:author="Roger Granda" w:date="2015-03-18T13:09:00Z">
        <w:r w:rsidR="00EF7F2C">
          <w:rPr>
            <w:rStyle w:val="TextoCar"/>
          </w:rPr>
          <w:t xml:space="preserve">los </w:t>
        </w:r>
      </w:ins>
      <w:ins w:id="707" w:author="Roger Granda" w:date="2015-03-18T13:08:00Z">
        <w:r w:rsidR="00DA5D47">
          <w:rPr>
            <w:rStyle w:val="TextoCar"/>
          </w:rPr>
          <w:t xml:space="preserve">estudiantes </w:t>
        </w:r>
      </w:ins>
      <w:ins w:id="708" w:author="Roger Granda" w:date="2015-03-18T13:09:00Z">
        <w:r w:rsidR="000C012E">
          <w:rPr>
            <w:rStyle w:val="TextoCar"/>
          </w:rPr>
          <w:t xml:space="preserve">que utilizaron </w:t>
        </w:r>
      </w:ins>
      <w:ins w:id="709" w:author="Roger Granda" w:date="2015-03-19T03:03:00Z">
        <w:r w:rsidR="00E75FBE">
          <w:rPr>
            <w:rStyle w:val="TextoCar"/>
          </w:rPr>
          <w:t>marcadores</w:t>
        </w:r>
      </w:ins>
      <w:ins w:id="710" w:author="Roger Granda" w:date="2015-03-18T13:09:00Z">
        <w:r w:rsidR="000C012E">
          <w:rPr>
            <w:rStyle w:val="TextoCar"/>
          </w:rPr>
          <w:t>,</w:t>
        </w:r>
        <w:r w:rsidR="00EF7F2C">
          <w:rPr>
            <w:rStyle w:val="TextoCar"/>
          </w:rPr>
          <w:t xml:space="preserve"> papel</w:t>
        </w:r>
      </w:ins>
      <w:ins w:id="711" w:author="Roger Granda" w:date="2015-03-18T13:28:00Z">
        <w:r w:rsidR="000C012E">
          <w:rPr>
            <w:rStyle w:val="TextoCar"/>
          </w:rPr>
          <w:t>ógrafo</w:t>
        </w:r>
      </w:ins>
      <w:ins w:id="712" w:author="Roger Granda" w:date="2015-03-18T13:09:00Z">
        <w:r w:rsidR="00EF7F2C">
          <w:rPr>
            <w:rStyle w:val="TextoCar"/>
          </w:rPr>
          <w:t xml:space="preserve"> </w:t>
        </w:r>
      </w:ins>
      <w:ins w:id="713" w:author="Roger Granda" w:date="2015-03-18T13:26:00Z">
        <w:r w:rsidR="000C012E">
          <w:rPr>
            <w:rStyle w:val="TextoCar"/>
          </w:rPr>
          <w:t xml:space="preserve">y stikerts </w:t>
        </w:r>
      </w:ins>
      <w:ins w:id="714" w:author="Roger Granda" w:date="2015-03-18T13:08:00Z">
        <w:r w:rsidR="00DA5D47">
          <w:rPr>
            <w:rStyle w:val="TextoCar"/>
          </w:rPr>
          <w:t>se les requiri</w:t>
        </w:r>
      </w:ins>
      <w:ins w:id="715" w:author="Roger Granda" w:date="2015-03-18T13:09:00Z">
        <w:r w:rsidR="00DA5D47">
          <w:rPr>
            <w:rStyle w:val="TextoCar"/>
          </w:rPr>
          <w:t xml:space="preserve">ó utilizar </w:t>
        </w:r>
      </w:ins>
      <w:ins w:id="716" w:author="Roger Granda" w:date="2015-03-18T13:27:00Z">
        <w:r w:rsidR="000C012E">
          <w:rPr>
            <w:rStyle w:val="TextoCar"/>
          </w:rPr>
          <w:t>stikerts</w:t>
        </w:r>
      </w:ins>
      <w:ins w:id="717" w:author="Roger Granda" w:date="2015-03-19T03:03:00Z">
        <w:r w:rsidR="00E75FBE">
          <w:rPr>
            <w:rStyle w:val="TextoCar"/>
          </w:rPr>
          <w:t xml:space="preserve"> y marcadores</w:t>
        </w:r>
      </w:ins>
      <w:ins w:id="718" w:author="Roger Granda" w:date="2015-03-18T13:27:00Z">
        <w:r w:rsidR="000C012E">
          <w:rPr>
            <w:rStyle w:val="TextoCar"/>
          </w:rPr>
          <w:t xml:space="preserve"> </w:t>
        </w:r>
      </w:ins>
      <w:ins w:id="719" w:author="Roger Granda" w:date="2015-03-18T13:09:00Z">
        <w:r w:rsidR="00EF7F2C">
          <w:rPr>
            <w:rStyle w:val="TextoCar"/>
          </w:rPr>
          <w:t xml:space="preserve">de colores únicos. </w:t>
        </w:r>
      </w:ins>
      <w:ins w:id="720" w:author="Roger Granda" w:date="2015-03-18T13:10:00Z">
        <w:r w:rsidR="00EF7F2C">
          <w:rPr>
            <w:rStyle w:val="TextoCar"/>
          </w:rPr>
          <w:t xml:space="preserve">A los que utilizaron la herramienta web se les requrió utilizar </w:t>
        </w:r>
      </w:ins>
      <w:ins w:id="721" w:author="Roger Granda" w:date="2015-03-18T13:09:00Z">
        <w:r w:rsidR="00DA5D47">
          <w:rPr>
            <w:rStyle w:val="TextoCar"/>
          </w:rPr>
          <w:t xml:space="preserve">fuentes </w:t>
        </w:r>
      </w:ins>
      <w:ins w:id="722" w:author="Roger Granda" w:date="2015-03-18T13:10:00Z">
        <w:r w:rsidR="00EF7F2C">
          <w:rPr>
            <w:rStyle w:val="TextoCar"/>
          </w:rPr>
          <w:t>y figuras de</w:t>
        </w:r>
      </w:ins>
      <w:ins w:id="723" w:author="Roger Granda" w:date="2015-03-19T03:03:00Z">
        <w:r w:rsidR="00E75FBE">
          <w:rPr>
            <w:rStyle w:val="TextoCar"/>
          </w:rPr>
          <w:t xml:space="preserve"> </w:t>
        </w:r>
      </w:ins>
      <w:ins w:id="724" w:author="Roger Granda" w:date="2015-03-18T13:09:00Z">
        <w:r w:rsidR="00DA5D47">
          <w:rPr>
            <w:rStyle w:val="TextoCar"/>
          </w:rPr>
          <w:t>un color específico.</w:t>
        </w:r>
      </w:ins>
      <w:ins w:id="725" w:author="Roger Granda" w:date="2015-03-18T13:10:00Z">
        <w:r w:rsidR="00EF7F2C">
          <w:rPr>
            <w:rStyle w:val="TextoCar"/>
          </w:rPr>
          <w:t xml:space="preserve"> Todo esto con el fin de poder distinguir sus aportaciones.</w:t>
        </w:r>
      </w:ins>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0765DB9A" w14:textId="3F7A2C34" w:rsidR="00371DC4" w:rsidRPr="009D620E" w:rsidRDefault="00A47785" w:rsidP="00C02FCA">
            <w:pPr>
              <w:pStyle w:val="Texto"/>
              <w:ind w:left="0"/>
              <w:rPr>
                <w:ins w:id="726" w:author="Roger Granda" w:date="2015-03-18T12:51:00Z"/>
                <w:sz w:val="40"/>
                <w:szCs w:val="40"/>
                <w:rPrChange w:id="727" w:author="Roger Granda" w:date="2015-03-18T12:51:00Z">
                  <w:rPr>
                    <w:ins w:id="728" w:author="Roger Granda" w:date="2015-03-18T12:51:00Z"/>
                    <w:rFonts w:ascii="Cambria Math" w:hAnsi="Cambria Math"/>
                    <w:i/>
                    <w:sz w:val="40"/>
                    <w:szCs w:val="40"/>
                  </w:rPr>
                </w:rPrChange>
              </w:rPr>
            </w:pPr>
            <m:oMathPara>
              <m:oMath>
                <m:sSub>
                  <m:sSubPr>
                    <m:ctrlPr>
                      <w:rPr>
                        <w:rFonts w:ascii="Cambria Math" w:hAnsi="Cambria Math"/>
                        <w:i/>
                        <w:sz w:val="40"/>
                        <w:szCs w:val="40"/>
                      </w:rPr>
                    </m:ctrlPr>
                  </m:sSubPr>
                  <m:e>
                    <m:r>
                      <w:ins w:id="729" w:author="Katherine Chiluiza" w:date="2015-03-11T15:44:00Z">
                        <w:rPr>
                          <w:rFonts w:ascii="Cambria Math" w:hAnsi="Cambria Math"/>
                          <w:sz w:val="40"/>
                          <w:szCs w:val="40"/>
                        </w:rPr>
                        <m:t xml:space="preserve">G1: </m:t>
                      </w:ins>
                    </m:r>
                    <m:r>
                      <w:rPr>
                        <w:rFonts w:ascii="Cambria Math" w:hAnsi="Cambria Math"/>
                        <w:sz w:val="40"/>
                        <w:szCs w:val="40"/>
                      </w:rPr>
                      <m:t>O</m:t>
                    </m:r>
                  </m:e>
                  <m:sub>
                    <m:r>
                      <w:rPr>
                        <w:rFonts w:ascii="Cambria Math" w:hAnsi="Cambria Math"/>
                        <w:sz w:val="40"/>
                        <w:szCs w:val="40"/>
                      </w:rPr>
                      <m:t>1</m:t>
                    </m:r>
                  </m:sub>
                </m:sSub>
                <m:r>
                  <w:del w:id="730" w:author="Roger Granda" w:date="2015-03-18T12:55:00Z">
                    <w:rPr>
                      <w:rFonts w:ascii="Cambria Math" w:hAnsi="Cambria Math"/>
                      <w:sz w:val="40"/>
                      <w:szCs w:val="40"/>
                    </w:rPr>
                    <m:t xml:space="preserve"> </m:t>
                  </w:del>
                </m:r>
                <m:r>
                  <w:rPr>
                    <w:rFonts w:ascii="Cambria Math" w:hAnsi="Cambria Math"/>
                    <w:sz w:val="40"/>
                    <w:szCs w:val="40"/>
                  </w:rPr>
                  <m:t xml:space="preserve">→ </m:t>
                </m:r>
                <m:r>
                  <w:del w:id="731" w:author="Roger Granda" w:date="2015-03-18T12:53:00Z">
                    <w:rPr>
                      <w:rFonts w:ascii="Cambria Math" w:hAnsi="Cambria Math"/>
                      <w:sz w:val="40"/>
                      <w:szCs w:val="40"/>
                    </w:rPr>
                    <m:t xml:space="preserve">  </m:t>
                  </w:del>
                </m:r>
                <m:r>
                  <w:rPr>
                    <w:rFonts w:ascii="Cambria Math" w:hAnsi="Cambria Math"/>
                    <w:sz w:val="40"/>
                    <w:szCs w:val="40"/>
                  </w:rPr>
                  <m:t>χ</m:t>
                </m:r>
                <m:r>
                  <w:ins w:id="732" w:author="Katherine Chiluiza" w:date="2015-03-11T15:45:00Z">
                    <w:rPr>
                      <w:rFonts w:ascii="Cambria Math" w:hAnsi="Cambria Math"/>
                      <w:sz w:val="40"/>
                      <w:szCs w:val="40"/>
                    </w:rPr>
                    <m:t>1</m:t>
                  </w:ins>
                </m:r>
                <m:r>
                  <w:del w:id="733" w:author="Roger Granda" w:date="2015-03-18T12:53:00Z">
                    <w:rPr>
                      <w:rFonts w:ascii="Cambria Math" w:hAnsi="Cambria Math"/>
                      <w:sz w:val="40"/>
                      <w:szCs w:val="40"/>
                    </w:rPr>
                    <m:t xml:space="preserve"> </m:t>
                  </w:del>
                </m:r>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ins w:id="734" w:author="Roger Granda" w:date="2015-03-18T13:03:00Z">
                        <w:rPr>
                          <w:rFonts w:ascii="Cambria Math" w:hAnsi="Cambria Math"/>
                          <w:sz w:val="40"/>
                          <w:szCs w:val="40"/>
                        </w:rPr>
                        <m:t>3</m:t>
                      </w:ins>
                    </m:r>
                    <m:r>
                      <w:del w:id="735" w:author="Roger Granda" w:date="2015-03-18T13:03:00Z">
                        <w:rPr>
                          <w:rFonts w:ascii="Cambria Math" w:hAnsi="Cambria Math"/>
                          <w:sz w:val="40"/>
                          <w:szCs w:val="40"/>
                        </w:rPr>
                        <m:t>2</m:t>
                      </w:del>
                    </m:r>
                  </m:sub>
                </m:sSub>
                <m:r>
                  <w:ins w:id="736" w:author="Roger Granda" w:date="2015-03-18T12:53:00Z">
                    <w:rPr>
                      <w:rFonts w:ascii="Cambria Math" w:hAnsi="Cambria Math"/>
                      <w:sz w:val="40"/>
                      <w:szCs w:val="40"/>
                    </w:rPr>
                    <m:t xml:space="preserve"> →χ</m:t>
                  </w:ins>
                </m:r>
                <m:r>
                  <w:ins w:id="737" w:author="Roger Granda" w:date="2015-03-18T12:54:00Z">
                    <w:rPr>
                      <w:rFonts w:ascii="Cambria Math" w:hAnsi="Cambria Math"/>
                      <w:sz w:val="40"/>
                      <w:szCs w:val="40"/>
                    </w:rPr>
                    <m:t>2</m:t>
                  </w:ins>
                </m:r>
                <m:r>
                  <w:ins w:id="738" w:author="Katherine Chiluiza" w:date="2015-03-11T15:46:00Z">
                    <w:rPr>
                      <w:rFonts w:ascii="Cambria Math" w:hAnsi="Cambria Math"/>
                      <w:sz w:val="40"/>
                      <w:szCs w:val="40"/>
                    </w:rPr>
                    <m:t>→</m:t>
                  </w:ins>
                </m:r>
                <m:sSub>
                  <m:sSubPr>
                    <m:ctrlPr>
                      <w:ins w:id="739" w:author="Roger Granda" w:date="2015-03-18T12:52:00Z">
                        <w:rPr>
                          <w:rFonts w:ascii="Cambria Math" w:hAnsi="Cambria Math"/>
                          <w:i/>
                          <w:sz w:val="40"/>
                          <w:szCs w:val="40"/>
                        </w:rPr>
                      </w:ins>
                    </m:ctrlPr>
                  </m:sSubPr>
                  <m:e>
                    <m:r>
                      <w:ins w:id="740" w:author="Roger Granda" w:date="2015-03-18T12:52:00Z">
                        <w:rPr>
                          <w:rFonts w:ascii="Cambria Math" w:hAnsi="Cambria Math"/>
                          <w:sz w:val="40"/>
                          <w:szCs w:val="40"/>
                        </w:rPr>
                        <m:t>O</m:t>
                      </w:ins>
                    </m:r>
                  </m:e>
                  <m:sub>
                    <m:r>
                      <w:ins w:id="741" w:author="Roger Granda" w:date="2015-03-18T13:03:00Z">
                        <w:rPr>
                          <w:rFonts w:ascii="Cambria Math" w:hAnsi="Cambria Math"/>
                          <w:sz w:val="40"/>
                          <w:szCs w:val="40"/>
                        </w:rPr>
                        <m:t>5</m:t>
                      </w:ins>
                    </m:r>
                  </m:sub>
                </m:sSub>
                <m:r>
                  <w:ins w:id="742" w:author="Katherine Chiluiza" w:date="2015-03-11T15:46:00Z">
                    <w:del w:id="743" w:author="Roger Granda" w:date="2015-03-18T12:52:00Z">
                      <w:rPr>
                        <w:rFonts w:ascii="Cambria Math" w:hAnsi="Cambria Math"/>
                        <w:sz w:val="40"/>
                        <w:szCs w:val="40"/>
                      </w:rPr>
                      <m:t>O3</m:t>
                    </w:del>
                  </w:ins>
                </m:r>
              </m:oMath>
            </m:oMathPara>
          </w:p>
          <w:p w14:paraId="3DCA5413" w14:textId="4DCA4982" w:rsidR="009D620E" w:rsidRPr="009D620E" w:rsidRDefault="00A47785" w:rsidP="009D620E">
            <w:pPr>
              <w:pStyle w:val="Texto"/>
              <w:ind w:left="0"/>
              <w:rPr>
                <w:sz w:val="40"/>
                <w:szCs w:val="40"/>
              </w:rPr>
            </w:pPr>
            <m:oMathPara>
              <m:oMath>
                <m:sSub>
                  <m:sSubPr>
                    <m:ctrlPr>
                      <w:ins w:id="744" w:author="Roger Granda" w:date="2015-03-18T12:51:00Z">
                        <w:rPr>
                          <w:rFonts w:ascii="Cambria Math" w:hAnsi="Cambria Math"/>
                          <w:i/>
                          <w:sz w:val="40"/>
                          <w:szCs w:val="40"/>
                        </w:rPr>
                      </w:ins>
                    </m:ctrlPr>
                  </m:sSubPr>
                  <m:e>
                    <m:r>
                      <w:ins w:id="745" w:author="Roger Granda" w:date="2015-03-18T12:51:00Z">
                        <w:rPr>
                          <w:rFonts w:ascii="Cambria Math" w:hAnsi="Cambria Math"/>
                          <w:sz w:val="40"/>
                          <w:szCs w:val="40"/>
                        </w:rPr>
                        <m:t xml:space="preserve">G2: </m:t>
                      </w:ins>
                    </m:r>
                    <m:r>
                      <w:ins w:id="746" w:author="Roger Granda" w:date="2015-03-18T12:55:00Z">
                        <w:rPr>
                          <w:rFonts w:ascii="Cambria Math" w:hAnsi="Cambria Math"/>
                          <w:sz w:val="40"/>
                          <w:szCs w:val="40"/>
                        </w:rPr>
                        <m:t xml:space="preserve"> </m:t>
                      </w:ins>
                    </m:r>
                    <m:r>
                      <w:ins w:id="747" w:author="Roger Granda" w:date="2015-03-18T12:51:00Z">
                        <w:rPr>
                          <w:rFonts w:ascii="Cambria Math" w:hAnsi="Cambria Math"/>
                          <w:sz w:val="40"/>
                          <w:szCs w:val="40"/>
                        </w:rPr>
                        <m:t>O</m:t>
                      </w:ins>
                    </m:r>
                  </m:e>
                  <m:sub>
                    <m:r>
                      <w:ins w:id="748" w:author="Roger Granda" w:date="2015-03-18T12:51:00Z">
                        <w:rPr>
                          <w:rFonts w:ascii="Cambria Math" w:hAnsi="Cambria Math"/>
                          <w:sz w:val="40"/>
                          <w:szCs w:val="40"/>
                        </w:rPr>
                        <m:t>2</m:t>
                      </w:ins>
                    </m:r>
                  </m:sub>
                </m:sSub>
                <m:r>
                  <w:ins w:id="749" w:author="Roger Granda" w:date="2015-03-18T12:51:00Z">
                    <w:rPr>
                      <w:rFonts w:ascii="Cambria Math" w:hAnsi="Cambria Math"/>
                      <w:sz w:val="40"/>
                      <w:szCs w:val="40"/>
                    </w:rPr>
                    <m:t>→</m:t>
                  </w:ins>
                </m:r>
                <m:r>
                  <w:ins w:id="750" w:author="Roger Granda" w:date="2015-03-18T12:55:00Z">
                    <w:rPr>
                      <w:rFonts w:ascii="Cambria Math" w:hAnsi="Cambria Math"/>
                      <w:sz w:val="40"/>
                      <w:szCs w:val="40"/>
                    </w:rPr>
                    <m:t xml:space="preserve">  </m:t>
                  </w:ins>
                </m:r>
                <m:r>
                  <w:ins w:id="751" w:author="Roger Granda" w:date="2015-03-18T12:52:00Z">
                    <w:rPr>
                      <w:rFonts w:ascii="Cambria Math" w:hAnsi="Cambria Math"/>
                      <w:sz w:val="40"/>
                      <w:szCs w:val="40"/>
                    </w:rPr>
                    <m:t xml:space="preserve">- </m:t>
                  </w:ins>
                </m:r>
                <m:r>
                  <w:ins w:id="752" w:author="Roger Granda" w:date="2015-03-18T12:51:00Z">
                    <w:rPr>
                      <w:rFonts w:ascii="Cambria Math" w:hAnsi="Cambria Math"/>
                      <w:sz w:val="40"/>
                      <w:szCs w:val="40"/>
                    </w:rPr>
                    <m:t xml:space="preserve"> →</m:t>
                  </w:ins>
                </m:r>
                <m:sSub>
                  <m:sSubPr>
                    <m:ctrlPr>
                      <w:ins w:id="753" w:author="Roger Granda" w:date="2015-03-18T12:51:00Z">
                        <w:rPr>
                          <w:rFonts w:ascii="Cambria Math" w:hAnsi="Cambria Math"/>
                          <w:i/>
                          <w:sz w:val="40"/>
                          <w:szCs w:val="40"/>
                        </w:rPr>
                      </w:ins>
                    </m:ctrlPr>
                  </m:sSubPr>
                  <m:e>
                    <m:r>
                      <w:ins w:id="754" w:author="Roger Granda" w:date="2015-03-18T12:51:00Z">
                        <w:rPr>
                          <w:rFonts w:ascii="Cambria Math" w:hAnsi="Cambria Math"/>
                          <w:sz w:val="40"/>
                          <w:szCs w:val="40"/>
                        </w:rPr>
                        <m:t>O</m:t>
                      </w:ins>
                    </m:r>
                  </m:e>
                  <m:sub>
                    <m:r>
                      <w:ins w:id="755" w:author="Roger Granda" w:date="2015-03-18T12:51:00Z">
                        <w:rPr>
                          <w:rFonts w:ascii="Cambria Math" w:hAnsi="Cambria Math"/>
                          <w:sz w:val="40"/>
                          <w:szCs w:val="40"/>
                        </w:rPr>
                        <m:t>4</m:t>
                      </w:ins>
                    </m:r>
                  </m:sub>
                </m:sSub>
                <m:r>
                  <w:ins w:id="756" w:author="Roger Granda" w:date="2015-03-18T12:54:00Z">
                    <w:rPr>
                      <w:rFonts w:ascii="Cambria Math" w:hAnsi="Cambria Math"/>
                      <w:sz w:val="40"/>
                      <w:szCs w:val="40"/>
                    </w:rPr>
                    <m:t xml:space="preserve"> →- </m:t>
                  </w:ins>
                </m:r>
                <m:r>
                  <w:ins w:id="757" w:author="Roger Granda" w:date="2015-03-18T12:55:00Z">
                    <w:rPr>
                      <w:rFonts w:ascii="Cambria Math" w:hAnsi="Cambria Math"/>
                      <w:sz w:val="40"/>
                      <w:szCs w:val="40"/>
                    </w:rPr>
                    <m:t xml:space="preserve"> </m:t>
                  </w:ins>
                </m:r>
                <m:r>
                  <w:ins w:id="758" w:author="Roger Granda" w:date="2015-03-18T12:54:00Z">
                    <w:rPr>
                      <w:rFonts w:ascii="Cambria Math" w:hAnsi="Cambria Math"/>
                      <w:sz w:val="40"/>
                      <w:szCs w:val="40"/>
                    </w:rPr>
                    <m:t>→</m:t>
                  </w:ins>
                </m:r>
                <m:sSub>
                  <m:sSubPr>
                    <m:ctrlPr>
                      <w:ins w:id="759" w:author="Roger Granda" w:date="2015-03-18T12:52:00Z">
                        <w:rPr>
                          <w:rFonts w:ascii="Cambria Math" w:hAnsi="Cambria Math"/>
                          <w:i/>
                          <w:sz w:val="40"/>
                          <w:szCs w:val="40"/>
                        </w:rPr>
                      </w:ins>
                    </m:ctrlPr>
                  </m:sSubPr>
                  <m:e>
                    <m:r>
                      <w:ins w:id="760" w:author="Roger Granda" w:date="2015-03-18T12:52:00Z">
                        <w:rPr>
                          <w:rFonts w:ascii="Cambria Math" w:hAnsi="Cambria Math"/>
                          <w:sz w:val="40"/>
                          <w:szCs w:val="40"/>
                        </w:rPr>
                        <m:t>O</m:t>
                      </w:ins>
                    </m:r>
                  </m:e>
                  <m:sub>
                    <m:r>
                      <w:ins w:id="761" w:author="Roger Granda" w:date="2015-03-18T12:52:00Z">
                        <w:rPr>
                          <w:rFonts w:ascii="Cambria Math" w:hAnsi="Cambria Math"/>
                          <w:sz w:val="40"/>
                          <w:szCs w:val="40"/>
                        </w:rPr>
                        <m:t>6</m:t>
                      </w:ins>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1A9D72" w14:textId="3F81D673" w:rsidR="00D03BC0" w:rsidRDefault="00D03BC0" w:rsidP="00D03BC0">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08D76970" w14:textId="77777777" w:rsidR="00266627" w:rsidRDefault="00D03BC0" w:rsidP="00D03BC0">
            <w:pPr>
              <w:pStyle w:val="Texto"/>
              <w:spacing w:line="240" w:lineRule="auto"/>
              <w:ind w:left="0"/>
              <w:jc w:val="center"/>
              <w:rPr>
                <w:ins w:id="762" w:author="Roger Granda" w:date="2015-03-18T12:56:00Z"/>
                <w:sz w:val="18"/>
                <w:szCs w:val="18"/>
              </w:rPr>
            </w:pPr>
            <w:r w:rsidRPr="00371DC4">
              <w:rPr>
                <w:b/>
                <w:sz w:val="18"/>
                <w:szCs w:val="18"/>
              </w:rPr>
              <w:t>O:</w:t>
            </w:r>
            <w:r>
              <w:rPr>
                <w:sz w:val="18"/>
                <w:szCs w:val="18"/>
              </w:rPr>
              <w:t xml:space="preserve"> Observación</w:t>
            </w:r>
          </w:p>
          <w:p w14:paraId="38A34450" w14:textId="3BA56F6C" w:rsidR="009D620E" w:rsidRPr="00266627" w:rsidRDefault="009D620E" w:rsidP="00D03BC0">
            <w:pPr>
              <w:pStyle w:val="Texto"/>
              <w:spacing w:line="240" w:lineRule="auto"/>
              <w:ind w:left="0"/>
              <w:jc w:val="center"/>
              <w:rPr>
                <w:sz w:val="18"/>
                <w:szCs w:val="18"/>
              </w:rPr>
            </w:pPr>
            <w:ins w:id="763" w:author="Roger Granda" w:date="2015-03-18T12:56:00Z">
              <w:r>
                <w:rPr>
                  <w:sz w:val="18"/>
                  <w:szCs w:val="18"/>
                </w:rPr>
                <w:t>G1: Grupo de experimentación. G2: Grupo de control</w:t>
              </w:r>
            </w:ins>
          </w:p>
        </w:tc>
      </w:tr>
      <w:tr w:rsidR="000F018B" w14:paraId="794F3B66" w14:textId="77777777" w:rsidTr="004A5B2D">
        <w:trPr>
          <w:jc w:val="center"/>
        </w:trPr>
        <w:tc>
          <w:tcPr>
            <w:tcW w:w="7083" w:type="dxa"/>
            <w:tcBorders>
              <w:top w:val="single" w:sz="4" w:space="0" w:color="auto"/>
            </w:tcBorders>
          </w:tcPr>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5937018D" w:rsidR="000F018B" w:rsidRDefault="000F018B" w:rsidP="00FD1FEE">
            <w:pPr>
              <w:pStyle w:val="Texto"/>
              <w:ind w:left="0"/>
            </w:pPr>
          </w:p>
        </w:tc>
      </w:tr>
    </w:tbl>
    <w:p w14:paraId="6DAFD99D" w14:textId="02E3EF38" w:rsidR="002469B6" w:rsidRDefault="00FB7BDA" w:rsidP="002469B6">
      <w:pPr>
        <w:pStyle w:val="Texto"/>
        <w:ind w:left="1416"/>
        <w:rPr>
          <w:rStyle w:val="TextoCar"/>
        </w:rPr>
      </w:pPr>
      <w:r>
        <w:rPr>
          <w:rStyle w:val="TextoCar"/>
        </w:rPr>
        <w:lastRenderedPageBreak/>
        <w:t>Para la determi</w:t>
      </w:r>
      <w:r w:rsidR="003E3260">
        <w:rPr>
          <w:rStyle w:val="TextoCar"/>
        </w:rPr>
        <w:t>nación de las observaciones 1</w:t>
      </w:r>
      <w:ins w:id="764" w:author="Roger Granda" w:date="2015-03-18T13:10:00Z">
        <w:r w:rsidR="00EF7F2C">
          <w:rPr>
            <w:rStyle w:val="TextoCar"/>
          </w:rPr>
          <w:t xml:space="preserve"> y</w:t>
        </w:r>
      </w:ins>
      <w:ins w:id="765" w:author="Roger Granda" w:date="2015-03-18T13:11:00Z">
        <w:r w:rsidR="00EF7F2C">
          <w:rPr>
            <w:rStyle w:val="TextoCar"/>
          </w:rPr>
          <w:t xml:space="preserve"> </w:t>
        </w:r>
      </w:ins>
      <w:ins w:id="766" w:author="Roger Granda" w:date="2015-03-18T13:10:00Z">
        <w:r w:rsidR="00EF7F2C">
          <w:rPr>
            <w:rStyle w:val="TextoCar"/>
          </w:rPr>
          <w:t>2</w:t>
        </w:r>
      </w:ins>
      <w:del w:id="767" w:author="Roger Granda" w:date="2015-03-18T13:16:00Z">
        <w:r w:rsidDel="00EF7F2C">
          <w:rPr>
            <w:rStyle w:val="TextoCar"/>
          </w:rPr>
          <w:delText>,</w:delText>
        </w:r>
      </w:del>
      <w:del w:id="768" w:author="Roger Granda" w:date="2015-03-18T13:17:00Z">
        <w:r w:rsidDel="00EF7F2C">
          <w:rPr>
            <w:rStyle w:val="TextoCar"/>
          </w:rPr>
          <w:delText xml:space="preserve"> </w:delText>
        </w:r>
      </w:del>
      <w:ins w:id="769" w:author="Roger Granda" w:date="2015-03-18T13:16:00Z">
        <w:r w:rsidR="00EF7F2C">
          <w:t>,</w:t>
        </w:r>
      </w:ins>
      <w:ins w:id="770" w:author="Roger Granda" w:date="2015-03-18T13:17:00Z">
        <w:r w:rsidR="00EF7F2C">
          <w:t xml:space="preserve"> se midieron las variables mencionadas en el pre-test.</w:t>
        </w:r>
      </w:ins>
      <w:ins w:id="771" w:author="Roger Granda" w:date="2015-03-18T13:16:00Z">
        <w:r w:rsidR="00EF7F2C">
          <w:t xml:space="preserve"> Esta medición se la hizo usando un  formulario de encuesta que se aplicó a los </w:t>
        </w:r>
      </w:ins>
      <w:ins w:id="772" w:author="Roger Granda" w:date="2015-03-18T13:18:00Z">
        <w:r w:rsidR="00EF7F2C">
          <w:t xml:space="preserve">estudiantes </w:t>
        </w:r>
      </w:ins>
      <w:ins w:id="773" w:author="Roger Granda" w:date="2015-03-18T13:16:00Z">
        <w:r w:rsidR="00EF7F2C">
          <w:t xml:space="preserve">(ver anexo </w:t>
        </w:r>
      </w:ins>
      <w:ins w:id="774" w:author="Roger Granda" w:date="2015-03-18T13:18:00Z">
        <w:r w:rsidR="00EF7F2C">
          <w:t>E)</w:t>
        </w:r>
      </w:ins>
      <w:del w:id="775" w:author="Roger Granda" w:date="2015-03-18T13:18:00Z">
        <w:r w:rsidDel="00EF7F2C">
          <w:rPr>
            <w:rStyle w:val="TextoCar"/>
          </w:rPr>
          <w:delText>se aplicó el formulario de encue</w:delText>
        </w:r>
        <w:r w:rsidR="004E7102" w:rsidDel="00EF7F2C">
          <w:rPr>
            <w:rStyle w:val="TextoCar"/>
          </w:rPr>
          <w:delText>sta que se observa en el anexo E</w:delText>
        </w:r>
      </w:del>
      <w:r>
        <w:rPr>
          <w:rStyle w:val="TextoCar"/>
        </w:rPr>
        <w:t>.</w:t>
      </w:r>
      <w:del w:id="776" w:author="Roger Granda" w:date="2015-03-18T13:30:00Z">
        <w:r w:rsidDel="000C012E">
          <w:rPr>
            <w:rStyle w:val="TextoCar"/>
          </w:rPr>
          <w:delText xml:space="preserve"> </w:delText>
        </w:r>
        <w:r w:rsidR="002469B6" w:rsidDel="000C012E">
          <w:rPr>
            <w:rStyle w:val="TextoCar"/>
          </w:rPr>
          <w:delText>Luego de esto</w:delText>
        </w:r>
      </w:del>
      <w:del w:id="777" w:author="Roger Granda" w:date="2015-03-18T13:19:00Z">
        <w:r w:rsidR="002469B6" w:rsidDel="00EF7F2C">
          <w:rPr>
            <w:rStyle w:val="TextoCar"/>
          </w:rPr>
          <w:delText>,</w:delText>
        </w:r>
      </w:del>
      <w:del w:id="778" w:author="Roger Granda" w:date="2015-03-18T13:30:00Z">
        <w:r w:rsidR="002469B6" w:rsidDel="000C012E">
          <w:rPr>
            <w:rStyle w:val="TextoCar"/>
          </w:rPr>
          <w:delText xml:space="preserve"> </w:delText>
        </w:r>
        <w:r w:rsidR="00CD0773" w:rsidDel="000C012E">
          <w:rPr>
            <w:rStyle w:val="TextoCar"/>
          </w:rPr>
          <w:delText>a los estudiantes</w:delText>
        </w:r>
      </w:del>
      <w:ins w:id="779" w:author="Roger Granda" w:date="2015-03-18T13:20:00Z">
        <w:r w:rsidR="00EF7F2C">
          <w:rPr>
            <w:rStyle w:val="TextoCar"/>
          </w:rPr>
          <w:t xml:space="preserve"> </w:t>
        </w:r>
      </w:ins>
      <w:ins w:id="780" w:author="Roger Granda" w:date="2015-03-18T13:30:00Z">
        <w:r w:rsidR="000C012E">
          <w:rPr>
            <w:rStyle w:val="TextoCar"/>
          </w:rPr>
          <w:t xml:space="preserve">Luego de esto </w:t>
        </w:r>
      </w:ins>
      <w:del w:id="781" w:author="Roger Granda" w:date="2015-03-18T13:20:00Z">
        <w:r w:rsidR="00CD0773" w:rsidDel="00EF7F2C">
          <w:rPr>
            <w:rStyle w:val="TextoCar"/>
          </w:rPr>
          <w:delText xml:space="preserve">, </w:delText>
        </w:r>
      </w:del>
      <w:del w:id="782" w:author="Roger Granda" w:date="2015-03-18T13:30:00Z">
        <w:r w:rsidR="002469B6" w:rsidDel="000C012E">
          <w:rPr>
            <w:rStyle w:val="TextoCar"/>
          </w:rPr>
          <w:delText xml:space="preserve">se </w:delText>
        </w:r>
      </w:del>
      <w:ins w:id="783" w:author="Roger Granda" w:date="2015-03-18T13:30:00Z">
        <w:r w:rsidR="000C012E">
          <w:rPr>
            <w:rStyle w:val="TextoCar"/>
          </w:rPr>
          <w:t xml:space="preserve"> </w:t>
        </w:r>
      </w:ins>
      <w:ins w:id="784" w:author="Katherine Chiluiza" w:date="2015-03-12T03:00:00Z">
        <w:del w:id="785" w:author="Roger Granda" w:date="2015-03-18T13:30:00Z">
          <w:r w:rsidR="00BD413E" w:rsidDel="000C012E">
            <w:rPr>
              <w:rStyle w:val="TextoCar"/>
            </w:rPr>
            <w:delText xml:space="preserve">los </w:delText>
          </w:r>
        </w:del>
      </w:ins>
      <w:ins w:id="786" w:author="Roger Granda" w:date="2015-03-18T13:30:00Z">
        <w:r w:rsidR="000C012E">
          <w:rPr>
            <w:rStyle w:val="TextoCar"/>
          </w:rPr>
          <w:t xml:space="preserve">se </w:t>
        </w:r>
      </w:ins>
      <w:ins w:id="787" w:author="Katherine Chiluiza" w:date="2015-03-12T03:00:00Z">
        <w:r w:rsidR="00BD413E">
          <w:rPr>
            <w:rStyle w:val="TextoCar"/>
          </w:rPr>
          <w:t xml:space="preserve">reunió </w:t>
        </w:r>
      </w:ins>
      <w:ins w:id="788" w:author="Roger Granda" w:date="2015-03-18T13:30:00Z">
        <w:r w:rsidR="000C012E">
          <w:rPr>
            <w:rStyle w:val="TextoCar"/>
          </w:rPr>
          <w:t xml:space="preserve">a los estudiantes </w:t>
        </w:r>
      </w:ins>
      <w:ins w:id="789" w:author="Katherine Chiluiza" w:date="2015-03-12T03:00:00Z">
        <w:r w:rsidR="00BD413E">
          <w:rPr>
            <w:rStyle w:val="TextoCar"/>
          </w:rPr>
          <w:t xml:space="preserve">durante una sesión </w:t>
        </w:r>
      </w:ins>
      <w:ins w:id="790" w:author="Roger Granda" w:date="2015-03-18T13:18:00Z">
        <w:r w:rsidR="00EF7F2C">
          <w:rPr>
            <w:rStyle w:val="TextoCar"/>
          </w:rPr>
          <w:t>d</w:t>
        </w:r>
      </w:ins>
      <w:ins w:id="791" w:author="Katherine Chiluiza" w:date="2015-03-12T03:00:00Z">
        <w:r w:rsidR="00BD413E">
          <w:rPr>
            <w:rStyle w:val="TextoCar"/>
          </w:rPr>
          <w:t xml:space="preserve">e clase regular y se les expuso </w:t>
        </w:r>
      </w:ins>
      <w:del w:id="792" w:author="Katherine Chiluiza" w:date="2015-03-12T03:00:00Z">
        <w:r w:rsidR="00CD0773" w:rsidDel="00BD413E">
          <w:rPr>
            <w:rStyle w:val="TextoCar"/>
          </w:rPr>
          <w:delText xml:space="preserve">los </w:delText>
        </w:r>
        <w:r w:rsidR="004E7102" w:rsidDel="00BD413E">
          <w:rPr>
            <w:rStyle w:val="TextoCar"/>
          </w:rPr>
          <w:delText xml:space="preserve">les mencionaron </w:delText>
        </w:r>
      </w:del>
      <w:r w:rsidR="004E7102">
        <w:rPr>
          <w:rStyle w:val="TextoCar"/>
        </w:rPr>
        <w:t xml:space="preserve">las </w:t>
      </w:r>
      <w:r w:rsidR="003E3260">
        <w:rPr>
          <w:rStyle w:val="TextoCar"/>
        </w:rPr>
        <w:t>funciones</w:t>
      </w:r>
      <w:r w:rsidR="004E7102">
        <w:rPr>
          <w:rStyle w:val="TextoCar"/>
        </w:rPr>
        <w:t xml:space="preserve"> del sistema </w:t>
      </w:r>
      <w:ins w:id="793" w:author="Katherine Chiluiza" w:date="2015-03-12T03:01:00Z">
        <w:r w:rsidR="00BD413E">
          <w:rPr>
            <w:rStyle w:val="TextoCar"/>
          </w:rPr>
          <w:t xml:space="preserve">como una forma de </w:t>
        </w:r>
      </w:ins>
      <w:del w:id="794" w:author="Katherine Chiluiza" w:date="2015-03-12T03:01:00Z">
        <w:r w:rsidR="004E7102" w:rsidDel="00BD413E">
          <w:rPr>
            <w:rStyle w:val="TextoCar"/>
          </w:rPr>
          <w:delText xml:space="preserve">con </w:delText>
        </w:r>
        <w:r w:rsidR="002469B6" w:rsidDel="00BD413E">
          <w:rPr>
            <w:rStyle w:val="TextoCar"/>
          </w:rPr>
          <w:delText xml:space="preserve">objetivo de ayudarles a </w:delText>
        </w:r>
      </w:del>
      <w:r w:rsidR="002469B6">
        <w:rPr>
          <w:rStyle w:val="TextoCar"/>
        </w:rPr>
        <w:t>familiarizarse con la herramienta. Finalizado esto, se les requirió la realización de la prueba de usabilidad individ</w:t>
      </w:r>
      <w:r w:rsidR="004E7102">
        <w:rPr>
          <w:rStyle w:val="TextoCar"/>
        </w:rPr>
        <w:t>ual que se observa en el anexo B</w:t>
      </w:r>
      <w:r w:rsidR="002469B6">
        <w:rPr>
          <w:rStyle w:val="TextoCar"/>
        </w:rPr>
        <w:t>.</w:t>
      </w:r>
    </w:p>
    <w:p w14:paraId="66B3BDDE" w14:textId="1752D754" w:rsidR="0000422A" w:rsidRDefault="002469B6" w:rsidP="002469B6">
      <w:pPr>
        <w:pStyle w:val="Texto"/>
        <w:ind w:left="1416"/>
        <w:rPr>
          <w:ins w:id="795" w:author="Katherine Chiluiza" w:date="2015-03-12T03:05:00Z"/>
        </w:rPr>
      </w:pPr>
      <w:r>
        <w:rPr>
          <w:rStyle w:val="TextoCar"/>
        </w:rPr>
        <w:t>Una vez finalizada la sesión introductoria mencionada, se procedió a</w:t>
      </w:r>
      <w:r w:rsidR="00FB7BDA">
        <w:rPr>
          <w:rStyle w:val="TextoCar"/>
        </w:rPr>
        <w:t xml:space="preserve"> </w:t>
      </w:r>
      <w:r>
        <w:rPr>
          <w:rStyle w:val="TextoCar"/>
        </w:rPr>
        <w:t xml:space="preserve">realizar </w:t>
      </w:r>
      <w:del w:id="796" w:author="Katherine Chiluiza" w:date="2015-03-12T03:01:00Z">
        <w:r w:rsidDel="00BD413E">
          <w:rPr>
            <w:rStyle w:val="TextoCar"/>
          </w:rPr>
          <w:delText xml:space="preserve">la </w:delText>
        </w:r>
        <w:r w:rsidR="00FB7BDA" w:rsidDel="00BD413E">
          <w:rPr>
            <w:rStyle w:val="TextoCar"/>
          </w:rPr>
          <w:delText>experimentación</w:delText>
        </w:r>
      </w:del>
      <w:ins w:id="797" w:author="Katherine Chiluiza" w:date="2015-03-12T03:01:00Z">
        <w:r w:rsidR="00BD413E">
          <w:rPr>
            <w:rStyle w:val="TextoCar"/>
          </w:rPr>
          <w:t>el experimento</w:t>
        </w:r>
      </w:ins>
      <w:ins w:id="798" w:author="Roger Granda" w:date="2015-03-19T03:04:00Z">
        <w:r w:rsidR="00E75FBE">
          <w:rPr>
            <w:rStyle w:val="TextoCar"/>
          </w:rPr>
          <w:t xml:space="preserve"> 1</w:t>
        </w:r>
      </w:ins>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w:t>
      </w:r>
      <w:del w:id="799" w:author="Katherine Chiluiza" w:date="2015-03-12T03:01:00Z">
        <w:r w:rsidR="003C7862" w:rsidDel="00BD413E">
          <w:delText xml:space="preserve">colaborativo </w:delText>
        </w:r>
      </w:del>
      <w:r w:rsidR="003C7862">
        <w:t xml:space="preserve">de </w:t>
      </w:r>
      <w:r w:rsidR="00FB7BDA">
        <w:t xml:space="preserve">modelado de datos. En esta sesión se requería a los grupos de alumnos que provean un modelo lógico </w:t>
      </w:r>
      <w:r w:rsidR="009755DF">
        <w:t>de</w:t>
      </w:r>
      <w:r w:rsidR="00FB7BDA">
        <w:t xml:space="preserve"> diagramas entidad-relación para un mismo problema provisto</w:t>
      </w:r>
      <w:r>
        <w:t xml:space="preserve"> por </w:t>
      </w:r>
      <w:ins w:id="800" w:author="Katherine Chiluiza" w:date="2015-03-12T03:02:00Z">
        <w:r w:rsidR="0000422A">
          <w:t xml:space="preserve">el </w:t>
        </w:r>
      </w:ins>
      <w:del w:id="801" w:author="Katherine Chiluiza" w:date="2015-03-12T03:01:00Z">
        <w:r w:rsidDel="0000422A">
          <w:delText>un</w:delText>
        </w:r>
        <w:r w:rsidR="00FB7BDA" w:rsidDel="0000422A">
          <w:delText xml:space="preserve"> </w:delText>
        </w:r>
      </w:del>
      <w:r w:rsidR="00FB7BDA">
        <w:t>profesor</w:t>
      </w:r>
      <w:ins w:id="802" w:author="Katherine Chiluiza" w:date="2015-03-12T03:02:00Z">
        <w:r w:rsidR="0000422A">
          <w:t>.</w:t>
        </w:r>
      </w:ins>
      <w:ins w:id="803" w:author="Katherine Chiluiza" w:date="2015-03-12T03:05:00Z">
        <w:r w:rsidR="0000422A">
          <w:t xml:space="preserve"> El profesor asignó aleatoriamente a los equipos de trabajo a los grupos experimental y de control. Un tot</w:t>
        </w:r>
      </w:ins>
      <w:ins w:id="804" w:author="Katherine Chiluiza" w:date="2015-03-12T03:06:00Z">
        <w:r w:rsidR="0000422A">
          <w:t xml:space="preserve">al de </w:t>
        </w:r>
        <w:del w:id="805" w:author="Roger Granda" w:date="2015-03-18T13:24:00Z">
          <w:r w:rsidR="0000422A" w:rsidDel="000C012E">
            <w:delText>xxx</w:delText>
          </w:r>
        </w:del>
      </w:ins>
      <w:ins w:id="806" w:author="Roger Granda" w:date="2015-03-18T13:24:00Z">
        <w:r w:rsidR="000C012E">
          <w:t>11</w:t>
        </w:r>
      </w:ins>
      <w:ins w:id="807" w:author="Katherine Chiluiza" w:date="2015-03-12T03:06:00Z">
        <w:r w:rsidR="0000422A">
          <w:t xml:space="preserve"> </w:t>
        </w:r>
        <w:del w:id="808" w:author="Roger Granda" w:date="2015-03-18T13:24:00Z">
          <w:r w:rsidR="0000422A" w:rsidDel="000C012E">
            <w:delText>alumnos</w:delText>
          </w:r>
        </w:del>
      </w:ins>
      <w:ins w:id="809" w:author="Roger Granda" w:date="2015-03-18T13:24:00Z">
        <w:r w:rsidR="000C012E">
          <w:t>estudiantes</w:t>
        </w:r>
      </w:ins>
      <w:ins w:id="810" w:author="Katherine Chiluiza" w:date="2015-03-12T03:06:00Z">
        <w:r w:rsidR="0000422A">
          <w:t xml:space="preserve"> integraron el grupo experimental y </w:t>
        </w:r>
        <w:del w:id="811" w:author="Roger Granda" w:date="2015-03-18T13:24:00Z">
          <w:r w:rsidR="0000422A" w:rsidDel="000C012E">
            <w:delText>xxx</w:delText>
          </w:r>
        </w:del>
      </w:ins>
      <w:ins w:id="812" w:author="Roger Granda" w:date="2015-03-18T13:24:00Z">
        <w:r w:rsidR="000C012E">
          <w:t>11</w:t>
        </w:r>
      </w:ins>
      <w:ins w:id="813" w:author="Katherine Chiluiza" w:date="2015-03-12T03:06:00Z">
        <w:r w:rsidR="0000422A">
          <w:t xml:space="preserve"> el grupo de control.</w:t>
        </w:r>
      </w:ins>
      <w:ins w:id="814" w:author="Katherine Chiluiza" w:date="2015-03-12T03:02:00Z">
        <w:r w:rsidR="0000422A">
          <w:t xml:space="preserve"> El grupo de control utilizó</w:t>
        </w:r>
        <w:del w:id="815" w:author="Roger Granda" w:date="2015-03-18T13:27:00Z">
          <w:r w:rsidR="0000422A" w:rsidDel="000C012E">
            <w:delText xml:space="preserve"> papelógrafo</w:delText>
          </w:r>
        </w:del>
        <w:r w:rsidR="0000422A">
          <w:t xml:space="preserve">, marcadores, y stickers para realizar la tarea, el producto final debían incluirse </w:t>
        </w:r>
        <w:del w:id="816" w:author="Roger Granda" w:date="2015-03-18T13:27:00Z">
          <w:r w:rsidR="0000422A" w:rsidDel="000C012E">
            <w:delText>en</w:delText>
          </w:r>
        </w:del>
      </w:ins>
      <w:ins w:id="817" w:author="Roger Granda" w:date="2015-03-18T13:27:00Z">
        <w:r w:rsidR="000C012E">
          <w:t>en un solo papelógrafo.</w:t>
        </w:r>
      </w:ins>
      <w:ins w:id="818" w:author="Katherine Chiluiza" w:date="2015-03-12T03:02:00Z">
        <w:del w:id="819" w:author="Roger Granda" w:date="2015-03-18T13:24:00Z">
          <w:r w:rsidR="0000422A" w:rsidDel="000C012E">
            <w:delText xml:space="preserve"> el papelote</w:delText>
          </w:r>
        </w:del>
        <w:del w:id="820" w:author="Roger Granda" w:date="2015-03-18T13:29:00Z">
          <w:r w:rsidR="0000422A" w:rsidDel="000C012E">
            <w:delText>.</w:delText>
          </w:r>
        </w:del>
        <w:r w:rsidR="0000422A">
          <w:t xml:space="preserve"> El grupo experimental utiliz</w:t>
        </w:r>
      </w:ins>
      <w:ins w:id="821" w:author="Katherine Chiluiza" w:date="2015-03-12T03:03:00Z">
        <w:r w:rsidR="0000422A">
          <w:t>ó una primera versión del prototipo 1</w:t>
        </w:r>
      </w:ins>
      <w:ins w:id="822" w:author="Katherine Chiluiza" w:date="2015-03-12T03:04:00Z">
        <w:r w:rsidR="0000422A">
          <w:t xml:space="preserve">; esta versión incluyó </w:t>
        </w:r>
      </w:ins>
      <w:ins w:id="823" w:author="Roger Granda" w:date="2015-03-18T13:40:00Z">
        <w:r w:rsidR="00E469F8">
          <w:t xml:space="preserve">todas </w:t>
        </w:r>
      </w:ins>
      <w:ins w:id="824" w:author="Katherine Chiluiza" w:date="2015-03-12T03:04:00Z">
        <w:r w:rsidR="0000422A">
          <w:t xml:space="preserve">las </w:t>
        </w:r>
        <w:del w:id="825" w:author="Roger Granda" w:date="2015-03-18T13:40:00Z">
          <w:r w:rsidR="0000422A" w:rsidDel="00E469F8">
            <w:delText>siguientes funcionalidades:</w:delText>
          </w:r>
        </w:del>
        <w:del w:id="826" w:author="Roger Granda" w:date="2015-03-18T13:38:00Z">
          <w:r w:rsidR="0000422A" w:rsidDel="00E469F8">
            <w:delText xml:space="preserve"> </w:delText>
          </w:r>
        </w:del>
      </w:ins>
      <w:ins w:id="827" w:author="Roger Granda" w:date="2015-03-18T13:38:00Z">
        <w:r w:rsidR="00E469F8">
          <w:t>funcionalidades de la superficie colaborativa de los estudiantes</w:t>
        </w:r>
      </w:ins>
      <w:ins w:id="828" w:author="Roger Granda" w:date="2015-03-18T13:39:00Z">
        <w:r w:rsidR="00E469F8">
          <w:t xml:space="preserve"> a excepción </w:t>
        </w:r>
      </w:ins>
      <w:ins w:id="829" w:author="Roger Granda" w:date="2015-03-18T13:45:00Z">
        <w:r w:rsidR="00EB776B">
          <w:t>del</w:t>
        </w:r>
      </w:ins>
      <w:ins w:id="830" w:author="Roger Granda" w:date="2015-03-18T13:39:00Z">
        <w:r w:rsidR="00E469F8">
          <w:t xml:space="preserve"> </w:t>
        </w:r>
        <w:r w:rsidR="00E469F8">
          <w:lastRenderedPageBreak/>
          <w:t>sem</w:t>
        </w:r>
      </w:ins>
      <w:ins w:id="831" w:author="Roger Granda" w:date="2015-03-18T13:40:00Z">
        <w:r w:rsidR="00E469F8">
          <w:t xml:space="preserve">áforo que </w:t>
        </w:r>
      </w:ins>
      <w:ins w:id="832" w:author="Roger Granda" w:date="2015-03-19T03:05:00Z">
        <w:r w:rsidR="00E75FBE">
          <w:t>refleja</w:t>
        </w:r>
      </w:ins>
      <w:ins w:id="833" w:author="Roger Granda" w:date="2015-03-18T13:40:00Z">
        <w:r w:rsidR="00E469F8">
          <w:t xml:space="preserve"> </w:t>
        </w:r>
      </w:ins>
      <w:ins w:id="834" w:author="Roger Granda" w:date="2015-03-19T03:05:00Z">
        <w:r w:rsidR="00E75FBE">
          <w:t xml:space="preserve">la actividad de la participación </w:t>
        </w:r>
      </w:ins>
      <w:ins w:id="835" w:author="Roger Granda" w:date="2015-03-18T13:40:00Z">
        <w:r w:rsidR="00E469F8">
          <w:t>de estudiantes</w:t>
        </w:r>
      </w:ins>
      <w:ins w:id="836" w:author="Roger Granda" w:date="2015-03-18T13:39:00Z">
        <w:r w:rsidR="00E469F8">
          <w:t xml:space="preserve">. </w:t>
        </w:r>
      </w:ins>
      <w:ins w:id="837" w:author="Katherine Chiluiza" w:date="2015-03-12T03:04:00Z">
        <w:del w:id="838" w:author="Roger Granda" w:date="2015-03-18T13:38:00Z">
          <w:r w:rsidR="0000422A" w:rsidDel="00E469F8">
            <w:delText>xxxxxx.</w:delText>
          </w:r>
        </w:del>
      </w:ins>
      <w:del w:id="839" w:author="Roger Granda" w:date="2015-03-18T13:38:00Z">
        <w:r w:rsidR="003C7862" w:rsidDel="00E469F8">
          <w:delText>,</w:delText>
        </w:r>
        <w:r w:rsidR="009755DF" w:rsidDel="00E469F8">
          <w:delText xml:space="preserve"> utilizando la herramienta que se les proporcionaba</w:delText>
        </w:r>
        <w:r w:rsidR="00FB7BDA" w:rsidDel="00E469F8">
          <w:delText xml:space="preserve">. </w:delText>
        </w:r>
        <w:r w:rsidR="001D720F" w:rsidDel="00E469F8">
          <w:delText xml:space="preserve"> </w:delText>
        </w:r>
      </w:del>
      <w:ins w:id="840" w:author="Katherine Chiluiza" w:date="2015-03-12T03:05:00Z">
        <w:del w:id="841" w:author="Roger Granda" w:date="2015-03-18T13:38:00Z">
          <w:r w:rsidR="0000422A" w:rsidDel="00E469F8">
            <w:delText xml:space="preserve"> </w:delText>
          </w:r>
        </w:del>
      </w:ins>
      <w:ins w:id="842" w:author="Katherine Chiluiza" w:date="2015-03-12T03:08:00Z">
        <w:r w:rsidR="0000422A">
          <w:t xml:space="preserve">Finalizada la sesión los estudiantes procedieron a llenar el formulario de encuesta </w:t>
        </w:r>
        <w:del w:id="843" w:author="Roger Granda" w:date="2015-03-18T13:37:00Z">
          <w:r w:rsidR="0000422A" w:rsidDel="00E469F8">
            <w:delText>XXXXX</w:delText>
          </w:r>
        </w:del>
      </w:ins>
      <w:ins w:id="844" w:author="Roger Granda" w:date="2015-03-18T13:37:00Z">
        <w:r w:rsidR="00E469F8">
          <w:t>de pre-test 1</w:t>
        </w:r>
      </w:ins>
      <w:ins w:id="845" w:author="Katherine Chiluiza" w:date="2015-03-12T03:08:00Z">
        <w:r w:rsidR="0000422A">
          <w:t xml:space="preserve"> (ANEXO </w:t>
        </w:r>
        <w:del w:id="846" w:author="Roger Granda" w:date="2015-03-18T13:38:00Z">
          <w:r w:rsidR="0000422A" w:rsidDel="00E469F8">
            <w:delText>XXX</w:delText>
          </w:r>
        </w:del>
      </w:ins>
      <w:ins w:id="847" w:author="Roger Granda" w:date="2015-03-18T13:38:00Z">
        <w:r w:rsidR="00E469F8">
          <w:t>F</w:t>
        </w:r>
      </w:ins>
      <w:ins w:id="848" w:author="Katherine Chiluiza" w:date="2015-03-12T03:08:00Z">
        <w:r w:rsidR="0000422A">
          <w:t>)</w:t>
        </w:r>
      </w:ins>
      <w:ins w:id="849" w:author="Roger Granda" w:date="2015-03-18T13:44:00Z">
        <w:r w:rsidR="00EB776B">
          <w:t xml:space="preserve"> para determinar las observaciones 3 y 4</w:t>
        </w:r>
      </w:ins>
      <w:ins w:id="850" w:author="Katherine Chiluiza" w:date="2015-03-12T03:08:00Z">
        <w:r w:rsidR="0000422A">
          <w:t>.</w:t>
        </w:r>
      </w:ins>
    </w:p>
    <w:p w14:paraId="5D7DF97F" w14:textId="4C4E8290" w:rsidR="00FB7BDA" w:rsidRDefault="0000422A" w:rsidP="0000422A">
      <w:pPr>
        <w:pStyle w:val="Texto"/>
        <w:ind w:left="1416"/>
      </w:pPr>
      <w:ins w:id="851" w:author="Katherine Chiluiza" w:date="2015-03-12T03:05:00Z">
        <w:r>
          <w:t xml:space="preserve">En el experimento 2 </w:t>
        </w:r>
      </w:ins>
      <w:ins w:id="852" w:author="Katherine Chiluiza" w:date="2015-03-12T03:06:00Z">
        <w:r>
          <w:t xml:space="preserve">se llevó a cabo </w:t>
        </w:r>
        <w:del w:id="853" w:author="Roger Granda" w:date="2015-03-18T13:42:00Z">
          <w:r w:rsidDel="00EB776B">
            <w:delText>xxxx</w:delText>
          </w:r>
        </w:del>
      </w:ins>
      <w:ins w:id="854" w:author="Roger Granda" w:date="2015-03-18T13:42:00Z">
        <w:r w:rsidR="00EB776B">
          <w:t>7</w:t>
        </w:r>
      </w:ins>
      <w:ins w:id="855" w:author="Katherine Chiluiza" w:date="2015-03-12T03:06:00Z">
        <w:r>
          <w:t xml:space="preserve"> semanas</w:t>
        </w:r>
        <w:del w:id="856" w:author="Roger Granda" w:date="2015-03-18T13:42:00Z">
          <w:r w:rsidDel="00EB776B">
            <w:delText>/meses</w:delText>
          </w:r>
        </w:del>
        <w:r>
          <w:t xml:space="preserve"> posteriores a la experimentación </w:t>
        </w:r>
        <w:del w:id="857" w:author="Roger Granda" w:date="2015-03-18T13:42:00Z">
          <w:r w:rsidDel="00EB776B">
            <w:delText>uno</w:delText>
          </w:r>
        </w:del>
      </w:ins>
      <w:ins w:id="858" w:author="Roger Granda" w:date="2015-03-18T13:42:00Z">
        <w:r w:rsidR="00EB776B">
          <w:t>1</w:t>
        </w:r>
      </w:ins>
      <w:ins w:id="859" w:author="Katherine Chiluiza" w:date="2015-03-12T03:06:00Z">
        <w:r>
          <w:t xml:space="preserve">. </w:t>
        </w:r>
      </w:ins>
      <w:ins w:id="860" w:author="Roger Granda" w:date="2015-03-18T17:18:00Z">
        <w:r w:rsidR="00B8211C">
          <w:t xml:space="preserve">Un total de 10 estudiantes integraron el nuevo grupo experimental y 12 el grupo de control. </w:t>
        </w:r>
      </w:ins>
      <w:ins w:id="861" w:author="Katherine Chiluiza" w:date="2015-03-12T03:06:00Z">
        <w:r>
          <w:t>Nuevamente la tarea que debían realizar los estudiantes era un modelado de datos</w:t>
        </w:r>
      </w:ins>
      <w:ins w:id="862" w:author="Roger Granda" w:date="2015-03-18T13:44:00Z">
        <w:r w:rsidR="00EB776B">
          <w:t xml:space="preserve"> bajos las condiciones de elaboración anteriormente mencionadas</w:t>
        </w:r>
      </w:ins>
      <w:ins w:id="863" w:author="Katherine Chiluiza" w:date="2015-03-12T03:06:00Z">
        <w:r>
          <w:t>. Los estudiantes fueron asigandos aleatoriamente a cada condici</w:t>
        </w:r>
      </w:ins>
      <w:ins w:id="864" w:author="Katherine Chiluiza" w:date="2015-03-12T03:07:00Z">
        <w:r>
          <w:t>ón (experimental y no experimental). En esta ocasión el prototipo 2 ya incluiía las funcionales que no incluy</w:t>
        </w:r>
      </w:ins>
      <w:ins w:id="865" w:author="Katherine Chiluiza" w:date="2015-03-12T03:08:00Z">
        <w:r>
          <w:t xml:space="preserve">ó el prototipo 1. </w:t>
        </w:r>
      </w:ins>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 xml:space="preserve">sta que se observa en el anexo </w:t>
      </w:r>
      <w:ins w:id="866" w:author="Roger Granda" w:date="2015-03-18T13:43:00Z">
        <w:r w:rsidR="00EB776B">
          <w:t>G</w:t>
        </w:r>
      </w:ins>
      <w:ins w:id="867" w:author="Roger Granda" w:date="2015-03-18T13:46:00Z">
        <w:r w:rsidR="00EB776B">
          <w:t xml:space="preserve"> que contiene las mismas variables consideradas en el pre-test</w:t>
        </w:r>
      </w:ins>
      <w:del w:id="868" w:author="Roger Granda" w:date="2015-03-18T13:43:00Z">
        <w:r w:rsidR="003C7862" w:rsidDel="00EB776B">
          <w:delText>F</w:delText>
        </w:r>
      </w:del>
      <w:r w:rsidR="00010747">
        <w:t>, con el fin de</w:t>
      </w:r>
      <w:r w:rsidR="003E3260">
        <w:t xml:space="preserve"> determinar </w:t>
      </w:r>
      <w:del w:id="869" w:author="Roger Granda" w:date="2015-03-18T13:45:00Z">
        <w:r w:rsidR="003E3260" w:rsidDel="00EB776B">
          <w:delText xml:space="preserve">las </w:delText>
        </w:r>
      </w:del>
      <w:ins w:id="870" w:author="Katherine Chiluiza" w:date="2015-03-12T03:08:00Z">
        <w:del w:id="871" w:author="Roger Granda" w:date="2015-03-18T13:45:00Z">
          <w:r w:rsidDel="00EB776B">
            <w:delText xml:space="preserve">post </w:delText>
          </w:r>
        </w:del>
      </w:ins>
      <w:del w:id="872" w:author="Roger Granda" w:date="2015-03-18T13:45:00Z">
        <w:r w:rsidR="003E3260" w:rsidDel="00EB776B">
          <w:delText>observaciones</w:delText>
        </w:r>
      </w:del>
      <w:del w:id="873" w:author="Roger Granda" w:date="2015-03-18T13:43:00Z">
        <w:r w:rsidR="003E3260" w:rsidDel="00EB776B">
          <w:delText xml:space="preserve"> 2</w:delText>
        </w:r>
      </w:del>
      <w:del w:id="874" w:author="Roger Granda" w:date="2015-03-18T13:45:00Z">
        <w:r w:rsidR="00010747" w:rsidDel="00EB776B">
          <w:delText>.</w:delText>
        </w:r>
      </w:del>
      <w:ins w:id="875" w:author="Roger Granda" w:date="2015-03-18T13:45:00Z">
        <w:r w:rsidR="00EB776B">
          <w:t>las observaciones 5 y 6 de las prueba post2.</w:t>
        </w:r>
      </w:ins>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5A0E0D73" w:rsidR="00643F3D" w:rsidRDefault="00643F3D" w:rsidP="00643F3D">
      <w:pPr>
        <w:pStyle w:val="Texto"/>
        <w:ind w:left="360"/>
      </w:pPr>
      <w:r>
        <w:t>Este capítulo contiene</w:t>
      </w:r>
      <w:r w:rsidR="00856103">
        <w:t xml:space="preserve"> </w:t>
      </w:r>
      <w:ins w:id="876" w:author="Katherine Chiluiza" w:date="2015-03-12T03:09:00Z">
        <w:r w:rsidR="0000422A">
          <w:t xml:space="preserve">la descripció </w:t>
        </w:r>
      </w:ins>
      <w:del w:id="877" w:author="Katherine Chiluiza" w:date="2015-03-12T03:09:00Z">
        <w:r w:rsidR="00856103" w:rsidDel="0000422A">
          <w:delText xml:space="preserve">una revisión </w:delText>
        </w:r>
      </w:del>
      <w:r w:rsidR="00856103">
        <w:t>del hardware y software utilizado para la implementación de la solución</w:t>
      </w:r>
      <w:r>
        <w:t>.</w:t>
      </w:r>
      <w:r w:rsidR="00856103">
        <w:t xml:space="preserve"> Se continúa con una serie de capturas de pantalla realizadas a las interfaces que utilizan estudiantes y profesores</w:t>
      </w:r>
      <w:ins w:id="878" w:author="Katherine Chiluiza" w:date="2015-03-12T03:09:00Z">
        <w:r w:rsidR="0000422A">
          <w:t xml:space="preserve"> en el prototipo finala</w:t>
        </w:r>
      </w:ins>
      <w:r w:rsidR="00856103">
        <w:t xml:space="preserve">. </w:t>
      </w:r>
      <w:ins w:id="879" w:author="Katherine Chiluiza" w:date="2015-03-12T03:09:00Z">
        <w:r w:rsidR="0000422A">
          <w:t>El capítulo</w:t>
        </w:r>
      </w:ins>
      <w:del w:id="880" w:author="Katherine Chiluiza" w:date="2015-03-12T03:09:00Z">
        <w:r w:rsidR="00856103" w:rsidDel="0000422A">
          <w:delText>Se</w:delText>
        </w:r>
      </w:del>
      <w:r w:rsidR="00856103">
        <w:t xml:space="preserve"> finaliza con</w:t>
      </w:r>
      <w:ins w:id="881" w:author="Katherine Chiluiza" w:date="2015-03-12T03:10:00Z">
        <w:r w:rsidR="0000422A">
          <w:t xml:space="preserve"> un detalle </w:t>
        </w:r>
      </w:ins>
      <w:del w:id="882" w:author="Katherine Chiluiza" w:date="2015-03-12T03:10:00Z">
        <w:r w:rsidR="00856103" w:rsidDel="0000422A">
          <w:delText xml:space="preserve"> un</w:delText>
        </w:r>
      </w:del>
      <w:del w:id="883" w:author="Katherine Chiluiza" w:date="2015-03-12T03:09:00Z">
        <w:r w:rsidR="00856103" w:rsidDel="0000422A">
          <w:delText>a revisión</w:delText>
        </w:r>
      </w:del>
      <w:del w:id="884" w:author="Katherine Chiluiza" w:date="2015-03-12T03:10:00Z">
        <w:r w:rsidR="00856103" w:rsidDel="0000422A">
          <w:delText xml:space="preserve"> </w:delText>
        </w:r>
      </w:del>
      <w:r w:rsidR="00856103">
        <w:t>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w:t>
      </w:r>
      <w:r w:rsidR="00A77DA7">
        <w:lastRenderedPageBreak/>
        <w:t xml:space="preserve">portabilidad. Para lograr esto, luego </w:t>
      </w:r>
      <w:r w:rsidR="00F2096F">
        <w:t>de revisar varias alternativas,</w:t>
      </w:r>
      <w:r w:rsidR="00A77DA7">
        <w:t xml:space="preserve"> s</w:t>
      </w:r>
      <w:r>
        <w:t>e han utiliz</w:t>
      </w:r>
      <w:r w:rsidR="00A77DA7">
        <w:t>ado los siguientes dispositivos:</w:t>
      </w:r>
    </w:p>
    <w:p w14:paraId="3DEE104C" w14:textId="457AA717"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F2096F">
        <w:t xml:space="preserve"> </w:t>
      </w:r>
      <w:r w:rsidR="00BA46DE">
        <w:t>4.1</w:t>
      </w:r>
      <w:r w:rsidR="00A77DA7">
        <w:t>)</w:t>
      </w:r>
      <w:r w:rsidR="00E81217">
        <w:t>.</w:t>
      </w:r>
      <w:ins w:id="885" w:author="Katherine Chiluiza" w:date="2015-03-12T03:10:00Z">
        <w:r w:rsidR="0000422A">
          <w:t xml:space="preserve"> (elimina figuras)</w:t>
        </w:r>
      </w:ins>
    </w:p>
    <w:p w14:paraId="5D4C36A1" w14:textId="4A5CCADC"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BA46DE">
        <w:t xml:space="preserve"> 4.2</w:t>
      </w:r>
      <w:r w:rsidR="00A77DA7">
        <w:t>)</w:t>
      </w:r>
      <w:r w:rsidR="00662874">
        <w:t>.</w:t>
      </w:r>
      <w:ins w:id="886" w:author="Katherine Chiluiza" w:date="2015-03-12T03:10:00Z">
        <w:r w:rsidR="0000422A">
          <w:t xml:space="preserve"> (elimina figuras)</w:t>
        </w:r>
      </w:ins>
    </w:p>
    <w:p w14:paraId="4DB5D3AE" w14:textId="3D867B0D" w:rsidR="00662874" w:rsidRDefault="00662874" w:rsidP="00662874">
      <w:pPr>
        <w:pStyle w:val="Texto"/>
        <w:numPr>
          <w:ilvl w:val="0"/>
          <w:numId w:val="16"/>
        </w:numPr>
      </w:pPr>
      <w:r w:rsidRPr="00662874">
        <w:t>Dispositivo de seguim</w:t>
      </w:r>
      <w:r>
        <w:t>iento óptico V120.Duo Optitrack</w:t>
      </w:r>
      <w:r w:rsidR="00A77DA7">
        <w:t xml:space="preserve"> </w:t>
      </w:r>
      <w:ins w:id="887" w:author="Katherine Chiluiza" w:date="2015-03-12T03:13:00Z">
        <w:r w:rsidR="008A4543">
          <w:t>, falta aquí indicar que se incluyó marquitas para hacer tracking de las plumas</w:t>
        </w:r>
      </w:ins>
      <w:r w:rsidR="00A77DA7">
        <w:t>(ver figura</w:t>
      </w:r>
      <w:r w:rsidR="00BA46DE">
        <w:t xml:space="preserve"> 4.3</w:t>
      </w:r>
      <w:r w:rsidR="00A77DA7">
        <w:t>)</w:t>
      </w:r>
      <w:r>
        <w:t>.</w:t>
      </w:r>
      <w:ins w:id="888" w:author="Katherine Chiluiza" w:date="2015-03-12T03:10:00Z">
        <w:r w:rsidR="0000422A">
          <w:t xml:space="preserve"> (elimina figuras)</w:t>
        </w:r>
      </w:ins>
    </w:p>
    <w:p w14:paraId="38E13B03" w14:textId="3493B26F" w:rsidR="00662874" w:rsidRDefault="00662874" w:rsidP="004E17A3">
      <w:pPr>
        <w:pStyle w:val="Texto"/>
        <w:numPr>
          <w:ilvl w:val="0"/>
          <w:numId w:val="16"/>
        </w:numPr>
      </w:pPr>
      <w:r>
        <w:t>Cable HDMI</w:t>
      </w:r>
      <w:r w:rsidR="00A77DA7">
        <w:t>.</w:t>
      </w:r>
    </w:p>
    <w:p w14:paraId="45D95A22" w14:textId="345ECF99" w:rsidR="00EA5432" w:rsidRDefault="0000422A" w:rsidP="004E17A3">
      <w:pPr>
        <w:pStyle w:val="Texto"/>
        <w:numPr>
          <w:ilvl w:val="0"/>
          <w:numId w:val="16"/>
        </w:numPr>
      </w:pPr>
      <w:ins w:id="889" w:author="Katherine Chiluiza" w:date="2015-03-12T03:10:00Z">
        <w:r>
          <w:t xml:space="preserve">Tablet </w:t>
        </w:r>
      </w:ins>
      <w:r w:rsidR="00EA5432">
        <w:t>Samsung Galaxy Tab 3 10.1”</w:t>
      </w:r>
    </w:p>
    <w:p w14:paraId="3A73064B" w14:textId="2BA0CC4D" w:rsidR="00F2096F" w:rsidRDefault="008A4543" w:rsidP="00F2096F">
      <w:pPr>
        <w:pStyle w:val="Texto"/>
        <w:ind w:left="2136"/>
      </w:pPr>
      <w:ins w:id="890" w:author="Katherine Chiluiza" w:date="2015-03-12T03:12:00Z">
        <w:r>
          <w:t xml:space="preserve">Aquí más bien habría que justificar por qué OPTITRACK y no alguna otra solución . </w:t>
        </w:r>
      </w:ins>
    </w:p>
    <w:p w14:paraId="45B940CE" w14:textId="77777777" w:rsidR="00F2096F" w:rsidRDefault="00F2096F" w:rsidP="005A0D3A">
      <w:pPr>
        <w:pStyle w:val="Texto"/>
        <w:ind w:left="2136"/>
        <w:jc w:val="left"/>
      </w:pPr>
      <w:r>
        <w:rPr>
          <w:noProof/>
        </w:rPr>
        <w:drawing>
          <wp:inline distT="0" distB="0" distL="0" distR="0" wp14:anchorId="19E5B700" wp14:editId="4A0134EE">
            <wp:extent cx="2189218" cy="1958774"/>
            <wp:effectExtent l="0" t="0" r="1905" b="3810"/>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3566" cy="1989507"/>
                    </a:xfrm>
                    <a:prstGeom prst="rect">
                      <a:avLst/>
                    </a:prstGeom>
                    <a:noFill/>
                    <a:ln>
                      <a:noFill/>
                    </a:ln>
                  </pic:spPr>
                </pic:pic>
              </a:graphicData>
            </a:graphic>
          </wp:inline>
        </w:drawing>
      </w:r>
    </w:p>
    <w:p w14:paraId="6CA8ED9B" w14:textId="33959CB9" w:rsidR="00F2096F" w:rsidRDefault="00BA46DE" w:rsidP="00F2096F">
      <w:pPr>
        <w:pStyle w:val="NombreCapitulo"/>
        <w:numPr>
          <w:ilvl w:val="0"/>
          <w:numId w:val="0"/>
        </w:numPr>
        <w:ind w:left="360" w:hanging="360"/>
        <w:jc w:val="center"/>
        <w:rPr>
          <w:b w:val="0"/>
          <w:sz w:val="16"/>
          <w:szCs w:val="16"/>
        </w:rPr>
      </w:pPr>
      <w:r>
        <w:rPr>
          <w:sz w:val="16"/>
          <w:szCs w:val="16"/>
        </w:rPr>
        <w:t>Figura 4.1</w:t>
      </w:r>
      <w:r w:rsidR="00F2096F" w:rsidRPr="00F2096F">
        <w:rPr>
          <w:b w:val="0"/>
        </w:rPr>
        <w:t xml:space="preserve"> </w:t>
      </w:r>
      <w:r w:rsidR="00F2096F" w:rsidRPr="00F2096F">
        <w:rPr>
          <w:b w:val="0"/>
          <w:sz w:val="16"/>
          <w:szCs w:val="16"/>
        </w:rPr>
        <w:t>Pico Proyector AAXA  Fuente:</w:t>
      </w:r>
      <w:r w:rsidR="00F2096F">
        <w:rPr>
          <w:b w:val="0"/>
          <w:sz w:val="16"/>
          <w:szCs w:val="16"/>
        </w:rPr>
        <w:t xml:space="preserve"> </w:t>
      </w:r>
      <w:r w:rsidR="00F2096F" w:rsidRPr="00F2096F">
        <w:rPr>
          <w:b w:val="0"/>
          <w:sz w:val="16"/>
          <w:szCs w:val="16"/>
        </w:rPr>
        <w:t>http://www.aaxatech.com</w:t>
      </w:r>
      <w:r w:rsidR="00F2096F">
        <w:rPr>
          <w:b w:val="0"/>
          <w:sz w:val="16"/>
          <w:szCs w:val="16"/>
        </w:rPr>
        <w:t xml:space="preserve"> </w:t>
      </w:r>
    </w:p>
    <w:p w14:paraId="5C8A3A3D" w14:textId="77777777" w:rsidR="00F2096F" w:rsidRDefault="00F2096F" w:rsidP="00F2096F">
      <w:pPr>
        <w:pStyle w:val="Texto"/>
        <w:ind w:left="2136"/>
      </w:pPr>
    </w:p>
    <w:p w14:paraId="0CB17FD0" w14:textId="77777777" w:rsidR="00F2096F" w:rsidRDefault="00F2096F" w:rsidP="00F2096F">
      <w:pPr>
        <w:pStyle w:val="Texto"/>
        <w:ind w:left="2136"/>
      </w:pPr>
    </w:p>
    <w:p w14:paraId="3B64C700" w14:textId="77777777" w:rsidR="00F2096F" w:rsidRDefault="00F2096F" w:rsidP="00BA46DE">
      <w:pPr>
        <w:pStyle w:val="NombreCapitulo"/>
        <w:numPr>
          <w:ilvl w:val="0"/>
          <w:numId w:val="0"/>
        </w:numPr>
        <w:ind w:left="2136"/>
        <w:jc w:val="center"/>
        <w:rPr>
          <w:b w:val="0"/>
          <w:sz w:val="16"/>
          <w:szCs w:val="16"/>
        </w:rPr>
      </w:pPr>
      <w:r>
        <w:rPr>
          <w:b w:val="0"/>
          <w:noProof/>
          <w:sz w:val="16"/>
          <w:szCs w:val="16"/>
        </w:rPr>
        <w:lastRenderedPageBreak/>
        <w:drawing>
          <wp:inline distT="0" distB="0" distL="0" distR="0" wp14:anchorId="48F3A26A" wp14:editId="245734D0">
            <wp:extent cx="1588770" cy="1176866"/>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7636" cy="1190841"/>
                    </a:xfrm>
                    <a:prstGeom prst="rect">
                      <a:avLst/>
                    </a:prstGeom>
                    <a:noFill/>
                    <a:ln>
                      <a:noFill/>
                    </a:ln>
                  </pic:spPr>
                </pic:pic>
              </a:graphicData>
            </a:graphic>
          </wp:inline>
        </w:drawing>
      </w:r>
    </w:p>
    <w:p w14:paraId="5997FE4E" w14:textId="7F8302B2" w:rsidR="00F2096F" w:rsidRDefault="00BA46DE" w:rsidP="00BA46DE">
      <w:pPr>
        <w:pStyle w:val="NombreCapitulo"/>
        <w:numPr>
          <w:ilvl w:val="0"/>
          <w:numId w:val="0"/>
        </w:numPr>
        <w:ind w:left="2136"/>
        <w:jc w:val="center"/>
        <w:rPr>
          <w:b w:val="0"/>
          <w:sz w:val="16"/>
          <w:szCs w:val="16"/>
        </w:rPr>
      </w:pPr>
      <w:r>
        <w:rPr>
          <w:sz w:val="16"/>
          <w:szCs w:val="16"/>
        </w:rPr>
        <w:t>Figura 4.2</w:t>
      </w:r>
      <w:r w:rsidR="00F2096F" w:rsidRPr="00F2096F">
        <w:rPr>
          <w:b w:val="0"/>
        </w:rPr>
        <w:t xml:space="preserve"> </w:t>
      </w:r>
      <w:r w:rsidR="00F2096F" w:rsidRPr="00F2096F">
        <w:rPr>
          <w:b w:val="0"/>
          <w:sz w:val="16"/>
          <w:szCs w:val="16"/>
        </w:rPr>
        <w:t>MiniPC Intel NUC DN2820FYKH con Intel Celeron N2820  Fuente:</w:t>
      </w:r>
      <w:r w:rsidR="00F2096F">
        <w:rPr>
          <w:b w:val="0"/>
          <w:sz w:val="16"/>
          <w:szCs w:val="16"/>
        </w:rPr>
        <w:t>http://www.intel.com</w:t>
      </w:r>
    </w:p>
    <w:p w14:paraId="3536C70F" w14:textId="77777777" w:rsidR="00BA46DE" w:rsidRDefault="00BA46DE" w:rsidP="00BA46DE">
      <w:pPr>
        <w:pStyle w:val="NombreCapitulo"/>
        <w:numPr>
          <w:ilvl w:val="0"/>
          <w:numId w:val="0"/>
        </w:numPr>
        <w:ind w:left="2136"/>
        <w:jc w:val="right"/>
        <w:rPr>
          <w:b w:val="0"/>
          <w:sz w:val="16"/>
          <w:szCs w:val="16"/>
        </w:rPr>
      </w:pPr>
    </w:p>
    <w:p w14:paraId="578DE16A" w14:textId="77777777" w:rsidR="00BA46DE" w:rsidRDefault="00BA46DE" w:rsidP="00BA46DE">
      <w:pPr>
        <w:pStyle w:val="NombreCapitulo"/>
        <w:numPr>
          <w:ilvl w:val="0"/>
          <w:numId w:val="0"/>
        </w:numPr>
        <w:ind w:left="2136"/>
        <w:jc w:val="center"/>
      </w:pPr>
      <w:r>
        <w:rPr>
          <w:noProof/>
        </w:rPr>
        <w:drawing>
          <wp:inline distT="0" distB="0" distL="0" distR="0" wp14:anchorId="1457041F" wp14:editId="6945C8D7">
            <wp:extent cx="3324103" cy="1003748"/>
            <wp:effectExtent l="0" t="0" r="0" b="6350"/>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57198" cy="1013741"/>
                    </a:xfrm>
                    <a:prstGeom prst="rect">
                      <a:avLst/>
                    </a:prstGeom>
                    <a:noFill/>
                    <a:ln>
                      <a:noFill/>
                    </a:ln>
                  </pic:spPr>
                </pic:pic>
              </a:graphicData>
            </a:graphic>
          </wp:inline>
        </w:drawing>
      </w:r>
    </w:p>
    <w:p w14:paraId="790D7539" w14:textId="03E4E71D" w:rsidR="00BA46DE" w:rsidRDefault="00BA46DE" w:rsidP="00BA46DE">
      <w:pPr>
        <w:pStyle w:val="NombreCapitulo"/>
        <w:numPr>
          <w:ilvl w:val="0"/>
          <w:numId w:val="0"/>
        </w:numPr>
        <w:ind w:left="360"/>
        <w:jc w:val="right"/>
        <w:rPr>
          <w:b w:val="0"/>
          <w:sz w:val="16"/>
          <w:szCs w:val="16"/>
        </w:rPr>
      </w:pPr>
      <w:r>
        <w:rPr>
          <w:sz w:val="16"/>
          <w:szCs w:val="16"/>
        </w:rPr>
        <w:t>Figura 4.3</w:t>
      </w:r>
      <w:r w:rsidRPr="00F2096F">
        <w:rPr>
          <w:b w:val="0"/>
        </w:rPr>
        <w:t xml:space="preserve"> </w:t>
      </w:r>
      <w:r w:rsidRPr="00F2096F">
        <w:rPr>
          <w:b w:val="0"/>
          <w:sz w:val="16"/>
          <w:szCs w:val="16"/>
        </w:rPr>
        <w:t xml:space="preserve">Dispositivo de seguimiento óptico V120.Duo Optitrack  Fuente: </w:t>
      </w:r>
      <w:r w:rsidRPr="00F2096F">
        <w:rPr>
          <w:b w:val="0"/>
          <w:sz w:val="16"/>
          <w:szCs w:val="16"/>
        </w:rPr>
        <w:fldChar w:fldCharType="begin" w:fldLock="1"/>
      </w:r>
      <w:r w:rsidRPr="00F2096F">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F2096F">
        <w:rPr>
          <w:b w:val="0"/>
          <w:sz w:val="16"/>
          <w:szCs w:val="16"/>
        </w:rPr>
        <w:fldChar w:fldCharType="separate"/>
      </w:r>
      <w:r w:rsidRPr="00F2096F">
        <w:rPr>
          <w:b w:val="0"/>
          <w:noProof/>
          <w:sz w:val="16"/>
          <w:szCs w:val="16"/>
        </w:rPr>
        <w:t>[25]</w:t>
      </w:r>
      <w:r w:rsidRPr="00F2096F">
        <w:rPr>
          <w:b w:val="0"/>
          <w:sz w:val="16"/>
          <w:szCs w:val="16"/>
        </w:rPr>
        <w:fldChar w:fldCharType="end"/>
      </w:r>
    </w:p>
    <w:p w14:paraId="2B587A6F" w14:textId="77777777" w:rsidR="005A0D3A" w:rsidRDefault="005A0D3A" w:rsidP="005A0D3A">
      <w:pPr>
        <w:pStyle w:val="NombreCapitulo"/>
        <w:numPr>
          <w:ilvl w:val="0"/>
          <w:numId w:val="0"/>
        </w:numPr>
        <w:ind w:left="360"/>
        <w:rPr>
          <w:sz w:val="16"/>
          <w:szCs w:val="16"/>
        </w:rPr>
      </w:pPr>
    </w:p>
    <w:p w14:paraId="7C5DC458" w14:textId="344EEA9D" w:rsidR="005A0D3A" w:rsidRPr="00F2096F" w:rsidRDefault="005A0D3A" w:rsidP="00AE5FB2">
      <w:pPr>
        <w:pStyle w:val="Texto"/>
        <w:ind w:left="1418"/>
      </w:pPr>
      <w:r>
        <w:t>En la</w:t>
      </w:r>
      <w:ins w:id="891" w:author="Katherine Chiluiza" w:date="2015-03-12T03:11:00Z">
        <w:r w:rsidR="0000422A">
          <w:t>s</w:t>
        </w:r>
      </w:ins>
      <w:r>
        <w:t xml:space="preserve"> figura</w:t>
      </w:r>
      <w:r w:rsidR="00AE5FB2">
        <w:t xml:space="preserve"> 4.4 y 4.5 se observa la implementación física de la superficie colaborativa para estudiantes. </w:t>
      </w:r>
    </w:p>
    <w:p w14:paraId="44E0CB94" w14:textId="77777777" w:rsidR="003C3C5E" w:rsidRDefault="003C3C5E" w:rsidP="00BA46DE">
      <w:pPr>
        <w:pStyle w:val="NombreCapitulo"/>
        <w:numPr>
          <w:ilvl w:val="0"/>
          <w:numId w:val="0"/>
        </w:numPr>
        <w:ind w:left="2136"/>
        <w:jc w:val="right"/>
        <w:rPr>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2A819468" w:rsidR="008B433D" w:rsidRPr="00F2096F" w:rsidRDefault="008B433D" w:rsidP="008B433D">
      <w:pPr>
        <w:pStyle w:val="NombreCapitulo"/>
        <w:numPr>
          <w:ilvl w:val="0"/>
          <w:numId w:val="0"/>
        </w:numPr>
        <w:ind w:left="360"/>
        <w:jc w:val="center"/>
        <w:rPr>
          <w:b w:val="0"/>
          <w:sz w:val="16"/>
          <w:szCs w:val="16"/>
        </w:rPr>
      </w:pPr>
      <w:r>
        <w:rPr>
          <w:sz w:val="16"/>
          <w:szCs w:val="16"/>
        </w:rPr>
        <w:t>Figura 4.4</w:t>
      </w:r>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0">
                      <a:extLst>
                        <a:ext uri="{BEBA8EAE-BF5A-486C-A8C5-ECC9F3942E4B}">
                          <a14:imgProps xmlns:a14="http://schemas.microsoft.com/office/drawing/2010/main">
                            <a14:imgLayer r:embed="rId31">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655583AB" w:rsidR="008B433D" w:rsidRPr="00F2096F" w:rsidRDefault="008B433D" w:rsidP="008B433D">
      <w:pPr>
        <w:pStyle w:val="NombreCapitulo"/>
        <w:numPr>
          <w:ilvl w:val="0"/>
          <w:numId w:val="0"/>
        </w:numPr>
        <w:ind w:left="360"/>
        <w:jc w:val="center"/>
        <w:rPr>
          <w:b w:val="0"/>
          <w:sz w:val="16"/>
          <w:szCs w:val="16"/>
        </w:rPr>
      </w:pPr>
      <w:r>
        <w:rPr>
          <w:sz w:val="16"/>
          <w:szCs w:val="16"/>
        </w:rPr>
        <w:t>Figura 4.5</w:t>
      </w:r>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lastRenderedPageBreak/>
        <w:t>SOFTWARE</w:t>
      </w:r>
      <w:r w:rsidRPr="001A0BEA" w:rsidDel="00901ADF">
        <w:t xml:space="preserve"> </w:t>
      </w:r>
      <w:r>
        <w:t>UTILIZADO</w:t>
      </w:r>
    </w:p>
    <w:p w14:paraId="5FD27F1C" w14:textId="487EB203" w:rsidR="0032609E" w:rsidRDefault="004E17A3" w:rsidP="0032609E">
      <w:pPr>
        <w:pStyle w:val="Texto"/>
        <w:ind w:left="1416"/>
      </w:pPr>
      <w:r>
        <w:t>En la selección de software para la implementación de la solución, se ha favorecido la selección de herramientas open-source. Sin embargo</w:t>
      </w:r>
      <w:ins w:id="892" w:author="Katherine Chiluiza" w:date="2015-03-12T03:11:00Z">
        <w:r w:rsidR="008A4543">
          <w:t>,</w:t>
        </w:r>
      </w:ins>
      <w:r>
        <w:t xml:space="preserve"> por restricciones que ha impuesto el uso de la solución Optitrack, se ha visto la necesidad de utilizar alguna</w:t>
      </w:r>
      <w:ins w:id="893" w:author="Katherine Chiluiza" w:date="2015-03-12T03:12:00Z">
        <w:r w:rsidR="008A4543">
          <w:t>s</w:t>
        </w:r>
      </w:ins>
      <w:del w:id="894" w:author="Katherine Chiluiza" w:date="2015-03-12T03:12:00Z">
        <w:r w:rsidDel="008A4543">
          <w:delText>s unas</w:delText>
        </w:r>
      </w:del>
      <w:r>
        <w:t xml:space="preserve">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0219EB2" w:rsidR="00494D04" w:rsidRDefault="008A4543" w:rsidP="00494D04">
      <w:pPr>
        <w:pStyle w:val="Texto"/>
        <w:ind w:left="1416"/>
      </w:pPr>
      <w:ins w:id="895" w:author="Katherine Chiluiza" w:date="2015-03-12T03:13:00Z">
        <w:r>
          <w:t xml:space="preserve">Este componente perimte </w:t>
        </w:r>
      </w:ins>
      <w:del w:id="896" w:author="Katherine Chiluiza" w:date="2015-03-12T03:13:00Z">
        <w:r w:rsidR="00B63A59" w:rsidDel="008A4543">
          <w:delText xml:space="preserve">Para </w:delText>
        </w:r>
      </w:del>
      <w:r w:rsidR="00B63A59">
        <w:t xml:space="preserve">la lectura de la posición de las plumas </w:t>
      </w:r>
      <w:ins w:id="897" w:author="Katherine Chiluiza" w:date="2015-03-12T03:13:00Z">
        <w:r>
          <w:t xml:space="preserve">que usan </w:t>
        </w:r>
      </w:ins>
      <w:del w:id="898" w:author="Katherine Chiluiza" w:date="2015-03-12T03:14:00Z">
        <w:r w:rsidR="00B63A59" w:rsidDel="008A4543">
          <w:delText xml:space="preserve">de </w:delText>
        </w:r>
      </w:del>
      <w:r w:rsidR="00B63A59">
        <w:t>los estudiantes</w:t>
      </w:r>
      <w:ins w:id="899" w:author="Katherine Chiluiza" w:date="2015-03-12T03:14:00Z">
        <w:r>
          <w:t xml:space="preserve">. </w:t>
        </w:r>
      </w:ins>
      <w:del w:id="900" w:author="Katherine Chiluiza" w:date="2015-03-12T03:14:00Z">
        <w:r w:rsidR="00B63A59" w:rsidDel="008A4543">
          <w:delText xml:space="preserve">, este componente </w:delText>
        </w:r>
      </w:del>
      <w:ins w:id="901" w:author="Katherine Chiluiza" w:date="2015-03-12T03:14:00Z">
        <w:r>
          <w:t xml:space="preserve">Para ello se </w:t>
        </w:r>
      </w:ins>
      <w:r w:rsidR="00B63A59">
        <w:t>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rsidR="00B63A59">
        <w:t xml:space="preserve">utilizando el protocolo </w:t>
      </w:r>
      <w:r w:rsidR="00327DB8">
        <w:t xml:space="preserve">TUIO. </w:t>
      </w:r>
      <w:ins w:id="902" w:author="Katherine Chiluiza" w:date="2015-03-12T03:14:00Z">
        <w:r>
          <w:t>La posición de la punta de la pluma se la realiza a través de la  triangulación de la punta de la pluma, que es posible ya que la pluma posee un arreglo de marcas xxx que permiten el seguimiento y c</w:t>
        </w:r>
      </w:ins>
      <w:ins w:id="903" w:author="Katherine Chiluiza" w:date="2015-03-12T03:15:00Z">
        <w:r>
          <w:t>álculo correspondiente de posición (Ver fig… pluma con dispositivos de lectura)</w:t>
        </w:r>
      </w:ins>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0F60E357" w:rsidR="0031495D" w:rsidRDefault="0031495D" w:rsidP="0031495D">
      <w:pPr>
        <w:pStyle w:val="Texto"/>
        <w:ind w:left="1416"/>
      </w:pPr>
      <w:r>
        <w:lastRenderedPageBreak/>
        <w:t xml:space="preserve">Este componente recibe los eventos </w:t>
      </w:r>
      <w:r w:rsidR="00887A8F">
        <w:t xml:space="preserve">táctiles </w:t>
      </w:r>
      <w:r>
        <w:t xml:space="preserve">provenientes del componente de captura de movimiento para pintar y reconocer trazos que realiza el usuario. Las librerías de </w:t>
      </w:r>
      <w:ins w:id="904" w:author="Katherine Chiluiza" w:date="2015-03-12T03:16:00Z">
        <w:r w:rsidR="008A4543">
          <w:t>P</w:t>
        </w:r>
      </w:ins>
      <w:del w:id="905" w:author="Katherine Chiluiza" w:date="2015-03-12T03:15:00Z">
        <w:r w:rsidDel="008A4543">
          <w:delText>p</w:delText>
        </w:r>
      </w:del>
      <w:r>
        <w:t xml:space="preserve">aleo </w:t>
      </w:r>
      <w:ins w:id="906" w:author="Katherine Chiluiza" w:date="2015-03-12T03:16:00Z">
        <w:r w:rsidR="008A4543">
          <w:t>S</w:t>
        </w:r>
      </w:ins>
      <w:del w:id="907" w:author="Katherine Chiluiza" w:date="2015-03-12T03:16:00Z">
        <w:r w:rsidDel="008A4543">
          <w:delText>s</w:delText>
        </w:r>
      </w:del>
      <w:r>
        <w:t xml:space="preserve">ketch </w:t>
      </w:r>
      <w:ins w:id="908" w:author="Katherine Chiluiza" w:date="2015-03-12T03:16:00Z">
        <w:r w:rsidR="008A4543">
          <w:t>R</w:t>
        </w:r>
      </w:ins>
      <w:del w:id="909" w:author="Katherine Chiluiza" w:date="2015-03-12T03:16:00Z">
        <w:r w:rsidDel="008A4543">
          <w:delText>r</w:delText>
        </w:r>
      </w:del>
      <w:r>
        <w:t>ecognizer</w:t>
      </w:r>
      <w:ins w:id="910" w:author="Katherine Chiluiza" w:date="2015-03-12T03:16:00Z">
        <w:r w:rsidR="008A4543">
          <w:t xml:space="preserve"> (CITAR)</w:t>
        </w:r>
      </w:ins>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w:t>
      </w:r>
      <w:r w:rsidR="00887A8F">
        <w:t>ta a 2 entidades (ver figura 4.6</w:t>
      </w:r>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9514026" w:rsidR="00876A9F" w:rsidRDefault="007C65E9" w:rsidP="00876A9F">
      <w:pPr>
        <w:pStyle w:val="NombreCapitulo"/>
        <w:numPr>
          <w:ilvl w:val="0"/>
          <w:numId w:val="0"/>
        </w:numPr>
        <w:ind w:left="360"/>
        <w:jc w:val="center"/>
        <w:rPr>
          <w:sz w:val="16"/>
          <w:szCs w:val="16"/>
        </w:rPr>
      </w:pPr>
      <w:r>
        <w:rPr>
          <w:sz w:val="16"/>
          <w:szCs w:val="16"/>
        </w:rPr>
        <w:t>Figura 4.</w:t>
      </w:r>
      <w:r w:rsidR="00887A8F">
        <w:rPr>
          <w:sz w:val="16"/>
          <w:szCs w:val="16"/>
        </w:rPr>
        <w:t>6</w:t>
      </w:r>
      <w:r w:rsidR="00876A9F" w:rsidRPr="000F38C4">
        <w:rPr>
          <w:sz w:val="16"/>
          <w:szCs w:val="16"/>
        </w:rPr>
        <w:t>:</w:t>
      </w:r>
      <w:r w:rsidR="00876A9F" w:rsidRPr="000F38C4">
        <w:rPr>
          <w:b w:val="0"/>
          <w:sz w:val="16"/>
          <w:szCs w:val="16"/>
        </w:rPr>
        <w:t xml:space="preserve"> Interacción con pluma sobre la superficie colaborativa</w:t>
      </w:r>
    </w:p>
    <w:p w14:paraId="0C7F0CB8" w14:textId="712FB804" w:rsidR="00700FFD" w:rsidRDefault="0031495D" w:rsidP="0031495D">
      <w:pPr>
        <w:pStyle w:val="Texto"/>
        <w:ind w:left="1416"/>
      </w:pPr>
      <w:r>
        <w:t xml:space="preserve">Además se ha provisto al estudiante de un menú para llamar a acciones más complejas del sistema: modo edición, modo </w:t>
      </w:r>
      <w:r>
        <w:lastRenderedPageBreak/>
        <w:t>borrado</w:t>
      </w:r>
      <w:r w:rsidR="00925354">
        <w:t>r</w:t>
      </w:r>
      <w:r>
        <w:t>, deshacer acción, y</w:t>
      </w:r>
      <w:r w:rsidR="00887A8F">
        <w:t xml:space="preserve"> guardar trabajo (ver figura 4.7</w:t>
      </w:r>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ins w:id="911" w:author="Katherine Chiluiza" w:date="2015-03-12T03:17:00Z">
        <w:r w:rsidR="008A4543">
          <w:t>. (NO ANTES?? EXISTE UN AUTOGUARDADO????)</w:t>
        </w:r>
      </w:ins>
      <w:del w:id="912" w:author="Katherine Chiluiza" w:date="2015-03-12T03:17:00Z">
        <w:r w:rsidR="00925354" w:rsidDel="008A4543">
          <w:delText>.</w:delText>
        </w:r>
      </w:del>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29B0711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7</w:t>
      </w:r>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4EB358DB"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8</w:t>
      </w:r>
      <w:r>
        <w:t xml:space="preserve">). Estos semáforos se encuentran en color verde cuando el estudiante está realizando </w:t>
      </w:r>
      <w:r w:rsidR="00FC3AA8">
        <w:lastRenderedPageBreak/>
        <w:t xml:space="preserve">activamente </w:t>
      </w:r>
      <w:r>
        <w:t>aportaciones sobre la super</w:t>
      </w:r>
      <w:r w:rsidR="00FC3AA8">
        <w:t xml:space="preserve">ficie colaborativa, 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ins w:id="913" w:author="Katherine Chiluiza" w:date="2015-03-12T03:18:00Z">
        <w:r w:rsidR="008A4543">
          <w:t xml:space="preserve"> </w:t>
        </w:r>
      </w:ins>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4DF2CE66"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8</w:t>
      </w:r>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362A2A3C" w:rsidR="006E6A9F" w:rsidRDefault="003B2E61" w:rsidP="006E6A9F">
      <w:pPr>
        <w:pStyle w:val="Texto"/>
        <w:ind w:left="1416"/>
      </w:pPr>
      <w:r>
        <w:t>En la figura 4.9</w:t>
      </w:r>
      <w:r w:rsidR="0095027E">
        <w:t xml:space="preserve"> se observa la interfaz</w:t>
      </w:r>
      <w:r>
        <w:t xml:space="preserve"> d</w:t>
      </w:r>
      <w:r w:rsidR="001631C9">
        <w:t>e</w:t>
      </w:r>
      <w:ins w:id="914" w:author="Katherine Chiluiza" w:date="2015-03-12T03:18:00Z">
        <w:r w:rsidR="008A4543">
          <w:t xml:space="preserve"> </w:t>
        </w:r>
      </w:ins>
      <w:del w:id="915" w:author="Katherine Chiluiza" w:date="2015-03-12T03:18:00Z">
        <w:r w:rsidR="0095027E" w:rsidDel="008A4543">
          <w:delText xml:space="preserve"> de </w:delText>
        </w:r>
      </w:del>
      <w:r w:rsidR="0095027E">
        <w:t xml:space="preserve">monitoreo </w:t>
      </w:r>
      <w:r w:rsidR="00F00875">
        <w:t>para el</w:t>
      </w:r>
      <w:r w:rsidR="0095027E">
        <w:t xml:space="preserve"> profesor, en donde </w:t>
      </w:r>
      <w:ins w:id="916" w:author="Katherine Chiluiza" w:date="2015-03-12T03:18:00Z">
        <w:r w:rsidR="008A4543">
          <w:t>é</w:t>
        </w:r>
      </w:ins>
      <w:del w:id="917" w:author="Katherine Chiluiza" w:date="2015-03-12T03:18:00Z">
        <w:r w:rsidR="0095027E" w:rsidDel="008A4543">
          <w:delText>e</w:delText>
        </w:r>
      </w:del>
      <w:r w:rsidR="0095027E">
        <w:t xml:space="preserve">ste puede observar </w:t>
      </w:r>
      <w:ins w:id="918" w:author="Katherine Chiluiza" w:date="2015-03-12T03:26:00Z">
        <w:r w:rsidR="00EA7024">
          <w:t xml:space="preserve">indicadores </w:t>
        </w:r>
      </w:ins>
      <w:ins w:id="919" w:author="Katherine Chiluiza" w:date="2015-03-12T03:30:00Z">
        <w:r w:rsidR="00EA7024">
          <w:t xml:space="preserve">y avances </w:t>
        </w:r>
      </w:ins>
      <w:del w:id="920" w:author="Katherine Chiluiza" w:date="2015-03-12T03:27:00Z">
        <w:r w:rsidR="0095027E" w:rsidDel="00EA7024">
          <w:delText xml:space="preserve">en vivo </w:delText>
        </w:r>
      </w:del>
      <w:ins w:id="921" w:author="Katherine Chiluiza" w:date="2015-03-12T03:27:00Z">
        <w:r w:rsidR="00EA7024">
          <w:t xml:space="preserve">de </w:t>
        </w:r>
      </w:ins>
      <w:r w:rsidR="0095027E">
        <w:t xml:space="preserve">la realización del trabajo colaborativo de múltiples grupos. </w:t>
      </w:r>
      <w:r w:rsidR="00F00875">
        <w:t>Con esta interfaz, se</w:t>
      </w:r>
      <w:r w:rsidR="0095027E">
        <w:t xml:space="preserve"> permite al profesor conocer el porcentaje de avance de la tarea que realiza cada grupo, a través de la definición de la cantidad </w:t>
      </w:r>
      <w:r w:rsidR="00F00875">
        <w:t xml:space="preserve">elementos </w:t>
      </w:r>
      <w:r w:rsidR="0095027E">
        <w:t>que el profesor cre</w:t>
      </w:r>
      <w:ins w:id="922" w:author="Katherine Chiluiza" w:date="2015-03-12T03:27:00Z">
        <w:r w:rsidR="00EA7024">
          <w:t>e</w:t>
        </w:r>
      </w:ins>
      <w:del w:id="923" w:author="Katherine Chiluiza" w:date="2015-03-12T03:27:00Z">
        <w:r w:rsidR="0095027E" w:rsidDel="00EA7024">
          <w:delText>a</w:delText>
        </w:r>
      </w:del>
      <w:r w:rsidR="0095027E">
        <w:t xml:space="preserve"> deb</w:t>
      </w:r>
      <w:ins w:id="924" w:author="Katherine Chiluiza" w:date="2015-03-12T03:27:00Z">
        <w:r w:rsidR="00EA7024">
          <w:t>e</w:t>
        </w:r>
      </w:ins>
      <w:del w:id="925" w:author="Katherine Chiluiza" w:date="2015-03-12T03:27:00Z">
        <w:r w:rsidR="0095027E" w:rsidDel="00EA7024">
          <w:delText>a</w:delText>
        </w:r>
      </w:del>
      <w:r w:rsidR="0095027E">
        <w:t xml:space="preserve"> tener el trabajo </w:t>
      </w:r>
      <w:r w:rsidR="00F00875">
        <w:t xml:space="preserve">para considerarse </w:t>
      </w:r>
      <w:r w:rsidR="0095027E">
        <w:t>terminado.</w:t>
      </w:r>
      <w:r w:rsidR="00130104">
        <w:t xml:space="preserve"> El profesor también </w:t>
      </w:r>
      <w:r w:rsidR="00130104">
        <w:lastRenderedPageBreak/>
        <w:t xml:space="preserve">contará con un medidor de actividad para cada alumno, que cambia de color </w:t>
      </w:r>
      <w:r w:rsidR="00F00875">
        <w:t>a</w:t>
      </w:r>
      <w:r w:rsidR="00130104">
        <w:t xml:space="preserve"> verde cuando el participante realice activamente aportaciones, o  amarillo y rojo cuando </w:t>
      </w:r>
      <w:ins w:id="926" w:author="Katherine Chiluiza" w:date="2015-03-12T03:27:00Z">
        <w:r w:rsidR="00EA7024">
          <w:t>é</w:t>
        </w:r>
      </w:ins>
      <w:del w:id="927" w:author="Katherine Chiluiza" w:date="2015-03-12T03:27:00Z">
        <w:r w:rsidR="00130104" w:rsidDel="00EA7024">
          <w:delText>e</w:delText>
        </w:r>
      </w:del>
      <w:r w:rsidR="00130104">
        <w:t>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DC52307" w14:textId="12CB07E2"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9</w:t>
      </w:r>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6292F44B" w:rsidR="00700FFD" w:rsidRDefault="003B2E61" w:rsidP="00E93F3A">
      <w:pPr>
        <w:pStyle w:val="Texto"/>
        <w:ind w:left="1416"/>
      </w:pPr>
      <w:r>
        <w:t>En la figura 4.10</w:t>
      </w:r>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lastRenderedPageBreak/>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DDB2E4" w14:textId="57F45E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3B2E61">
        <w:rPr>
          <w:sz w:val="16"/>
          <w:szCs w:val="16"/>
        </w:rPr>
        <w:t>10</w:t>
      </w:r>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4284005" w:rsidR="00E93F3A" w:rsidRDefault="00F00875" w:rsidP="00F00875">
      <w:pPr>
        <w:pStyle w:val="Texto"/>
        <w:ind w:left="1416"/>
      </w:pPr>
      <w:r>
        <w:t>Se muestra además información numérica y porcentual de las aportaciones de cada estudiante: número de creaciones, número de ediciones y número de el</w:t>
      </w:r>
      <w:r w:rsidR="00647293">
        <w:t>ementos borrados (ver figura 4.11</w:t>
      </w:r>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204D60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647293">
        <w:rPr>
          <w:sz w:val="16"/>
          <w:szCs w:val="16"/>
        </w:rPr>
        <w:t>11</w:t>
      </w:r>
      <w:r w:rsidRPr="000F38C4">
        <w:rPr>
          <w:sz w:val="16"/>
          <w:szCs w:val="16"/>
        </w:rPr>
        <w:t>:</w:t>
      </w:r>
      <w:r w:rsidRPr="000F38C4">
        <w:rPr>
          <w:b w:val="0"/>
          <w:sz w:val="16"/>
          <w:szCs w:val="16"/>
        </w:rPr>
        <w:t xml:space="preserve"> Interacción con pluma sobre la superficie colaborativa</w:t>
      </w:r>
    </w:p>
    <w:p w14:paraId="4F211CFD" w14:textId="3CB69E88" w:rsidR="00700FFD" w:rsidRDefault="001631C9" w:rsidP="00647293">
      <w:pPr>
        <w:pStyle w:val="Texto"/>
        <w:ind w:left="1416"/>
      </w:pPr>
      <w:r>
        <w:lastRenderedPageBreak/>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de aportación </w:t>
      </w:r>
      <w:ins w:id="928" w:author="Katherine Chiluiza" w:date="2015-03-12T03:31:00Z">
        <w:r w:rsidR="00EA7024">
          <w:t xml:space="preserve">y </w:t>
        </w:r>
      </w:ins>
      <w:del w:id="929" w:author="Katherine Chiluiza" w:date="2015-03-12T03:31:00Z">
        <w:r w:rsidR="00603923" w:rsidDel="00EA7024">
          <w:delText>e inclusive</w:delText>
        </w:r>
      </w:del>
      <w:ins w:id="930" w:author="Katherine Chiluiza" w:date="2015-03-12T03:31:00Z">
        <w:r w:rsidR="00EA7024">
          <w:t>la</w:t>
        </w:r>
      </w:ins>
      <w:r w:rsidR="00603923">
        <w:t xml:space="preserve"> calidad de la misma a trav</w:t>
      </w:r>
      <w:r w:rsidR="00647293">
        <w:t xml:space="preserve">és de la identificación de las contribuciones individuales </w:t>
      </w:r>
      <w:r w:rsidR="00603923">
        <w:t>basada en colores.</w:t>
      </w:r>
    </w:p>
    <w:p w14:paraId="743A18DA" w14:textId="1325F235" w:rsidR="00603923" w:rsidRDefault="00603923" w:rsidP="00647293">
      <w:pPr>
        <w:pStyle w:val="Texto"/>
        <w:ind w:left="1416"/>
      </w:pPr>
      <w:r>
        <w:t>Otra característica de esta interfaz</w:t>
      </w:r>
      <w:ins w:id="931" w:author="Katherine Chiluiza" w:date="2015-03-12T03:31:00Z">
        <w:r w:rsidR="00EA7024">
          <w:t xml:space="preserve"> es que</w:t>
        </w:r>
      </w:ins>
      <w:del w:id="932" w:author="Katherine Chiluiza" w:date="2015-03-12T03:31:00Z">
        <w:r w:rsidDel="00EA7024">
          <w:delText xml:space="preserve"> </w:delText>
        </w:r>
      </w:del>
      <w:r>
        <w:t xml:space="preserve"> permite al profesor  una animación de</w:t>
      </w:r>
      <w:del w:id="933" w:author="Katherine Chiluiza" w:date="2015-03-12T03:32:00Z">
        <w:r w:rsidDel="00EA7024">
          <w:delText>l</w:delText>
        </w:r>
      </w:del>
      <w:r>
        <w:t xml:space="preserve"> todo el proceso de elaboración de la tarea a través de un reproductor</w:t>
      </w:r>
      <w:r w:rsidR="00647293">
        <w:t xml:space="preserve"> </w:t>
      </w:r>
      <w:ins w:id="934" w:author="Katherine Chiluiza" w:date="2015-03-12T03:32:00Z">
        <w:r w:rsidR="002931EF">
          <w:t xml:space="preserve">que se provee en la solución </w:t>
        </w:r>
      </w:ins>
      <w:del w:id="935" w:author="Katherine Chiluiza" w:date="2015-03-12T03:32:00Z">
        <w:r w:rsidR="00647293" w:rsidDel="002931EF">
          <w:delText>provisto</w:delText>
        </w:r>
      </w:del>
      <w:r>
        <w:t>(ver figura 4.</w:t>
      </w:r>
      <w:r w:rsidR="00647293">
        <w:t>12</w:t>
      </w:r>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F90FD8E"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12</w:t>
      </w:r>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1EDF71CD" w:rsidR="00700FFD" w:rsidRDefault="00603923" w:rsidP="00603923">
      <w:pPr>
        <w:pStyle w:val="Texto"/>
      </w:pPr>
      <w:r>
        <w:lastRenderedPageBreak/>
        <w:t xml:space="preserve">Además </w:t>
      </w:r>
      <w:ins w:id="936" w:author="Katherine Chiluiza" w:date="2015-03-12T03:32:00Z">
        <w:r w:rsidR="002931EF">
          <w:t xml:space="preserve">la interfaz incluye </w:t>
        </w:r>
      </w:ins>
      <w:del w:id="937" w:author="Katherine Chiluiza" w:date="2015-03-12T03:32:00Z">
        <w:r w:rsidDel="002931EF">
          <w:delText>contará con</w:delText>
        </w:r>
      </w:del>
      <w:r>
        <w:t xml:space="preserve"> un resumen porcentual general y detallado de todas las aportaciones realizadas</w:t>
      </w:r>
      <w:r w:rsidR="0046414C">
        <w:t xml:space="preserve"> por cada alumno (ver figura 4.13</w:t>
      </w:r>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79D4711C"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3</w:t>
      </w:r>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01924443" w:rsidR="001D7D9F" w:rsidRDefault="001F5481" w:rsidP="001F5481">
      <w:pPr>
        <w:pStyle w:val="Texto"/>
        <w:ind w:left="1416"/>
      </w:pPr>
      <w:del w:id="938" w:author="Katherine Chiluiza" w:date="2015-03-12T03:32:00Z">
        <w:r w:rsidDel="002931EF">
          <w:delText xml:space="preserve">De acuerdo a un </w:delText>
        </w:r>
        <w:r w:rsidR="00580FD4" w:rsidDel="002931EF">
          <w:delText>recopilación</w:delText>
        </w:r>
        <w:r w:rsidDel="002931EF">
          <w:delText xml:space="preserve"> a la presente </w:delText>
        </w:r>
      </w:del>
      <w:ins w:id="939" w:author="Katherine Chiluiza" w:date="2015-03-12T03:32:00Z">
        <w:r w:rsidR="002931EF">
          <w:t xml:space="preserve">Se realizó una recopilación de precios </w:t>
        </w:r>
      </w:ins>
      <w:del w:id="940" w:author="Katherine Chiluiza" w:date="2015-03-12T03:33:00Z">
        <w:r w:rsidR="00580FD4" w:rsidDel="002931EF">
          <w:delText xml:space="preserve">fecha de precios </w:delText>
        </w:r>
      </w:del>
      <w:r w:rsidR="00580FD4">
        <w:t>en el mercado de los equipos tecnológicos requeridos</w:t>
      </w:r>
      <w:ins w:id="941" w:author="Katherine Chiluiza" w:date="2015-03-12T03:33:00Z">
        <w:r w:rsidR="002931EF">
          <w:t xml:space="preserve"> y se gener</w:t>
        </w:r>
      </w:ins>
      <w:ins w:id="942" w:author="Katherine Chiluiza" w:date="2015-03-12T03:34:00Z">
        <w:r w:rsidR="002931EF">
          <w:t>ó la tabla 4.1 que contiene los costos asociados a la solución</w:t>
        </w:r>
      </w:ins>
      <w:r w:rsidR="00580FD4">
        <w:t xml:space="preserve">. </w:t>
      </w:r>
      <w:del w:id="943" w:author="Katherine Chiluiza" w:date="2015-03-12T03:34:00Z">
        <w:r w:rsidR="00580FD4" w:rsidDel="002931EF">
          <w:delText>S</w:delText>
        </w:r>
        <w:r w:rsidDel="002931EF">
          <w:delText xml:space="preserve">e </w:delText>
        </w:r>
        <w:r w:rsidR="00CF1F5B" w:rsidDel="002931EF">
          <w:delText>presenta en la tabla 4.1</w:delText>
        </w:r>
        <w:r w:rsidR="00580FD4" w:rsidDel="002931EF">
          <w:delText xml:space="preserve"> los valores </w:delText>
        </w:r>
        <w:r w:rsidDel="002931EF">
          <w:delText>asociados a la im</w:delText>
        </w:r>
        <w:r w:rsidR="00E01F21" w:rsidDel="002931EF">
          <w:delText xml:space="preserve">plementación </w:delText>
        </w:r>
        <w:r w:rsidDel="002931EF">
          <w:delText xml:space="preserve">de </w:delText>
        </w:r>
        <w:r w:rsidR="006E4613" w:rsidDel="002931EF">
          <w:delText>la implementación completa de la solución</w:delText>
        </w:r>
        <w:r w:rsidR="00E01F21" w:rsidDel="002931EF">
          <w:delText xml:space="preserve">. </w:delText>
        </w:r>
      </w:del>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1FC6DDAA" w:rsidR="001F5481" w:rsidRPr="001F5481" w:rsidRDefault="00E01F21" w:rsidP="002931EF">
            <w:pPr>
              <w:pStyle w:val="Texto"/>
              <w:ind w:left="0"/>
              <w:rPr>
                <w:b/>
              </w:rPr>
            </w:pPr>
            <w:r w:rsidRPr="00E01F21">
              <w:rPr>
                <w:b/>
                <w:sz w:val="18"/>
                <w:szCs w:val="18"/>
              </w:rPr>
              <w:t>Tabl</w:t>
            </w:r>
            <w:r w:rsidR="00CF1F5B">
              <w:rPr>
                <w:b/>
                <w:sz w:val="18"/>
                <w:szCs w:val="18"/>
              </w:rPr>
              <w:t>a 4.1</w:t>
            </w:r>
            <w:r w:rsidRPr="00E01F21">
              <w:rPr>
                <w:b/>
                <w:sz w:val="18"/>
                <w:szCs w:val="18"/>
              </w:rPr>
              <w:t>:</w:t>
            </w:r>
            <w:r w:rsidRPr="00970050">
              <w:rPr>
                <w:b/>
                <w:sz w:val="18"/>
                <w:szCs w:val="18"/>
              </w:rPr>
              <w:t xml:space="preserve"> </w:t>
            </w:r>
            <w:r>
              <w:rPr>
                <w:sz w:val="18"/>
                <w:szCs w:val="18"/>
              </w:rPr>
              <w:t xml:space="preserve">Costos locales de implementación de </w:t>
            </w:r>
            <w:ins w:id="944" w:author="Katherine Chiluiza" w:date="2015-03-12T03:34:00Z">
              <w:r w:rsidR="002931EF">
                <w:rPr>
                  <w:sz w:val="18"/>
                  <w:szCs w:val="18"/>
                </w:rPr>
                <w:t>la</w:t>
              </w:r>
            </w:ins>
            <w:del w:id="945" w:author="Katherine Chiluiza" w:date="2015-03-12T03:34:00Z">
              <w:r w:rsidDel="002931EF">
                <w:rPr>
                  <w:sz w:val="18"/>
                  <w:szCs w:val="18"/>
                </w:rPr>
                <w:delText>una</w:delText>
              </w:r>
            </w:del>
            <w:r>
              <w:rPr>
                <w:sz w:val="18"/>
                <w:szCs w:val="18"/>
              </w:rPr>
              <w:t xml:space="preserve"> solución</w:t>
            </w:r>
            <w:del w:id="946" w:author="Katherine Chiluiza" w:date="2015-03-12T03:34:00Z">
              <w:r w:rsidDel="002931EF">
                <w:rPr>
                  <w:sz w:val="18"/>
                  <w:szCs w:val="18"/>
                </w:rPr>
                <w:delText xml:space="preserve"> de superficie</w:delText>
              </w:r>
            </w:del>
            <w:r>
              <w:rPr>
                <w:sz w:val="18"/>
                <w:szCs w:val="18"/>
              </w:rPr>
              <w:t xml:space="preserve"> colaborativa</w:t>
            </w:r>
            <w:ins w:id="947" w:author="Katherine Chiluiza" w:date="2015-03-12T03:35:00Z">
              <w:r w:rsidR="002931EF">
                <w:rPr>
                  <w:sz w:val="18"/>
                  <w:szCs w:val="18"/>
                </w:rPr>
                <w:t xml:space="preserve"> propuesta</w:t>
              </w:r>
            </w:ins>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6C4296" w:rsidR="001F5481" w:rsidRPr="00E01F21" w:rsidRDefault="000634EA" w:rsidP="001F5481">
            <w:pPr>
              <w:pStyle w:val="Texto"/>
              <w:spacing w:line="360" w:lineRule="auto"/>
              <w:ind w:left="0"/>
              <w:rPr>
                <w:sz w:val="22"/>
                <w:szCs w:val="22"/>
              </w:rPr>
            </w:pPr>
            <w:r w:rsidRPr="00E01F21">
              <w:rPr>
                <w:sz w:val="22"/>
                <w:szCs w:val="22"/>
              </w:rPr>
              <w:lastRenderedPageBreak/>
              <w:t>Cámara Optitrack V120:DUO</w:t>
            </w:r>
            <w:ins w:id="948" w:author="Roger Granda" w:date="2015-03-19T02:38:00Z">
              <w:r w:rsidR="000A55DE">
                <w:rPr>
                  <w:sz w:val="22"/>
                  <w:szCs w:val="22"/>
                </w:rPr>
                <w:t xml:space="preserve"> y licencia de </w:t>
              </w:r>
            </w:ins>
            <w:ins w:id="949" w:author="Roger Granda" w:date="2015-03-19T02:39:00Z">
              <w:r w:rsidR="000A55DE">
                <w:rPr>
                  <w:sz w:val="22"/>
                  <w:szCs w:val="22"/>
                </w:rPr>
                <w:t>software</w:t>
              </w:r>
            </w:ins>
            <w:ins w:id="950" w:author="Roger Granda" w:date="2015-03-19T02:38:00Z">
              <w:r w:rsidR="000A55DE">
                <w:rPr>
                  <w:sz w:val="22"/>
                  <w:szCs w:val="22"/>
                </w:rPr>
                <w:t xml:space="preserve"> </w:t>
              </w:r>
            </w:ins>
            <w:ins w:id="951" w:author="Roger Granda" w:date="2015-03-19T02:39:00Z">
              <w:r w:rsidR="000A55DE">
                <w:rPr>
                  <w:sz w:val="22"/>
                  <w:szCs w:val="22"/>
                </w:rPr>
                <w:t>Motive</w:t>
              </w:r>
            </w:ins>
            <w:r w:rsidRPr="00E01F21">
              <w:rPr>
                <w:sz w:val="22"/>
                <w:szCs w:val="22"/>
              </w:rPr>
              <w:t xml:space="preserve">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2B3285D2" w14:textId="458EE4E4" w:rsidR="002931EF" w:rsidRDefault="001D7D9F" w:rsidP="002931EF">
      <w:pPr>
        <w:rPr>
          <w:ins w:id="952" w:author="Katherine Chiluiza" w:date="2015-03-12T03:36:00Z"/>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15EFC5CA" w14:textId="78B5672D" w:rsidR="002931EF" w:rsidDel="000A55DE" w:rsidRDefault="002931EF" w:rsidP="002931EF">
      <w:pPr>
        <w:rPr>
          <w:del w:id="953" w:author="Roger Granda" w:date="2015-03-19T02:39:00Z"/>
          <w:rFonts w:ascii="Arial" w:eastAsia="Times New Roman" w:hAnsi="Arial" w:cs="Arial"/>
          <w:b/>
          <w:bCs/>
          <w:color w:val="000000"/>
          <w:sz w:val="24"/>
          <w:szCs w:val="24"/>
          <w:lang w:eastAsia="es-EC"/>
        </w:rPr>
      </w:pPr>
      <w:ins w:id="954" w:author="Katherine Chiluiza" w:date="2015-03-12T03:36:00Z">
        <w:del w:id="955" w:author="Roger Granda" w:date="2015-03-19T02:39:00Z">
          <w:r w:rsidDel="000A55DE">
            <w:rPr>
              <w:rFonts w:ascii="Arial" w:eastAsia="Times New Roman" w:hAnsi="Arial" w:cs="Arial"/>
              <w:b/>
              <w:bCs/>
              <w:color w:val="000000"/>
              <w:sz w:val="24"/>
              <w:szCs w:val="24"/>
              <w:lang w:eastAsia="es-EC"/>
            </w:rPr>
            <w:lastRenderedPageBreak/>
            <w:delText>La cámaar ya incluye el costo del software????</w:delText>
          </w:r>
        </w:del>
      </w:ins>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3D6E7B6C" w14:textId="5CB6D9F7" w:rsidR="00E269C0" w:rsidDel="002931EF" w:rsidRDefault="00095B2B" w:rsidP="00095B2B">
      <w:pPr>
        <w:pStyle w:val="Texto"/>
        <w:ind w:left="360"/>
        <w:rPr>
          <w:del w:id="956" w:author="Katherine Chiluiza" w:date="2015-03-12T03:38:00Z"/>
        </w:rPr>
      </w:pPr>
      <w:r>
        <w:t>Este capítul</w:t>
      </w:r>
      <w:r w:rsidR="002D594B">
        <w:t xml:space="preserve">o contiene </w:t>
      </w:r>
      <w:del w:id="957" w:author="Katherine Chiluiza" w:date="2015-03-12T03:38:00Z">
        <w:r w:rsidR="002D594B" w:rsidDel="002931EF">
          <w:delText xml:space="preserve">una revisión de los resultados de las pruebas de sistema, usabilidad y pruebas de hipótesis. </w:delText>
        </w:r>
        <w:r w:rsidR="00E269C0" w:rsidDel="002931EF">
          <w:delText>Se proveen tablas de resumen y gráficos para presentar los datos obtenidos.</w:delText>
        </w:r>
      </w:del>
    </w:p>
    <w:p w14:paraId="5224093E" w14:textId="6DD4C992" w:rsidR="00E269C0" w:rsidDel="002931EF" w:rsidRDefault="00E269C0" w:rsidP="00095B2B">
      <w:pPr>
        <w:pStyle w:val="Texto"/>
        <w:ind w:left="360"/>
        <w:rPr>
          <w:del w:id="958" w:author="Katherine Chiluiza" w:date="2015-03-12T03:38:00Z"/>
        </w:rPr>
      </w:pPr>
    </w:p>
    <w:p w14:paraId="613C3603" w14:textId="4E04A159" w:rsidR="00095B2B" w:rsidRDefault="008337F4" w:rsidP="002931EF">
      <w:pPr>
        <w:pStyle w:val="Texto"/>
        <w:ind w:left="360"/>
      </w:pPr>
      <w:del w:id="959" w:author="Katherine Chiluiza" w:date="2015-03-12T03:38:00Z">
        <w:r w:rsidDel="002931EF">
          <w:delText>Previa a la revisión</w:delText>
        </w:r>
      </w:del>
      <w:ins w:id="960" w:author="Katherine Chiluiza" w:date="2015-03-12T03:38:00Z">
        <w:r w:rsidR="002931EF">
          <w:t xml:space="preserve">los resultados experimentales y </w:t>
        </w:r>
      </w:ins>
      <w:del w:id="961" w:author="Katherine Chiluiza" w:date="2015-03-12T03:39:00Z">
        <w:r w:rsidDel="002931EF">
          <w:delText xml:space="preserve"> de </w:delText>
        </w:r>
      </w:del>
      <w:r>
        <w:t>las pruebas de funcionalidad y usabilidad</w:t>
      </w:r>
      <w:ins w:id="962" w:author="Katherine Chiluiza" w:date="2015-03-12T03:39:00Z">
        <w:r w:rsidR="002931EF">
          <w:t xml:space="preserve">. Primero se procerá a presentar </w:t>
        </w:r>
      </w:ins>
      <w:del w:id="963" w:author="Katherine Chiluiza" w:date="2015-03-12T03:39:00Z">
        <w:r w:rsidDel="002931EF">
          <w:delText xml:space="preserve"> se revisarán </w:delText>
        </w:r>
      </w:del>
      <w:r>
        <w:t xml:space="preserve">los resultados experimentales obtenidos </w:t>
      </w:r>
      <w:ins w:id="964" w:author="Katherine Chiluiza" w:date="2015-03-12T03:39:00Z">
        <w:r w:rsidR="002931EF">
          <w:t xml:space="preserve">con </w:t>
        </w:r>
      </w:ins>
      <w:del w:id="965" w:author="Katherine Chiluiza" w:date="2015-03-12T03:39:00Z">
        <w:r w:rsidDel="002931EF">
          <w:delText xml:space="preserve">de </w:delText>
        </w:r>
      </w:del>
      <w:r>
        <w:t xml:space="preserve">los profesores y </w:t>
      </w:r>
      <w:ins w:id="966" w:author="Katherine Chiluiza" w:date="2015-03-12T03:39:00Z">
        <w:r w:rsidR="002931EF">
          <w:t>estudiantes; posteriormente se presentan los resultados de pruebas de funcionalidad y usabilidad.</w:t>
        </w:r>
      </w:ins>
      <w:del w:id="967" w:author="Katherine Chiluiza" w:date="2015-03-12T03:39:00Z">
        <w:r w:rsidDel="002931EF">
          <w:delText>alumnos.</w:delText>
        </w:r>
      </w:del>
    </w:p>
    <w:p w14:paraId="6EB8DC9A" w14:textId="3D652B45" w:rsidR="008337F4" w:rsidDel="005960E7" w:rsidRDefault="008337F4" w:rsidP="00095B2B">
      <w:pPr>
        <w:pStyle w:val="Texto"/>
        <w:ind w:left="360"/>
        <w:rPr>
          <w:del w:id="968" w:author="Roger Granda" w:date="2015-03-19T03:09:00Z"/>
        </w:rPr>
      </w:pPr>
    </w:p>
    <w:p w14:paraId="6BA3F05E" w14:textId="5724CC57" w:rsidR="00D00224" w:rsidDel="00E85E46" w:rsidRDefault="00D00224" w:rsidP="003D189B">
      <w:pPr>
        <w:spacing w:line="240" w:lineRule="auto"/>
        <w:ind w:left="708" w:hanging="708"/>
        <w:jc w:val="center"/>
        <w:rPr>
          <w:del w:id="969" w:author="Roger Granda" w:date="2015-03-19T03:08:00Z"/>
          <w:rFonts w:ascii="Arial" w:eastAsia="Times New Roman" w:hAnsi="Arial" w:cs="Arial"/>
          <w:b/>
          <w:sz w:val="24"/>
          <w:szCs w:val="24"/>
          <w:lang w:eastAsia="es-EC"/>
        </w:rPr>
      </w:pPr>
    </w:p>
    <w:p w14:paraId="32337E4D" w14:textId="6D39CA35" w:rsidR="001D7D9F" w:rsidDel="005960E7" w:rsidRDefault="001D7D9F" w:rsidP="00107D27">
      <w:pPr>
        <w:pStyle w:val="NumeroCapitulo"/>
        <w:jc w:val="left"/>
        <w:rPr>
          <w:del w:id="970" w:author="Roger Granda" w:date="2015-03-19T03:09:00Z"/>
        </w:rPr>
      </w:pPr>
    </w:p>
    <w:p w14:paraId="5D0F52C8" w14:textId="77777777" w:rsidR="005960E7" w:rsidRDefault="005960E7" w:rsidP="006122BC">
      <w:pPr>
        <w:pStyle w:val="Subtitulocapitulo"/>
        <w:numPr>
          <w:ilvl w:val="0"/>
          <w:numId w:val="0"/>
        </w:numPr>
        <w:ind w:left="792" w:hanging="84"/>
        <w:rPr>
          <w:ins w:id="971" w:author="Roger Granda" w:date="2015-03-19T03:09:00Z"/>
        </w:rPr>
      </w:pPr>
    </w:p>
    <w:p w14:paraId="7C8124A3" w14:textId="2D6CAE1C" w:rsidR="001D7D9F" w:rsidRDefault="00437C75" w:rsidP="006122BC">
      <w:pPr>
        <w:pStyle w:val="Subtitulocapitulo"/>
        <w:numPr>
          <w:ilvl w:val="0"/>
          <w:numId w:val="0"/>
        </w:numPr>
        <w:ind w:left="792" w:hanging="84"/>
      </w:pPr>
      <w:r>
        <w:t>Resultados experimentales</w:t>
      </w:r>
    </w:p>
    <w:p w14:paraId="533ED9A0" w14:textId="6BDED053" w:rsidR="00A83ED9" w:rsidRDefault="00A83ED9" w:rsidP="006122BC">
      <w:pPr>
        <w:pStyle w:val="Texto"/>
        <w:ind w:left="792"/>
      </w:pPr>
      <w:r>
        <w:t>Los resultados de las pruebas experimentales con profes</w:t>
      </w:r>
      <w:r w:rsidR="008337F4">
        <w:t>ores y alumnos se detallan en l</w:t>
      </w:r>
      <w:r w:rsidR="002931EF">
        <w:t>as siguientes sub-secciones.</w:t>
      </w:r>
      <w:r>
        <w:t xml:space="preserve"> Se muestra</w:t>
      </w:r>
      <w:r w:rsidR="002931EF">
        <w:t>n resultados a partir de estadística</w:t>
      </w:r>
      <w:r>
        <w:t xml:space="preserve"> descriptiv</w:t>
      </w:r>
      <w:r w:rsidR="002931EF">
        <w:t>a</w:t>
      </w:r>
      <w:r>
        <w:t xml:space="preserve"> </w:t>
      </w:r>
      <w:r w:rsidR="007B54F1">
        <w:t>junto con</w:t>
      </w:r>
      <w:r>
        <w:t xml:space="preserve"> </w:t>
      </w:r>
      <w:r w:rsidR="002931EF">
        <w:t xml:space="preserve">aquellos </w:t>
      </w:r>
      <w:r w:rsidR="002931EF">
        <w:lastRenderedPageBreak/>
        <w:t xml:space="preserve">relacinados a </w:t>
      </w:r>
      <w:r>
        <w:t>pruebas de hipótesis</w:t>
      </w:r>
      <w:r w:rsidR="002931EF">
        <w:t xml:space="preserve">, que involucran las variables que se midieron en los distintos experimentos. </w:t>
      </w:r>
    </w:p>
    <w:p w14:paraId="62FE4653" w14:textId="77777777" w:rsidR="008337F4" w:rsidRDefault="008337F4" w:rsidP="00437C75">
      <w:pPr>
        <w:pStyle w:val="Subtitulocapitulo"/>
        <w:numPr>
          <w:ilvl w:val="0"/>
          <w:numId w:val="0"/>
        </w:numPr>
        <w:ind w:left="792"/>
        <w:rPr>
          <w:sz w:val="26"/>
          <w:szCs w:val="26"/>
        </w:rPr>
      </w:pPr>
    </w:p>
    <w:p w14:paraId="72691DBF" w14:textId="45A71568" w:rsidR="00437C75" w:rsidRDefault="00437C75" w:rsidP="00437C75">
      <w:pPr>
        <w:pStyle w:val="Subtitulocapitulo"/>
        <w:numPr>
          <w:ilvl w:val="0"/>
          <w:numId w:val="0"/>
        </w:numPr>
        <w:ind w:left="792"/>
        <w:rPr>
          <w:sz w:val="26"/>
          <w:szCs w:val="26"/>
        </w:rPr>
      </w:pPr>
      <w:r w:rsidRPr="00D5515C">
        <w:rPr>
          <w:sz w:val="26"/>
          <w:szCs w:val="26"/>
        </w:rPr>
        <w:t>Profesores</w:t>
      </w:r>
    </w:p>
    <w:p w14:paraId="782D27B1" w14:textId="2DAA56BA" w:rsidR="00532C3F" w:rsidRDefault="003849C8" w:rsidP="007E2BC3">
      <w:pPr>
        <w:pStyle w:val="Texto"/>
      </w:pPr>
      <w:r>
        <w:t>Los resultados de las variables que se midieron durante la experimentación con profesores, se presentan en la tabla 5.1. Se mustra</w:t>
      </w:r>
      <w:ins w:id="972" w:author="Roger Granda" w:date="2015-03-18T20:40:00Z">
        <w:r w:rsidR="00171E6B">
          <w:t>n estadísticas</w:t>
        </w:r>
      </w:ins>
      <w:r>
        <w:t xml:space="preserve"> </w:t>
      </w:r>
      <w:ins w:id="973" w:author="Roger Granda" w:date="2015-03-18T20:40:00Z">
        <w:r w:rsidR="00171E6B">
          <w:t xml:space="preserve"> descriptivas </w:t>
        </w:r>
      </w:ins>
      <w:del w:id="974" w:author="Roger Granda" w:date="2015-03-18T20:40:00Z">
        <w:r w:rsidDel="00171E6B">
          <w:delText xml:space="preserve">la mediana y la media </w:delText>
        </w:r>
      </w:del>
      <w:r>
        <w:t>de las observaciones obtenidas en el pre-test y post-test. Además se muestran los resultados de las pruebas de hipótesis realizadas</w:t>
      </w:r>
      <w:r w:rsidR="00532C3F">
        <w:t xml:space="preserve"> a través de la prueba Wilcoxon. </w:t>
      </w:r>
    </w:p>
    <w:p w14:paraId="71950F8D" w14:textId="4321D645" w:rsidR="003849C8" w:rsidDel="00A83E65" w:rsidRDefault="00532C3F" w:rsidP="007E2BC3">
      <w:pPr>
        <w:pStyle w:val="Texto"/>
      </w:pPr>
      <w:moveFromRangeStart w:id="975" w:author="Roger Granda" w:date="2015-03-18T23:22:00Z" w:name="move414484280"/>
      <w:moveFrom w:id="976" w:author="Roger Granda" w:date="2015-03-18T23:22:00Z">
        <w:r w:rsidDel="00A83E65">
          <w:t>A continuación de detalla brevemente los resultados obtenidos para cada variable considerada junto con un diagrama de cajas para la representación de las observaciones.</w:t>
        </w:r>
      </w:moveFrom>
    </w:p>
    <w:moveFromRangeEnd w:id="975"/>
    <w:p w14:paraId="658238CF" w14:textId="77D60D61" w:rsidR="00D655D8" w:rsidDel="007D3218" w:rsidRDefault="00D655D8" w:rsidP="00437C75">
      <w:pPr>
        <w:pStyle w:val="Subtitulocapitulo"/>
        <w:numPr>
          <w:ilvl w:val="0"/>
          <w:numId w:val="0"/>
        </w:numPr>
        <w:ind w:left="792"/>
        <w:rPr>
          <w:del w:id="977" w:author="Roger Granda" w:date="2015-03-19T02:45:00Z"/>
          <w:sz w:val="26"/>
          <w:szCs w:val="26"/>
        </w:rPr>
      </w:pPr>
    </w:p>
    <w:tbl>
      <w:tblPr>
        <w:tblStyle w:val="Tablaconcuadrcula"/>
        <w:tblW w:w="0" w:type="auto"/>
        <w:tblInd w:w="792" w:type="dxa"/>
        <w:tblLook w:val="04A0" w:firstRow="1" w:lastRow="0" w:firstColumn="1" w:lastColumn="0" w:noHBand="0" w:noVBand="1"/>
      </w:tblPr>
      <w:tblGrid>
        <w:gridCol w:w="1285"/>
        <w:gridCol w:w="1019"/>
        <w:gridCol w:w="784"/>
        <w:gridCol w:w="1019"/>
        <w:gridCol w:w="784"/>
        <w:gridCol w:w="1297"/>
        <w:gridCol w:w="1297"/>
      </w:tblGrid>
      <w:tr w:rsidR="003849C8" w:rsidRPr="003849C8" w14:paraId="19F31762" w14:textId="77777777" w:rsidTr="00E85E46">
        <w:tc>
          <w:tcPr>
            <w:tcW w:w="7485" w:type="dxa"/>
            <w:gridSpan w:val="7"/>
            <w:tcBorders>
              <w:top w:val="nil"/>
              <w:left w:val="nil"/>
              <w:bottom w:val="single" w:sz="4" w:space="0" w:color="auto"/>
              <w:right w:val="nil"/>
            </w:tcBorders>
            <w:vAlign w:val="center"/>
          </w:tcPr>
          <w:p w14:paraId="2599D7A8" w14:textId="2A96DF29" w:rsidR="003849C8" w:rsidRPr="003849C8" w:rsidRDefault="003849C8" w:rsidP="007E2BC3">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3849C8" w:rsidRPr="003849C8" w14:paraId="37730538" w14:textId="77777777" w:rsidTr="00E85E46">
        <w:tc>
          <w:tcPr>
            <w:tcW w:w="1285" w:type="dxa"/>
            <w:tcBorders>
              <w:top w:val="single" w:sz="4" w:space="0" w:color="auto"/>
            </w:tcBorders>
            <w:vAlign w:val="center"/>
          </w:tcPr>
          <w:p w14:paraId="7BE53F4A" w14:textId="6E84D384"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5456CA57" w14:textId="3181EFEE"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6668051" w14:textId="472BB6FD"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Post-Test</w:t>
            </w:r>
          </w:p>
        </w:tc>
        <w:tc>
          <w:tcPr>
            <w:tcW w:w="1297" w:type="dxa"/>
            <w:vMerge w:val="restart"/>
            <w:tcBorders>
              <w:top w:val="single" w:sz="4" w:space="0" w:color="auto"/>
            </w:tcBorders>
            <w:vAlign w:val="center"/>
          </w:tcPr>
          <w:p w14:paraId="68BEFF19" w14:textId="392548CC"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Pureba de Hipótesis</w:t>
            </w:r>
          </w:p>
        </w:tc>
        <w:tc>
          <w:tcPr>
            <w:tcW w:w="1297" w:type="dxa"/>
            <w:vMerge w:val="restart"/>
            <w:tcBorders>
              <w:top w:val="single" w:sz="4" w:space="0" w:color="auto"/>
            </w:tcBorders>
            <w:vAlign w:val="center"/>
          </w:tcPr>
          <w:p w14:paraId="024D61FD" w14:textId="15DCAF2C"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Hipótesis</w:t>
            </w:r>
          </w:p>
        </w:tc>
      </w:tr>
      <w:tr w:rsidR="003849C8" w:rsidRPr="003849C8" w14:paraId="071D3AFC" w14:textId="77777777" w:rsidTr="00E85E46">
        <w:tc>
          <w:tcPr>
            <w:tcW w:w="1285" w:type="dxa"/>
            <w:vAlign w:val="center"/>
          </w:tcPr>
          <w:p w14:paraId="3A77B6D8" w14:textId="77777777" w:rsidR="003849C8" w:rsidRPr="007E2BC3" w:rsidRDefault="003849C8" w:rsidP="007E2BC3">
            <w:pPr>
              <w:pStyle w:val="Subtitulocapitulo"/>
              <w:numPr>
                <w:ilvl w:val="0"/>
                <w:numId w:val="0"/>
              </w:numPr>
              <w:spacing w:line="276" w:lineRule="auto"/>
              <w:jc w:val="center"/>
              <w:rPr>
                <w:sz w:val="20"/>
                <w:szCs w:val="20"/>
              </w:rPr>
            </w:pPr>
          </w:p>
        </w:tc>
        <w:tc>
          <w:tcPr>
            <w:tcW w:w="1019" w:type="dxa"/>
            <w:vAlign w:val="center"/>
          </w:tcPr>
          <w:p w14:paraId="1DAE48F9" w14:textId="1AAC9A40" w:rsidR="003849C8" w:rsidRPr="007E2BC3" w:rsidRDefault="003849C8"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4E8360CF" w14:textId="73F4B323" w:rsidR="003849C8" w:rsidRPr="007E2BC3" w:rsidRDefault="003849C8" w:rsidP="007E2BC3">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42323D64" w14:textId="223D2B99" w:rsidR="003849C8" w:rsidRPr="007E2BC3" w:rsidRDefault="003849C8"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3CD5BE50" w14:textId="5787B6B7" w:rsidR="003849C8" w:rsidRPr="007E2BC3" w:rsidRDefault="003849C8" w:rsidP="007E2BC3">
            <w:pPr>
              <w:pStyle w:val="Subtitulocapitulo"/>
              <w:numPr>
                <w:ilvl w:val="0"/>
                <w:numId w:val="0"/>
              </w:numPr>
              <w:spacing w:line="276" w:lineRule="auto"/>
              <w:jc w:val="center"/>
              <w:rPr>
                <w:sz w:val="20"/>
                <w:szCs w:val="20"/>
              </w:rPr>
            </w:pPr>
            <w:r w:rsidRPr="007E2BC3">
              <w:rPr>
                <w:sz w:val="20"/>
                <w:szCs w:val="20"/>
              </w:rPr>
              <w:t>Media</w:t>
            </w:r>
          </w:p>
        </w:tc>
        <w:tc>
          <w:tcPr>
            <w:tcW w:w="1297" w:type="dxa"/>
            <w:vMerge/>
            <w:vAlign w:val="center"/>
          </w:tcPr>
          <w:p w14:paraId="1C6A035E" w14:textId="055584D6" w:rsidR="003849C8" w:rsidRPr="007E2BC3" w:rsidRDefault="003849C8" w:rsidP="007E2BC3">
            <w:pPr>
              <w:pStyle w:val="Subtitulocapitulo"/>
              <w:numPr>
                <w:ilvl w:val="0"/>
                <w:numId w:val="0"/>
              </w:numPr>
              <w:spacing w:line="276" w:lineRule="auto"/>
              <w:jc w:val="center"/>
              <w:rPr>
                <w:sz w:val="20"/>
                <w:szCs w:val="20"/>
              </w:rPr>
            </w:pPr>
          </w:p>
        </w:tc>
        <w:tc>
          <w:tcPr>
            <w:tcW w:w="1297" w:type="dxa"/>
            <w:vMerge/>
            <w:vAlign w:val="center"/>
          </w:tcPr>
          <w:p w14:paraId="2A0FDF0D" w14:textId="77777777" w:rsidR="003849C8" w:rsidRPr="007E2BC3" w:rsidRDefault="003849C8" w:rsidP="007E2BC3">
            <w:pPr>
              <w:pStyle w:val="Subtitulocapitulo"/>
              <w:numPr>
                <w:ilvl w:val="0"/>
                <w:numId w:val="0"/>
              </w:numPr>
              <w:spacing w:line="276" w:lineRule="auto"/>
              <w:jc w:val="center"/>
              <w:rPr>
                <w:sz w:val="20"/>
                <w:szCs w:val="20"/>
              </w:rPr>
            </w:pPr>
          </w:p>
        </w:tc>
      </w:tr>
      <w:tr w:rsidR="00D655D8" w:rsidRPr="003849C8" w14:paraId="6D843190" w14:textId="77777777" w:rsidTr="00E85E46">
        <w:tc>
          <w:tcPr>
            <w:tcW w:w="1285" w:type="dxa"/>
            <w:vAlign w:val="center"/>
          </w:tcPr>
          <w:p w14:paraId="529C061E" w14:textId="23B6D810" w:rsidR="00D655D8" w:rsidRPr="007E2BC3" w:rsidRDefault="00D655D8" w:rsidP="007E2BC3">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
          <w:p w14:paraId="46A37F65" w14:textId="3F65E698"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3E1F0B53" w14:textId="6F1D4875" w:rsidR="00D655D8" w:rsidRPr="007E2BC3" w:rsidRDefault="00D655D8" w:rsidP="007E2BC3">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
          <w:p w14:paraId="095B1F02" w14:textId="15CCFE5B"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76DD7268" w14:textId="5B9E6D43" w:rsidR="00D655D8" w:rsidRPr="007E2BC3" w:rsidRDefault="00D655D8" w:rsidP="007E2BC3">
            <w:pPr>
              <w:pStyle w:val="Subtitulocapitulo"/>
              <w:numPr>
                <w:ilvl w:val="0"/>
                <w:numId w:val="0"/>
              </w:numPr>
              <w:spacing w:line="276" w:lineRule="auto"/>
              <w:jc w:val="center"/>
              <w:rPr>
                <w:b w:val="0"/>
                <w:sz w:val="24"/>
                <w:szCs w:val="24"/>
              </w:rPr>
            </w:pPr>
            <w:r w:rsidRPr="003849C8">
              <w:rPr>
                <w:b w:val="0"/>
                <w:sz w:val="24"/>
                <w:szCs w:val="24"/>
              </w:rPr>
              <w:t>4.8</w:t>
            </w:r>
          </w:p>
        </w:tc>
        <w:tc>
          <w:tcPr>
            <w:tcW w:w="1297" w:type="dxa"/>
            <w:vAlign w:val="center"/>
          </w:tcPr>
          <w:p w14:paraId="07C156FD" w14:textId="6C893343" w:rsidR="00D655D8" w:rsidRPr="007E2BC3" w:rsidRDefault="003849C8" w:rsidP="007E2BC3">
            <w:pPr>
              <w:pStyle w:val="Subtitulocapitulo"/>
              <w:numPr>
                <w:ilvl w:val="0"/>
                <w:numId w:val="0"/>
              </w:numPr>
              <w:spacing w:line="276" w:lineRule="auto"/>
              <w:jc w:val="center"/>
              <w:rPr>
                <w:b w:val="0"/>
                <w:sz w:val="24"/>
                <w:szCs w:val="24"/>
              </w:rPr>
            </w:pPr>
            <w:r w:rsidRPr="007E2BC3">
              <w:rPr>
                <w:rStyle w:val="TextoCar"/>
                <w:rFonts w:eastAsiaTheme="minorHAnsi"/>
                <w:b w:val="0"/>
              </w:rPr>
              <w:t>Z=-2,859, p=0.004</w:t>
            </w:r>
          </w:p>
        </w:tc>
        <w:tc>
          <w:tcPr>
            <w:tcW w:w="1297" w:type="dxa"/>
            <w:vAlign w:val="center"/>
          </w:tcPr>
          <w:p w14:paraId="1F32D16C" w14:textId="3BB1C174"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O2</w:t>
            </w:r>
            <w:ins w:id="978" w:author="Roger Granda" w:date="2015-03-18T19:38:00Z">
              <w:r w:rsidR="00676FAD">
                <w:rPr>
                  <w:b w:val="0"/>
                  <w:sz w:val="24"/>
                  <w:szCs w:val="24"/>
                </w:rPr>
                <w:t>=</w:t>
              </w:r>
            </w:ins>
            <w:del w:id="979" w:author="Roger Granda" w:date="2015-03-18T19:38:00Z">
              <w:r w:rsidRPr="007E2BC3" w:rsidDel="00676FAD">
                <w:rPr>
                  <w:b w:val="0"/>
                  <w:sz w:val="24"/>
                  <w:szCs w:val="24"/>
                </w:rPr>
                <w:delText>&gt;</w:delText>
              </w:r>
            </w:del>
            <w:r w:rsidRPr="007E2BC3">
              <w:rPr>
                <w:b w:val="0"/>
                <w:sz w:val="24"/>
                <w:szCs w:val="24"/>
              </w:rPr>
              <w:t>O1</w:t>
            </w:r>
          </w:p>
        </w:tc>
      </w:tr>
      <w:tr w:rsidR="00D655D8" w:rsidRPr="003849C8" w14:paraId="519602F9" w14:textId="77777777" w:rsidTr="00E85E46">
        <w:tc>
          <w:tcPr>
            <w:tcW w:w="1285" w:type="dxa"/>
            <w:vAlign w:val="center"/>
          </w:tcPr>
          <w:p w14:paraId="036E5B73" w14:textId="063FA7B8" w:rsidR="00D655D8" w:rsidRPr="007E2BC3" w:rsidRDefault="00D655D8" w:rsidP="007E2BC3">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
          <w:p w14:paraId="3BB70140" w14:textId="71DB583D"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1B5802B5" w14:textId="1284AD88" w:rsidR="00D655D8" w:rsidRPr="007E2BC3" w:rsidRDefault="00D655D8" w:rsidP="007E2BC3">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
          <w:p w14:paraId="76B7D01C" w14:textId="7A614A9B"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0E122275" w14:textId="2975A8E3" w:rsidR="00D655D8" w:rsidRPr="007E2BC3" w:rsidRDefault="00D655D8" w:rsidP="007E2BC3">
            <w:pPr>
              <w:pStyle w:val="Subtitulocapitulo"/>
              <w:numPr>
                <w:ilvl w:val="0"/>
                <w:numId w:val="0"/>
              </w:numPr>
              <w:spacing w:line="276" w:lineRule="auto"/>
              <w:jc w:val="center"/>
              <w:rPr>
                <w:b w:val="0"/>
                <w:sz w:val="24"/>
                <w:szCs w:val="24"/>
              </w:rPr>
            </w:pPr>
            <w:r w:rsidRPr="003849C8">
              <w:rPr>
                <w:b w:val="0"/>
                <w:sz w:val="24"/>
                <w:szCs w:val="24"/>
              </w:rPr>
              <w:t>4.7</w:t>
            </w:r>
          </w:p>
        </w:tc>
        <w:tc>
          <w:tcPr>
            <w:tcW w:w="1297" w:type="dxa"/>
            <w:vAlign w:val="center"/>
          </w:tcPr>
          <w:p w14:paraId="04B7B68A" w14:textId="1EFA92C0" w:rsidR="00D655D8" w:rsidRPr="007E2BC3" w:rsidRDefault="00D655D8" w:rsidP="007E2BC3">
            <w:pPr>
              <w:pStyle w:val="Subtitulocapitulo"/>
              <w:numPr>
                <w:ilvl w:val="0"/>
                <w:numId w:val="0"/>
              </w:numPr>
              <w:spacing w:line="276" w:lineRule="auto"/>
              <w:jc w:val="center"/>
              <w:rPr>
                <w:b w:val="0"/>
                <w:sz w:val="24"/>
                <w:szCs w:val="24"/>
              </w:rPr>
            </w:pPr>
            <w:r w:rsidRPr="007E2BC3">
              <w:rPr>
                <w:rStyle w:val="TextoCar"/>
                <w:rFonts w:eastAsiaTheme="minorHAnsi"/>
                <w:b w:val="0"/>
              </w:rPr>
              <w:t>Z=</w:t>
            </w:r>
            <w:r w:rsidRPr="007E2BC3">
              <w:rPr>
                <w:b w:val="0"/>
                <w:sz w:val="24"/>
                <w:szCs w:val="24"/>
              </w:rPr>
              <w:t>-2,333</w:t>
            </w:r>
            <w:r w:rsidRPr="007E2BC3">
              <w:rPr>
                <w:rStyle w:val="TextoCar"/>
                <w:rFonts w:eastAsiaTheme="minorHAnsi"/>
                <w:b w:val="0"/>
              </w:rPr>
              <w:t>, p=0.020</w:t>
            </w:r>
          </w:p>
        </w:tc>
        <w:tc>
          <w:tcPr>
            <w:tcW w:w="1297" w:type="dxa"/>
            <w:vAlign w:val="center"/>
          </w:tcPr>
          <w:p w14:paraId="16E2830F" w14:textId="186CA53A"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O2</w:t>
            </w:r>
            <w:ins w:id="980" w:author="Roger Granda" w:date="2015-03-18T19:38:00Z">
              <w:r w:rsidR="00676FAD">
                <w:rPr>
                  <w:b w:val="0"/>
                  <w:sz w:val="24"/>
                  <w:szCs w:val="24"/>
                </w:rPr>
                <w:t>=</w:t>
              </w:r>
            </w:ins>
            <w:del w:id="981" w:author="Roger Granda" w:date="2015-03-18T19:38:00Z">
              <w:r w:rsidRPr="007E2BC3" w:rsidDel="00676FAD">
                <w:rPr>
                  <w:b w:val="0"/>
                  <w:sz w:val="24"/>
                  <w:szCs w:val="24"/>
                </w:rPr>
                <w:delText>&gt;</w:delText>
              </w:r>
            </w:del>
            <w:r w:rsidRPr="007E2BC3">
              <w:rPr>
                <w:b w:val="0"/>
                <w:sz w:val="24"/>
                <w:szCs w:val="24"/>
              </w:rPr>
              <w:t>O1</w:t>
            </w:r>
          </w:p>
        </w:tc>
      </w:tr>
      <w:tr w:rsidR="003849C8" w:rsidRPr="003849C8" w14:paraId="7AE07BEC" w14:textId="77777777" w:rsidTr="00E85E46">
        <w:tc>
          <w:tcPr>
            <w:tcW w:w="1285" w:type="dxa"/>
            <w:vAlign w:val="center"/>
          </w:tcPr>
          <w:p w14:paraId="02FCF409" w14:textId="5D51958E" w:rsidR="003849C8" w:rsidRPr="007E2BC3" w:rsidRDefault="003849C8" w:rsidP="007E2BC3">
            <w:pPr>
              <w:pStyle w:val="Subtitulocapitulo"/>
              <w:numPr>
                <w:ilvl w:val="0"/>
                <w:numId w:val="0"/>
              </w:numPr>
              <w:spacing w:line="276" w:lineRule="auto"/>
              <w:jc w:val="center"/>
              <w:rPr>
                <w:sz w:val="18"/>
                <w:szCs w:val="18"/>
              </w:rPr>
            </w:pPr>
            <w:r w:rsidRPr="007E2BC3">
              <w:rPr>
                <w:b w:val="0"/>
                <w:sz w:val="18"/>
                <w:szCs w:val="18"/>
              </w:rPr>
              <w:t>Percepción en relación a la equidad de carga de trabajo</w:t>
            </w:r>
          </w:p>
        </w:tc>
        <w:tc>
          <w:tcPr>
            <w:tcW w:w="1019" w:type="dxa"/>
            <w:vAlign w:val="center"/>
          </w:tcPr>
          <w:p w14:paraId="3D2AAE20" w14:textId="27D3C46F" w:rsidR="003849C8" w:rsidRPr="007E2BC3" w:rsidRDefault="003849C8" w:rsidP="007E2BC3">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514AA3EA" w14:textId="5615879A" w:rsidR="003849C8" w:rsidRPr="007E2BC3" w:rsidRDefault="003849C8" w:rsidP="007E2BC3">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
          <w:p w14:paraId="2966C597" w14:textId="5E7ACF85" w:rsidR="003849C8" w:rsidRPr="007E2BC3" w:rsidRDefault="003849C8" w:rsidP="007E2BC3">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405D6350" w14:textId="60889783" w:rsidR="003849C8" w:rsidRPr="007E2BC3" w:rsidRDefault="003849C8" w:rsidP="007E2BC3">
            <w:pPr>
              <w:pStyle w:val="Subtitulocapitulo"/>
              <w:numPr>
                <w:ilvl w:val="0"/>
                <w:numId w:val="0"/>
              </w:numPr>
              <w:spacing w:line="276" w:lineRule="auto"/>
              <w:jc w:val="center"/>
              <w:rPr>
                <w:b w:val="0"/>
                <w:sz w:val="24"/>
                <w:szCs w:val="24"/>
              </w:rPr>
            </w:pPr>
            <w:r w:rsidRPr="003849C8">
              <w:rPr>
                <w:b w:val="0"/>
                <w:sz w:val="24"/>
                <w:szCs w:val="24"/>
              </w:rPr>
              <w:t>3.9</w:t>
            </w:r>
          </w:p>
        </w:tc>
        <w:tc>
          <w:tcPr>
            <w:tcW w:w="1297" w:type="dxa"/>
            <w:vAlign w:val="center"/>
          </w:tcPr>
          <w:p w14:paraId="66B6F2AB" w14:textId="38B7A629" w:rsidR="003849C8" w:rsidRPr="007E2BC3" w:rsidRDefault="003849C8" w:rsidP="007E2BC3">
            <w:pPr>
              <w:pStyle w:val="Subtitulocapitulo"/>
              <w:numPr>
                <w:ilvl w:val="0"/>
                <w:numId w:val="0"/>
              </w:numPr>
              <w:spacing w:line="276" w:lineRule="auto"/>
              <w:jc w:val="center"/>
              <w:rPr>
                <w:b w:val="0"/>
                <w:sz w:val="24"/>
                <w:szCs w:val="24"/>
              </w:rPr>
            </w:pPr>
            <w:r w:rsidRPr="007E2BC3">
              <w:rPr>
                <w:rStyle w:val="TextoCar"/>
                <w:rFonts w:eastAsiaTheme="minorHAnsi"/>
                <w:b w:val="0"/>
              </w:rPr>
              <w:t>Z=</w:t>
            </w:r>
            <w:r w:rsidRPr="007E2BC3">
              <w:rPr>
                <w:b w:val="0"/>
                <w:sz w:val="24"/>
                <w:szCs w:val="24"/>
              </w:rPr>
              <w:t>-2,372</w:t>
            </w:r>
            <w:r w:rsidRPr="007E2BC3">
              <w:rPr>
                <w:rStyle w:val="TextoCar"/>
                <w:rFonts w:eastAsiaTheme="minorHAnsi"/>
                <w:b w:val="0"/>
              </w:rPr>
              <w:t>, p=0.018</w:t>
            </w:r>
          </w:p>
        </w:tc>
        <w:tc>
          <w:tcPr>
            <w:tcW w:w="1297" w:type="dxa"/>
            <w:vAlign w:val="center"/>
          </w:tcPr>
          <w:p w14:paraId="13886889" w14:textId="239F371B" w:rsidR="003849C8" w:rsidRPr="007E2BC3" w:rsidRDefault="003849C8" w:rsidP="007E2BC3">
            <w:pPr>
              <w:pStyle w:val="Subtitulocapitulo"/>
              <w:numPr>
                <w:ilvl w:val="0"/>
                <w:numId w:val="0"/>
              </w:numPr>
              <w:spacing w:line="276" w:lineRule="auto"/>
              <w:jc w:val="center"/>
              <w:rPr>
                <w:b w:val="0"/>
                <w:sz w:val="24"/>
                <w:szCs w:val="24"/>
              </w:rPr>
            </w:pPr>
            <w:r w:rsidRPr="007E2BC3">
              <w:rPr>
                <w:b w:val="0"/>
                <w:sz w:val="24"/>
                <w:szCs w:val="24"/>
              </w:rPr>
              <w:t>O2</w:t>
            </w:r>
            <w:ins w:id="982" w:author="Roger Granda" w:date="2015-03-18T19:38:00Z">
              <w:r w:rsidR="00676FAD">
                <w:rPr>
                  <w:b w:val="0"/>
                  <w:sz w:val="24"/>
                  <w:szCs w:val="24"/>
                </w:rPr>
                <w:t>=</w:t>
              </w:r>
            </w:ins>
            <w:del w:id="983" w:author="Roger Granda" w:date="2015-03-18T19:38:00Z">
              <w:r w:rsidRPr="007E2BC3" w:rsidDel="00676FAD">
                <w:rPr>
                  <w:b w:val="0"/>
                  <w:sz w:val="24"/>
                  <w:szCs w:val="24"/>
                </w:rPr>
                <w:delText>&gt;</w:delText>
              </w:r>
            </w:del>
            <w:r w:rsidRPr="007E2BC3">
              <w:rPr>
                <w:b w:val="0"/>
                <w:sz w:val="24"/>
                <w:szCs w:val="24"/>
              </w:rPr>
              <w:t>O1</w:t>
            </w:r>
          </w:p>
        </w:tc>
      </w:tr>
      <w:tr w:rsidR="00E85E46" w:rsidRPr="003849C8" w14:paraId="1800C32B" w14:textId="77777777" w:rsidTr="00A47785">
        <w:trPr>
          <w:ins w:id="984" w:author="Roger Granda" w:date="2015-03-19T03:07:00Z"/>
        </w:trPr>
        <w:tc>
          <w:tcPr>
            <w:tcW w:w="7485" w:type="dxa"/>
            <w:gridSpan w:val="7"/>
            <w:vAlign w:val="center"/>
          </w:tcPr>
          <w:p w14:paraId="5737F00B" w14:textId="312D802A" w:rsidR="00E85E46" w:rsidRPr="007E2BC3" w:rsidRDefault="00E85E46" w:rsidP="00E85E46">
            <w:pPr>
              <w:pStyle w:val="Subtitulocapitulo"/>
              <w:numPr>
                <w:ilvl w:val="0"/>
                <w:numId w:val="0"/>
              </w:numPr>
              <w:spacing w:line="276" w:lineRule="auto"/>
              <w:jc w:val="center"/>
              <w:rPr>
                <w:ins w:id="985" w:author="Roger Granda" w:date="2015-03-19T03:07:00Z"/>
                <w:b w:val="0"/>
                <w:sz w:val="24"/>
                <w:szCs w:val="24"/>
              </w:rPr>
            </w:pPr>
            <w:ins w:id="986" w:author="Roger Granda" w:date="2015-03-19T03:08:00Z">
              <w:r w:rsidRPr="00482B91">
                <w:rPr>
                  <w:sz w:val="16"/>
                  <w:szCs w:val="16"/>
                </w:rPr>
                <w:t xml:space="preserve">O: </w:t>
              </w:r>
              <w:r w:rsidRPr="00E85E46">
                <w:rPr>
                  <w:b w:val="0"/>
                  <w:sz w:val="16"/>
                  <w:szCs w:val="16"/>
                  <w:rPrChange w:id="987" w:author="Roger Granda" w:date="2015-03-19T03:08:00Z">
                    <w:rPr>
                      <w:sz w:val="16"/>
                      <w:szCs w:val="16"/>
                    </w:rPr>
                  </w:rPrChange>
                </w:rPr>
                <w:t>Observación</w:t>
              </w:r>
              <w:r w:rsidRPr="00482B91">
                <w:rPr>
                  <w:sz w:val="16"/>
                  <w:szCs w:val="16"/>
                </w:rPr>
                <w:t xml:space="preserve"> </w:t>
              </w:r>
            </w:ins>
          </w:p>
        </w:tc>
      </w:tr>
    </w:tbl>
    <w:p w14:paraId="4857E728" w14:textId="77777777" w:rsidR="00D655D8" w:rsidRDefault="00D655D8" w:rsidP="00437C75">
      <w:pPr>
        <w:pStyle w:val="Subtitulocapitulo"/>
        <w:numPr>
          <w:ilvl w:val="0"/>
          <w:numId w:val="0"/>
        </w:numPr>
        <w:ind w:left="792"/>
        <w:rPr>
          <w:ins w:id="988" w:author="Roger Granda" w:date="2015-03-18T23:22:00Z"/>
          <w:sz w:val="26"/>
          <w:szCs w:val="26"/>
        </w:rPr>
      </w:pPr>
    </w:p>
    <w:p w14:paraId="05E38F6C" w14:textId="77777777" w:rsidR="00A83E65" w:rsidRDefault="00A83E65" w:rsidP="00A83E65">
      <w:pPr>
        <w:pStyle w:val="Texto"/>
      </w:pPr>
      <w:moveToRangeStart w:id="989" w:author="Roger Granda" w:date="2015-03-18T23:22:00Z" w:name="move414484280"/>
      <w:moveTo w:id="990" w:author="Roger Granda" w:date="2015-03-18T23:22:00Z">
        <w:r>
          <w:lastRenderedPageBreak/>
          <w:t>A continuación de detalla brevemente los resultados obtenidos para cada variable considerada junto con un diagrama de cajas para la representación de las observaciones.</w:t>
        </w:r>
      </w:moveTo>
    </w:p>
    <w:moveToRangeEnd w:id="989"/>
    <w:p w14:paraId="5A024D3B" w14:textId="77777777" w:rsidR="00A83E65" w:rsidRPr="00D5515C" w:rsidRDefault="00A83E65" w:rsidP="00437C75">
      <w:pPr>
        <w:pStyle w:val="Subtitulocapitulo"/>
        <w:numPr>
          <w:ilvl w:val="0"/>
          <w:numId w:val="0"/>
        </w:numPr>
        <w:ind w:left="792"/>
        <w:rPr>
          <w:sz w:val="26"/>
          <w:szCs w:val="26"/>
        </w:rPr>
      </w:pPr>
    </w:p>
    <w:p w14:paraId="3D602EE8" w14:textId="2C6C3FD4" w:rsidR="008B1F35" w:rsidRDefault="00D23021" w:rsidP="00D5515C">
      <w:pPr>
        <w:pStyle w:val="Subtitulocapitulo"/>
        <w:numPr>
          <w:ilvl w:val="0"/>
          <w:numId w:val="0"/>
        </w:numPr>
        <w:ind w:left="1416"/>
        <w:rPr>
          <w:ins w:id="991" w:author="Roger Granda" w:date="2015-03-19T02:45:00Z"/>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2299D6B6" w14:textId="77777777" w:rsidR="007D3218" w:rsidRDefault="007D3218" w:rsidP="00D5515C">
      <w:pPr>
        <w:pStyle w:val="Subtitulocapitulo"/>
        <w:numPr>
          <w:ilvl w:val="0"/>
          <w:numId w:val="0"/>
        </w:numPr>
        <w:ind w:left="1416"/>
        <w:rPr>
          <w:rStyle w:val="TextoCar"/>
          <w:rFonts w:eastAsiaTheme="minorHAnsi"/>
        </w:rPr>
      </w:pPr>
    </w:p>
    <w:p w14:paraId="6D1466B5" w14:textId="0C3FD8B9" w:rsidR="00A73361" w:rsidRDefault="008337F4" w:rsidP="00A73361">
      <w:pPr>
        <w:pStyle w:val="Texto"/>
        <w:ind w:left="1416"/>
        <w:rPr>
          <w:rStyle w:val="TextoCar"/>
          <w:rFonts w:eastAsiaTheme="minorHAnsi"/>
        </w:rPr>
      </w:pPr>
      <w:r>
        <w:rPr>
          <w:rStyle w:val="TextoCar"/>
          <w:rFonts w:eastAsiaTheme="minorHAnsi"/>
        </w:rPr>
        <w:t>E</w:t>
      </w:r>
      <w:r w:rsidR="00AF5FDB">
        <w:rPr>
          <w:rStyle w:val="TextoCar"/>
          <w:rFonts w:eastAsiaTheme="minorHAnsi"/>
        </w:rPr>
        <w:t xml:space="preserve">l diagrama de cajas de la figura </w:t>
      </w:r>
      <w:r w:rsidR="007C0108">
        <w:rPr>
          <w:rStyle w:val="TextoCar"/>
          <w:rFonts w:eastAsiaTheme="minorHAnsi"/>
        </w:rPr>
        <w:t>5.</w:t>
      </w:r>
      <w:r w:rsidR="00714901">
        <w:rPr>
          <w:rStyle w:val="TextoCar"/>
          <w:rFonts w:eastAsiaTheme="minorHAnsi"/>
        </w:rPr>
        <w:t>1</w:t>
      </w:r>
      <w:r>
        <w:rPr>
          <w:rStyle w:val="TextoCar"/>
          <w:rFonts w:eastAsiaTheme="minorHAnsi"/>
        </w:rPr>
        <w:t>, muestra</w:t>
      </w:r>
      <w:r w:rsidR="0051164B">
        <w:rPr>
          <w:rStyle w:val="TextoCar"/>
          <w:rFonts w:eastAsiaTheme="minorHAnsi"/>
        </w:rPr>
        <w:t xml:space="preserve"> que las opiniones de los </w:t>
      </w:r>
      <w:r w:rsidR="00FD72A2">
        <w:rPr>
          <w:rStyle w:val="TextoCar"/>
          <w:rFonts w:eastAsiaTheme="minorHAnsi"/>
        </w:rPr>
        <w:t xml:space="preserve">10 </w:t>
      </w:r>
      <w:r w:rsidR="0051164B">
        <w:rPr>
          <w:rStyle w:val="TextoCar"/>
          <w:rFonts w:eastAsiaTheme="minorHAnsi"/>
        </w:rPr>
        <w:t xml:space="preserve">profesores </w:t>
      </w:r>
      <w:r w:rsidR="00C616A2">
        <w:rPr>
          <w:rStyle w:val="TextoCar"/>
          <w:rFonts w:eastAsiaTheme="minorHAnsi"/>
        </w:rPr>
        <w:t xml:space="preserve">en el post-test </w:t>
      </w:r>
      <w:r w:rsidR="00415534">
        <w:rPr>
          <w:rStyle w:val="TextoCar"/>
          <w:rFonts w:eastAsiaTheme="minorHAnsi"/>
        </w:rPr>
        <w:t xml:space="preserve">coincidieron casi en su totalidad </w:t>
      </w:r>
      <w:r w:rsidR="00260EE9">
        <w:rPr>
          <w:rStyle w:val="TextoCar"/>
          <w:rFonts w:eastAsiaTheme="minorHAnsi"/>
        </w:rPr>
        <w:t>en el nivel</w:t>
      </w:r>
      <w:r w:rsidR="00415534">
        <w:rPr>
          <w:rStyle w:val="TextoCar"/>
          <w:rFonts w:eastAsiaTheme="minorHAnsi"/>
        </w:rPr>
        <w:t xml:space="preserve"> </w:t>
      </w:r>
      <w:r w:rsidR="00415534" w:rsidRPr="00260EE9">
        <w:rPr>
          <w:rStyle w:val="TextoCar"/>
          <w:rFonts w:eastAsiaTheme="minorHAnsi"/>
          <w:i/>
        </w:rPr>
        <w:t>Muy Fácil</w:t>
      </w:r>
      <w:r w:rsidR="00415534">
        <w:rPr>
          <w:rStyle w:val="TextoCar"/>
          <w:rFonts w:eastAsiaTheme="minorHAnsi"/>
        </w:rPr>
        <w:t xml:space="preserve">; </w:t>
      </w:r>
      <w:r w:rsidR="00C616A2">
        <w:rPr>
          <w:rStyle w:val="TextoCar"/>
          <w:rFonts w:eastAsiaTheme="minorHAnsi"/>
        </w:rPr>
        <w:t xml:space="preserve"> </w:t>
      </w:r>
      <w:r w:rsidR="00415534">
        <w:rPr>
          <w:rStyle w:val="TextoCar"/>
          <w:rFonts w:eastAsiaTheme="minorHAnsi"/>
        </w:rPr>
        <w:t>a diferencia de las opiniones</w:t>
      </w:r>
      <w:r w:rsidR="00260EE9">
        <w:rPr>
          <w:rStyle w:val="TextoCar"/>
          <w:rFonts w:eastAsiaTheme="minorHAnsi"/>
        </w:rPr>
        <w:t xml:space="preserve"> con mayor dispersión </w:t>
      </w:r>
      <w:r w:rsidR="00415534">
        <w:rPr>
          <w:rStyle w:val="TextoCar"/>
          <w:rFonts w:eastAsiaTheme="minorHAnsi"/>
        </w:rPr>
        <w:t>observadas en el pre</w:t>
      </w:r>
      <w:r w:rsidR="00C616A2">
        <w:rPr>
          <w:rStyle w:val="TextoCar"/>
          <w:rFonts w:eastAsiaTheme="minorHAnsi"/>
        </w:rPr>
        <w:t>-test</w:t>
      </w:r>
      <w:r w:rsidR="00415534">
        <w:rPr>
          <w:rStyle w:val="TextoCar"/>
          <w:rFonts w:eastAsiaTheme="minorHAnsi"/>
        </w:rPr>
        <w:t xml:space="preserve"> que ha</w:t>
      </w:r>
      <w:r w:rsidR="00260EE9">
        <w:rPr>
          <w:rStyle w:val="TextoCar"/>
          <w:rFonts w:eastAsiaTheme="minorHAnsi"/>
        </w:rPr>
        <w:t xml:space="preserve">n sido calificadas entre muy </w:t>
      </w:r>
      <w:r w:rsidR="00260EE9" w:rsidRPr="00260EE9">
        <w:rPr>
          <w:rStyle w:val="TextoCar"/>
          <w:rFonts w:eastAsiaTheme="minorHAnsi"/>
          <w:i/>
        </w:rPr>
        <w:t>Muy</w:t>
      </w:r>
      <w:r w:rsidR="00260EE9">
        <w:rPr>
          <w:rStyle w:val="TextoCar"/>
          <w:rFonts w:eastAsiaTheme="minorHAnsi"/>
        </w:rPr>
        <w:t xml:space="preserve"> </w:t>
      </w:r>
      <w:r w:rsidR="00260EE9" w:rsidRPr="00260EE9">
        <w:rPr>
          <w:rStyle w:val="TextoCar"/>
          <w:rFonts w:eastAsiaTheme="minorHAnsi"/>
          <w:i/>
        </w:rPr>
        <w:t>Difícil</w:t>
      </w:r>
      <w:r w:rsidR="00260EE9">
        <w:rPr>
          <w:rStyle w:val="TextoCar"/>
          <w:rFonts w:eastAsiaTheme="minorHAnsi"/>
          <w:i/>
        </w:rPr>
        <w:t xml:space="preserve"> </w:t>
      </w:r>
      <w:r w:rsidR="00260EE9">
        <w:rPr>
          <w:rStyle w:val="TextoCar"/>
          <w:rFonts w:eastAsiaTheme="minorHAnsi"/>
        </w:rPr>
        <w:t xml:space="preserve">o </w:t>
      </w:r>
      <w:r w:rsidR="00260EE9">
        <w:rPr>
          <w:rStyle w:val="TextoCar"/>
          <w:rFonts w:eastAsiaTheme="minorHAnsi"/>
          <w:i/>
        </w:rPr>
        <w:t>nivel Intermedio</w:t>
      </w:r>
      <w:r w:rsidR="00AF5FDB">
        <w:rPr>
          <w:rStyle w:val="TextoCar"/>
          <w:rFonts w:eastAsiaTheme="minorHAnsi"/>
        </w:rPr>
        <w:t xml:space="preserve">. </w:t>
      </w:r>
      <w:r w:rsidR="00A73361">
        <w:rPr>
          <w:rStyle w:val="TextoCar"/>
          <w:rFonts w:eastAsiaTheme="minorHAnsi"/>
        </w:rPr>
        <w:t>La prueba</w:t>
      </w:r>
      <w:r w:rsidR="000617A4">
        <w:rPr>
          <w:rStyle w:val="TextoCar"/>
          <w:rFonts w:eastAsiaTheme="minorHAnsi"/>
        </w:rPr>
        <w:t xml:space="preserve"> </w:t>
      </w:r>
      <w:r w:rsidR="00A73361">
        <w:rPr>
          <w:rStyle w:val="TextoCar"/>
          <w:rFonts w:eastAsiaTheme="minorHAnsi"/>
        </w:rPr>
        <w:t xml:space="preserve">Wilcoxon mostró que las percepciones </w:t>
      </w:r>
      <w:r w:rsidR="000617A4">
        <w:rPr>
          <w:rStyle w:val="TextoCar"/>
          <w:rFonts w:eastAsiaTheme="minorHAnsi"/>
        </w:rPr>
        <w:t xml:space="preserve">en los 10 profesores acerca </w:t>
      </w:r>
      <w:r w:rsidR="00A73361">
        <w:rPr>
          <w:rStyle w:val="TextoCar"/>
          <w:rFonts w:eastAsiaTheme="minorHAnsi"/>
        </w:rPr>
        <w:t>de facilidad de asignar una calificación individual en el post-test fueron significativamente mayores que en el pre-test Z=</w:t>
      </w:r>
      <w:r w:rsidR="00A73361" w:rsidRPr="00EF7198">
        <w:rPr>
          <w:rStyle w:val="TextoCar"/>
          <w:rFonts w:eastAsiaTheme="minorHAnsi"/>
        </w:rPr>
        <w:t>-2,859</w:t>
      </w:r>
      <w:r w:rsidR="00A73361">
        <w:rPr>
          <w:rStyle w:val="TextoCar"/>
          <w:rFonts w:eastAsiaTheme="minorHAnsi"/>
        </w:rPr>
        <w:t>, p=0.004</w:t>
      </w:r>
      <w:r w:rsidR="002C7004">
        <w:rPr>
          <w:rStyle w:val="TextoCar"/>
          <w:rFonts w:eastAsiaTheme="minorHAnsi"/>
        </w:rPr>
        <w:t xml:space="preserve"> (ver tabla 5.1</w:t>
      </w:r>
      <w:r w:rsidR="00AF5FDB">
        <w:rPr>
          <w:rStyle w:val="TextoCar"/>
          <w:rFonts w:eastAsiaTheme="minorHAnsi"/>
        </w:rPr>
        <w:t>)</w:t>
      </w:r>
      <w:r w:rsidR="00A73361">
        <w:rPr>
          <w:rStyle w:val="TextoCar"/>
          <w:rFonts w:eastAsiaTheme="minorHAnsi"/>
        </w:rPr>
        <w:t>.</w:t>
      </w:r>
    </w:p>
    <w:p w14:paraId="64D41B60" w14:textId="77777777" w:rsidR="00372275" w:rsidRDefault="00372275" w:rsidP="00D5515C">
      <w:pPr>
        <w:pStyle w:val="Subtitulocapitulo"/>
        <w:numPr>
          <w:ilvl w:val="0"/>
          <w:numId w:val="0"/>
        </w:numPr>
        <w:ind w:left="1416"/>
        <w:rPr>
          <w:ins w:id="992" w:author="Roger Granda" w:date="2015-03-19T02:40:00Z"/>
          <w:rStyle w:val="TextoCar"/>
          <w:rFonts w:eastAsiaTheme="minorHAnsi"/>
        </w:rPr>
      </w:pPr>
    </w:p>
    <w:p w14:paraId="2BDA6E11" w14:textId="77777777" w:rsidR="000A55DE" w:rsidRDefault="000A55DE" w:rsidP="00D5515C">
      <w:pPr>
        <w:pStyle w:val="Subtitulocapitulo"/>
        <w:numPr>
          <w:ilvl w:val="0"/>
          <w:numId w:val="0"/>
        </w:numPr>
        <w:ind w:left="1416"/>
        <w:rPr>
          <w:ins w:id="993" w:author="Roger Granda" w:date="2015-03-19T02:40:00Z"/>
          <w:rStyle w:val="TextoCar"/>
          <w:rFonts w:eastAsiaTheme="minorHAnsi"/>
        </w:rPr>
      </w:pPr>
    </w:p>
    <w:p w14:paraId="2AB1C0F6" w14:textId="77777777" w:rsidR="000A55DE" w:rsidRDefault="000A55DE" w:rsidP="00D5515C">
      <w:pPr>
        <w:pStyle w:val="Subtitulocapitulo"/>
        <w:numPr>
          <w:ilvl w:val="0"/>
          <w:numId w:val="0"/>
        </w:numPr>
        <w:ind w:left="1416"/>
        <w:rPr>
          <w:ins w:id="994" w:author="Roger Granda" w:date="2015-03-19T02:40:00Z"/>
          <w:rStyle w:val="TextoCar"/>
          <w:rFonts w:eastAsiaTheme="minorHAnsi"/>
        </w:rPr>
      </w:pPr>
    </w:p>
    <w:p w14:paraId="165F602E" w14:textId="77777777" w:rsidR="000A55DE" w:rsidRDefault="000A55DE" w:rsidP="00D5515C">
      <w:pPr>
        <w:pStyle w:val="Subtitulocapitulo"/>
        <w:numPr>
          <w:ilvl w:val="0"/>
          <w:numId w:val="0"/>
        </w:numPr>
        <w:ind w:left="1416"/>
        <w:rPr>
          <w:ins w:id="995" w:author="Roger Granda" w:date="2015-03-19T02:40:00Z"/>
          <w:rStyle w:val="TextoCar"/>
          <w:rFonts w:eastAsiaTheme="minorHAnsi"/>
        </w:rPr>
      </w:pPr>
    </w:p>
    <w:p w14:paraId="2BF304BB" w14:textId="77777777" w:rsidR="000A55DE" w:rsidRDefault="000A55DE" w:rsidP="00D5515C">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24076C00" w14:textId="77777777" w:rsidTr="00094848">
        <w:trPr>
          <w:cantSplit/>
          <w:trHeight w:val="217"/>
        </w:trPr>
        <w:tc>
          <w:tcPr>
            <w:tcW w:w="7654" w:type="dxa"/>
            <w:gridSpan w:val="2"/>
            <w:vAlign w:val="center"/>
          </w:tcPr>
          <w:p w14:paraId="23AFA2DB" w14:textId="77777777" w:rsidR="001B43A5" w:rsidRPr="005960E7" w:rsidRDefault="001B43A5" w:rsidP="00094848">
            <w:pPr>
              <w:pStyle w:val="Subtitulocapitulo"/>
              <w:numPr>
                <w:ilvl w:val="0"/>
                <w:numId w:val="0"/>
              </w:numPr>
              <w:spacing w:line="240" w:lineRule="auto"/>
              <w:ind w:left="1026" w:hanging="142"/>
              <w:rPr>
                <w:rFonts w:eastAsiaTheme="minorHAnsi"/>
                <w:sz w:val="18"/>
                <w:szCs w:val="18"/>
                <w:rPrChange w:id="996" w:author="Roger Granda" w:date="2015-03-19T03:10:00Z">
                  <w:rPr>
                    <w:rFonts w:eastAsiaTheme="minorHAnsi"/>
                    <w:sz w:val="22"/>
                    <w:szCs w:val="22"/>
                  </w:rPr>
                </w:rPrChange>
              </w:rPr>
            </w:pPr>
            <w:r w:rsidRPr="005960E7">
              <w:rPr>
                <w:sz w:val="18"/>
                <w:szCs w:val="18"/>
                <w:rPrChange w:id="997" w:author="Roger Granda" w:date="2015-03-19T03:10:00Z">
                  <w:rPr>
                    <w:sz w:val="22"/>
                    <w:szCs w:val="22"/>
                  </w:rPr>
                </w:rPrChange>
              </w:rPr>
              <w:t xml:space="preserve">Percepción de </w:t>
            </w:r>
            <w:r w:rsidRPr="005960E7">
              <w:rPr>
                <w:rStyle w:val="TextoCar"/>
                <w:rFonts w:eastAsiaTheme="minorHAnsi"/>
                <w:sz w:val="18"/>
                <w:szCs w:val="18"/>
                <w:rPrChange w:id="998" w:author="Roger Granda" w:date="2015-03-19T03:10:00Z">
                  <w:rPr>
                    <w:rStyle w:val="TextoCar"/>
                    <w:rFonts w:eastAsiaTheme="minorHAnsi"/>
                    <w:sz w:val="22"/>
                    <w:szCs w:val="22"/>
                  </w:rPr>
                </w:rPrChange>
              </w:rPr>
              <w:t>facilidad de asignar una calificación individual</w:t>
            </w:r>
          </w:p>
        </w:tc>
      </w:tr>
      <w:tr w:rsidR="001B43A5" w14:paraId="7032C326" w14:textId="77777777" w:rsidTr="00094848">
        <w:trPr>
          <w:cantSplit/>
          <w:trHeight w:val="1134"/>
        </w:trPr>
        <w:tc>
          <w:tcPr>
            <w:tcW w:w="567" w:type="dxa"/>
            <w:textDirection w:val="btLr"/>
            <w:vAlign w:val="center"/>
          </w:tcPr>
          <w:p w14:paraId="4BC6F791"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2B145F07" w14:textId="77777777" w:rsidR="001B43A5" w:rsidRDefault="001B43A5"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39E70EE2" w14:textId="71381AF9" w:rsidR="001B43A5" w:rsidRPr="00FF3A78" w:rsidRDefault="001B43A5" w:rsidP="00714901">
            <w:pPr>
              <w:pStyle w:val="NombreCapitulo"/>
              <w:numPr>
                <w:ilvl w:val="0"/>
                <w:numId w:val="0"/>
              </w:numPr>
              <w:ind w:left="360" w:hanging="360"/>
              <w:rPr>
                <w:rStyle w:val="TextoCar"/>
                <w:sz w:val="16"/>
                <w:szCs w:val="16"/>
              </w:rPr>
            </w:pPr>
            <w:r>
              <w:rPr>
                <w:sz w:val="16"/>
                <w:szCs w:val="16"/>
              </w:rPr>
              <w:t xml:space="preserve">Figura </w:t>
            </w:r>
            <w:r w:rsidR="007C0108">
              <w:rPr>
                <w:sz w:val="16"/>
                <w:szCs w:val="16"/>
              </w:rPr>
              <w:t>5.</w:t>
            </w:r>
            <w:r w:rsidR="00714901">
              <w:rPr>
                <w:sz w:val="16"/>
                <w:szCs w:val="16"/>
              </w:rPr>
              <w:t>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3E1BFE35" w14:textId="77777777" w:rsidR="001B43A5" w:rsidRDefault="001B43A5" w:rsidP="001B43A5">
      <w:pPr>
        <w:pStyle w:val="Sinespaciado"/>
        <w:rPr>
          <w:rStyle w:val="TextoCar"/>
          <w:rFonts w:eastAsiaTheme="minorHAnsi"/>
        </w:rPr>
      </w:pPr>
    </w:p>
    <w:p w14:paraId="52F415E3" w14:textId="77777777" w:rsidR="001B43A5" w:rsidRDefault="001B43A5" w:rsidP="00D5515C">
      <w:pPr>
        <w:pStyle w:val="Subtitulocapitulo"/>
        <w:numPr>
          <w:ilvl w:val="0"/>
          <w:numId w:val="0"/>
        </w:numPr>
        <w:ind w:left="1416"/>
        <w:rPr>
          <w:rStyle w:val="TextoCar"/>
          <w:rFonts w:eastAsiaTheme="minorHAnsi"/>
        </w:rPr>
      </w:pPr>
    </w:p>
    <w:p w14:paraId="1453B4BF" w14:textId="77777777" w:rsidR="00372275" w:rsidRDefault="00372275" w:rsidP="00D5515C">
      <w:pPr>
        <w:pStyle w:val="Subtitulocapitulo"/>
        <w:numPr>
          <w:ilvl w:val="0"/>
          <w:numId w:val="0"/>
        </w:numPr>
        <w:ind w:left="1416"/>
        <w:rPr>
          <w:rStyle w:val="TextoCar"/>
          <w:rFonts w:eastAsiaTheme="minorHAnsi"/>
        </w:rPr>
      </w:pPr>
    </w:p>
    <w:p w14:paraId="5709158C" w14:textId="66277A4B" w:rsidR="008B1F35" w:rsidRDefault="00D23021" w:rsidP="00AF5FDB">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7E8369F0" w14:textId="6A37A310" w:rsidR="007E23FF" w:rsidRDefault="00414E81" w:rsidP="000774CA">
      <w:pPr>
        <w:pStyle w:val="Texto"/>
        <w:ind w:left="1985"/>
        <w:rPr>
          <w:rStyle w:val="TextoCar"/>
          <w:rFonts w:eastAsiaTheme="minorHAnsi"/>
        </w:rPr>
      </w:pPr>
      <w:r>
        <w:rPr>
          <w:rStyle w:val="TextoCar"/>
          <w:rFonts w:eastAsiaTheme="minorHAnsi"/>
        </w:rPr>
        <w:t>Las observaciones</w:t>
      </w:r>
      <w:r w:rsidR="00FD72A2">
        <w:rPr>
          <w:rStyle w:val="TextoCar"/>
          <w:rFonts w:eastAsiaTheme="minorHAnsi"/>
        </w:rPr>
        <w:t xml:space="preserve"> de los 10 profesores,</w:t>
      </w:r>
      <w:r>
        <w:rPr>
          <w:rStyle w:val="TextoCar"/>
          <w:rFonts w:eastAsiaTheme="minorHAnsi"/>
        </w:rPr>
        <w:t xml:space="preserve"> previas</w:t>
      </w:r>
      <w:r w:rsidR="00FD72A2">
        <w:rPr>
          <w:rStyle w:val="TextoCar"/>
          <w:rFonts w:eastAsiaTheme="minorHAnsi"/>
        </w:rPr>
        <w:t xml:space="preserve"> </w:t>
      </w:r>
      <w:r>
        <w:rPr>
          <w:rStyle w:val="TextoCar"/>
          <w:rFonts w:eastAsiaTheme="minorHAnsi"/>
        </w:rPr>
        <w:t>a la experimentación muestran que la percepción</w:t>
      </w:r>
      <w:r w:rsidR="006819E7">
        <w:rPr>
          <w:rStyle w:val="TextoCar"/>
          <w:rFonts w:eastAsiaTheme="minorHAnsi"/>
        </w:rPr>
        <w:t xml:space="preserve"> de facilidad</w:t>
      </w:r>
      <w:r>
        <w:rPr>
          <w:rStyle w:val="TextoCar"/>
          <w:rFonts w:eastAsiaTheme="minorHAnsi"/>
        </w:rPr>
        <w:t xml:space="preserve"> </w:t>
      </w:r>
      <w:r w:rsidR="006819E7">
        <w:rPr>
          <w:rStyle w:val="TextoCar"/>
          <w:rFonts w:eastAsiaTheme="minorHAnsi"/>
        </w:rPr>
        <w:t>coincide mayoritariamente</w:t>
      </w:r>
      <w:del w:id="999" w:author="Katherine Chiluiza" w:date="2015-03-12T03:53:00Z">
        <w:r w:rsidR="006819E7" w:rsidDel="00701829">
          <w:rPr>
            <w:rStyle w:val="TextoCar"/>
            <w:rFonts w:eastAsiaTheme="minorHAnsi"/>
          </w:rPr>
          <w:delText xml:space="preserve"> </w:delText>
        </w:r>
      </w:del>
      <w:r w:rsidR="006819E7">
        <w:rPr>
          <w:rStyle w:val="TextoCar"/>
          <w:rFonts w:eastAsiaTheme="minorHAnsi"/>
        </w:rPr>
        <w:t xml:space="preserve"> en el nivel </w:t>
      </w:r>
      <w:r w:rsidR="00DA5408">
        <w:rPr>
          <w:rStyle w:val="TextoCar"/>
          <w:rFonts w:eastAsiaTheme="minorHAnsi"/>
        </w:rPr>
        <w:t xml:space="preserve">calificado como </w:t>
      </w:r>
      <w:r w:rsidR="006819E7" w:rsidRPr="006819E7">
        <w:rPr>
          <w:rStyle w:val="TextoCar"/>
          <w:rFonts w:eastAsiaTheme="minorHAnsi"/>
          <w:i/>
        </w:rPr>
        <w:t>Fácil</w:t>
      </w:r>
      <w:r w:rsidR="006819E7">
        <w:rPr>
          <w:rStyle w:val="TextoCar"/>
          <w:rFonts w:eastAsiaTheme="minorHAnsi"/>
        </w:rPr>
        <w:t>.</w:t>
      </w:r>
      <w:r>
        <w:rPr>
          <w:rStyle w:val="TextoCar"/>
          <w:rFonts w:eastAsiaTheme="minorHAnsi"/>
        </w:rPr>
        <w:t xml:space="preserve"> La observación posterior mues</w:t>
      </w:r>
      <w:r w:rsidR="00B24F6A">
        <w:rPr>
          <w:rStyle w:val="TextoCar"/>
          <w:rFonts w:eastAsiaTheme="minorHAnsi"/>
        </w:rPr>
        <w:t xml:space="preserve">tra una afectación positiva </w:t>
      </w:r>
      <w:r w:rsidR="006819E7">
        <w:rPr>
          <w:rStyle w:val="TextoCar"/>
          <w:rFonts w:eastAsiaTheme="minorHAnsi"/>
        </w:rPr>
        <w:t>de esta percepción</w:t>
      </w:r>
      <w:r>
        <w:rPr>
          <w:rStyle w:val="TextoCar"/>
          <w:rFonts w:eastAsiaTheme="minorHAnsi"/>
        </w:rPr>
        <w:t xml:space="preserve">, ya que las observaciones </w:t>
      </w:r>
      <w:r w:rsidR="006819E7">
        <w:rPr>
          <w:rStyle w:val="TextoCar"/>
          <w:rFonts w:eastAsiaTheme="minorHAnsi"/>
        </w:rPr>
        <w:t xml:space="preserve">se dispersan hacia el nivel calificado como </w:t>
      </w:r>
      <w:r w:rsidRPr="006819E7">
        <w:rPr>
          <w:rStyle w:val="TextoCar"/>
          <w:rFonts w:eastAsiaTheme="minorHAnsi"/>
          <w:i/>
        </w:rPr>
        <w:t>Muy Fácil</w:t>
      </w:r>
      <w:r w:rsidR="00B01E0C">
        <w:rPr>
          <w:rStyle w:val="TextoCar"/>
          <w:rFonts w:eastAsiaTheme="minorHAnsi"/>
        </w:rPr>
        <w:t xml:space="preserve"> luego de haber experimentado con la superficie colaborativa</w:t>
      </w:r>
      <w:r w:rsidR="007C0108">
        <w:rPr>
          <w:rStyle w:val="TextoCar"/>
          <w:rFonts w:eastAsiaTheme="minorHAnsi"/>
        </w:rPr>
        <w:t xml:space="preserve"> (ver figura 5.</w:t>
      </w:r>
      <w:r w:rsidR="00714901">
        <w:rPr>
          <w:rStyle w:val="TextoCar"/>
          <w:rFonts w:eastAsiaTheme="minorHAnsi"/>
        </w:rPr>
        <w:t>2</w:t>
      </w:r>
      <w:r>
        <w:rPr>
          <w:rStyle w:val="TextoCar"/>
          <w:rFonts w:eastAsiaTheme="minorHAnsi"/>
        </w:rPr>
        <w:t xml:space="preserve">). </w:t>
      </w:r>
      <w:r w:rsidR="00AF5FDB">
        <w:rPr>
          <w:rStyle w:val="TextoCar"/>
          <w:rFonts w:eastAsiaTheme="minorHAnsi"/>
        </w:rPr>
        <w:t xml:space="preserve"> La prueba Wilcoxon mostró que las percepciones </w:t>
      </w:r>
      <w:r w:rsidR="000617A4">
        <w:rPr>
          <w:rStyle w:val="TextoCar"/>
          <w:rFonts w:eastAsiaTheme="minorHAnsi"/>
        </w:rPr>
        <w:t xml:space="preserve">en los 10 profesores acerca </w:t>
      </w:r>
      <w:r w:rsidR="00AF5FDB">
        <w:rPr>
          <w:rStyle w:val="TextoCar"/>
          <w:rFonts w:eastAsiaTheme="minorHAnsi"/>
        </w:rPr>
        <w:t xml:space="preserve">de </w:t>
      </w:r>
      <w:r w:rsidR="000617A4">
        <w:rPr>
          <w:rStyle w:val="TextoCar"/>
          <w:rFonts w:eastAsiaTheme="minorHAnsi"/>
        </w:rPr>
        <w:t xml:space="preserve">la </w:t>
      </w:r>
      <w:r w:rsidR="00AF5FDB">
        <w:rPr>
          <w:rStyle w:val="TextoCar"/>
          <w:rFonts w:eastAsiaTheme="minorHAnsi"/>
        </w:rPr>
        <w:t xml:space="preserve">facilidad de asignar una </w:t>
      </w:r>
      <w:r w:rsidR="00AF5FDB">
        <w:rPr>
          <w:rStyle w:val="TextoCar"/>
          <w:rFonts w:eastAsiaTheme="minorHAnsi"/>
        </w:rPr>
        <w:lastRenderedPageBreak/>
        <w:t xml:space="preserve">calificación </w:t>
      </w:r>
      <w:r>
        <w:rPr>
          <w:rStyle w:val="TextoCar"/>
          <w:rFonts w:eastAsiaTheme="minorHAnsi"/>
        </w:rPr>
        <w:t>grupal</w:t>
      </w:r>
      <w:r w:rsidR="00AF5FDB">
        <w:rPr>
          <w:rStyle w:val="TextoCar"/>
          <w:rFonts w:eastAsiaTheme="minorHAnsi"/>
        </w:rPr>
        <w:t xml:space="preserve"> en el post-test fueron significativamente mayores que en el pre-test Z</w:t>
      </w:r>
      <w:r w:rsidR="00AF5FDB" w:rsidRPr="00414E81">
        <w:rPr>
          <w:rStyle w:val="TextoCar"/>
          <w:rFonts w:eastAsiaTheme="minorHAnsi"/>
        </w:rPr>
        <w:t>=</w:t>
      </w:r>
      <w:r w:rsidRPr="00414E81">
        <w:t>-2,333</w:t>
      </w:r>
      <w:r w:rsidR="00AF5FDB">
        <w:rPr>
          <w:rStyle w:val="TextoCar"/>
          <w:rFonts w:eastAsiaTheme="minorHAnsi"/>
        </w:rPr>
        <w:t>, p=0.0</w:t>
      </w:r>
      <w:r>
        <w:rPr>
          <w:rStyle w:val="TextoCar"/>
          <w:rFonts w:eastAsiaTheme="minorHAnsi"/>
        </w:rPr>
        <w:t>2</w:t>
      </w:r>
      <w:r w:rsidR="002C7004">
        <w:rPr>
          <w:rStyle w:val="TextoCar"/>
          <w:rFonts w:eastAsiaTheme="minorHAnsi"/>
        </w:rPr>
        <w:t>0 (ver tabla 5.</w:t>
      </w:r>
      <w:r w:rsidR="00532C3F">
        <w:rPr>
          <w:rStyle w:val="TextoCar"/>
          <w:rFonts w:eastAsiaTheme="minorHAnsi"/>
        </w:rPr>
        <w:t>1</w:t>
      </w:r>
      <w:r w:rsidR="000774CA">
        <w:rPr>
          <w:rStyle w:val="TextoCar"/>
          <w:rFonts w:eastAsiaTheme="minorHAnsi"/>
        </w:rPr>
        <w:t>).</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61985E31" w14:textId="77777777" w:rsidTr="003E5F4E">
        <w:trPr>
          <w:cantSplit/>
          <w:trHeight w:val="217"/>
        </w:trPr>
        <w:tc>
          <w:tcPr>
            <w:tcW w:w="7654" w:type="dxa"/>
            <w:gridSpan w:val="2"/>
            <w:vAlign w:val="center"/>
          </w:tcPr>
          <w:p w14:paraId="6A372BCE" w14:textId="77777777" w:rsidR="001B43A5" w:rsidRPr="005960E7" w:rsidRDefault="001B43A5" w:rsidP="00094848">
            <w:pPr>
              <w:pStyle w:val="Subtitulocapitulo"/>
              <w:numPr>
                <w:ilvl w:val="0"/>
                <w:numId w:val="0"/>
              </w:numPr>
              <w:spacing w:line="240" w:lineRule="auto"/>
              <w:ind w:left="1026" w:hanging="142"/>
              <w:rPr>
                <w:rFonts w:eastAsiaTheme="minorHAnsi"/>
                <w:sz w:val="16"/>
                <w:szCs w:val="16"/>
                <w:rPrChange w:id="1000" w:author="Roger Granda" w:date="2015-03-19T03:11:00Z">
                  <w:rPr>
                    <w:rFonts w:eastAsiaTheme="minorHAnsi"/>
                    <w:sz w:val="22"/>
                    <w:szCs w:val="22"/>
                  </w:rPr>
                </w:rPrChange>
              </w:rPr>
            </w:pPr>
            <w:r w:rsidRPr="005960E7">
              <w:rPr>
                <w:sz w:val="16"/>
                <w:szCs w:val="16"/>
                <w:rPrChange w:id="1001" w:author="Roger Granda" w:date="2015-03-19T03:11:00Z">
                  <w:rPr>
                    <w:sz w:val="22"/>
                    <w:szCs w:val="22"/>
                  </w:rPr>
                </w:rPrChange>
              </w:rPr>
              <w:t xml:space="preserve">Percepción de </w:t>
            </w:r>
            <w:r w:rsidRPr="005960E7">
              <w:rPr>
                <w:rStyle w:val="TextoCar"/>
                <w:rFonts w:eastAsiaTheme="minorHAnsi"/>
                <w:sz w:val="16"/>
                <w:szCs w:val="16"/>
                <w:rPrChange w:id="1002" w:author="Roger Granda" w:date="2015-03-19T03:11:00Z">
                  <w:rPr>
                    <w:rStyle w:val="TextoCar"/>
                    <w:rFonts w:eastAsiaTheme="minorHAnsi"/>
                    <w:sz w:val="22"/>
                    <w:szCs w:val="22"/>
                  </w:rPr>
                </w:rPrChange>
              </w:rPr>
              <w:t>facilidad de asignar una calificación grupal</w:t>
            </w:r>
          </w:p>
        </w:tc>
      </w:tr>
      <w:tr w:rsidR="001B43A5" w14:paraId="412C5B9F" w14:textId="77777777" w:rsidTr="003E5F4E">
        <w:trPr>
          <w:cantSplit/>
          <w:trHeight w:val="1134"/>
        </w:trPr>
        <w:tc>
          <w:tcPr>
            <w:tcW w:w="567" w:type="dxa"/>
            <w:textDirection w:val="btLr"/>
            <w:vAlign w:val="center"/>
          </w:tcPr>
          <w:p w14:paraId="2D626E45"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7E6DB43D" w14:textId="77777777" w:rsidR="001B43A5" w:rsidRDefault="001B43A5" w:rsidP="00094848">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 w:val="24"/>
                <w:szCs w:val="24"/>
                <w:lang w:eastAsia="es-EC"/>
              </w:rPr>
              <w:drawing>
                <wp:inline distT="0" distB="0" distL="0" distR="0" wp14:anchorId="5DC3AF0A" wp14:editId="42BFA975">
                  <wp:extent cx="3657600" cy="2928416"/>
                  <wp:effectExtent l="0" t="0" r="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342D1932" w14:textId="1E8E5388" w:rsidR="007E23FF" w:rsidRPr="00C7447E" w:rsidRDefault="007E23FF" w:rsidP="00714901">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sidR="007C0108">
              <w:rPr>
                <w:b/>
                <w:sz w:val="16"/>
                <w:szCs w:val="16"/>
              </w:rPr>
              <w:t>5.</w:t>
            </w:r>
            <w:r w:rsidR="00714901">
              <w:rPr>
                <w:b/>
                <w:sz w:val="16"/>
                <w:szCs w:val="16"/>
              </w:rPr>
              <w:t>2</w:t>
            </w:r>
            <w:r w:rsidRPr="00C7447E">
              <w:rPr>
                <w:b/>
                <w:sz w:val="16"/>
                <w:szCs w:val="16"/>
              </w:rPr>
              <w:t>:</w:t>
            </w:r>
            <w:r w:rsidRPr="00C7447E">
              <w:rPr>
                <w:sz w:val="16"/>
                <w:szCs w:val="16"/>
              </w:rPr>
              <w:t xml:space="preserve"> Diagrama de cajas de las opiniones de facilidad de calificación grupal de profesores</w:t>
            </w:r>
          </w:p>
        </w:tc>
      </w:tr>
    </w:tbl>
    <w:p w14:paraId="451A6EE7" w14:textId="77777777" w:rsidR="00591A0D" w:rsidRDefault="00591A0D" w:rsidP="00D5515C">
      <w:pPr>
        <w:pStyle w:val="Subtitulocapitulo"/>
        <w:numPr>
          <w:ilvl w:val="0"/>
          <w:numId w:val="0"/>
        </w:numPr>
        <w:ind w:left="1416"/>
      </w:pPr>
    </w:p>
    <w:p w14:paraId="21346A11" w14:textId="77777777" w:rsidR="000774CA" w:rsidRDefault="000774CA" w:rsidP="00D5515C">
      <w:pPr>
        <w:pStyle w:val="Subtitulocapitulo"/>
        <w:numPr>
          <w:ilvl w:val="0"/>
          <w:numId w:val="0"/>
        </w:numPr>
        <w:ind w:left="1416"/>
      </w:pPr>
    </w:p>
    <w:p w14:paraId="644868F5" w14:textId="77777777" w:rsidR="00EC2021" w:rsidRDefault="00EC2021" w:rsidP="00D5515C">
      <w:pPr>
        <w:pStyle w:val="Subtitulocapitulo"/>
        <w:numPr>
          <w:ilvl w:val="0"/>
          <w:numId w:val="0"/>
        </w:numPr>
        <w:ind w:left="1416"/>
      </w:pPr>
    </w:p>
    <w:p w14:paraId="5998EF29" w14:textId="594ECEAE" w:rsidR="00C7447E" w:rsidRPr="002641A6" w:rsidRDefault="00D23021" w:rsidP="002641A6">
      <w:pPr>
        <w:pStyle w:val="Texto"/>
        <w:ind w:left="1985"/>
        <w:rPr>
          <w:b/>
        </w:rPr>
      </w:pPr>
      <w:r w:rsidRPr="00C610EC">
        <w:rPr>
          <w:b/>
        </w:rPr>
        <w:t>Percepción en relación a la equidad de carga de trabajo</w:t>
      </w:r>
    </w:p>
    <w:p w14:paraId="26A11AA0" w14:textId="29470516" w:rsidR="00AC0383" w:rsidRDefault="00967651" w:rsidP="00AC0383">
      <w:pPr>
        <w:pStyle w:val="Texto"/>
        <w:ind w:left="1985"/>
        <w:rPr>
          <w:rStyle w:val="TextoCar"/>
          <w:rFonts w:eastAsiaTheme="minorHAnsi"/>
        </w:rPr>
      </w:pPr>
      <w:r>
        <w:t>Las opiniones</w:t>
      </w:r>
      <w:r w:rsidR="002E47D5">
        <w:t xml:space="preserve"> </w:t>
      </w:r>
      <w:r>
        <w:t xml:space="preserve">de los </w:t>
      </w:r>
      <w:r w:rsidR="00FD72A2">
        <w:t xml:space="preserve">10 </w:t>
      </w:r>
      <w:r>
        <w:t xml:space="preserve">profesores muestran inicialmente que </w:t>
      </w:r>
      <w:r w:rsidR="002E47D5">
        <w:t xml:space="preserve">la percepción acerca de </w:t>
      </w:r>
      <w:r>
        <w:t xml:space="preserve">la equidad de carga de trabajo </w:t>
      </w:r>
      <w:r w:rsidR="002E47D5">
        <w:t xml:space="preserve">está calificada como </w:t>
      </w:r>
      <w:r w:rsidR="002E47D5" w:rsidRPr="002E47D5">
        <w:rPr>
          <w:i/>
        </w:rPr>
        <w:t xml:space="preserve">Poco Equitativa </w:t>
      </w:r>
      <w:r w:rsidR="002E47D5" w:rsidRPr="002E47D5">
        <w:t>o</w:t>
      </w:r>
      <w:r w:rsidR="002E47D5" w:rsidRPr="002E47D5">
        <w:rPr>
          <w:i/>
        </w:rPr>
        <w:t xml:space="preserve"> Nada Equitativa</w:t>
      </w:r>
      <w:r>
        <w:t xml:space="preserve">. Luego de la experimentación con la superficie colaborativa, su opinión cambia hacia </w:t>
      </w:r>
      <w:r w:rsidR="00FF40D5">
        <w:t xml:space="preserve">un valor cercano </w:t>
      </w:r>
      <w:r w:rsidR="00701829">
        <w:t xml:space="preserve">a </w:t>
      </w:r>
      <w:r w:rsidR="00FF40D5">
        <w:t xml:space="preserve"> total </w:t>
      </w:r>
      <w:r w:rsidR="00AC0383">
        <w:t>equidad d</w:t>
      </w:r>
      <w:r w:rsidR="009870AF">
        <w:t>e carga de</w:t>
      </w:r>
      <w:r w:rsidR="00714901">
        <w:t xml:space="preserve"> trabajo (ver figura 5.3</w:t>
      </w:r>
      <w:r w:rsidR="00AC0383">
        <w:t xml:space="preserve">). </w:t>
      </w:r>
      <w:r w:rsidR="00AC0383">
        <w:rPr>
          <w:rStyle w:val="TextoCar"/>
          <w:rFonts w:eastAsiaTheme="minorHAnsi"/>
        </w:rPr>
        <w:t>La prueba Wilcoxo</w:t>
      </w:r>
      <w:r w:rsidR="000617A4">
        <w:rPr>
          <w:rStyle w:val="TextoCar"/>
          <w:rFonts w:eastAsiaTheme="minorHAnsi"/>
        </w:rPr>
        <w:t xml:space="preserve">n </w:t>
      </w:r>
      <w:r w:rsidR="000617A4">
        <w:rPr>
          <w:rStyle w:val="TextoCar"/>
          <w:rFonts w:eastAsiaTheme="minorHAnsi"/>
        </w:rPr>
        <w:lastRenderedPageBreak/>
        <w:t>mostró que las percepciones  en los 10 profesores acerca</w:t>
      </w:r>
      <w:r w:rsidR="00AC0383">
        <w:rPr>
          <w:rStyle w:val="TextoCar"/>
          <w:rFonts w:eastAsiaTheme="minorHAnsi"/>
        </w:rPr>
        <w:t xml:space="preserve"> </w:t>
      </w:r>
      <w:r w:rsidR="000617A4">
        <w:rPr>
          <w:rStyle w:val="TextoCar"/>
          <w:rFonts w:eastAsiaTheme="minorHAnsi"/>
        </w:rPr>
        <w:t xml:space="preserve">de la </w:t>
      </w:r>
      <w:r w:rsidR="00AC0383">
        <w:rPr>
          <w:rStyle w:val="TextoCar"/>
          <w:rFonts w:eastAsiaTheme="minorHAnsi"/>
        </w:rPr>
        <w:t>equidad de carga de trabajo en el post-test fueron significativamente mayores que en el pre-test Z</w:t>
      </w:r>
      <w:r w:rsidR="00AC0383" w:rsidRPr="00414E81">
        <w:rPr>
          <w:rStyle w:val="TextoCar"/>
          <w:rFonts w:eastAsiaTheme="minorHAnsi"/>
        </w:rPr>
        <w:t>=</w:t>
      </w:r>
      <w:r w:rsidR="00AC0383" w:rsidRPr="00414E81">
        <w:t>-2,3</w:t>
      </w:r>
      <w:r w:rsidR="00AC0383">
        <w:t>72</w:t>
      </w:r>
      <w:r w:rsidR="002C7004">
        <w:rPr>
          <w:rStyle w:val="TextoCar"/>
          <w:rFonts w:eastAsiaTheme="minorHAnsi"/>
        </w:rPr>
        <w:t>, p=0.018 (ver tabla 5.</w:t>
      </w:r>
      <w:r w:rsidR="00532C3F">
        <w:rPr>
          <w:rStyle w:val="TextoCar"/>
          <w:rFonts w:eastAsiaTheme="minorHAnsi"/>
        </w:rPr>
        <w:t>1</w:t>
      </w:r>
      <w:r w:rsidR="00AC0383">
        <w:rPr>
          <w:rStyle w:val="TextoCar"/>
          <w:rFonts w:eastAsiaTheme="minorHAnsi"/>
        </w:rPr>
        <w:t>).</w:t>
      </w:r>
      <w:r w:rsidR="00701829">
        <w:rPr>
          <w:rStyle w:val="TextoCar"/>
          <w:rFonts w:eastAsiaTheme="minorHAnsi"/>
        </w:rPr>
        <w:t xml:space="preserve"> </w:t>
      </w:r>
    </w:p>
    <w:p w14:paraId="4DD4D3EE" w14:textId="77777777" w:rsidR="000774CA" w:rsidRDefault="000774CA" w:rsidP="00AC0383">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14:paraId="2C9382F3" w14:textId="77777777" w:rsidTr="000445F3">
        <w:trPr>
          <w:cantSplit/>
          <w:trHeight w:val="217"/>
        </w:trPr>
        <w:tc>
          <w:tcPr>
            <w:tcW w:w="7654" w:type="dxa"/>
            <w:gridSpan w:val="2"/>
            <w:vAlign w:val="center"/>
          </w:tcPr>
          <w:p w14:paraId="7B1D42AB" w14:textId="77777777" w:rsidR="000445F3" w:rsidRPr="00C7447E" w:rsidRDefault="000445F3" w:rsidP="00094848">
            <w:pPr>
              <w:pStyle w:val="Texto"/>
              <w:spacing w:line="240" w:lineRule="auto"/>
              <w:rPr>
                <w:b/>
              </w:rPr>
            </w:pPr>
            <w:r w:rsidRPr="00EC2021">
              <w:rPr>
                <w:b/>
              </w:rPr>
              <w:t>Percepción en relación a</w:t>
            </w:r>
            <w:r>
              <w:rPr>
                <w:b/>
              </w:rPr>
              <w:t xml:space="preserve"> la equidad de carga de trabajo</w:t>
            </w:r>
          </w:p>
        </w:tc>
      </w:tr>
      <w:tr w:rsidR="000445F3" w14:paraId="1312868A" w14:textId="77777777" w:rsidTr="000445F3">
        <w:trPr>
          <w:cantSplit/>
          <w:trHeight w:val="1134"/>
        </w:trPr>
        <w:tc>
          <w:tcPr>
            <w:tcW w:w="567" w:type="dxa"/>
            <w:textDirection w:val="btLr"/>
            <w:vAlign w:val="center"/>
          </w:tcPr>
          <w:p w14:paraId="32135C40" w14:textId="77777777" w:rsidR="000445F3" w:rsidRDefault="000445F3"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C6D107" w14:textId="77777777" w:rsidR="000445F3" w:rsidRDefault="000445F3"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054DC1DA" w14:textId="515EF017" w:rsidR="000445F3" w:rsidRDefault="00714901" w:rsidP="00094848">
            <w:pPr>
              <w:pStyle w:val="Texto"/>
              <w:spacing w:line="240" w:lineRule="auto"/>
              <w:ind w:left="0"/>
              <w:jc w:val="left"/>
              <w:rPr>
                <w:rStyle w:val="TextoCar"/>
                <w:rFonts w:eastAsiaTheme="minorHAnsi"/>
              </w:rPr>
            </w:pPr>
            <w:r>
              <w:rPr>
                <w:sz w:val="16"/>
                <w:szCs w:val="16"/>
              </w:rPr>
              <w:t>Figura 5.3</w:t>
            </w:r>
            <w:r w:rsidR="000445F3" w:rsidRPr="00C7447E">
              <w:rPr>
                <w:sz w:val="16"/>
                <w:szCs w:val="16"/>
              </w:rPr>
              <w:t>: Diagrama de cajas de las opiniones</w:t>
            </w:r>
            <w:r w:rsidR="000445F3">
              <w:rPr>
                <w:sz w:val="16"/>
                <w:szCs w:val="16"/>
              </w:rPr>
              <w:t xml:space="preserve"> de profesores sobre</w:t>
            </w:r>
            <w:r w:rsidR="000445F3" w:rsidRPr="00C7447E">
              <w:rPr>
                <w:sz w:val="16"/>
                <w:szCs w:val="16"/>
              </w:rPr>
              <w:t xml:space="preserve"> </w:t>
            </w:r>
            <w:r w:rsidR="000445F3">
              <w:rPr>
                <w:sz w:val="16"/>
                <w:szCs w:val="16"/>
              </w:rPr>
              <w:t>equidad de carga de trabajo</w:t>
            </w:r>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4EF73A5" w14:textId="77777777" w:rsidR="000774CA" w:rsidRDefault="000774CA" w:rsidP="000445F3">
      <w:pPr>
        <w:pStyle w:val="Sinespaciado"/>
      </w:pPr>
    </w:p>
    <w:p w14:paraId="7AAF92D0" w14:textId="77777777" w:rsidR="000445F3" w:rsidRPr="000445F3" w:rsidRDefault="000445F3" w:rsidP="000445F3">
      <w:pPr>
        <w:pStyle w:val="Sinespaciado"/>
      </w:pPr>
    </w:p>
    <w:p w14:paraId="3230912C" w14:textId="77777777" w:rsidR="00C75F78" w:rsidRDefault="00C75F78" w:rsidP="00437C75">
      <w:pPr>
        <w:pStyle w:val="Subtitulocapitulo"/>
        <w:numPr>
          <w:ilvl w:val="0"/>
          <w:numId w:val="0"/>
        </w:numPr>
        <w:ind w:left="792"/>
      </w:pPr>
    </w:p>
    <w:p w14:paraId="4EAAE22F" w14:textId="77777777" w:rsidR="00EC2021" w:rsidRDefault="00EC2021" w:rsidP="00437C75">
      <w:pPr>
        <w:pStyle w:val="Subtitulocapitulo"/>
        <w:numPr>
          <w:ilvl w:val="0"/>
          <w:numId w:val="0"/>
        </w:numPr>
        <w:ind w:left="792"/>
      </w:pPr>
    </w:p>
    <w:p w14:paraId="59EE8699" w14:textId="77777777" w:rsidR="000774CA" w:rsidRDefault="000774CA" w:rsidP="00437C75">
      <w:pPr>
        <w:pStyle w:val="Subtitulocapitulo"/>
        <w:numPr>
          <w:ilvl w:val="0"/>
          <w:numId w:val="0"/>
        </w:numPr>
        <w:ind w:left="792"/>
      </w:pPr>
    </w:p>
    <w:p w14:paraId="2EAE8276" w14:textId="77777777" w:rsidR="000774CA" w:rsidRDefault="000774CA" w:rsidP="00437C75">
      <w:pPr>
        <w:pStyle w:val="Subtitulocapitulo"/>
        <w:numPr>
          <w:ilvl w:val="0"/>
          <w:numId w:val="0"/>
        </w:numPr>
        <w:ind w:left="792"/>
      </w:pPr>
    </w:p>
    <w:p w14:paraId="61226899" w14:textId="77777777" w:rsidR="000774CA" w:rsidRDefault="000774CA" w:rsidP="00AA3EDB">
      <w:pPr>
        <w:pStyle w:val="Subtitulocapitulo"/>
        <w:numPr>
          <w:ilvl w:val="0"/>
          <w:numId w:val="0"/>
        </w:numPr>
        <w:ind w:left="792"/>
      </w:pPr>
    </w:p>
    <w:p w14:paraId="778D6975" w14:textId="2EA0E19F" w:rsidR="00701829" w:rsidRDefault="00437C75" w:rsidP="00AA3EDB">
      <w:pPr>
        <w:pStyle w:val="Subtitulocapitulo"/>
        <w:numPr>
          <w:ilvl w:val="0"/>
          <w:numId w:val="0"/>
        </w:numPr>
        <w:ind w:left="792"/>
        <w:rPr>
          <w:ins w:id="1003" w:author="Roger Granda" w:date="2015-03-18T20:41:00Z"/>
        </w:rPr>
      </w:pPr>
      <w:r>
        <w:lastRenderedPageBreak/>
        <w:t>Estudiantes</w:t>
      </w:r>
    </w:p>
    <w:p w14:paraId="3552E14D" w14:textId="08C28860" w:rsidR="00171E6B" w:rsidRDefault="00171E6B" w:rsidP="00171E6B">
      <w:pPr>
        <w:pStyle w:val="Texto"/>
        <w:rPr>
          <w:ins w:id="1004" w:author="Roger Granda" w:date="2015-03-18T20:41:00Z"/>
        </w:rPr>
      </w:pPr>
      <w:ins w:id="1005" w:author="Roger Granda" w:date="2015-03-18T20:41:00Z">
        <w:r>
          <w:t xml:space="preserve">Los resultados de las variables que se midieron durante la experimentación </w:t>
        </w:r>
      </w:ins>
      <w:ins w:id="1006" w:author="Roger Granda" w:date="2015-03-18T23:17:00Z">
        <w:r w:rsidR="00A83E65">
          <w:t xml:space="preserve">pre-test-post-test1–post-test-2 </w:t>
        </w:r>
      </w:ins>
      <w:ins w:id="1007" w:author="Roger Granda" w:date="2015-03-18T20:41:00Z">
        <w:r>
          <w:t xml:space="preserve">con </w:t>
        </w:r>
      </w:ins>
      <w:ins w:id="1008" w:author="Roger Granda" w:date="2015-03-18T23:16:00Z">
        <w:r w:rsidR="00A83E65">
          <w:t>estudiantes</w:t>
        </w:r>
      </w:ins>
      <w:ins w:id="1009" w:author="Roger Granda" w:date="2015-03-18T20:41:00Z">
        <w:r>
          <w:t>, se presentan en la tabla 5.</w:t>
        </w:r>
      </w:ins>
      <w:ins w:id="1010" w:author="Roger Granda" w:date="2015-03-18T23:16:00Z">
        <w:r w:rsidR="00A83E65">
          <w:t>2 y 5.3</w:t>
        </w:r>
      </w:ins>
      <w:ins w:id="1011" w:author="Roger Granda" w:date="2015-03-18T20:41:00Z">
        <w:r>
          <w:t xml:space="preserve">. </w:t>
        </w:r>
      </w:ins>
      <w:ins w:id="1012" w:author="Roger Granda" w:date="2015-03-18T23:16:00Z">
        <w:r w:rsidR="00A83E65">
          <w:t xml:space="preserve">La tabla 5.2 muestra un resumen de los resultados de la comparación intra-grupal </w:t>
        </w:r>
      </w:ins>
      <w:ins w:id="1013" w:author="Roger Granda" w:date="2015-03-18T23:17:00Z">
        <w:r w:rsidR="00A83E65">
          <w:t>de individuos que participaron</w:t>
        </w:r>
      </w:ins>
      <w:ins w:id="1014" w:author="Roger Granda" w:date="2015-03-18T23:20:00Z">
        <w:r w:rsidR="00A83E65">
          <w:t xml:space="preserve"> en el grupo experimental y de control</w:t>
        </w:r>
      </w:ins>
      <w:ins w:id="1015" w:author="Roger Granda" w:date="2015-03-18T23:18:00Z">
        <w:r w:rsidR="00A83E65">
          <w:t>. La tabla 5.3 muestra resultados obtenidos entre los grupos de experimentaci</w:t>
        </w:r>
      </w:ins>
      <w:ins w:id="1016" w:author="Roger Granda" w:date="2015-03-18T23:19:00Z">
        <w:r w:rsidR="00A83E65">
          <w:t xml:space="preserve">ón y de control. En estos dos resúmenes se muetran </w:t>
        </w:r>
      </w:ins>
      <w:ins w:id="1017" w:author="Roger Granda" w:date="2015-03-18T20:41:00Z">
        <w:r>
          <w:t>los resultados de las pruebas de hipótesis realizadas a través de la prueba Wilcoxon</w:t>
        </w:r>
      </w:ins>
      <w:ins w:id="1018" w:author="Roger Granda" w:date="2015-03-18T23:19:00Z">
        <w:r w:rsidR="00A83E65">
          <w:t xml:space="preserve"> según corresponda</w:t>
        </w:r>
      </w:ins>
      <w:ins w:id="1019" w:author="Roger Granda" w:date="2015-03-18T20:41:00Z">
        <w:r>
          <w:t xml:space="preserve">. </w:t>
        </w:r>
      </w:ins>
    </w:p>
    <w:p w14:paraId="0A441685" w14:textId="77777777" w:rsidR="00171E6B" w:rsidRDefault="00171E6B" w:rsidP="00AA3EDB">
      <w:pPr>
        <w:pStyle w:val="Subtitulocapitulo"/>
        <w:numPr>
          <w:ilvl w:val="0"/>
          <w:numId w:val="0"/>
        </w:numPr>
        <w:ind w:left="792"/>
        <w:rPr>
          <w:ins w:id="1020" w:author="Roger Granda" w:date="2015-03-18T20:40:00Z"/>
        </w:rPr>
      </w:pPr>
    </w:p>
    <w:p w14:paraId="6BAEBB0C" w14:textId="77777777" w:rsidR="009845C3" w:rsidRDefault="009845C3" w:rsidP="00AA3EDB">
      <w:pPr>
        <w:pStyle w:val="Subtitulocapitulo"/>
        <w:numPr>
          <w:ilvl w:val="0"/>
          <w:numId w:val="0"/>
        </w:numPr>
        <w:ind w:left="792"/>
        <w:rPr>
          <w:ins w:id="1021" w:author="Roger Granda" w:date="2015-03-18T22:47:00Z"/>
        </w:rPr>
        <w:sectPr w:rsidR="009845C3" w:rsidSect="00D44937">
          <w:pgSz w:w="11906" w:h="16838"/>
          <w:pgMar w:top="2268" w:right="1361" w:bottom="2268" w:left="2268" w:header="709" w:footer="709" w:gutter="0"/>
          <w:cols w:space="708"/>
          <w:docGrid w:linePitch="360"/>
        </w:sectPr>
      </w:pPr>
    </w:p>
    <w:p w14:paraId="23DB832F" w14:textId="0D47A012" w:rsidR="00BB275D" w:rsidDel="0059279C" w:rsidRDefault="00BB275D">
      <w:pPr>
        <w:pStyle w:val="Subtitulocapitulo"/>
        <w:numPr>
          <w:ilvl w:val="0"/>
          <w:numId w:val="0"/>
        </w:numPr>
        <w:ind w:left="360"/>
        <w:rPr>
          <w:del w:id="1022" w:author="Roger Granda" w:date="2015-03-18T20:26:00Z"/>
        </w:rPr>
        <w:pPrChange w:id="1023" w:author="Roger Granda" w:date="2015-03-18T20:32:00Z">
          <w:pPr>
            <w:pStyle w:val="Subtitulocapitulo"/>
            <w:numPr>
              <w:ilvl w:val="0"/>
              <w:numId w:val="0"/>
            </w:numPr>
            <w:ind w:left="0" w:firstLine="0"/>
          </w:pPr>
        </w:pPrChange>
      </w:pPr>
    </w:p>
    <w:tbl>
      <w:tblPr>
        <w:tblStyle w:val="Tablaconcuadrcula"/>
        <w:tblW w:w="12767" w:type="dxa"/>
        <w:tblInd w:w="-151" w:type="dxa"/>
        <w:tblLayout w:type="fixed"/>
        <w:tblLook w:val="04A0" w:firstRow="1" w:lastRow="0" w:firstColumn="1" w:lastColumn="0" w:noHBand="0" w:noVBand="1"/>
        <w:tblPrChange w:id="1024" w:author="Roger Granda" w:date="2015-03-18T22:57:00Z">
          <w:tblPr>
            <w:tblStyle w:val="Tablaconcuadrcula"/>
            <w:tblW w:w="12767" w:type="dxa"/>
            <w:tblInd w:w="-151" w:type="dxa"/>
            <w:tblLayout w:type="fixed"/>
            <w:tblLook w:val="04A0" w:firstRow="1" w:lastRow="0" w:firstColumn="1" w:lastColumn="0" w:noHBand="0" w:noVBand="1"/>
          </w:tblPr>
        </w:tblPrChange>
      </w:tblPr>
      <w:tblGrid>
        <w:gridCol w:w="216"/>
        <w:gridCol w:w="1636"/>
        <w:gridCol w:w="709"/>
        <w:gridCol w:w="851"/>
        <w:gridCol w:w="708"/>
        <w:gridCol w:w="851"/>
        <w:gridCol w:w="850"/>
        <w:gridCol w:w="851"/>
        <w:gridCol w:w="850"/>
        <w:gridCol w:w="993"/>
        <w:gridCol w:w="850"/>
        <w:gridCol w:w="1276"/>
        <w:gridCol w:w="2126"/>
        <w:tblGridChange w:id="1025">
          <w:tblGrid>
            <w:gridCol w:w="65"/>
            <w:gridCol w:w="151"/>
            <w:gridCol w:w="1199"/>
            <w:gridCol w:w="863"/>
            <w:gridCol w:w="283"/>
            <w:gridCol w:w="851"/>
            <w:gridCol w:w="40"/>
            <w:gridCol w:w="668"/>
            <w:gridCol w:w="754"/>
            <w:gridCol w:w="97"/>
            <w:gridCol w:w="850"/>
            <w:gridCol w:w="475"/>
            <w:gridCol w:w="376"/>
            <w:gridCol w:w="850"/>
            <w:gridCol w:w="196"/>
            <w:gridCol w:w="797"/>
            <w:gridCol w:w="269"/>
            <w:gridCol w:w="581"/>
            <w:gridCol w:w="713"/>
            <w:gridCol w:w="563"/>
            <w:gridCol w:w="1975"/>
            <w:gridCol w:w="151"/>
          </w:tblGrid>
        </w:tblGridChange>
      </w:tblGrid>
      <w:tr w:rsidR="00B44F65" w:rsidRPr="008932CC" w14:paraId="29809800" w14:textId="77777777" w:rsidTr="0008033B">
        <w:trPr>
          <w:ins w:id="1026" w:author="Roger Granda" w:date="2015-03-18T19:20:00Z"/>
        </w:trPr>
        <w:tc>
          <w:tcPr>
            <w:tcW w:w="12767" w:type="dxa"/>
            <w:gridSpan w:val="13"/>
            <w:tcBorders>
              <w:top w:val="nil"/>
              <w:left w:val="nil"/>
              <w:bottom w:val="nil"/>
              <w:right w:val="nil"/>
            </w:tcBorders>
            <w:tcPrChange w:id="1027" w:author="Roger Granda" w:date="2015-03-18T22:57:00Z">
              <w:tcPr>
                <w:tcW w:w="12767" w:type="dxa"/>
                <w:gridSpan w:val="22"/>
                <w:tcBorders>
                  <w:top w:val="nil"/>
                  <w:left w:val="nil"/>
                  <w:bottom w:val="single" w:sz="4" w:space="0" w:color="auto"/>
                </w:tcBorders>
              </w:tcPr>
            </w:tcPrChange>
          </w:tcPr>
          <w:p w14:paraId="6EF43420" w14:textId="77603CB8" w:rsidR="00B44F65" w:rsidRPr="00A47785" w:rsidRDefault="00B44F65">
            <w:pPr>
              <w:rPr>
                <w:ins w:id="1028" w:author="Roger Granda" w:date="2015-03-18T19:20:00Z"/>
                <w:sz w:val="20"/>
                <w:szCs w:val="20"/>
              </w:rPr>
              <w:pPrChange w:id="1029" w:author="Roger Granda" w:date="2015-03-18T20:28:00Z">
                <w:pPr>
                  <w:pStyle w:val="Subtitulocapitulo"/>
                  <w:numPr>
                    <w:ilvl w:val="0"/>
                    <w:numId w:val="0"/>
                  </w:numPr>
                  <w:spacing w:line="276" w:lineRule="auto"/>
                  <w:ind w:left="0" w:firstLine="0"/>
                </w:pPr>
              </w:pPrChange>
            </w:pPr>
            <w:ins w:id="1030" w:author="Roger Granda" w:date="2015-03-18T19:20:00Z">
              <w:r w:rsidRPr="00A918EE">
                <w:rPr>
                  <w:rFonts w:ascii="Arial" w:hAnsi="Arial" w:cs="Arial"/>
                  <w:b/>
                  <w:sz w:val="20"/>
                  <w:szCs w:val="20"/>
                </w:rPr>
                <w:t>Tabla 5.2</w:t>
              </w:r>
              <w:r w:rsidRPr="00F803F4">
                <w:rPr>
                  <w:rFonts w:ascii="Arial" w:hAnsi="Arial" w:cs="Arial"/>
                  <w:b/>
                  <w:sz w:val="20"/>
                  <w:szCs w:val="20"/>
                  <w:rPrChange w:id="1031" w:author="Roger Granda" w:date="2015-03-18T20:36:00Z">
                    <w:rPr>
                      <w:b w:val="0"/>
                      <w:bCs w:val="0"/>
                      <w:sz w:val="18"/>
                      <w:szCs w:val="18"/>
                    </w:rPr>
                  </w:rPrChange>
                </w:rPr>
                <w:t>:</w:t>
              </w:r>
              <w:r w:rsidR="00B40BC3" w:rsidRPr="00B40BC3">
                <w:rPr>
                  <w:rFonts w:ascii="Arial" w:hAnsi="Arial" w:cs="Arial"/>
                  <w:sz w:val="20"/>
                  <w:szCs w:val="20"/>
                </w:rPr>
                <w:t xml:space="preserve"> Resumen </w:t>
              </w:r>
            </w:ins>
            <w:ins w:id="1032" w:author="Roger Granda" w:date="2015-03-18T23:12:00Z">
              <w:r w:rsidR="00B40BC3">
                <w:rPr>
                  <w:rFonts w:ascii="Arial" w:hAnsi="Arial" w:cs="Arial"/>
                  <w:sz w:val="20"/>
                  <w:szCs w:val="20"/>
                </w:rPr>
                <w:t xml:space="preserve">de </w:t>
              </w:r>
            </w:ins>
            <w:ins w:id="1033" w:author="Roger Granda" w:date="2015-03-18T19:20:00Z">
              <w:r w:rsidRPr="00F803F4">
                <w:rPr>
                  <w:rFonts w:ascii="Arial" w:hAnsi="Arial" w:cs="Arial"/>
                  <w:sz w:val="20"/>
                  <w:szCs w:val="20"/>
                  <w:rPrChange w:id="1034" w:author="Roger Granda" w:date="2015-03-18T20:36:00Z">
                    <w:rPr>
                      <w:bCs w:val="0"/>
                      <w:sz w:val="18"/>
                      <w:szCs w:val="18"/>
                    </w:rPr>
                  </w:rPrChange>
                </w:rPr>
                <w:t xml:space="preserve">resultados </w:t>
              </w:r>
            </w:ins>
            <w:ins w:id="1035" w:author="Roger Granda" w:date="2015-03-18T20:28:00Z">
              <w:r w:rsidRPr="00F803F4">
                <w:rPr>
                  <w:rFonts w:ascii="Arial" w:hAnsi="Arial" w:cs="Arial"/>
                  <w:sz w:val="20"/>
                  <w:szCs w:val="20"/>
                  <w:rPrChange w:id="1036" w:author="Roger Granda" w:date="2015-03-18T20:36:00Z">
                    <w:rPr>
                      <w:bCs w:val="0"/>
                      <w:sz w:val="20"/>
                      <w:szCs w:val="20"/>
                    </w:rPr>
                  </w:rPrChange>
                </w:rPr>
                <w:t xml:space="preserve">intra-grupos </w:t>
              </w:r>
            </w:ins>
            <w:ins w:id="1037" w:author="Roger Granda" w:date="2015-03-18T19:20:00Z">
              <w:r w:rsidRPr="00F803F4">
                <w:rPr>
                  <w:rFonts w:ascii="Arial" w:hAnsi="Arial" w:cs="Arial"/>
                  <w:sz w:val="20"/>
                  <w:szCs w:val="20"/>
                  <w:rPrChange w:id="1038" w:author="Roger Granda" w:date="2015-03-18T20:36:00Z">
                    <w:rPr>
                      <w:bCs w:val="0"/>
                      <w:sz w:val="18"/>
                      <w:szCs w:val="18"/>
                    </w:rPr>
                  </w:rPrChange>
                </w:rPr>
                <w:t xml:space="preserve">de las variables medidas en experimentación con </w:t>
              </w:r>
            </w:ins>
            <w:ins w:id="1039" w:author="Roger Granda" w:date="2015-03-18T19:43:00Z">
              <w:r w:rsidRPr="00F803F4">
                <w:rPr>
                  <w:rFonts w:ascii="Arial" w:hAnsi="Arial" w:cs="Arial"/>
                  <w:sz w:val="20"/>
                  <w:szCs w:val="20"/>
                  <w:rPrChange w:id="1040" w:author="Roger Granda" w:date="2015-03-18T20:36:00Z">
                    <w:rPr>
                      <w:bCs w:val="0"/>
                      <w:sz w:val="20"/>
                      <w:szCs w:val="20"/>
                    </w:rPr>
                  </w:rPrChange>
                </w:rPr>
                <w:t>estudiantes en el pre-test –post-test1-post-test2</w:t>
              </w:r>
            </w:ins>
            <w:ins w:id="1041" w:author="Roger Granda" w:date="2015-03-18T19:20:00Z">
              <w:r w:rsidRPr="008932CC">
                <w:rPr>
                  <w:rFonts w:ascii="Arial" w:hAnsi="Arial" w:cs="Arial"/>
                  <w:b/>
                  <w:sz w:val="20"/>
                  <w:szCs w:val="20"/>
                  <w:rPrChange w:id="1042" w:author="Roger Granda" w:date="2015-03-18T19:35:00Z">
                    <w:rPr>
                      <w:bCs w:val="0"/>
                      <w:sz w:val="18"/>
                      <w:szCs w:val="18"/>
                    </w:rPr>
                  </w:rPrChange>
                </w:rPr>
                <w:t>.</w:t>
              </w:r>
            </w:ins>
          </w:p>
        </w:tc>
      </w:tr>
      <w:tr w:rsidR="00B44F65" w:rsidRPr="008932CC" w14:paraId="760405BC" w14:textId="77777777" w:rsidTr="00B44F65">
        <w:tblPrEx>
          <w:tblPrExChange w:id="1043" w:author="Roger Granda" w:date="2015-03-18T22:52:00Z">
            <w:tblPrEx>
              <w:tblW w:w="10078" w:type="dxa"/>
            </w:tblPrEx>
          </w:tblPrExChange>
        </w:tblPrEx>
        <w:trPr>
          <w:gridBefore w:val="1"/>
          <w:wBefore w:w="216" w:type="dxa"/>
          <w:ins w:id="1044" w:author="Roger Granda" w:date="2015-03-18T19:20:00Z"/>
          <w:trPrChange w:id="1045" w:author="Roger Granda" w:date="2015-03-18T22:52:00Z">
            <w:trPr>
              <w:gridBefore w:val="2"/>
              <w:gridAfter w:val="0"/>
              <w:wBefore w:w="216" w:type="dxa"/>
            </w:trPr>
          </w:trPrChange>
        </w:trPr>
        <w:tc>
          <w:tcPr>
            <w:tcW w:w="1636" w:type="dxa"/>
            <w:vMerge w:val="restart"/>
            <w:tcBorders>
              <w:top w:val="single" w:sz="4" w:space="0" w:color="auto"/>
            </w:tcBorders>
            <w:vAlign w:val="center"/>
            <w:tcPrChange w:id="1046" w:author="Roger Granda" w:date="2015-03-18T22:52:00Z">
              <w:tcPr>
                <w:tcW w:w="1199" w:type="dxa"/>
                <w:vMerge w:val="restart"/>
                <w:tcBorders>
                  <w:top w:val="single" w:sz="4" w:space="0" w:color="auto"/>
                </w:tcBorders>
                <w:vAlign w:val="center"/>
              </w:tcPr>
            </w:tcPrChange>
          </w:tcPr>
          <w:p w14:paraId="455412E3" w14:textId="77777777" w:rsidR="00B44F65" w:rsidRPr="00294819" w:rsidRDefault="00B44F65">
            <w:pPr>
              <w:rPr>
                <w:ins w:id="1047" w:author="Roger Granda" w:date="2015-03-18T19:20:00Z"/>
                <w:sz w:val="20"/>
                <w:szCs w:val="20"/>
                <w:rPrChange w:id="1048" w:author="Roger Granda" w:date="2015-03-18T19:44:00Z">
                  <w:rPr>
                    <w:ins w:id="1049" w:author="Roger Granda" w:date="2015-03-18T19:20:00Z"/>
                    <w:sz w:val="24"/>
                    <w:szCs w:val="24"/>
                  </w:rPr>
                </w:rPrChange>
              </w:rPr>
              <w:pPrChange w:id="1050" w:author="Roger Granda" w:date="2015-03-18T20:28:00Z">
                <w:pPr>
                  <w:pStyle w:val="Subtitulocapitulo"/>
                  <w:numPr>
                    <w:ilvl w:val="0"/>
                    <w:numId w:val="0"/>
                  </w:numPr>
                  <w:spacing w:line="276" w:lineRule="auto"/>
                  <w:ind w:left="0" w:firstLine="0"/>
                  <w:jc w:val="center"/>
                </w:pPr>
              </w:pPrChange>
            </w:pPr>
            <w:ins w:id="1051" w:author="Roger Granda" w:date="2015-03-18T19:20:00Z">
              <w:r w:rsidRPr="00294819">
                <w:rPr>
                  <w:rFonts w:ascii="Arial" w:hAnsi="Arial" w:cs="Arial"/>
                  <w:b/>
                  <w:sz w:val="20"/>
                  <w:szCs w:val="20"/>
                  <w:rPrChange w:id="1052" w:author="Roger Granda" w:date="2015-03-18T19:44:00Z">
                    <w:rPr>
                      <w:b w:val="0"/>
                      <w:bCs w:val="0"/>
                      <w:sz w:val="24"/>
                      <w:szCs w:val="24"/>
                    </w:rPr>
                  </w:rPrChange>
                </w:rPr>
                <w:t>Variables</w:t>
              </w:r>
            </w:ins>
          </w:p>
        </w:tc>
        <w:tc>
          <w:tcPr>
            <w:tcW w:w="709" w:type="dxa"/>
            <w:vMerge w:val="restart"/>
            <w:tcBorders>
              <w:top w:val="single" w:sz="4" w:space="0" w:color="auto"/>
            </w:tcBorders>
            <w:vAlign w:val="center"/>
            <w:tcPrChange w:id="1053" w:author="Roger Granda" w:date="2015-03-18T22:52:00Z">
              <w:tcPr>
                <w:tcW w:w="863" w:type="dxa"/>
                <w:vMerge w:val="restart"/>
                <w:tcBorders>
                  <w:top w:val="single" w:sz="4" w:space="0" w:color="auto"/>
                </w:tcBorders>
                <w:vAlign w:val="center"/>
              </w:tcPr>
            </w:tcPrChange>
          </w:tcPr>
          <w:p w14:paraId="25B05A3E" w14:textId="167B2458" w:rsidR="00B44F65" w:rsidRPr="0059279C" w:rsidRDefault="00B44F65">
            <w:pPr>
              <w:jc w:val="center"/>
              <w:rPr>
                <w:ins w:id="1054" w:author="Roger Granda" w:date="2015-03-18T19:25:00Z"/>
                <w:sz w:val="18"/>
                <w:szCs w:val="18"/>
                <w:rPrChange w:id="1055" w:author="Roger Granda" w:date="2015-03-18T20:30:00Z">
                  <w:rPr>
                    <w:ins w:id="1056" w:author="Roger Granda" w:date="2015-03-18T19:25:00Z"/>
                    <w:sz w:val="24"/>
                    <w:szCs w:val="24"/>
                  </w:rPr>
                </w:rPrChange>
              </w:rPr>
              <w:pPrChange w:id="1057" w:author="Roger Granda" w:date="2015-03-18T20:30:00Z">
                <w:pPr>
                  <w:pStyle w:val="Subtitulocapitulo"/>
                  <w:numPr>
                    <w:ilvl w:val="0"/>
                    <w:numId w:val="0"/>
                  </w:numPr>
                  <w:spacing w:line="276" w:lineRule="auto"/>
                  <w:ind w:left="0" w:firstLine="0"/>
                  <w:jc w:val="center"/>
                </w:pPr>
              </w:pPrChange>
            </w:pPr>
            <w:ins w:id="1058" w:author="Roger Granda" w:date="2015-03-18T19:28:00Z">
              <w:r w:rsidRPr="0059279C">
                <w:rPr>
                  <w:rFonts w:ascii="Arial" w:hAnsi="Arial" w:cs="Arial"/>
                  <w:b/>
                  <w:sz w:val="18"/>
                  <w:szCs w:val="18"/>
                  <w:rPrChange w:id="1059" w:author="Roger Granda" w:date="2015-03-18T20:30:00Z">
                    <w:rPr>
                      <w:b w:val="0"/>
                      <w:bCs w:val="0"/>
                      <w:sz w:val="20"/>
                      <w:szCs w:val="20"/>
                    </w:rPr>
                  </w:rPrChange>
                </w:rPr>
                <w:t>Grupo</w:t>
              </w:r>
            </w:ins>
          </w:p>
        </w:tc>
        <w:tc>
          <w:tcPr>
            <w:tcW w:w="1559" w:type="dxa"/>
            <w:gridSpan w:val="2"/>
            <w:tcBorders>
              <w:top w:val="single" w:sz="4" w:space="0" w:color="auto"/>
            </w:tcBorders>
            <w:vAlign w:val="center"/>
            <w:tcPrChange w:id="1060" w:author="Roger Granda" w:date="2015-03-18T22:52:00Z">
              <w:tcPr>
                <w:tcW w:w="1174" w:type="dxa"/>
                <w:gridSpan w:val="3"/>
                <w:tcBorders>
                  <w:top w:val="single" w:sz="4" w:space="0" w:color="auto"/>
                </w:tcBorders>
                <w:vAlign w:val="center"/>
              </w:tcPr>
            </w:tcPrChange>
          </w:tcPr>
          <w:p w14:paraId="456574F7" w14:textId="382763DE" w:rsidR="00B44F65" w:rsidRPr="00294819" w:rsidRDefault="00B44F65">
            <w:pPr>
              <w:jc w:val="center"/>
              <w:rPr>
                <w:ins w:id="1061" w:author="Roger Granda" w:date="2015-03-18T19:20:00Z"/>
                <w:sz w:val="20"/>
                <w:szCs w:val="20"/>
                <w:rPrChange w:id="1062" w:author="Roger Granda" w:date="2015-03-18T19:44:00Z">
                  <w:rPr>
                    <w:ins w:id="1063" w:author="Roger Granda" w:date="2015-03-18T19:20:00Z"/>
                    <w:sz w:val="24"/>
                    <w:szCs w:val="24"/>
                  </w:rPr>
                </w:rPrChange>
              </w:rPr>
              <w:pPrChange w:id="1064" w:author="Roger Granda" w:date="2015-03-18T20:28:00Z">
                <w:pPr>
                  <w:pStyle w:val="Subtitulocapitulo"/>
                  <w:numPr>
                    <w:ilvl w:val="0"/>
                    <w:numId w:val="0"/>
                  </w:numPr>
                  <w:spacing w:line="276" w:lineRule="auto"/>
                  <w:ind w:left="0" w:firstLine="0"/>
                  <w:jc w:val="center"/>
                </w:pPr>
              </w:pPrChange>
            </w:pPr>
            <w:ins w:id="1065" w:author="Roger Granda" w:date="2015-03-18T19:20:00Z">
              <w:r w:rsidRPr="00294819">
                <w:rPr>
                  <w:rFonts w:ascii="Arial" w:hAnsi="Arial" w:cs="Arial"/>
                  <w:b/>
                  <w:sz w:val="20"/>
                  <w:szCs w:val="20"/>
                  <w:rPrChange w:id="1066" w:author="Roger Granda" w:date="2015-03-18T19:44:00Z">
                    <w:rPr>
                      <w:b w:val="0"/>
                      <w:bCs w:val="0"/>
                      <w:sz w:val="24"/>
                      <w:szCs w:val="24"/>
                    </w:rPr>
                  </w:rPrChange>
                </w:rPr>
                <w:t>Pre-Test</w:t>
              </w:r>
            </w:ins>
            <w:ins w:id="1067" w:author="Roger Granda" w:date="2015-03-18T22:49:00Z">
              <w:r w:rsidRPr="0008033B">
                <w:rPr>
                  <w:rFonts w:ascii="Arial" w:hAnsi="Arial" w:cs="Arial"/>
                  <w:b/>
                  <w:sz w:val="20"/>
                  <w:szCs w:val="20"/>
                  <w:vertAlign w:val="superscript"/>
                  <w:rPrChange w:id="1068" w:author="Roger Granda" w:date="2015-03-18T22:55:00Z">
                    <w:rPr>
                      <w:bCs w:val="0"/>
                      <w:sz w:val="20"/>
                      <w:szCs w:val="20"/>
                    </w:rPr>
                  </w:rPrChange>
                </w:rPr>
                <w:t>1</w:t>
              </w:r>
            </w:ins>
          </w:p>
        </w:tc>
        <w:tc>
          <w:tcPr>
            <w:tcW w:w="1701" w:type="dxa"/>
            <w:gridSpan w:val="2"/>
            <w:tcBorders>
              <w:top w:val="single" w:sz="4" w:space="0" w:color="auto"/>
            </w:tcBorders>
            <w:vAlign w:val="center"/>
            <w:tcPrChange w:id="1069" w:author="Roger Granda" w:date="2015-03-18T22:52:00Z">
              <w:tcPr>
                <w:tcW w:w="1422" w:type="dxa"/>
                <w:gridSpan w:val="2"/>
                <w:tcBorders>
                  <w:top w:val="single" w:sz="4" w:space="0" w:color="auto"/>
                </w:tcBorders>
                <w:vAlign w:val="center"/>
              </w:tcPr>
            </w:tcPrChange>
          </w:tcPr>
          <w:p w14:paraId="60451426" w14:textId="3720AEE3" w:rsidR="00B44F65" w:rsidRPr="00294819" w:rsidRDefault="00B44F65">
            <w:pPr>
              <w:jc w:val="center"/>
              <w:rPr>
                <w:ins w:id="1070" w:author="Roger Granda" w:date="2015-03-18T19:20:00Z"/>
                <w:sz w:val="20"/>
                <w:szCs w:val="20"/>
                <w:rPrChange w:id="1071" w:author="Roger Granda" w:date="2015-03-18T19:44:00Z">
                  <w:rPr>
                    <w:ins w:id="1072" w:author="Roger Granda" w:date="2015-03-18T19:20:00Z"/>
                    <w:sz w:val="24"/>
                    <w:szCs w:val="24"/>
                  </w:rPr>
                </w:rPrChange>
              </w:rPr>
              <w:pPrChange w:id="1073" w:author="Roger Granda" w:date="2015-03-18T20:28:00Z">
                <w:pPr>
                  <w:pStyle w:val="Subtitulocapitulo"/>
                  <w:numPr>
                    <w:ilvl w:val="0"/>
                    <w:numId w:val="0"/>
                  </w:numPr>
                  <w:spacing w:line="276" w:lineRule="auto"/>
                  <w:ind w:left="0" w:firstLine="0"/>
                  <w:jc w:val="center"/>
                </w:pPr>
              </w:pPrChange>
            </w:pPr>
            <w:ins w:id="1074" w:author="Roger Granda" w:date="2015-03-18T19:20:00Z">
              <w:r w:rsidRPr="00294819">
                <w:rPr>
                  <w:rFonts w:ascii="Arial" w:hAnsi="Arial" w:cs="Arial"/>
                  <w:b/>
                  <w:sz w:val="20"/>
                  <w:szCs w:val="20"/>
                  <w:rPrChange w:id="1075" w:author="Roger Granda" w:date="2015-03-18T19:44:00Z">
                    <w:rPr>
                      <w:b w:val="0"/>
                      <w:bCs w:val="0"/>
                      <w:sz w:val="24"/>
                      <w:szCs w:val="24"/>
                    </w:rPr>
                  </w:rPrChange>
                </w:rPr>
                <w:t>Post-Test</w:t>
              </w:r>
            </w:ins>
            <w:ins w:id="1076" w:author="Roger Granda" w:date="2015-03-18T19:22:00Z">
              <w:r w:rsidRPr="00294819">
                <w:rPr>
                  <w:rFonts w:ascii="Arial" w:hAnsi="Arial" w:cs="Arial"/>
                  <w:b/>
                  <w:sz w:val="20"/>
                  <w:szCs w:val="20"/>
                  <w:rPrChange w:id="1077" w:author="Roger Granda" w:date="2015-03-18T19:44:00Z">
                    <w:rPr>
                      <w:b w:val="0"/>
                      <w:bCs w:val="0"/>
                      <w:sz w:val="24"/>
                      <w:szCs w:val="24"/>
                    </w:rPr>
                  </w:rPrChange>
                </w:rPr>
                <w:t>1</w:t>
              </w:r>
            </w:ins>
          </w:p>
        </w:tc>
        <w:tc>
          <w:tcPr>
            <w:tcW w:w="1701" w:type="dxa"/>
            <w:gridSpan w:val="2"/>
            <w:tcBorders>
              <w:top w:val="single" w:sz="4" w:space="0" w:color="auto"/>
            </w:tcBorders>
            <w:tcPrChange w:id="1078" w:author="Roger Granda" w:date="2015-03-18T22:52:00Z">
              <w:tcPr>
                <w:tcW w:w="1422" w:type="dxa"/>
                <w:gridSpan w:val="3"/>
                <w:tcBorders>
                  <w:top w:val="single" w:sz="4" w:space="0" w:color="auto"/>
                </w:tcBorders>
              </w:tcPr>
            </w:tcPrChange>
          </w:tcPr>
          <w:p w14:paraId="588B4806" w14:textId="6D836371" w:rsidR="00B44F65" w:rsidRPr="009845C3" w:rsidRDefault="00B44F65" w:rsidP="0059279C">
            <w:pPr>
              <w:jc w:val="center"/>
              <w:rPr>
                <w:ins w:id="1079" w:author="Roger Granda" w:date="2015-03-18T22:48:00Z"/>
                <w:rFonts w:ascii="Arial" w:hAnsi="Arial" w:cs="Arial"/>
                <w:b/>
                <w:sz w:val="20"/>
                <w:szCs w:val="20"/>
              </w:rPr>
            </w:pPr>
            <w:ins w:id="1080" w:author="Roger Granda" w:date="2015-03-18T22:49:00Z">
              <w:r>
                <w:rPr>
                  <w:rFonts w:ascii="Arial" w:hAnsi="Arial" w:cs="Arial"/>
                  <w:b/>
                  <w:sz w:val="20"/>
                  <w:szCs w:val="20"/>
                </w:rPr>
                <w:t>Pre-Test</w:t>
              </w:r>
              <w:r w:rsidRPr="0008033B">
                <w:rPr>
                  <w:rFonts w:ascii="Arial" w:hAnsi="Arial" w:cs="Arial"/>
                  <w:b/>
                  <w:sz w:val="20"/>
                  <w:szCs w:val="20"/>
                  <w:vertAlign w:val="superscript"/>
                  <w:rPrChange w:id="1081" w:author="Roger Granda" w:date="2015-03-18T22:55:00Z">
                    <w:rPr>
                      <w:rFonts w:ascii="Arial" w:hAnsi="Arial" w:cs="Arial"/>
                      <w:b/>
                      <w:sz w:val="20"/>
                      <w:szCs w:val="20"/>
                    </w:rPr>
                  </w:rPrChange>
                </w:rPr>
                <w:t>2</w:t>
              </w:r>
            </w:ins>
          </w:p>
        </w:tc>
        <w:tc>
          <w:tcPr>
            <w:tcW w:w="1843" w:type="dxa"/>
            <w:gridSpan w:val="2"/>
            <w:tcBorders>
              <w:top w:val="single" w:sz="4" w:space="0" w:color="auto"/>
            </w:tcBorders>
            <w:vAlign w:val="center"/>
            <w:tcPrChange w:id="1082" w:author="Roger Granda" w:date="2015-03-18T22:52:00Z">
              <w:tcPr>
                <w:tcW w:w="1422" w:type="dxa"/>
                <w:gridSpan w:val="3"/>
                <w:tcBorders>
                  <w:top w:val="single" w:sz="4" w:space="0" w:color="auto"/>
                </w:tcBorders>
                <w:vAlign w:val="center"/>
              </w:tcPr>
            </w:tcPrChange>
          </w:tcPr>
          <w:p w14:paraId="36D9CF65" w14:textId="6D5E5FBA" w:rsidR="00B44F65" w:rsidRPr="00294819" w:rsidRDefault="00B44F65">
            <w:pPr>
              <w:jc w:val="center"/>
              <w:rPr>
                <w:ins w:id="1083" w:author="Roger Granda" w:date="2015-03-18T19:22:00Z"/>
                <w:sz w:val="20"/>
                <w:szCs w:val="20"/>
                <w:rPrChange w:id="1084" w:author="Roger Granda" w:date="2015-03-18T19:44:00Z">
                  <w:rPr>
                    <w:ins w:id="1085" w:author="Roger Granda" w:date="2015-03-18T19:22:00Z"/>
                    <w:sz w:val="24"/>
                    <w:szCs w:val="24"/>
                  </w:rPr>
                </w:rPrChange>
              </w:rPr>
              <w:pPrChange w:id="1086" w:author="Roger Granda" w:date="2015-03-18T20:28:00Z">
                <w:pPr>
                  <w:pStyle w:val="Subtitulocapitulo"/>
                  <w:numPr>
                    <w:ilvl w:val="0"/>
                    <w:numId w:val="0"/>
                  </w:numPr>
                  <w:spacing w:line="276" w:lineRule="auto"/>
                  <w:ind w:left="0" w:firstLine="0"/>
                  <w:jc w:val="center"/>
                </w:pPr>
              </w:pPrChange>
            </w:pPr>
            <w:ins w:id="1087" w:author="Roger Granda" w:date="2015-03-18T19:22:00Z">
              <w:r w:rsidRPr="00294819">
                <w:rPr>
                  <w:rFonts w:ascii="Arial" w:hAnsi="Arial" w:cs="Arial"/>
                  <w:b/>
                  <w:sz w:val="20"/>
                  <w:szCs w:val="20"/>
                  <w:rPrChange w:id="1088" w:author="Roger Granda" w:date="2015-03-18T19:44:00Z">
                    <w:rPr>
                      <w:b w:val="0"/>
                      <w:bCs w:val="0"/>
                      <w:sz w:val="24"/>
                      <w:szCs w:val="24"/>
                    </w:rPr>
                  </w:rPrChange>
                </w:rPr>
                <w:t>Post-Test2</w:t>
              </w:r>
            </w:ins>
          </w:p>
        </w:tc>
        <w:tc>
          <w:tcPr>
            <w:tcW w:w="1276" w:type="dxa"/>
            <w:vMerge w:val="restart"/>
            <w:tcBorders>
              <w:top w:val="single" w:sz="4" w:space="0" w:color="auto"/>
            </w:tcBorders>
            <w:vAlign w:val="center"/>
            <w:tcPrChange w:id="1089" w:author="Roger Granda" w:date="2015-03-18T22:52:00Z">
              <w:tcPr>
                <w:tcW w:w="1066" w:type="dxa"/>
                <w:gridSpan w:val="2"/>
                <w:vMerge w:val="restart"/>
                <w:tcBorders>
                  <w:top w:val="single" w:sz="4" w:space="0" w:color="auto"/>
                </w:tcBorders>
                <w:vAlign w:val="center"/>
              </w:tcPr>
            </w:tcPrChange>
          </w:tcPr>
          <w:p w14:paraId="5522EFA3" w14:textId="6B9D5851" w:rsidR="00B44F65" w:rsidRPr="00294819" w:rsidRDefault="00B44F65">
            <w:pPr>
              <w:jc w:val="center"/>
              <w:rPr>
                <w:ins w:id="1090" w:author="Roger Granda" w:date="2015-03-18T19:20:00Z"/>
                <w:sz w:val="20"/>
                <w:szCs w:val="20"/>
                <w:rPrChange w:id="1091" w:author="Roger Granda" w:date="2015-03-18T19:44:00Z">
                  <w:rPr>
                    <w:ins w:id="1092" w:author="Roger Granda" w:date="2015-03-18T19:20:00Z"/>
                    <w:sz w:val="24"/>
                    <w:szCs w:val="24"/>
                  </w:rPr>
                </w:rPrChange>
              </w:rPr>
              <w:pPrChange w:id="1093" w:author="Roger Granda" w:date="2015-03-18T20:28:00Z">
                <w:pPr>
                  <w:pStyle w:val="Subtitulocapitulo"/>
                  <w:numPr>
                    <w:ilvl w:val="0"/>
                    <w:numId w:val="0"/>
                  </w:numPr>
                  <w:spacing w:line="276" w:lineRule="auto"/>
                  <w:ind w:left="0" w:firstLine="0"/>
                  <w:jc w:val="center"/>
                </w:pPr>
              </w:pPrChange>
            </w:pPr>
            <w:ins w:id="1094" w:author="Roger Granda" w:date="2015-03-18T19:20:00Z">
              <w:r w:rsidRPr="00294819">
                <w:rPr>
                  <w:rFonts w:ascii="Arial" w:hAnsi="Arial" w:cs="Arial"/>
                  <w:b/>
                  <w:sz w:val="20"/>
                  <w:szCs w:val="20"/>
                  <w:rPrChange w:id="1095" w:author="Roger Granda" w:date="2015-03-18T19:44:00Z">
                    <w:rPr>
                      <w:b w:val="0"/>
                      <w:bCs w:val="0"/>
                      <w:sz w:val="24"/>
                      <w:szCs w:val="24"/>
                    </w:rPr>
                  </w:rPrChange>
                </w:rPr>
                <w:t>Pureba de Hipótesis</w:t>
              </w:r>
            </w:ins>
            <w:ins w:id="1096" w:author="Roger Granda" w:date="2015-03-18T19:39:00Z">
              <w:r w:rsidRPr="00294819">
                <w:rPr>
                  <w:rFonts w:ascii="Arial" w:hAnsi="Arial" w:cs="Arial"/>
                  <w:b/>
                  <w:sz w:val="20"/>
                  <w:szCs w:val="20"/>
                  <w:rPrChange w:id="1097" w:author="Roger Granda" w:date="2015-03-18T19:44:00Z">
                    <w:rPr>
                      <w:b w:val="0"/>
                      <w:bCs w:val="0"/>
                      <w:sz w:val="20"/>
                      <w:szCs w:val="20"/>
                    </w:rPr>
                  </w:rPrChange>
                </w:rPr>
                <w:t xml:space="preserve"> Post1-Pre</w:t>
              </w:r>
            </w:ins>
          </w:p>
        </w:tc>
        <w:tc>
          <w:tcPr>
            <w:tcW w:w="2126" w:type="dxa"/>
            <w:vMerge w:val="restart"/>
            <w:tcBorders>
              <w:top w:val="single" w:sz="4" w:space="0" w:color="auto"/>
            </w:tcBorders>
            <w:vAlign w:val="center"/>
            <w:tcPrChange w:id="1098" w:author="Roger Granda" w:date="2015-03-18T22:52:00Z">
              <w:tcPr>
                <w:tcW w:w="1294" w:type="dxa"/>
                <w:gridSpan w:val="2"/>
                <w:vMerge w:val="restart"/>
                <w:tcBorders>
                  <w:top w:val="single" w:sz="4" w:space="0" w:color="auto"/>
                </w:tcBorders>
                <w:vAlign w:val="center"/>
              </w:tcPr>
            </w:tcPrChange>
          </w:tcPr>
          <w:p w14:paraId="38502764" w14:textId="7FFA66DD" w:rsidR="00B44F65" w:rsidRPr="00294819" w:rsidRDefault="00B44F65">
            <w:pPr>
              <w:jc w:val="center"/>
              <w:rPr>
                <w:ins w:id="1099" w:author="Roger Granda" w:date="2015-03-18T19:20:00Z"/>
                <w:sz w:val="20"/>
                <w:szCs w:val="20"/>
                <w:rPrChange w:id="1100" w:author="Roger Granda" w:date="2015-03-18T19:44:00Z">
                  <w:rPr>
                    <w:ins w:id="1101" w:author="Roger Granda" w:date="2015-03-18T19:20:00Z"/>
                    <w:sz w:val="24"/>
                    <w:szCs w:val="24"/>
                  </w:rPr>
                </w:rPrChange>
              </w:rPr>
              <w:pPrChange w:id="1102" w:author="Roger Granda" w:date="2015-03-18T20:28:00Z">
                <w:pPr>
                  <w:pStyle w:val="Subtitulocapitulo"/>
                  <w:numPr>
                    <w:ilvl w:val="0"/>
                    <w:numId w:val="0"/>
                  </w:numPr>
                  <w:spacing w:line="276" w:lineRule="auto"/>
                  <w:ind w:left="0" w:firstLine="0"/>
                  <w:jc w:val="center"/>
                </w:pPr>
              </w:pPrChange>
            </w:pPr>
            <w:ins w:id="1103" w:author="Roger Granda" w:date="2015-03-18T19:40:00Z">
              <w:r w:rsidRPr="00294819">
                <w:rPr>
                  <w:rFonts w:ascii="Arial" w:hAnsi="Arial" w:cs="Arial"/>
                  <w:b/>
                  <w:sz w:val="20"/>
                  <w:szCs w:val="20"/>
                  <w:rPrChange w:id="1104" w:author="Roger Granda" w:date="2015-03-18T19:44:00Z">
                    <w:rPr>
                      <w:b w:val="0"/>
                      <w:bCs w:val="0"/>
                      <w:sz w:val="20"/>
                      <w:szCs w:val="20"/>
                    </w:rPr>
                  </w:rPrChange>
                </w:rPr>
                <w:t>Pureba de Hipótesis Post2-Pre</w:t>
              </w:r>
            </w:ins>
          </w:p>
        </w:tc>
      </w:tr>
      <w:tr w:rsidR="00B44F65" w:rsidRPr="00294819" w14:paraId="2C8F6E4D" w14:textId="77777777" w:rsidTr="00B44F65">
        <w:trPr>
          <w:gridBefore w:val="1"/>
          <w:wBefore w:w="216" w:type="dxa"/>
          <w:ins w:id="1105" w:author="Roger Granda" w:date="2015-03-18T19:20:00Z"/>
          <w:trPrChange w:id="1106" w:author="Roger Granda" w:date="2015-03-18T22:52:00Z">
            <w:trPr>
              <w:gridBefore w:val="2"/>
              <w:wBefore w:w="216" w:type="dxa"/>
            </w:trPr>
          </w:trPrChange>
        </w:trPr>
        <w:tc>
          <w:tcPr>
            <w:tcW w:w="1636" w:type="dxa"/>
            <w:vMerge/>
            <w:vAlign w:val="center"/>
            <w:tcPrChange w:id="1107" w:author="Roger Granda" w:date="2015-03-18T22:52:00Z">
              <w:tcPr>
                <w:tcW w:w="1199" w:type="dxa"/>
                <w:vMerge/>
                <w:vAlign w:val="center"/>
              </w:tcPr>
            </w:tcPrChange>
          </w:tcPr>
          <w:p w14:paraId="135CF868" w14:textId="77777777" w:rsidR="00B44F65" w:rsidRPr="008932CC" w:rsidRDefault="00B44F65">
            <w:pPr>
              <w:rPr>
                <w:ins w:id="1108" w:author="Roger Granda" w:date="2015-03-18T19:20:00Z"/>
                <w:sz w:val="20"/>
                <w:szCs w:val="20"/>
                <w:rPrChange w:id="1109" w:author="Roger Granda" w:date="2015-03-18T19:35:00Z">
                  <w:rPr>
                    <w:ins w:id="1110" w:author="Roger Granda" w:date="2015-03-18T19:20:00Z"/>
                    <w:sz w:val="20"/>
                    <w:szCs w:val="20"/>
                  </w:rPr>
                </w:rPrChange>
              </w:rPr>
              <w:pPrChange w:id="1111" w:author="Roger Granda" w:date="2015-03-18T20:28:00Z">
                <w:pPr>
                  <w:pStyle w:val="Subtitulocapitulo"/>
                  <w:numPr>
                    <w:ilvl w:val="0"/>
                    <w:numId w:val="0"/>
                  </w:numPr>
                  <w:spacing w:line="276" w:lineRule="auto"/>
                  <w:ind w:left="0" w:firstLine="0"/>
                  <w:jc w:val="center"/>
                </w:pPr>
              </w:pPrChange>
            </w:pPr>
          </w:p>
        </w:tc>
        <w:tc>
          <w:tcPr>
            <w:tcW w:w="709" w:type="dxa"/>
            <w:vMerge/>
            <w:vAlign w:val="center"/>
            <w:tcPrChange w:id="1112" w:author="Roger Granda" w:date="2015-03-18T22:52:00Z">
              <w:tcPr>
                <w:tcW w:w="1146" w:type="dxa"/>
                <w:gridSpan w:val="2"/>
                <w:vMerge/>
                <w:vAlign w:val="center"/>
              </w:tcPr>
            </w:tcPrChange>
          </w:tcPr>
          <w:p w14:paraId="2A190E76" w14:textId="77777777" w:rsidR="00B44F65" w:rsidRPr="008932CC" w:rsidRDefault="00B44F65">
            <w:pPr>
              <w:jc w:val="center"/>
              <w:rPr>
                <w:ins w:id="1113" w:author="Roger Granda" w:date="2015-03-18T19:25:00Z"/>
                <w:sz w:val="20"/>
                <w:szCs w:val="20"/>
                <w:rPrChange w:id="1114" w:author="Roger Granda" w:date="2015-03-18T19:35:00Z">
                  <w:rPr>
                    <w:ins w:id="1115" w:author="Roger Granda" w:date="2015-03-18T19:25:00Z"/>
                    <w:sz w:val="20"/>
                    <w:szCs w:val="20"/>
                  </w:rPr>
                </w:rPrChange>
              </w:rPr>
              <w:pPrChange w:id="1116" w:author="Roger Granda" w:date="2015-03-18T20:28:00Z">
                <w:pPr>
                  <w:pStyle w:val="Subtitulocapitulo"/>
                  <w:numPr>
                    <w:ilvl w:val="0"/>
                    <w:numId w:val="0"/>
                  </w:numPr>
                  <w:spacing w:line="276" w:lineRule="auto"/>
                  <w:ind w:left="0" w:firstLine="0"/>
                  <w:jc w:val="center"/>
                </w:pPr>
              </w:pPrChange>
            </w:pPr>
          </w:p>
        </w:tc>
        <w:tc>
          <w:tcPr>
            <w:tcW w:w="851" w:type="dxa"/>
            <w:vAlign w:val="center"/>
            <w:tcPrChange w:id="1117" w:author="Roger Granda" w:date="2015-03-18T22:52:00Z">
              <w:tcPr>
                <w:tcW w:w="851" w:type="dxa"/>
                <w:vAlign w:val="center"/>
              </w:tcPr>
            </w:tcPrChange>
          </w:tcPr>
          <w:p w14:paraId="70B2720A" w14:textId="7982CDAB" w:rsidR="00B44F65" w:rsidRPr="00F803F4" w:rsidRDefault="00B44F65">
            <w:pPr>
              <w:jc w:val="center"/>
              <w:rPr>
                <w:ins w:id="1118" w:author="Roger Granda" w:date="2015-03-18T19:20:00Z"/>
                <w:sz w:val="16"/>
                <w:szCs w:val="16"/>
                <w:rPrChange w:id="1119" w:author="Roger Granda" w:date="2015-03-18T20:33:00Z">
                  <w:rPr>
                    <w:ins w:id="1120" w:author="Roger Granda" w:date="2015-03-18T19:20:00Z"/>
                    <w:sz w:val="20"/>
                    <w:szCs w:val="20"/>
                  </w:rPr>
                </w:rPrChange>
              </w:rPr>
              <w:pPrChange w:id="1121" w:author="Roger Granda" w:date="2015-03-18T20:28:00Z">
                <w:pPr>
                  <w:pStyle w:val="Subtitulocapitulo"/>
                  <w:numPr>
                    <w:ilvl w:val="0"/>
                    <w:numId w:val="0"/>
                  </w:numPr>
                  <w:spacing w:line="276" w:lineRule="auto"/>
                  <w:ind w:left="0" w:firstLine="0"/>
                  <w:jc w:val="center"/>
                </w:pPr>
              </w:pPrChange>
            </w:pPr>
            <w:ins w:id="1122" w:author="Roger Granda" w:date="2015-03-18T19:20:00Z">
              <w:r w:rsidRPr="00F803F4">
                <w:rPr>
                  <w:rFonts w:ascii="Arial" w:hAnsi="Arial" w:cs="Arial"/>
                  <w:sz w:val="16"/>
                  <w:szCs w:val="16"/>
                  <w:rPrChange w:id="1123" w:author="Roger Granda" w:date="2015-03-18T20:33:00Z">
                    <w:rPr>
                      <w:b w:val="0"/>
                      <w:bCs w:val="0"/>
                      <w:sz w:val="20"/>
                      <w:szCs w:val="20"/>
                    </w:rPr>
                  </w:rPrChange>
                </w:rPr>
                <w:t>Mediana</w:t>
              </w:r>
            </w:ins>
          </w:p>
        </w:tc>
        <w:tc>
          <w:tcPr>
            <w:tcW w:w="708" w:type="dxa"/>
            <w:vAlign w:val="center"/>
            <w:tcPrChange w:id="1124" w:author="Roger Granda" w:date="2015-03-18T22:52:00Z">
              <w:tcPr>
                <w:tcW w:w="708" w:type="dxa"/>
                <w:gridSpan w:val="2"/>
                <w:vAlign w:val="center"/>
              </w:tcPr>
            </w:tcPrChange>
          </w:tcPr>
          <w:p w14:paraId="08CDD5AF" w14:textId="77777777" w:rsidR="00B44F65" w:rsidRPr="00F803F4" w:rsidRDefault="00B44F65">
            <w:pPr>
              <w:jc w:val="center"/>
              <w:rPr>
                <w:ins w:id="1125" w:author="Roger Granda" w:date="2015-03-18T19:20:00Z"/>
                <w:sz w:val="16"/>
                <w:szCs w:val="16"/>
                <w:rPrChange w:id="1126" w:author="Roger Granda" w:date="2015-03-18T20:33:00Z">
                  <w:rPr>
                    <w:ins w:id="1127" w:author="Roger Granda" w:date="2015-03-18T19:20:00Z"/>
                    <w:sz w:val="20"/>
                    <w:szCs w:val="20"/>
                  </w:rPr>
                </w:rPrChange>
              </w:rPr>
              <w:pPrChange w:id="1128" w:author="Roger Granda" w:date="2015-03-18T20:28:00Z">
                <w:pPr>
                  <w:pStyle w:val="Subtitulocapitulo"/>
                  <w:numPr>
                    <w:ilvl w:val="0"/>
                    <w:numId w:val="0"/>
                  </w:numPr>
                  <w:spacing w:line="276" w:lineRule="auto"/>
                  <w:ind w:left="0" w:firstLine="0"/>
                  <w:jc w:val="center"/>
                </w:pPr>
              </w:pPrChange>
            </w:pPr>
            <w:ins w:id="1129" w:author="Roger Granda" w:date="2015-03-18T19:20:00Z">
              <w:r w:rsidRPr="00F803F4">
                <w:rPr>
                  <w:rFonts w:ascii="Arial" w:hAnsi="Arial" w:cs="Arial"/>
                  <w:sz w:val="16"/>
                  <w:szCs w:val="16"/>
                  <w:rPrChange w:id="1130" w:author="Roger Granda" w:date="2015-03-18T20:33:00Z">
                    <w:rPr>
                      <w:b w:val="0"/>
                      <w:bCs w:val="0"/>
                      <w:sz w:val="20"/>
                      <w:szCs w:val="20"/>
                    </w:rPr>
                  </w:rPrChange>
                </w:rPr>
                <w:t>Media</w:t>
              </w:r>
            </w:ins>
          </w:p>
        </w:tc>
        <w:tc>
          <w:tcPr>
            <w:tcW w:w="851" w:type="dxa"/>
            <w:vAlign w:val="center"/>
            <w:tcPrChange w:id="1131" w:author="Roger Granda" w:date="2015-03-18T22:52:00Z">
              <w:tcPr>
                <w:tcW w:w="851" w:type="dxa"/>
                <w:gridSpan w:val="2"/>
                <w:vAlign w:val="center"/>
              </w:tcPr>
            </w:tcPrChange>
          </w:tcPr>
          <w:p w14:paraId="5B8B4B5A" w14:textId="77777777" w:rsidR="00B44F65" w:rsidRPr="00F803F4" w:rsidRDefault="00B44F65">
            <w:pPr>
              <w:jc w:val="center"/>
              <w:rPr>
                <w:ins w:id="1132" w:author="Roger Granda" w:date="2015-03-18T19:20:00Z"/>
                <w:sz w:val="16"/>
                <w:szCs w:val="16"/>
                <w:rPrChange w:id="1133" w:author="Roger Granda" w:date="2015-03-18T20:33:00Z">
                  <w:rPr>
                    <w:ins w:id="1134" w:author="Roger Granda" w:date="2015-03-18T19:20:00Z"/>
                    <w:sz w:val="20"/>
                    <w:szCs w:val="20"/>
                  </w:rPr>
                </w:rPrChange>
              </w:rPr>
              <w:pPrChange w:id="1135" w:author="Roger Granda" w:date="2015-03-18T20:28:00Z">
                <w:pPr>
                  <w:pStyle w:val="Subtitulocapitulo"/>
                  <w:numPr>
                    <w:ilvl w:val="0"/>
                    <w:numId w:val="0"/>
                  </w:numPr>
                  <w:spacing w:line="276" w:lineRule="auto"/>
                  <w:ind w:left="0" w:firstLine="0"/>
                  <w:jc w:val="center"/>
                </w:pPr>
              </w:pPrChange>
            </w:pPr>
            <w:ins w:id="1136" w:author="Roger Granda" w:date="2015-03-18T19:20:00Z">
              <w:r w:rsidRPr="00F803F4">
                <w:rPr>
                  <w:rFonts w:ascii="Arial" w:hAnsi="Arial" w:cs="Arial"/>
                  <w:sz w:val="16"/>
                  <w:szCs w:val="16"/>
                  <w:rPrChange w:id="1137" w:author="Roger Granda" w:date="2015-03-18T20:33:00Z">
                    <w:rPr>
                      <w:b w:val="0"/>
                      <w:bCs w:val="0"/>
                      <w:sz w:val="20"/>
                      <w:szCs w:val="20"/>
                    </w:rPr>
                  </w:rPrChange>
                </w:rPr>
                <w:t>Mediana</w:t>
              </w:r>
            </w:ins>
          </w:p>
        </w:tc>
        <w:tc>
          <w:tcPr>
            <w:tcW w:w="850" w:type="dxa"/>
            <w:vAlign w:val="center"/>
            <w:tcPrChange w:id="1138" w:author="Roger Granda" w:date="2015-03-18T22:52:00Z">
              <w:tcPr>
                <w:tcW w:w="850" w:type="dxa"/>
                <w:vAlign w:val="center"/>
              </w:tcPr>
            </w:tcPrChange>
          </w:tcPr>
          <w:p w14:paraId="09D69F0E" w14:textId="77777777" w:rsidR="00B44F65" w:rsidRPr="00F803F4" w:rsidRDefault="00B44F65">
            <w:pPr>
              <w:jc w:val="center"/>
              <w:rPr>
                <w:ins w:id="1139" w:author="Roger Granda" w:date="2015-03-18T19:20:00Z"/>
                <w:sz w:val="16"/>
                <w:szCs w:val="16"/>
                <w:rPrChange w:id="1140" w:author="Roger Granda" w:date="2015-03-18T20:33:00Z">
                  <w:rPr>
                    <w:ins w:id="1141" w:author="Roger Granda" w:date="2015-03-18T19:20:00Z"/>
                    <w:sz w:val="20"/>
                    <w:szCs w:val="20"/>
                  </w:rPr>
                </w:rPrChange>
              </w:rPr>
              <w:pPrChange w:id="1142" w:author="Roger Granda" w:date="2015-03-18T20:28:00Z">
                <w:pPr>
                  <w:pStyle w:val="Subtitulocapitulo"/>
                  <w:numPr>
                    <w:ilvl w:val="0"/>
                    <w:numId w:val="0"/>
                  </w:numPr>
                  <w:spacing w:line="276" w:lineRule="auto"/>
                  <w:ind w:left="0" w:firstLine="0"/>
                  <w:jc w:val="center"/>
                </w:pPr>
              </w:pPrChange>
            </w:pPr>
            <w:ins w:id="1143" w:author="Roger Granda" w:date="2015-03-18T19:20:00Z">
              <w:r w:rsidRPr="00F803F4">
                <w:rPr>
                  <w:rFonts w:ascii="Arial" w:hAnsi="Arial" w:cs="Arial"/>
                  <w:sz w:val="16"/>
                  <w:szCs w:val="16"/>
                  <w:rPrChange w:id="1144" w:author="Roger Granda" w:date="2015-03-18T20:33:00Z">
                    <w:rPr>
                      <w:b w:val="0"/>
                      <w:bCs w:val="0"/>
                      <w:sz w:val="20"/>
                      <w:szCs w:val="20"/>
                    </w:rPr>
                  </w:rPrChange>
                </w:rPr>
                <w:t>Media</w:t>
              </w:r>
            </w:ins>
          </w:p>
        </w:tc>
        <w:tc>
          <w:tcPr>
            <w:tcW w:w="851" w:type="dxa"/>
            <w:tcPrChange w:id="1145" w:author="Roger Granda" w:date="2015-03-18T22:52:00Z">
              <w:tcPr>
                <w:tcW w:w="851" w:type="dxa"/>
                <w:gridSpan w:val="2"/>
              </w:tcPr>
            </w:tcPrChange>
          </w:tcPr>
          <w:p w14:paraId="51E5EC48" w14:textId="79583EB7" w:rsidR="00B44F65" w:rsidRPr="009845C3" w:rsidRDefault="00B44F65" w:rsidP="0059279C">
            <w:pPr>
              <w:jc w:val="center"/>
              <w:rPr>
                <w:ins w:id="1146" w:author="Roger Granda" w:date="2015-03-18T22:48:00Z"/>
                <w:rFonts w:ascii="Arial" w:hAnsi="Arial" w:cs="Arial"/>
                <w:sz w:val="16"/>
                <w:szCs w:val="16"/>
              </w:rPr>
            </w:pPr>
            <w:ins w:id="1147" w:author="Roger Granda" w:date="2015-03-18T22:50:00Z">
              <w:r>
                <w:rPr>
                  <w:rFonts w:ascii="Arial" w:hAnsi="Arial" w:cs="Arial"/>
                  <w:sz w:val="16"/>
                  <w:szCs w:val="16"/>
                </w:rPr>
                <w:t>Mediana</w:t>
              </w:r>
            </w:ins>
          </w:p>
        </w:tc>
        <w:tc>
          <w:tcPr>
            <w:tcW w:w="850" w:type="dxa"/>
            <w:tcPrChange w:id="1148" w:author="Roger Granda" w:date="2015-03-18T22:52:00Z">
              <w:tcPr>
                <w:tcW w:w="850" w:type="dxa"/>
              </w:tcPr>
            </w:tcPrChange>
          </w:tcPr>
          <w:p w14:paraId="0ABF5D1D" w14:textId="6D7ACC2A" w:rsidR="00B44F65" w:rsidRPr="009845C3" w:rsidRDefault="00B44F65" w:rsidP="0059279C">
            <w:pPr>
              <w:jc w:val="center"/>
              <w:rPr>
                <w:ins w:id="1149" w:author="Roger Granda" w:date="2015-03-18T22:48:00Z"/>
                <w:rFonts w:ascii="Arial" w:hAnsi="Arial" w:cs="Arial"/>
                <w:sz w:val="16"/>
                <w:szCs w:val="16"/>
              </w:rPr>
            </w:pPr>
            <w:ins w:id="1150" w:author="Roger Granda" w:date="2015-03-18T22:51:00Z">
              <w:r>
                <w:rPr>
                  <w:rFonts w:ascii="Arial" w:hAnsi="Arial" w:cs="Arial"/>
                  <w:sz w:val="16"/>
                  <w:szCs w:val="16"/>
                </w:rPr>
                <w:t>Media</w:t>
              </w:r>
            </w:ins>
          </w:p>
        </w:tc>
        <w:tc>
          <w:tcPr>
            <w:tcW w:w="993" w:type="dxa"/>
            <w:vAlign w:val="center"/>
            <w:tcPrChange w:id="1151" w:author="Roger Granda" w:date="2015-03-18T22:52:00Z">
              <w:tcPr>
                <w:tcW w:w="993" w:type="dxa"/>
                <w:gridSpan w:val="2"/>
                <w:vAlign w:val="center"/>
              </w:tcPr>
            </w:tcPrChange>
          </w:tcPr>
          <w:p w14:paraId="629D4B91" w14:textId="7256E5EB" w:rsidR="00B44F65" w:rsidRPr="00F803F4" w:rsidRDefault="00B44F65">
            <w:pPr>
              <w:jc w:val="center"/>
              <w:rPr>
                <w:ins w:id="1152" w:author="Roger Granda" w:date="2015-03-18T19:22:00Z"/>
                <w:sz w:val="16"/>
                <w:szCs w:val="16"/>
                <w:rPrChange w:id="1153" w:author="Roger Granda" w:date="2015-03-18T20:33:00Z">
                  <w:rPr>
                    <w:ins w:id="1154" w:author="Roger Granda" w:date="2015-03-18T19:22:00Z"/>
                    <w:sz w:val="20"/>
                    <w:szCs w:val="20"/>
                  </w:rPr>
                </w:rPrChange>
              </w:rPr>
              <w:pPrChange w:id="1155" w:author="Roger Granda" w:date="2015-03-18T20:28:00Z">
                <w:pPr>
                  <w:pStyle w:val="Subtitulocapitulo"/>
                  <w:numPr>
                    <w:ilvl w:val="0"/>
                    <w:numId w:val="0"/>
                  </w:numPr>
                  <w:spacing w:line="276" w:lineRule="auto"/>
                  <w:ind w:left="0" w:firstLine="0"/>
                  <w:jc w:val="center"/>
                </w:pPr>
              </w:pPrChange>
            </w:pPr>
            <w:ins w:id="1156" w:author="Roger Granda" w:date="2015-03-18T19:22:00Z">
              <w:r w:rsidRPr="00F803F4">
                <w:rPr>
                  <w:rFonts w:ascii="Arial" w:hAnsi="Arial" w:cs="Arial"/>
                  <w:sz w:val="16"/>
                  <w:szCs w:val="16"/>
                  <w:rPrChange w:id="1157" w:author="Roger Granda" w:date="2015-03-18T20:33:00Z">
                    <w:rPr>
                      <w:b w:val="0"/>
                      <w:bCs w:val="0"/>
                      <w:sz w:val="20"/>
                      <w:szCs w:val="20"/>
                    </w:rPr>
                  </w:rPrChange>
                </w:rPr>
                <w:t>Mediana</w:t>
              </w:r>
            </w:ins>
          </w:p>
        </w:tc>
        <w:tc>
          <w:tcPr>
            <w:tcW w:w="850" w:type="dxa"/>
            <w:vAlign w:val="center"/>
            <w:tcPrChange w:id="1158" w:author="Roger Granda" w:date="2015-03-18T22:52:00Z">
              <w:tcPr>
                <w:tcW w:w="850" w:type="dxa"/>
                <w:gridSpan w:val="2"/>
                <w:vAlign w:val="center"/>
              </w:tcPr>
            </w:tcPrChange>
          </w:tcPr>
          <w:p w14:paraId="67C47188" w14:textId="040F3E6F" w:rsidR="00B44F65" w:rsidRPr="00F803F4" w:rsidRDefault="00B44F65">
            <w:pPr>
              <w:jc w:val="center"/>
              <w:rPr>
                <w:ins w:id="1159" w:author="Roger Granda" w:date="2015-03-18T19:22:00Z"/>
                <w:sz w:val="16"/>
                <w:szCs w:val="16"/>
                <w:rPrChange w:id="1160" w:author="Roger Granda" w:date="2015-03-18T20:33:00Z">
                  <w:rPr>
                    <w:ins w:id="1161" w:author="Roger Granda" w:date="2015-03-18T19:22:00Z"/>
                    <w:sz w:val="20"/>
                    <w:szCs w:val="20"/>
                  </w:rPr>
                </w:rPrChange>
              </w:rPr>
              <w:pPrChange w:id="1162" w:author="Roger Granda" w:date="2015-03-18T20:28:00Z">
                <w:pPr>
                  <w:pStyle w:val="Subtitulocapitulo"/>
                  <w:numPr>
                    <w:ilvl w:val="0"/>
                    <w:numId w:val="0"/>
                  </w:numPr>
                  <w:spacing w:line="276" w:lineRule="auto"/>
                  <w:ind w:left="0" w:firstLine="0"/>
                  <w:jc w:val="center"/>
                </w:pPr>
              </w:pPrChange>
            </w:pPr>
            <w:ins w:id="1163" w:author="Roger Granda" w:date="2015-03-18T19:22:00Z">
              <w:r w:rsidRPr="00F803F4">
                <w:rPr>
                  <w:rFonts w:ascii="Arial" w:hAnsi="Arial" w:cs="Arial"/>
                  <w:sz w:val="16"/>
                  <w:szCs w:val="16"/>
                  <w:rPrChange w:id="1164" w:author="Roger Granda" w:date="2015-03-18T20:33:00Z">
                    <w:rPr>
                      <w:b w:val="0"/>
                      <w:bCs w:val="0"/>
                      <w:sz w:val="20"/>
                      <w:szCs w:val="20"/>
                    </w:rPr>
                  </w:rPrChange>
                </w:rPr>
                <w:t>Media</w:t>
              </w:r>
            </w:ins>
          </w:p>
        </w:tc>
        <w:tc>
          <w:tcPr>
            <w:tcW w:w="1276" w:type="dxa"/>
            <w:vMerge/>
            <w:vAlign w:val="center"/>
            <w:tcPrChange w:id="1165" w:author="Roger Granda" w:date="2015-03-18T22:52:00Z">
              <w:tcPr>
                <w:tcW w:w="1276" w:type="dxa"/>
                <w:gridSpan w:val="2"/>
                <w:vMerge/>
                <w:vAlign w:val="center"/>
              </w:tcPr>
            </w:tcPrChange>
          </w:tcPr>
          <w:p w14:paraId="09A08A05" w14:textId="5CF6165A" w:rsidR="00B44F65" w:rsidRPr="008932CC" w:rsidRDefault="00B44F65">
            <w:pPr>
              <w:jc w:val="center"/>
              <w:rPr>
                <w:ins w:id="1166" w:author="Roger Granda" w:date="2015-03-18T19:20:00Z"/>
                <w:sz w:val="20"/>
                <w:szCs w:val="20"/>
                <w:rPrChange w:id="1167" w:author="Roger Granda" w:date="2015-03-18T19:35:00Z">
                  <w:rPr>
                    <w:ins w:id="1168" w:author="Roger Granda" w:date="2015-03-18T19:20:00Z"/>
                    <w:sz w:val="20"/>
                    <w:szCs w:val="20"/>
                  </w:rPr>
                </w:rPrChange>
              </w:rPr>
              <w:pPrChange w:id="1169" w:author="Roger Granda" w:date="2015-03-18T20:28:00Z">
                <w:pPr>
                  <w:pStyle w:val="Subtitulocapitulo"/>
                  <w:numPr>
                    <w:ilvl w:val="0"/>
                    <w:numId w:val="0"/>
                  </w:numPr>
                  <w:spacing w:line="276" w:lineRule="auto"/>
                  <w:ind w:left="0" w:firstLine="0"/>
                  <w:jc w:val="center"/>
                </w:pPr>
              </w:pPrChange>
            </w:pPr>
          </w:p>
        </w:tc>
        <w:tc>
          <w:tcPr>
            <w:tcW w:w="2126" w:type="dxa"/>
            <w:vMerge/>
            <w:vAlign w:val="center"/>
            <w:tcPrChange w:id="1170" w:author="Roger Granda" w:date="2015-03-18T22:52:00Z">
              <w:tcPr>
                <w:tcW w:w="2126" w:type="dxa"/>
                <w:gridSpan w:val="2"/>
                <w:vMerge/>
                <w:vAlign w:val="center"/>
              </w:tcPr>
            </w:tcPrChange>
          </w:tcPr>
          <w:p w14:paraId="6EDBA28D" w14:textId="77777777" w:rsidR="00B44F65" w:rsidRPr="008932CC" w:rsidRDefault="00B44F65">
            <w:pPr>
              <w:jc w:val="center"/>
              <w:rPr>
                <w:ins w:id="1171" w:author="Roger Granda" w:date="2015-03-18T19:20:00Z"/>
                <w:sz w:val="20"/>
                <w:szCs w:val="20"/>
                <w:rPrChange w:id="1172" w:author="Roger Granda" w:date="2015-03-18T19:35:00Z">
                  <w:rPr>
                    <w:ins w:id="1173" w:author="Roger Granda" w:date="2015-03-18T19:20:00Z"/>
                    <w:sz w:val="20"/>
                    <w:szCs w:val="20"/>
                  </w:rPr>
                </w:rPrChange>
              </w:rPr>
              <w:pPrChange w:id="1174" w:author="Roger Granda" w:date="2015-03-18T20:28:00Z">
                <w:pPr>
                  <w:pStyle w:val="Subtitulocapitulo"/>
                  <w:numPr>
                    <w:ilvl w:val="0"/>
                    <w:numId w:val="0"/>
                  </w:numPr>
                  <w:spacing w:line="276" w:lineRule="auto"/>
                  <w:ind w:left="0" w:firstLine="0"/>
                  <w:jc w:val="center"/>
                </w:pPr>
              </w:pPrChange>
            </w:pPr>
          </w:p>
        </w:tc>
      </w:tr>
      <w:tr w:rsidR="00B44F65" w:rsidRPr="008932CC" w14:paraId="56908F85" w14:textId="77777777" w:rsidTr="00723197">
        <w:trPr>
          <w:gridBefore w:val="1"/>
          <w:wBefore w:w="216" w:type="dxa"/>
          <w:trHeight w:val="736"/>
          <w:ins w:id="1175" w:author="Roger Granda" w:date="2015-03-18T19:20:00Z"/>
          <w:trPrChange w:id="1176" w:author="Roger Granda" w:date="2015-03-18T23:05:00Z">
            <w:trPr>
              <w:gridBefore w:val="2"/>
              <w:wBefore w:w="216" w:type="dxa"/>
              <w:trHeight w:val="969"/>
            </w:trPr>
          </w:trPrChange>
        </w:trPr>
        <w:tc>
          <w:tcPr>
            <w:tcW w:w="1636" w:type="dxa"/>
            <w:vMerge w:val="restart"/>
            <w:vAlign w:val="center"/>
            <w:tcPrChange w:id="1177" w:author="Roger Granda" w:date="2015-03-18T23:05:00Z">
              <w:tcPr>
                <w:tcW w:w="1199" w:type="dxa"/>
                <w:vMerge w:val="restart"/>
                <w:vAlign w:val="center"/>
              </w:tcPr>
            </w:tcPrChange>
          </w:tcPr>
          <w:p w14:paraId="16195A7C" w14:textId="4F7B4A0C" w:rsidR="00B44F65" w:rsidRPr="0059279C" w:rsidRDefault="00B44F65">
            <w:pPr>
              <w:rPr>
                <w:ins w:id="1178" w:author="Roger Granda" w:date="2015-03-18T19:20:00Z"/>
                <w:b/>
                <w:sz w:val="18"/>
                <w:szCs w:val="18"/>
                <w:rPrChange w:id="1179" w:author="Roger Granda" w:date="2015-03-18T20:31:00Z">
                  <w:rPr>
                    <w:ins w:id="1180" w:author="Roger Granda" w:date="2015-03-18T19:20:00Z"/>
                    <w:b w:val="0"/>
                    <w:sz w:val="18"/>
                    <w:szCs w:val="18"/>
                  </w:rPr>
                </w:rPrChange>
              </w:rPr>
              <w:pPrChange w:id="1181" w:author="Roger Granda" w:date="2015-03-18T20:28:00Z">
                <w:pPr>
                  <w:pStyle w:val="Subtitulocapitulo"/>
                  <w:numPr>
                    <w:ilvl w:val="0"/>
                    <w:numId w:val="0"/>
                  </w:numPr>
                  <w:spacing w:line="276" w:lineRule="auto"/>
                  <w:ind w:left="0" w:firstLine="0"/>
                  <w:jc w:val="center"/>
                </w:pPr>
              </w:pPrChange>
            </w:pPr>
            <w:ins w:id="1182" w:author="Roger Granda" w:date="2015-03-18T19:21:00Z">
              <w:r w:rsidRPr="0059279C">
                <w:rPr>
                  <w:rFonts w:ascii="Arial" w:hAnsi="Arial" w:cs="Arial"/>
                  <w:b/>
                  <w:sz w:val="18"/>
                  <w:szCs w:val="18"/>
                  <w:rPrChange w:id="1183" w:author="Roger Granda" w:date="2015-03-18T20:31:00Z">
                    <w:rPr>
                      <w:bCs w:val="0"/>
                    </w:rPr>
                  </w:rPrChange>
                </w:rPr>
                <w:t>Percepción en relación a la equidad de carga de trabajo</w:t>
              </w:r>
            </w:ins>
          </w:p>
        </w:tc>
        <w:tc>
          <w:tcPr>
            <w:tcW w:w="709" w:type="dxa"/>
            <w:vAlign w:val="center"/>
            <w:tcPrChange w:id="1184" w:author="Roger Granda" w:date="2015-03-18T23:05:00Z">
              <w:tcPr>
                <w:tcW w:w="1146" w:type="dxa"/>
                <w:gridSpan w:val="2"/>
                <w:vAlign w:val="center"/>
              </w:tcPr>
            </w:tcPrChange>
          </w:tcPr>
          <w:p w14:paraId="794C7BA2" w14:textId="2FD3103E" w:rsidR="00B44F65" w:rsidRPr="008932CC" w:rsidRDefault="00B44F65">
            <w:pPr>
              <w:jc w:val="center"/>
              <w:rPr>
                <w:ins w:id="1185" w:author="Roger Granda" w:date="2015-03-18T19:25:00Z"/>
                <w:b/>
                <w:sz w:val="20"/>
                <w:szCs w:val="20"/>
                <w:rPrChange w:id="1186" w:author="Roger Granda" w:date="2015-03-18T19:35:00Z">
                  <w:rPr>
                    <w:ins w:id="1187" w:author="Roger Granda" w:date="2015-03-18T19:25:00Z"/>
                    <w:b w:val="0"/>
                    <w:sz w:val="24"/>
                    <w:szCs w:val="24"/>
                  </w:rPr>
                </w:rPrChange>
              </w:rPr>
              <w:pPrChange w:id="1188" w:author="Roger Granda" w:date="2015-03-18T20:28:00Z">
                <w:pPr>
                  <w:pStyle w:val="Subtitulocapitulo"/>
                  <w:numPr>
                    <w:ilvl w:val="0"/>
                    <w:numId w:val="0"/>
                  </w:numPr>
                  <w:spacing w:line="276" w:lineRule="auto"/>
                  <w:ind w:left="0" w:firstLine="0"/>
                  <w:jc w:val="center"/>
                </w:pPr>
              </w:pPrChange>
            </w:pPr>
            <w:ins w:id="1189" w:author="Roger Granda" w:date="2015-03-18T19:35:00Z">
              <w:r w:rsidRPr="008932CC">
                <w:rPr>
                  <w:rFonts w:ascii="Arial" w:hAnsi="Arial" w:cs="Arial"/>
                  <w:b/>
                  <w:sz w:val="20"/>
                  <w:szCs w:val="20"/>
                </w:rPr>
                <w:t>Exp.</w:t>
              </w:r>
            </w:ins>
          </w:p>
        </w:tc>
        <w:tc>
          <w:tcPr>
            <w:tcW w:w="851" w:type="dxa"/>
            <w:vAlign w:val="center"/>
            <w:tcPrChange w:id="1190" w:author="Roger Granda" w:date="2015-03-18T23:05:00Z">
              <w:tcPr>
                <w:tcW w:w="851" w:type="dxa"/>
                <w:vAlign w:val="center"/>
              </w:tcPr>
            </w:tcPrChange>
          </w:tcPr>
          <w:p w14:paraId="65B111E6" w14:textId="5FF15664" w:rsidR="00B44F65" w:rsidRPr="00723197" w:rsidRDefault="00B44F65">
            <w:pPr>
              <w:jc w:val="center"/>
              <w:rPr>
                <w:ins w:id="1191" w:author="Roger Granda" w:date="2015-03-18T19:20:00Z"/>
                <w:b/>
                <w:sz w:val="20"/>
                <w:szCs w:val="20"/>
                <w:rPrChange w:id="1192" w:author="Roger Granda" w:date="2015-03-18T23:05:00Z">
                  <w:rPr>
                    <w:ins w:id="1193" w:author="Roger Granda" w:date="2015-03-18T19:20:00Z"/>
                    <w:b w:val="0"/>
                    <w:sz w:val="24"/>
                    <w:szCs w:val="24"/>
                  </w:rPr>
                </w:rPrChange>
              </w:rPr>
              <w:pPrChange w:id="1194" w:author="Roger Granda" w:date="2015-03-18T23:05:00Z">
                <w:pPr>
                  <w:pStyle w:val="Subtitulocapitulo"/>
                  <w:numPr>
                    <w:ilvl w:val="0"/>
                    <w:numId w:val="0"/>
                  </w:numPr>
                  <w:spacing w:line="276" w:lineRule="auto"/>
                  <w:ind w:left="0" w:firstLine="0"/>
                  <w:jc w:val="center"/>
                </w:pPr>
              </w:pPrChange>
            </w:pPr>
            <w:ins w:id="1195" w:author="Roger Granda" w:date="2015-03-18T19:50:00Z">
              <w:r w:rsidRPr="00723197">
                <w:rPr>
                  <w:rFonts w:ascii="Arial" w:hAnsi="Arial" w:cs="Arial"/>
                  <w:sz w:val="20"/>
                  <w:szCs w:val="20"/>
                  <w:rPrChange w:id="1196" w:author="Roger Granda" w:date="2015-03-18T23:05:00Z">
                    <w:rPr>
                      <w:b w:val="0"/>
                      <w:bCs w:val="0"/>
                      <w:sz w:val="20"/>
                      <w:szCs w:val="20"/>
                    </w:rPr>
                  </w:rPrChange>
                </w:rPr>
                <w:t>3</w:t>
              </w:r>
            </w:ins>
          </w:p>
        </w:tc>
        <w:tc>
          <w:tcPr>
            <w:tcW w:w="708" w:type="dxa"/>
            <w:vAlign w:val="center"/>
            <w:tcPrChange w:id="1197" w:author="Roger Granda" w:date="2015-03-18T23:05:00Z">
              <w:tcPr>
                <w:tcW w:w="708" w:type="dxa"/>
                <w:gridSpan w:val="2"/>
                <w:vAlign w:val="center"/>
              </w:tcPr>
            </w:tcPrChange>
          </w:tcPr>
          <w:p w14:paraId="55089000" w14:textId="4BED646C" w:rsidR="00B44F65" w:rsidRPr="00723197" w:rsidRDefault="00B44F65">
            <w:pPr>
              <w:jc w:val="center"/>
              <w:rPr>
                <w:ins w:id="1198" w:author="Roger Granda" w:date="2015-03-18T19:20:00Z"/>
                <w:b/>
                <w:sz w:val="20"/>
                <w:szCs w:val="20"/>
                <w:rPrChange w:id="1199" w:author="Roger Granda" w:date="2015-03-18T23:05:00Z">
                  <w:rPr>
                    <w:ins w:id="1200" w:author="Roger Granda" w:date="2015-03-18T19:20:00Z"/>
                    <w:b w:val="0"/>
                    <w:sz w:val="24"/>
                    <w:szCs w:val="24"/>
                  </w:rPr>
                </w:rPrChange>
              </w:rPr>
              <w:pPrChange w:id="1201" w:author="Roger Granda" w:date="2015-03-18T23:05:00Z">
                <w:pPr>
                  <w:pStyle w:val="Subtitulocapitulo"/>
                  <w:numPr>
                    <w:ilvl w:val="0"/>
                    <w:numId w:val="0"/>
                  </w:numPr>
                  <w:spacing w:line="276" w:lineRule="auto"/>
                  <w:ind w:left="0" w:firstLine="0"/>
                  <w:jc w:val="center"/>
                </w:pPr>
              </w:pPrChange>
            </w:pPr>
            <w:ins w:id="1202" w:author="Roger Granda" w:date="2015-03-18T19:49:00Z">
              <w:r w:rsidRPr="00723197">
                <w:rPr>
                  <w:rFonts w:ascii="Arial" w:hAnsi="Arial" w:cs="Arial"/>
                  <w:sz w:val="20"/>
                  <w:szCs w:val="20"/>
                  <w:rPrChange w:id="1203" w:author="Roger Granda" w:date="2015-03-18T23:05:00Z">
                    <w:rPr>
                      <w:b w:val="0"/>
                      <w:bCs w:val="0"/>
                      <w:sz w:val="20"/>
                      <w:szCs w:val="20"/>
                    </w:rPr>
                  </w:rPrChange>
                </w:rPr>
                <w:t>3.0</w:t>
              </w:r>
            </w:ins>
          </w:p>
        </w:tc>
        <w:tc>
          <w:tcPr>
            <w:tcW w:w="851" w:type="dxa"/>
            <w:vAlign w:val="center"/>
            <w:tcPrChange w:id="1204" w:author="Roger Granda" w:date="2015-03-18T23:05:00Z">
              <w:tcPr>
                <w:tcW w:w="851" w:type="dxa"/>
                <w:gridSpan w:val="2"/>
                <w:vAlign w:val="center"/>
              </w:tcPr>
            </w:tcPrChange>
          </w:tcPr>
          <w:p w14:paraId="44893BF9" w14:textId="357C0C9B" w:rsidR="00B44F65" w:rsidRPr="00723197" w:rsidRDefault="00B44F65">
            <w:pPr>
              <w:jc w:val="center"/>
              <w:rPr>
                <w:ins w:id="1205" w:author="Roger Granda" w:date="2015-03-18T19:20:00Z"/>
                <w:b/>
                <w:sz w:val="20"/>
                <w:szCs w:val="20"/>
                <w:rPrChange w:id="1206" w:author="Roger Granda" w:date="2015-03-18T23:05:00Z">
                  <w:rPr>
                    <w:ins w:id="1207" w:author="Roger Granda" w:date="2015-03-18T19:20:00Z"/>
                    <w:b w:val="0"/>
                    <w:sz w:val="24"/>
                    <w:szCs w:val="24"/>
                  </w:rPr>
                </w:rPrChange>
              </w:rPr>
              <w:pPrChange w:id="1208" w:author="Roger Granda" w:date="2015-03-18T23:05:00Z">
                <w:pPr>
                  <w:pStyle w:val="Subtitulocapitulo"/>
                  <w:numPr>
                    <w:ilvl w:val="0"/>
                    <w:numId w:val="0"/>
                  </w:numPr>
                  <w:spacing w:line="276" w:lineRule="auto"/>
                  <w:ind w:left="0" w:firstLine="0"/>
                  <w:jc w:val="center"/>
                </w:pPr>
              </w:pPrChange>
            </w:pPr>
            <w:ins w:id="1209" w:author="Roger Granda" w:date="2015-03-18T19:50:00Z">
              <w:r w:rsidRPr="00723197">
                <w:rPr>
                  <w:rFonts w:ascii="Arial" w:hAnsi="Arial" w:cs="Arial"/>
                  <w:sz w:val="20"/>
                  <w:szCs w:val="20"/>
                  <w:rPrChange w:id="1210" w:author="Roger Granda" w:date="2015-03-18T23:05:00Z">
                    <w:rPr>
                      <w:b w:val="0"/>
                      <w:bCs w:val="0"/>
                      <w:sz w:val="20"/>
                      <w:szCs w:val="20"/>
                    </w:rPr>
                  </w:rPrChange>
                </w:rPr>
                <w:t>5</w:t>
              </w:r>
            </w:ins>
          </w:p>
        </w:tc>
        <w:tc>
          <w:tcPr>
            <w:tcW w:w="850" w:type="dxa"/>
            <w:vAlign w:val="center"/>
            <w:tcPrChange w:id="1211" w:author="Roger Granda" w:date="2015-03-18T23:05:00Z">
              <w:tcPr>
                <w:tcW w:w="850" w:type="dxa"/>
                <w:vAlign w:val="center"/>
              </w:tcPr>
            </w:tcPrChange>
          </w:tcPr>
          <w:p w14:paraId="5FCE8F7B" w14:textId="572B7CA6" w:rsidR="00B44F65" w:rsidRPr="00723197" w:rsidRDefault="00B44F65">
            <w:pPr>
              <w:jc w:val="center"/>
              <w:rPr>
                <w:ins w:id="1212" w:author="Roger Granda" w:date="2015-03-18T19:20:00Z"/>
                <w:b/>
                <w:sz w:val="20"/>
                <w:szCs w:val="20"/>
                <w:rPrChange w:id="1213" w:author="Roger Granda" w:date="2015-03-18T23:05:00Z">
                  <w:rPr>
                    <w:ins w:id="1214" w:author="Roger Granda" w:date="2015-03-18T19:20:00Z"/>
                    <w:b w:val="0"/>
                    <w:sz w:val="24"/>
                    <w:szCs w:val="24"/>
                  </w:rPr>
                </w:rPrChange>
              </w:rPr>
              <w:pPrChange w:id="1215" w:author="Roger Granda" w:date="2015-03-18T23:05:00Z">
                <w:pPr>
                  <w:pStyle w:val="Subtitulocapitulo"/>
                  <w:numPr>
                    <w:ilvl w:val="0"/>
                    <w:numId w:val="0"/>
                  </w:numPr>
                  <w:spacing w:line="276" w:lineRule="auto"/>
                  <w:ind w:left="0" w:firstLine="0"/>
                  <w:jc w:val="center"/>
                </w:pPr>
              </w:pPrChange>
            </w:pPr>
            <w:ins w:id="1216" w:author="Roger Granda" w:date="2015-03-18T19:49:00Z">
              <w:r w:rsidRPr="00723197">
                <w:rPr>
                  <w:rFonts w:ascii="Arial" w:hAnsi="Arial" w:cs="Arial"/>
                  <w:sz w:val="20"/>
                  <w:szCs w:val="20"/>
                  <w:rPrChange w:id="1217" w:author="Roger Granda" w:date="2015-03-18T23:05:00Z">
                    <w:rPr>
                      <w:b w:val="0"/>
                      <w:bCs w:val="0"/>
                      <w:sz w:val="20"/>
                      <w:szCs w:val="20"/>
                    </w:rPr>
                  </w:rPrChange>
                </w:rPr>
                <w:t>4.55</w:t>
              </w:r>
            </w:ins>
          </w:p>
        </w:tc>
        <w:tc>
          <w:tcPr>
            <w:tcW w:w="851" w:type="dxa"/>
            <w:vAlign w:val="center"/>
            <w:tcPrChange w:id="1218" w:author="Roger Granda" w:date="2015-03-18T23:05:00Z">
              <w:tcPr>
                <w:tcW w:w="851" w:type="dxa"/>
                <w:gridSpan w:val="2"/>
              </w:tcPr>
            </w:tcPrChange>
          </w:tcPr>
          <w:p w14:paraId="4C9C364C" w14:textId="785D1929" w:rsidR="00B44F65" w:rsidRPr="00723197" w:rsidRDefault="00723197" w:rsidP="00723197">
            <w:pPr>
              <w:jc w:val="center"/>
              <w:rPr>
                <w:ins w:id="1219" w:author="Roger Granda" w:date="2015-03-18T22:48:00Z"/>
                <w:rStyle w:val="TextoCar"/>
                <w:rFonts w:eastAsiaTheme="minorHAnsi"/>
                <w:sz w:val="20"/>
                <w:szCs w:val="20"/>
              </w:rPr>
            </w:pPr>
            <w:ins w:id="1220" w:author="Roger Granda" w:date="2015-03-18T23:02:00Z">
              <w:r w:rsidRPr="00723197">
                <w:rPr>
                  <w:rStyle w:val="TextoCar"/>
                  <w:rFonts w:eastAsiaTheme="minorHAnsi"/>
                  <w:sz w:val="20"/>
                  <w:szCs w:val="20"/>
                </w:rPr>
                <w:t>4</w:t>
              </w:r>
            </w:ins>
          </w:p>
        </w:tc>
        <w:tc>
          <w:tcPr>
            <w:tcW w:w="850" w:type="dxa"/>
            <w:vAlign w:val="center"/>
            <w:tcPrChange w:id="1221" w:author="Roger Granda" w:date="2015-03-18T23:05:00Z">
              <w:tcPr>
                <w:tcW w:w="850" w:type="dxa"/>
              </w:tcPr>
            </w:tcPrChange>
          </w:tcPr>
          <w:p w14:paraId="12EFA5C4" w14:textId="1DD1622A" w:rsidR="00B44F65" w:rsidRPr="00723197" w:rsidRDefault="00723197" w:rsidP="00723197">
            <w:pPr>
              <w:jc w:val="center"/>
              <w:rPr>
                <w:ins w:id="1222" w:author="Roger Granda" w:date="2015-03-18T22:48:00Z"/>
                <w:rStyle w:val="TextoCar"/>
                <w:rFonts w:eastAsiaTheme="minorHAnsi"/>
                <w:sz w:val="20"/>
                <w:szCs w:val="20"/>
              </w:rPr>
            </w:pPr>
            <w:ins w:id="1223" w:author="Roger Granda" w:date="2015-03-18T23:02:00Z">
              <w:r w:rsidRPr="00723197">
                <w:rPr>
                  <w:rStyle w:val="TextoCar"/>
                  <w:rFonts w:eastAsiaTheme="minorHAnsi"/>
                  <w:sz w:val="20"/>
                  <w:szCs w:val="20"/>
                </w:rPr>
                <w:t>3.80</w:t>
              </w:r>
            </w:ins>
          </w:p>
        </w:tc>
        <w:tc>
          <w:tcPr>
            <w:tcW w:w="993" w:type="dxa"/>
            <w:vAlign w:val="center"/>
            <w:tcPrChange w:id="1224" w:author="Roger Granda" w:date="2015-03-18T23:05:00Z">
              <w:tcPr>
                <w:tcW w:w="993" w:type="dxa"/>
                <w:gridSpan w:val="2"/>
                <w:vAlign w:val="center"/>
              </w:tcPr>
            </w:tcPrChange>
          </w:tcPr>
          <w:p w14:paraId="1ED17ABC" w14:textId="6A63D502" w:rsidR="00B44F65" w:rsidRPr="00723197" w:rsidRDefault="00B44F65">
            <w:pPr>
              <w:jc w:val="center"/>
              <w:rPr>
                <w:ins w:id="1225" w:author="Roger Granda" w:date="2015-03-18T19:22:00Z"/>
                <w:rStyle w:val="TextoCar"/>
                <w:rFonts w:eastAsiaTheme="minorHAnsi"/>
                <w:b/>
                <w:bCs/>
                <w:sz w:val="20"/>
                <w:szCs w:val="20"/>
                <w:rPrChange w:id="1226" w:author="Roger Granda" w:date="2015-03-18T23:05:00Z">
                  <w:rPr>
                    <w:ins w:id="1227" w:author="Roger Granda" w:date="2015-03-18T19:22:00Z"/>
                    <w:rStyle w:val="TextoCar"/>
                    <w:rFonts w:eastAsiaTheme="minorHAnsi"/>
                    <w:b w:val="0"/>
                    <w:bCs w:val="0"/>
                    <w:color w:val="auto"/>
                  </w:rPr>
                </w:rPrChange>
              </w:rPr>
              <w:pPrChange w:id="1228" w:author="Roger Granda" w:date="2015-03-18T23:05:00Z">
                <w:pPr>
                  <w:pStyle w:val="Subtitulocapitulo"/>
                  <w:numPr>
                    <w:ilvl w:val="0"/>
                    <w:numId w:val="0"/>
                  </w:numPr>
                  <w:spacing w:line="276" w:lineRule="auto"/>
                  <w:ind w:left="0" w:firstLine="0"/>
                  <w:jc w:val="center"/>
                </w:pPr>
              </w:pPrChange>
            </w:pPr>
            <w:ins w:id="1229" w:author="Roger Granda" w:date="2015-03-18T20:04:00Z">
              <w:r w:rsidRPr="00723197">
                <w:rPr>
                  <w:rStyle w:val="TextoCar"/>
                  <w:rFonts w:eastAsiaTheme="minorHAnsi"/>
                  <w:sz w:val="20"/>
                  <w:szCs w:val="20"/>
                </w:rPr>
                <w:t>4.5</w:t>
              </w:r>
            </w:ins>
          </w:p>
        </w:tc>
        <w:tc>
          <w:tcPr>
            <w:tcW w:w="850" w:type="dxa"/>
            <w:vAlign w:val="center"/>
            <w:tcPrChange w:id="1230" w:author="Roger Granda" w:date="2015-03-18T23:05:00Z">
              <w:tcPr>
                <w:tcW w:w="850" w:type="dxa"/>
                <w:gridSpan w:val="2"/>
                <w:vAlign w:val="center"/>
              </w:tcPr>
            </w:tcPrChange>
          </w:tcPr>
          <w:p w14:paraId="350D2521" w14:textId="42CBAC59" w:rsidR="00B44F65" w:rsidRPr="00723197" w:rsidRDefault="00B44F65">
            <w:pPr>
              <w:jc w:val="center"/>
              <w:rPr>
                <w:ins w:id="1231" w:author="Roger Granda" w:date="2015-03-18T19:22:00Z"/>
                <w:rStyle w:val="TextoCar"/>
                <w:rFonts w:eastAsiaTheme="minorHAnsi"/>
                <w:b/>
                <w:sz w:val="20"/>
                <w:szCs w:val="20"/>
                <w:rPrChange w:id="1232" w:author="Roger Granda" w:date="2015-03-18T23:05:00Z">
                  <w:rPr>
                    <w:ins w:id="1233" w:author="Roger Granda" w:date="2015-03-18T19:22:00Z"/>
                    <w:rStyle w:val="TextoCar"/>
                    <w:rFonts w:eastAsiaTheme="minorHAnsi"/>
                    <w:b w:val="0"/>
                  </w:rPr>
                </w:rPrChange>
              </w:rPr>
              <w:pPrChange w:id="1234" w:author="Roger Granda" w:date="2015-03-18T23:05:00Z">
                <w:pPr>
                  <w:pStyle w:val="Subtitulocapitulo"/>
                  <w:numPr>
                    <w:ilvl w:val="0"/>
                    <w:numId w:val="0"/>
                  </w:numPr>
                  <w:spacing w:line="276" w:lineRule="auto"/>
                  <w:ind w:left="0" w:firstLine="0"/>
                  <w:jc w:val="center"/>
                </w:pPr>
              </w:pPrChange>
            </w:pPr>
            <w:ins w:id="1235" w:author="Roger Granda" w:date="2015-03-18T20:04:00Z">
              <w:r w:rsidRPr="00723197">
                <w:rPr>
                  <w:rStyle w:val="TextoCar"/>
                  <w:rFonts w:eastAsiaTheme="minorHAnsi"/>
                  <w:sz w:val="20"/>
                  <w:szCs w:val="20"/>
                </w:rPr>
                <w:t>4.40</w:t>
              </w:r>
            </w:ins>
          </w:p>
        </w:tc>
        <w:tc>
          <w:tcPr>
            <w:tcW w:w="1276" w:type="dxa"/>
            <w:vAlign w:val="center"/>
            <w:tcPrChange w:id="1236" w:author="Roger Granda" w:date="2015-03-18T23:05:00Z">
              <w:tcPr>
                <w:tcW w:w="1276" w:type="dxa"/>
                <w:gridSpan w:val="2"/>
                <w:vAlign w:val="center"/>
              </w:tcPr>
            </w:tcPrChange>
          </w:tcPr>
          <w:p w14:paraId="5D42AEA7" w14:textId="66EC849F" w:rsidR="00B44F65" w:rsidRPr="00A47785" w:rsidRDefault="00B44F65">
            <w:pPr>
              <w:jc w:val="center"/>
              <w:rPr>
                <w:ins w:id="1237" w:author="Roger Granda" w:date="2015-03-18T19:52:00Z"/>
                <w:sz w:val="20"/>
                <w:szCs w:val="20"/>
              </w:rPr>
              <w:pPrChange w:id="1238" w:author="Roger Granda" w:date="2015-03-18T23:05:00Z">
                <w:pPr>
                  <w:pStyle w:val="Subtitulocapitulo"/>
                  <w:numPr>
                    <w:ilvl w:val="0"/>
                    <w:numId w:val="0"/>
                  </w:numPr>
                  <w:spacing w:line="276" w:lineRule="auto"/>
                  <w:ind w:left="0" w:firstLine="0"/>
                  <w:jc w:val="center"/>
                </w:pPr>
              </w:pPrChange>
            </w:pPr>
            <w:ins w:id="1239" w:author="Roger Granda" w:date="2015-03-18T19:40:00Z">
              <w:r w:rsidRPr="00723197">
                <w:rPr>
                  <w:rFonts w:ascii="Arial" w:hAnsi="Arial" w:cs="Arial"/>
                  <w:sz w:val="20"/>
                  <w:szCs w:val="20"/>
                  <w:rPrChange w:id="1240" w:author="Roger Granda" w:date="2015-03-18T23:05:00Z">
                    <w:rPr>
                      <w:b w:val="0"/>
                      <w:bCs w:val="0"/>
                      <w:sz w:val="20"/>
                      <w:szCs w:val="20"/>
                    </w:rPr>
                  </w:rPrChange>
                </w:rPr>
                <w:t>O3=O1</w:t>
              </w:r>
            </w:ins>
          </w:p>
          <w:p w14:paraId="12633B3A" w14:textId="0B0B1B16" w:rsidR="00B44F65" w:rsidRPr="00723197" w:rsidRDefault="00B44F65">
            <w:pPr>
              <w:jc w:val="center"/>
              <w:rPr>
                <w:ins w:id="1241" w:author="Roger Granda" w:date="2015-03-18T19:20:00Z"/>
                <w:b/>
                <w:sz w:val="20"/>
                <w:szCs w:val="20"/>
                <w:rPrChange w:id="1242" w:author="Roger Granda" w:date="2015-03-18T23:05:00Z">
                  <w:rPr>
                    <w:ins w:id="1243" w:author="Roger Granda" w:date="2015-03-18T19:20:00Z"/>
                    <w:b w:val="0"/>
                    <w:sz w:val="24"/>
                    <w:szCs w:val="24"/>
                  </w:rPr>
                </w:rPrChange>
              </w:rPr>
              <w:pPrChange w:id="1244" w:author="Roger Granda" w:date="2015-03-18T23:05:00Z">
                <w:pPr>
                  <w:pStyle w:val="Subtitulocapitulo"/>
                  <w:numPr>
                    <w:ilvl w:val="0"/>
                    <w:numId w:val="0"/>
                  </w:numPr>
                  <w:spacing w:line="276" w:lineRule="auto"/>
                  <w:ind w:left="0" w:firstLine="0"/>
                  <w:jc w:val="center"/>
                </w:pPr>
              </w:pPrChange>
            </w:pPr>
            <w:ins w:id="1245" w:author="Roger Granda" w:date="2015-03-18T19:52:00Z">
              <w:r w:rsidRPr="00723197">
                <w:rPr>
                  <w:rFonts w:ascii="Arial" w:hAnsi="Arial" w:cs="Arial"/>
                  <w:sz w:val="20"/>
                  <w:szCs w:val="20"/>
                  <w:rPrChange w:id="1246" w:author="Roger Granda" w:date="2015-03-18T23:05:00Z">
                    <w:rPr>
                      <w:b w:val="0"/>
                      <w:bCs w:val="0"/>
                      <w:sz w:val="20"/>
                      <w:szCs w:val="20"/>
                    </w:rPr>
                  </w:rPrChange>
                </w:rPr>
                <w:t>Z=-2.54, p=0.011</w:t>
              </w:r>
            </w:ins>
          </w:p>
        </w:tc>
        <w:tc>
          <w:tcPr>
            <w:tcW w:w="2126" w:type="dxa"/>
            <w:vAlign w:val="center"/>
            <w:tcPrChange w:id="1247" w:author="Roger Granda" w:date="2015-03-18T23:05:00Z">
              <w:tcPr>
                <w:tcW w:w="2126" w:type="dxa"/>
                <w:gridSpan w:val="2"/>
                <w:vAlign w:val="center"/>
              </w:tcPr>
            </w:tcPrChange>
          </w:tcPr>
          <w:p w14:paraId="3F9B06A6" w14:textId="77777777" w:rsidR="00B44F65" w:rsidRPr="00A47785" w:rsidRDefault="00B44F65">
            <w:pPr>
              <w:jc w:val="center"/>
              <w:rPr>
                <w:ins w:id="1248" w:author="Roger Granda" w:date="2015-03-18T20:05:00Z"/>
                <w:sz w:val="20"/>
                <w:szCs w:val="20"/>
              </w:rPr>
              <w:pPrChange w:id="1249" w:author="Roger Granda" w:date="2015-03-18T23:05:00Z">
                <w:pPr>
                  <w:pStyle w:val="Subtitulocapitulo"/>
                  <w:numPr>
                    <w:ilvl w:val="0"/>
                    <w:numId w:val="0"/>
                  </w:numPr>
                  <w:spacing w:line="276" w:lineRule="auto"/>
                  <w:ind w:left="0" w:firstLine="0"/>
                  <w:jc w:val="center"/>
                </w:pPr>
              </w:pPrChange>
            </w:pPr>
            <w:ins w:id="1250" w:author="Roger Granda" w:date="2015-03-18T19:41:00Z">
              <w:r w:rsidRPr="00723197">
                <w:rPr>
                  <w:rFonts w:ascii="Arial" w:hAnsi="Arial" w:cs="Arial"/>
                  <w:sz w:val="20"/>
                  <w:szCs w:val="20"/>
                  <w:rPrChange w:id="1251" w:author="Roger Granda" w:date="2015-03-18T23:05:00Z">
                    <w:rPr>
                      <w:b w:val="0"/>
                      <w:bCs w:val="0"/>
                      <w:sz w:val="20"/>
                      <w:szCs w:val="20"/>
                    </w:rPr>
                  </w:rPrChange>
                </w:rPr>
                <w:t>O5=O1</w:t>
              </w:r>
            </w:ins>
          </w:p>
          <w:p w14:paraId="5CD2251C" w14:textId="5EC88889" w:rsidR="00B44F65" w:rsidRPr="00A47785" w:rsidRDefault="00B44F65">
            <w:pPr>
              <w:jc w:val="center"/>
              <w:rPr>
                <w:ins w:id="1252" w:author="Roger Granda" w:date="2015-03-18T20:01:00Z"/>
                <w:sz w:val="20"/>
                <w:szCs w:val="20"/>
              </w:rPr>
              <w:pPrChange w:id="1253" w:author="Roger Granda" w:date="2015-03-18T23:05:00Z">
                <w:pPr>
                  <w:pStyle w:val="Subtitulocapitulo"/>
                  <w:numPr>
                    <w:ilvl w:val="0"/>
                    <w:numId w:val="0"/>
                  </w:numPr>
                  <w:spacing w:line="276" w:lineRule="auto"/>
                  <w:ind w:left="0" w:firstLine="0"/>
                  <w:jc w:val="center"/>
                </w:pPr>
              </w:pPrChange>
            </w:pPr>
            <w:ins w:id="1254" w:author="Roger Granda" w:date="2015-03-18T20:05:00Z">
              <w:r w:rsidRPr="00723197">
                <w:rPr>
                  <w:rFonts w:ascii="Arial" w:hAnsi="Arial" w:cs="Arial"/>
                  <w:sz w:val="20"/>
                  <w:szCs w:val="20"/>
                  <w:rPrChange w:id="1255" w:author="Roger Granda" w:date="2015-03-18T23:05:00Z">
                    <w:rPr>
                      <w:b w:val="0"/>
                      <w:bCs w:val="0"/>
                      <w:sz w:val="20"/>
                      <w:szCs w:val="20"/>
                    </w:rPr>
                  </w:rPrChange>
                </w:rPr>
                <w:t>Z=-</w:t>
              </w:r>
            </w:ins>
            <w:ins w:id="1256" w:author="Roger Granda" w:date="2015-03-18T20:13:00Z">
              <w:r w:rsidRPr="00723197">
                <w:rPr>
                  <w:rFonts w:ascii="Arial" w:hAnsi="Arial" w:cs="Arial"/>
                  <w:sz w:val="20"/>
                  <w:szCs w:val="20"/>
                  <w:rPrChange w:id="1257" w:author="Roger Granda" w:date="2015-03-18T23:05:00Z">
                    <w:rPr>
                      <w:b w:val="0"/>
                      <w:bCs w:val="0"/>
                      <w:sz w:val="20"/>
                      <w:szCs w:val="20"/>
                    </w:rPr>
                  </w:rPrChange>
                </w:rPr>
                <w:t>1.24</w:t>
              </w:r>
            </w:ins>
            <w:ins w:id="1258" w:author="Roger Granda" w:date="2015-03-18T20:05:00Z">
              <w:r w:rsidRPr="00723197">
                <w:rPr>
                  <w:rFonts w:ascii="Arial" w:hAnsi="Arial" w:cs="Arial"/>
                  <w:sz w:val="20"/>
                  <w:szCs w:val="20"/>
                  <w:rPrChange w:id="1259" w:author="Roger Granda" w:date="2015-03-18T23:05:00Z">
                    <w:rPr>
                      <w:b w:val="0"/>
                      <w:bCs w:val="0"/>
                      <w:sz w:val="20"/>
                      <w:szCs w:val="20"/>
                    </w:rPr>
                  </w:rPrChange>
                </w:rPr>
                <w:t xml:space="preserve"> p=0.</w:t>
              </w:r>
            </w:ins>
            <w:ins w:id="1260" w:author="Roger Granda" w:date="2015-03-18T20:14:00Z">
              <w:r w:rsidRPr="00723197">
                <w:rPr>
                  <w:rFonts w:ascii="Arial" w:hAnsi="Arial" w:cs="Arial"/>
                  <w:sz w:val="20"/>
                  <w:szCs w:val="20"/>
                  <w:rPrChange w:id="1261" w:author="Roger Granda" w:date="2015-03-18T23:05:00Z">
                    <w:rPr>
                      <w:b w:val="0"/>
                      <w:bCs w:val="0"/>
                      <w:sz w:val="20"/>
                      <w:szCs w:val="20"/>
                    </w:rPr>
                  </w:rPrChange>
                </w:rPr>
                <w:t>216</w:t>
              </w:r>
            </w:ins>
          </w:p>
          <w:p w14:paraId="03E3D5DF" w14:textId="712CCE92" w:rsidR="00B44F65" w:rsidRPr="00723197" w:rsidRDefault="00B44F65">
            <w:pPr>
              <w:jc w:val="center"/>
              <w:rPr>
                <w:ins w:id="1262" w:author="Roger Granda" w:date="2015-03-18T19:20:00Z"/>
                <w:b/>
                <w:sz w:val="20"/>
                <w:szCs w:val="20"/>
                <w:rPrChange w:id="1263" w:author="Roger Granda" w:date="2015-03-18T23:05:00Z">
                  <w:rPr>
                    <w:ins w:id="1264" w:author="Roger Granda" w:date="2015-03-18T19:20:00Z"/>
                    <w:b w:val="0"/>
                    <w:sz w:val="24"/>
                    <w:szCs w:val="24"/>
                  </w:rPr>
                </w:rPrChange>
              </w:rPr>
              <w:pPrChange w:id="1265" w:author="Roger Granda" w:date="2015-03-18T23:05:00Z">
                <w:pPr>
                  <w:pStyle w:val="Subtitulocapitulo"/>
                  <w:numPr>
                    <w:ilvl w:val="0"/>
                    <w:numId w:val="0"/>
                  </w:numPr>
                  <w:spacing w:line="276" w:lineRule="auto"/>
                  <w:ind w:left="0" w:firstLine="0"/>
                  <w:jc w:val="center"/>
                </w:pPr>
              </w:pPrChange>
            </w:pPr>
          </w:p>
        </w:tc>
      </w:tr>
      <w:tr w:rsidR="00B44F65" w:rsidRPr="008932CC" w14:paraId="7FFAA33F" w14:textId="77777777" w:rsidTr="00723197">
        <w:trPr>
          <w:gridBefore w:val="1"/>
          <w:wBefore w:w="216" w:type="dxa"/>
          <w:trHeight w:val="748"/>
          <w:ins w:id="1266" w:author="Roger Granda" w:date="2015-03-18T19:32:00Z"/>
          <w:trPrChange w:id="1267" w:author="Roger Granda" w:date="2015-03-18T23:05:00Z">
            <w:trPr>
              <w:gridBefore w:val="2"/>
              <w:wBefore w:w="216" w:type="dxa"/>
              <w:trHeight w:val="1320"/>
            </w:trPr>
          </w:trPrChange>
        </w:trPr>
        <w:tc>
          <w:tcPr>
            <w:tcW w:w="1636" w:type="dxa"/>
            <w:vMerge/>
            <w:vAlign w:val="center"/>
            <w:tcPrChange w:id="1268" w:author="Roger Granda" w:date="2015-03-18T23:05:00Z">
              <w:tcPr>
                <w:tcW w:w="1199" w:type="dxa"/>
                <w:vMerge/>
                <w:vAlign w:val="center"/>
              </w:tcPr>
            </w:tcPrChange>
          </w:tcPr>
          <w:p w14:paraId="2ECF7997" w14:textId="49BE68CB" w:rsidR="00B44F65" w:rsidRPr="0059279C" w:rsidRDefault="00B44F65">
            <w:pPr>
              <w:rPr>
                <w:ins w:id="1269" w:author="Roger Granda" w:date="2015-03-18T19:32:00Z"/>
                <w:b/>
                <w:sz w:val="18"/>
                <w:szCs w:val="18"/>
                <w:rPrChange w:id="1270" w:author="Roger Granda" w:date="2015-03-18T20:31:00Z">
                  <w:rPr>
                    <w:ins w:id="1271" w:author="Roger Granda" w:date="2015-03-18T19:32:00Z"/>
                    <w:b w:val="0"/>
                    <w:sz w:val="20"/>
                    <w:szCs w:val="20"/>
                  </w:rPr>
                </w:rPrChange>
              </w:rPr>
              <w:pPrChange w:id="1272" w:author="Roger Granda" w:date="2015-03-18T20:28:00Z">
                <w:pPr>
                  <w:pStyle w:val="Subtitulocapitulo"/>
                  <w:numPr>
                    <w:ilvl w:val="0"/>
                    <w:numId w:val="0"/>
                  </w:numPr>
                  <w:spacing w:line="240" w:lineRule="auto"/>
                  <w:ind w:left="0" w:firstLine="0"/>
                  <w:jc w:val="center"/>
                </w:pPr>
              </w:pPrChange>
            </w:pPr>
          </w:p>
        </w:tc>
        <w:tc>
          <w:tcPr>
            <w:tcW w:w="709" w:type="dxa"/>
            <w:vAlign w:val="center"/>
            <w:tcPrChange w:id="1273" w:author="Roger Granda" w:date="2015-03-18T23:05:00Z">
              <w:tcPr>
                <w:tcW w:w="1146" w:type="dxa"/>
                <w:gridSpan w:val="2"/>
                <w:vAlign w:val="center"/>
              </w:tcPr>
            </w:tcPrChange>
          </w:tcPr>
          <w:p w14:paraId="68786D85" w14:textId="4451D8EF" w:rsidR="00B44F65" w:rsidRPr="00A47785" w:rsidRDefault="00B44F65">
            <w:pPr>
              <w:jc w:val="center"/>
              <w:rPr>
                <w:ins w:id="1274" w:author="Roger Granda" w:date="2015-03-18T19:32:00Z"/>
                <w:sz w:val="20"/>
                <w:szCs w:val="20"/>
              </w:rPr>
              <w:pPrChange w:id="1275" w:author="Roger Granda" w:date="2015-03-18T20:28:00Z">
                <w:pPr>
                  <w:pStyle w:val="Subtitulocapitulo"/>
                  <w:numPr>
                    <w:ilvl w:val="0"/>
                    <w:numId w:val="0"/>
                  </w:numPr>
                  <w:spacing w:line="240" w:lineRule="auto"/>
                  <w:ind w:left="360" w:firstLine="0"/>
                  <w:jc w:val="center"/>
                </w:pPr>
              </w:pPrChange>
            </w:pPr>
            <w:ins w:id="1276" w:author="Roger Granda" w:date="2015-03-18T19:35:00Z">
              <w:r>
                <w:rPr>
                  <w:rFonts w:ascii="Arial" w:hAnsi="Arial" w:cs="Arial"/>
                  <w:b/>
                  <w:sz w:val="20"/>
                  <w:szCs w:val="20"/>
                </w:rPr>
                <w:t>Ctrl.</w:t>
              </w:r>
            </w:ins>
          </w:p>
        </w:tc>
        <w:tc>
          <w:tcPr>
            <w:tcW w:w="851" w:type="dxa"/>
            <w:vAlign w:val="center"/>
            <w:tcPrChange w:id="1277" w:author="Roger Granda" w:date="2015-03-18T23:05:00Z">
              <w:tcPr>
                <w:tcW w:w="851" w:type="dxa"/>
                <w:vAlign w:val="center"/>
              </w:tcPr>
            </w:tcPrChange>
          </w:tcPr>
          <w:p w14:paraId="6F0E7515" w14:textId="46E27D55" w:rsidR="00B44F65" w:rsidRPr="00A47785" w:rsidRDefault="00B44F65">
            <w:pPr>
              <w:jc w:val="center"/>
              <w:rPr>
                <w:ins w:id="1278" w:author="Roger Granda" w:date="2015-03-18T19:32:00Z"/>
                <w:sz w:val="20"/>
                <w:szCs w:val="20"/>
              </w:rPr>
              <w:pPrChange w:id="1279" w:author="Roger Granda" w:date="2015-03-18T23:05:00Z">
                <w:pPr>
                  <w:pStyle w:val="Subtitulocapitulo"/>
                  <w:numPr>
                    <w:ilvl w:val="0"/>
                    <w:numId w:val="0"/>
                  </w:numPr>
                  <w:spacing w:line="240" w:lineRule="auto"/>
                  <w:ind w:left="0" w:firstLine="0"/>
                  <w:jc w:val="center"/>
                </w:pPr>
              </w:pPrChange>
            </w:pPr>
            <w:ins w:id="1280" w:author="Roger Granda" w:date="2015-03-18T19:56:00Z">
              <w:r w:rsidRPr="00723197">
                <w:rPr>
                  <w:rFonts w:ascii="Arial" w:hAnsi="Arial" w:cs="Arial"/>
                  <w:sz w:val="20"/>
                  <w:szCs w:val="20"/>
                  <w:rPrChange w:id="1281" w:author="Roger Granda" w:date="2015-03-18T23:05:00Z">
                    <w:rPr>
                      <w:bCs w:val="0"/>
                      <w:sz w:val="20"/>
                      <w:szCs w:val="20"/>
                    </w:rPr>
                  </w:rPrChange>
                </w:rPr>
                <w:t>4</w:t>
              </w:r>
            </w:ins>
          </w:p>
        </w:tc>
        <w:tc>
          <w:tcPr>
            <w:tcW w:w="708" w:type="dxa"/>
            <w:vAlign w:val="center"/>
            <w:tcPrChange w:id="1282" w:author="Roger Granda" w:date="2015-03-18T23:05:00Z">
              <w:tcPr>
                <w:tcW w:w="708" w:type="dxa"/>
                <w:gridSpan w:val="2"/>
                <w:vAlign w:val="center"/>
              </w:tcPr>
            </w:tcPrChange>
          </w:tcPr>
          <w:p w14:paraId="18AEAACE" w14:textId="6C390000" w:rsidR="00B44F65" w:rsidRPr="00A47785" w:rsidRDefault="00B44F65">
            <w:pPr>
              <w:jc w:val="center"/>
              <w:rPr>
                <w:ins w:id="1283" w:author="Roger Granda" w:date="2015-03-18T19:32:00Z"/>
                <w:sz w:val="20"/>
                <w:szCs w:val="20"/>
              </w:rPr>
              <w:pPrChange w:id="1284" w:author="Roger Granda" w:date="2015-03-18T23:05:00Z">
                <w:pPr>
                  <w:pStyle w:val="Subtitulocapitulo"/>
                  <w:numPr>
                    <w:ilvl w:val="0"/>
                    <w:numId w:val="0"/>
                  </w:numPr>
                  <w:spacing w:line="240" w:lineRule="auto"/>
                  <w:ind w:left="0" w:firstLine="0"/>
                  <w:jc w:val="center"/>
                </w:pPr>
              </w:pPrChange>
            </w:pPr>
            <w:ins w:id="1285" w:author="Roger Granda" w:date="2015-03-18T19:55:00Z">
              <w:r w:rsidRPr="00723197">
                <w:rPr>
                  <w:rFonts w:ascii="Arial" w:hAnsi="Arial" w:cs="Arial"/>
                  <w:sz w:val="20"/>
                  <w:szCs w:val="20"/>
                  <w:rPrChange w:id="1286" w:author="Roger Granda" w:date="2015-03-18T23:05:00Z">
                    <w:rPr>
                      <w:bCs w:val="0"/>
                      <w:sz w:val="20"/>
                      <w:szCs w:val="20"/>
                    </w:rPr>
                  </w:rPrChange>
                </w:rPr>
                <w:t>3.82</w:t>
              </w:r>
            </w:ins>
          </w:p>
        </w:tc>
        <w:tc>
          <w:tcPr>
            <w:tcW w:w="851" w:type="dxa"/>
            <w:vAlign w:val="center"/>
            <w:tcPrChange w:id="1287" w:author="Roger Granda" w:date="2015-03-18T23:05:00Z">
              <w:tcPr>
                <w:tcW w:w="851" w:type="dxa"/>
                <w:gridSpan w:val="2"/>
                <w:vAlign w:val="center"/>
              </w:tcPr>
            </w:tcPrChange>
          </w:tcPr>
          <w:p w14:paraId="7FDB6431" w14:textId="648DD300" w:rsidR="00B44F65" w:rsidRPr="00A47785" w:rsidRDefault="00B44F65">
            <w:pPr>
              <w:jc w:val="center"/>
              <w:rPr>
                <w:ins w:id="1288" w:author="Roger Granda" w:date="2015-03-18T19:32:00Z"/>
                <w:sz w:val="20"/>
                <w:szCs w:val="20"/>
              </w:rPr>
              <w:pPrChange w:id="1289" w:author="Roger Granda" w:date="2015-03-18T23:05:00Z">
                <w:pPr>
                  <w:pStyle w:val="Subtitulocapitulo"/>
                  <w:numPr>
                    <w:ilvl w:val="0"/>
                    <w:numId w:val="0"/>
                  </w:numPr>
                  <w:spacing w:line="240" w:lineRule="auto"/>
                  <w:ind w:left="0" w:firstLine="0"/>
                  <w:jc w:val="center"/>
                </w:pPr>
              </w:pPrChange>
            </w:pPr>
            <w:ins w:id="1290" w:author="Roger Granda" w:date="2015-03-18T19:56:00Z">
              <w:r w:rsidRPr="00723197">
                <w:rPr>
                  <w:rFonts w:ascii="Arial" w:hAnsi="Arial" w:cs="Arial"/>
                  <w:sz w:val="20"/>
                  <w:szCs w:val="20"/>
                  <w:rPrChange w:id="1291" w:author="Roger Granda" w:date="2015-03-18T23:05:00Z">
                    <w:rPr>
                      <w:bCs w:val="0"/>
                      <w:sz w:val="20"/>
                      <w:szCs w:val="20"/>
                    </w:rPr>
                  </w:rPrChange>
                </w:rPr>
                <w:t>4</w:t>
              </w:r>
            </w:ins>
          </w:p>
        </w:tc>
        <w:tc>
          <w:tcPr>
            <w:tcW w:w="850" w:type="dxa"/>
            <w:vAlign w:val="center"/>
            <w:tcPrChange w:id="1292" w:author="Roger Granda" w:date="2015-03-18T23:05:00Z">
              <w:tcPr>
                <w:tcW w:w="850" w:type="dxa"/>
                <w:vAlign w:val="center"/>
              </w:tcPr>
            </w:tcPrChange>
          </w:tcPr>
          <w:p w14:paraId="1E9FB752" w14:textId="501E86F9" w:rsidR="00B44F65" w:rsidRPr="00A47785" w:rsidRDefault="00B44F65">
            <w:pPr>
              <w:jc w:val="center"/>
              <w:rPr>
                <w:ins w:id="1293" w:author="Roger Granda" w:date="2015-03-18T19:32:00Z"/>
                <w:sz w:val="20"/>
                <w:szCs w:val="20"/>
              </w:rPr>
              <w:pPrChange w:id="1294" w:author="Roger Granda" w:date="2015-03-18T23:05:00Z">
                <w:pPr>
                  <w:pStyle w:val="Subtitulocapitulo"/>
                  <w:numPr>
                    <w:ilvl w:val="0"/>
                    <w:numId w:val="0"/>
                  </w:numPr>
                  <w:spacing w:line="240" w:lineRule="auto"/>
                  <w:ind w:left="0" w:firstLine="0"/>
                  <w:jc w:val="center"/>
                </w:pPr>
              </w:pPrChange>
            </w:pPr>
            <w:ins w:id="1295" w:author="Roger Granda" w:date="2015-03-18T19:55:00Z">
              <w:r w:rsidRPr="00723197">
                <w:rPr>
                  <w:rFonts w:ascii="Arial" w:hAnsi="Arial" w:cs="Arial"/>
                  <w:sz w:val="20"/>
                  <w:szCs w:val="20"/>
                  <w:rPrChange w:id="1296" w:author="Roger Granda" w:date="2015-03-18T23:05:00Z">
                    <w:rPr>
                      <w:bCs w:val="0"/>
                      <w:sz w:val="20"/>
                      <w:szCs w:val="20"/>
                    </w:rPr>
                  </w:rPrChange>
                </w:rPr>
                <w:t>4.33</w:t>
              </w:r>
            </w:ins>
          </w:p>
        </w:tc>
        <w:tc>
          <w:tcPr>
            <w:tcW w:w="851" w:type="dxa"/>
            <w:vAlign w:val="center"/>
            <w:tcPrChange w:id="1297" w:author="Roger Granda" w:date="2015-03-18T23:05:00Z">
              <w:tcPr>
                <w:tcW w:w="851" w:type="dxa"/>
                <w:gridSpan w:val="2"/>
              </w:tcPr>
            </w:tcPrChange>
          </w:tcPr>
          <w:p w14:paraId="0A695D5F" w14:textId="6621590B" w:rsidR="00B44F65" w:rsidRPr="00723197" w:rsidRDefault="00723197" w:rsidP="00723197">
            <w:pPr>
              <w:jc w:val="center"/>
              <w:rPr>
                <w:ins w:id="1298" w:author="Roger Granda" w:date="2015-03-18T22:48:00Z"/>
                <w:rStyle w:val="TextoCar"/>
                <w:rFonts w:eastAsiaTheme="minorHAnsi"/>
                <w:sz w:val="20"/>
                <w:szCs w:val="20"/>
              </w:rPr>
            </w:pPr>
            <w:ins w:id="1299" w:author="Roger Granda" w:date="2015-03-18T23:05:00Z">
              <w:r w:rsidRPr="00723197">
                <w:rPr>
                  <w:rStyle w:val="TextoCar"/>
                  <w:rFonts w:eastAsiaTheme="minorHAnsi"/>
                  <w:sz w:val="20"/>
                  <w:szCs w:val="20"/>
                </w:rPr>
                <w:t>3</w:t>
              </w:r>
            </w:ins>
          </w:p>
        </w:tc>
        <w:tc>
          <w:tcPr>
            <w:tcW w:w="850" w:type="dxa"/>
            <w:vAlign w:val="center"/>
            <w:tcPrChange w:id="1300" w:author="Roger Granda" w:date="2015-03-18T23:05:00Z">
              <w:tcPr>
                <w:tcW w:w="850" w:type="dxa"/>
              </w:tcPr>
            </w:tcPrChange>
          </w:tcPr>
          <w:p w14:paraId="1E03BCA9" w14:textId="5E19E576" w:rsidR="00B44F65" w:rsidRPr="00723197" w:rsidRDefault="00723197" w:rsidP="00723197">
            <w:pPr>
              <w:jc w:val="center"/>
              <w:rPr>
                <w:ins w:id="1301" w:author="Roger Granda" w:date="2015-03-18T22:48:00Z"/>
                <w:rStyle w:val="TextoCar"/>
                <w:rFonts w:eastAsiaTheme="minorHAnsi"/>
                <w:sz w:val="20"/>
                <w:szCs w:val="20"/>
              </w:rPr>
            </w:pPr>
            <w:ins w:id="1302" w:author="Roger Granda" w:date="2015-03-18T23:04:00Z">
              <w:r w:rsidRPr="00723197">
                <w:rPr>
                  <w:rStyle w:val="TextoCar"/>
                  <w:rFonts w:eastAsiaTheme="minorHAnsi"/>
                  <w:sz w:val="20"/>
                  <w:szCs w:val="20"/>
                </w:rPr>
                <w:t>3.08</w:t>
              </w:r>
            </w:ins>
          </w:p>
        </w:tc>
        <w:tc>
          <w:tcPr>
            <w:tcW w:w="993" w:type="dxa"/>
            <w:vAlign w:val="center"/>
            <w:tcPrChange w:id="1303" w:author="Roger Granda" w:date="2015-03-18T23:05:00Z">
              <w:tcPr>
                <w:tcW w:w="993" w:type="dxa"/>
                <w:gridSpan w:val="2"/>
                <w:vAlign w:val="center"/>
              </w:tcPr>
            </w:tcPrChange>
          </w:tcPr>
          <w:p w14:paraId="704880A7" w14:textId="0EB7033C" w:rsidR="00B44F65" w:rsidRPr="00723197" w:rsidRDefault="00B44F65">
            <w:pPr>
              <w:jc w:val="center"/>
              <w:rPr>
                <w:ins w:id="1304" w:author="Roger Granda" w:date="2015-03-18T19:32:00Z"/>
                <w:rStyle w:val="TextoCar"/>
                <w:rFonts w:eastAsiaTheme="minorHAnsi"/>
                <w:b/>
                <w:bCs/>
                <w:sz w:val="20"/>
                <w:szCs w:val="20"/>
              </w:rPr>
              <w:pPrChange w:id="1305" w:author="Roger Granda" w:date="2015-03-18T23:05:00Z">
                <w:pPr>
                  <w:pStyle w:val="Subtitulocapitulo"/>
                  <w:numPr>
                    <w:ilvl w:val="0"/>
                    <w:numId w:val="0"/>
                  </w:numPr>
                  <w:spacing w:line="240" w:lineRule="auto"/>
                  <w:ind w:left="0" w:firstLine="0"/>
                  <w:jc w:val="center"/>
                </w:pPr>
              </w:pPrChange>
            </w:pPr>
            <w:ins w:id="1306" w:author="Roger Granda" w:date="2015-03-18T20:01:00Z">
              <w:r w:rsidRPr="00723197">
                <w:rPr>
                  <w:rStyle w:val="TextoCar"/>
                  <w:rFonts w:eastAsiaTheme="minorHAnsi"/>
                  <w:sz w:val="20"/>
                  <w:szCs w:val="20"/>
                </w:rPr>
                <w:t>4</w:t>
              </w:r>
            </w:ins>
          </w:p>
        </w:tc>
        <w:tc>
          <w:tcPr>
            <w:tcW w:w="850" w:type="dxa"/>
            <w:vAlign w:val="center"/>
            <w:tcPrChange w:id="1307" w:author="Roger Granda" w:date="2015-03-18T23:05:00Z">
              <w:tcPr>
                <w:tcW w:w="850" w:type="dxa"/>
                <w:gridSpan w:val="2"/>
                <w:vAlign w:val="center"/>
              </w:tcPr>
            </w:tcPrChange>
          </w:tcPr>
          <w:p w14:paraId="287C8BE4" w14:textId="5CB2727B" w:rsidR="00B44F65" w:rsidRPr="00723197" w:rsidRDefault="00B44F65">
            <w:pPr>
              <w:jc w:val="center"/>
              <w:rPr>
                <w:ins w:id="1308" w:author="Roger Granda" w:date="2015-03-18T19:32:00Z"/>
                <w:rStyle w:val="TextoCar"/>
                <w:rFonts w:eastAsiaTheme="minorHAnsi"/>
                <w:sz w:val="20"/>
                <w:szCs w:val="20"/>
              </w:rPr>
              <w:pPrChange w:id="1309" w:author="Roger Granda" w:date="2015-03-18T23:05:00Z">
                <w:pPr>
                  <w:pStyle w:val="Subtitulocapitulo"/>
                  <w:numPr>
                    <w:ilvl w:val="0"/>
                    <w:numId w:val="0"/>
                  </w:numPr>
                  <w:spacing w:line="240" w:lineRule="auto"/>
                  <w:ind w:left="0" w:firstLine="0"/>
                  <w:jc w:val="center"/>
                </w:pPr>
              </w:pPrChange>
            </w:pPr>
            <w:ins w:id="1310" w:author="Roger Granda" w:date="2015-03-18T20:01:00Z">
              <w:r w:rsidRPr="00723197">
                <w:rPr>
                  <w:rStyle w:val="TextoCar"/>
                  <w:rFonts w:eastAsiaTheme="minorHAnsi"/>
                  <w:sz w:val="20"/>
                  <w:szCs w:val="20"/>
                </w:rPr>
                <w:t>4.25</w:t>
              </w:r>
            </w:ins>
          </w:p>
        </w:tc>
        <w:tc>
          <w:tcPr>
            <w:tcW w:w="1276" w:type="dxa"/>
            <w:vAlign w:val="center"/>
            <w:tcPrChange w:id="1311" w:author="Roger Granda" w:date="2015-03-18T23:05:00Z">
              <w:tcPr>
                <w:tcW w:w="1276" w:type="dxa"/>
                <w:gridSpan w:val="2"/>
                <w:vAlign w:val="center"/>
              </w:tcPr>
            </w:tcPrChange>
          </w:tcPr>
          <w:p w14:paraId="484CE708" w14:textId="77777777" w:rsidR="00B44F65" w:rsidRPr="00A47785" w:rsidRDefault="00B44F65">
            <w:pPr>
              <w:jc w:val="center"/>
              <w:rPr>
                <w:ins w:id="1312" w:author="Roger Granda" w:date="2015-03-18T19:57:00Z"/>
                <w:sz w:val="20"/>
                <w:szCs w:val="20"/>
              </w:rPr>
              <w:pPrChange w:id="1313" w:author="Roger Granda" w:date="2015-03-18T23:05:00Z">
                <w:pPr>
                  <w:pStyle w:val="Subtitulocapitulo"/>
                  <w:numPr>
                    <w:ilvl w:val="0"/>
                    <w:numId w:val="0"/>
                  </w:numPr>
                  <w:spacing w:line="240" w:lineRule="auto"/>
                  <w:ind w:left="0" w:firstLine="0"/>
                  <w:jc w:val="center"/>
                </w:pPr>
              </w:pPrChange>
            </w:pPr>
            <w:ins w:id="1314" w:author="Roger Granda" w:date="2015-03-18T19:40:00Z">
              <w:r w:rsidRPr="00723197">
                <w:rPr>
                  <w:rFonts w:ascii="Arial" w:hAnsi="Arial" w:cs="Arial"/>
                  <w:sz w:val="20"/>
                  <w:szCs w:val="20"/>
                  <w:rPrChange w:id="1315" w:author="Roger Granda" w:date="2015-03-18T23:05:00Z">
                    <w:rPr>
                      <w:b w:val="0"/>
                      <w:bCs w:val="0"/>
                      <w:sz w:val="20"/>
                      <w:szCs w:val="20"/>
                    </w:rPr>
                  </w:rPrChange>
                </w:rPr>
                <w:t>O4=O2</w:t>
              </w:r>
            </w:ins>
          </w:p>
          <w:p w14:paraId="4D0F822B" w14:textId="11F04E53" w:rsidR="00B44F65" w:rsidRPr="00A47785" w:rsidRDefault="00B44F65">
            <w:pPr>
              <w:jc w:val="center"/>
              <w:rPr>
                <w:ins w:id="1316" w:author="Roger Granda" w:date="2015-03-18T19:32:00Z"/>
                <w:sz w:val="20"/>
                <w:szCs w:val="20"/>
              </w:rPr>
              <w:pPrChange w:id="1317" w:author="Roger Granda" w:date="2015-03-18T23:05:00Z">
                <w:pPr>
                  <w:pStyle w:val="Subtitulocapitulo"/>
                  <w:numPr>
                    <w:ilvl w:val="0"/>
                    <w:numId w:val="0"/>
                  </w:numPr>
                  <w:spacing w:line="240" w:lineRule="auto"/>
                  <w:ind w:left="0" w:firstLine="0"/>
                  <w:jc w:val="center"/>
                </w:pPr>
              </w:pPrChange>
            </w:pPr>
            <w:ins w:id="1318" w:author="Roger Granda" w:date="2015-03-18T19:57:00Z">
              <w:r w:rsidRPr="00723197">
                <w:rPr>
                  <w:rFonts w:ascii="Arial" w:hAnsi="Arial" w:cs="Arial"/>
                  <w:sz w:val="20"/>
                  <w:szCs w:val="20"/>
                  <w:rPrChange w:id="1319" w:author="Roger Granda" w:date="2015-03-18T23:05:00Z">
                    <w:rPr>
                      <w:b w:val="0"/>
                      <w:bCs w:val="0"/>
                      <w:sz w:val="20"/>
                      <w:szCs w:val="20"/>
                    </w:rPr>
                  </w:rPrChange>
                </w:rPr>
                <w:t>Z=</w:t>
              </w:r>
            </w:ins>
            <w:ins w:id="1320" w:author="Roger Granda" w:date="2015-03-18T19:58:00Z">
              <w:r w:rsidRPr="00723197">
                <w:rPr>
                  <w:rFonts w:ascii="Arial" w:hAnsi="Arial" w:cs="Arial"/>
                  <w:sz w:val="20"/>
                  <w:szCs w:val="20"/>
                  <w:rPrChange w:id="1321" w:author="Roger Granda" w:date="2015-03-18T23:05:00Z">
                    <w:rPr>
                      <w:b w:val="0"/>
                      <w:bCs w:val="0"/>
                      <w:sz w:val="20"/>
                      <w:szCs w:val="20"/>
                    </w:rPr>
                  </w:rPrChange>
                </w:rPr>
                <w:t>-0.63, p=0.527</w:t>
              </w:r>
            </w:ins>
          </w:p>
        </w:tc>
        <w:tc>
          <w:tcPr>
            <w:tcW w:w="2126" w:type="dxa"/>
            <w:vAlign w:val="center"/>
            <w:tcPrChange w:id="1322" w:author="Roger Granda" w:date="2015-03-18T23:05:00Z">
              <w:tcPr>
                <w:tcW w:w="2126" w:type="dxa"/>
                <w:gridSpan w:val="2"/>
                <w:vAlign w:val="center"/>
              </w:tcPr>
            </w:tcPrChange>
          </w:tcPr>
          <w:p w14:paraId="2532CEA8" w14:textId="77777777" w:rsidR="00B44F65" w:rsidRPr="00A47785" w:rsidRDefault="00B44F65">
            <w:pPr>
              <w:jc w:val="center"/>
              <w:rPr>
                <w:ins w:id="1323" w:author="Roger Granda" w:date="2015-03-18T20:01:00Z"/>
                <w:sz w:val="20"/>
                <w:szCs w:val="20"/>
              </w:rPr>
              <w:pPrChange w:id="1324" w:author="Roger Granda" w:date="2015-03-18T23:05:00Z">
                <w:pPr>
                  <w:pStyle w:val="Subtitulocapitulo"/>
                  <w:numPr>
                    <w:ilvl w:val="0"/>
                    <w:numId w:val="0"/>
                  </w:numPr>
                  <w:spacing w:line="240" w:lineRule="auto"/>
                  <w:ind w:left="0" w:firstLine="0"/>
                  <w:jc w:val="center"/>
                </w:pPr>
              </w:pPrChange>
            </w:pPr>
            <w:ins w:id="1325" w:author="Roger Granda" w:date="2015-03-18T19:41:00Z">
              <w:r w:rsidRPr="00723197">
                <w:rPr>
                  <w:rFonts w:ascii="Arial" w:hAnsi="Arial" w:cs="Arial"/>
                  <w:sz w:val="20"/>
                  <w:szCs w:val="20"/>
                  <w:rPrChange w:id="1326" w:author="Roger Granda" w:date="2015-03-18T23:05:00Z">
                    <w:rPr>
                      <w:b w:val="0"/>
                      <w:bCs w:val="0"/>
                      <w:sz w:val="20"/>
                      <w:szCs w:val="20"/>
                    </w:rPr>
                  </w:rPrChange>
                </w:rPr>
                <w:t>O6=O</w:t>
              </w:r>
            </w:ins>
            <w:ins w:id="1327" w:author="Roger Granda" w:date="2015-03-18T19:42:00Z">
              <w:r w:rsidRPr="00723197">
                <w:rPr>
                  <w:rFonts w:ascii="Arial" w:hAnsi="Arial" w:cs="Arial"/>
                  <w:sz w:val="20"/>
                  <w:szCs w:val="20"/>
                  <w:rPrChange w:id="1328" w:author="Roger Granda" w:date="2015-03-18T23:05:00Z">
                    <w:rPr>
                      <w:b w:val="0"/>
                      <w:bCs w:val="0"/>
                      <w:sz w:val="20"/>
                      <w:szCs w:val="20"/>
                    </w:rPr>
                  </w:rPrChange>
                </w:rPr>
                <w:t>2</w:t>
              </w:r>
            </w:ins>
          </w:p>
          <w:p w14:paraId="67018B61" w14:textId="70BC8DC5" w:rsidR="00B44F65" w:rsidRPr="00A47785" w:rsidRDefault="00B44F65">
            <w:pPr>
              <w:jc w:val="center"/>
              <w:rPr>
                <w:ins w:id="1329" w:author="Roger Granda" w:date="2015-03-18T19:32:00Z"/>
                <w:sz w:val="20"/>
                <w:szCs w:val="20"/>
              </w:rPr>
              <w:pPrChange w:id="1330" w:author="Roger Granda" w:date="2015-03-18T23:05:00Z">
                <w:pPr>
                  <w:pStyle w:val="Subtitulocapitulo"/>
                  <w:numPr>
                    <w:ilvl w:val="0"/>
                    <w:numId w:val="0"/>
                  </w:numPr>
                  <w:spacing w:line="240" w:lineRule="auto"/>
                  <w:ind w:left="0" w:firstLine="0"/>
                  <w:jc w:val="center"/>
                </w:pPr>
              </w:pPrChange>
            </w:pPr>
            <w:ins w:id="1331" w:author="Roger Granda" w:date="2015-03-18T20:01:00Z">
              <w:r w:rsidRPr="00723197">
                <w:rPr>
                  <w:rFonts w:ascii="Arial" w:hAnsi="Arial" w:cs="Arial"/>
                  <w:sz w:val="20"/>
                  <w:szCs w:val="20"/>
                  <w:rPrChange w:id="1332" w:author="Roger Granda" w:date="2015-03-18T23:05:00Z">
                    <w:rPr>
                      <w:b w:val="0"/>
                      <w:bCs w:val="0"/>
                      <w:sz w:val="20"/>
                      <w:szCs w:val="20"/>
                    </w:rPr>
                  </w:rPrChange>
                </w:rPr>
                <w:t>Z=-2.</w:t>
              </w:r>
            </w:ins>
            <w:ins w:id="1333" w:author="Roger Granda" w:date="2015-03-18T20:16:00Z">
              <w:r w:rsidRPr="00723197">
                <w:rPr>
                  <w:rFonts w:ascii="Arial" w:hAnsi="Arial" w:cs="Arial"/>
                  <w:sz w:val="20"/>
                  <w:szCs w:val="20"/>
                  <w:rPrChange w:id="1334" w:author="Roger Granda" w:date="2015-03-18T23:05:00Z">
                    <w:rPr>
                      <w:b w:val="0"/>
                      <w:bCs w:val="0"/>
                      <w:sz w:val="20"/>
                      <w:szCs w:val="20"/>
                    </w:rPr>
                  </w:rPrChange>
                </w:rPr>
                <w:t>59</w:t>
              </w:r>
            </w:ins>
            <w:ins w:id="1335" w:author="Roger Granda" w:date="2015-03-18T20:01:00Z">
              <w:r w:rsidRPr="00723197">
                <w:rPr>
                  <w:rFonts w:ascii="Arial" w:hAnsi="Arial" w:cs="Arial"/>
                  <w:sz w:val="20"/>
                  <w:szCs w:val="20"/>
                  <w:rPrChange w:id="1336" w:author="Roger Granda" w:date="2015-03-18T23:05:00Z">
                    <w:rPr>
                      <w:b w:val="0"/>
                      <w:bCs w:val="0"/>
                      <w:sz w:val="20"/>
                      <w:szCs w:val="20"/>
                    </w:rPr>
                  </w:rPrChange>
                </w:rPr>
                <w:t>, p=0.01</w:t>
              </w:r>
            </w:ins>
          </w:p>
        </w:tc>
      </w:tr>
      <w:tr w:rsidR="00B44F65" w:rsidRPr="00676FAD" w14:paraId="107BC90F" w14:textId="77777777" w:rsidTr="00723197">
        <w:trPr>
          <w:gridBefore w:val="1"/>
          <w:wBefore w:w="216" w:type="dxa"/>
          <w:trHeight w:val="798"/>
          <w:ins w:id="1337" w:author="Roger Granda" w:date="2015-03-18T19:20:00Z"/>
          <w:trPrChange w:id="1338" w:author="Roger Granda" w:date="2015-03-18T23:05:00Z">
            <w:trPr>
              <w:gridBefore w:val="2"/>
              <w:wBefore w:w="216" w:type="dxa"/>
              <w:trHeight w:val="1316"/>
            </w:trPr>
          </w:trPrChange>
        </w:trPr>
        <w:tc>
          <w:tcPr>
            <w:tcW w:w="1636" w:type="dxa"/>
            <w:vMerge w:val="restart"/>
            <w:vAlign w:val="center"/>
            <w:tcPrChange w:id="1339" w:author="Roger Granda" w:date="2015-03-18T23:05:00Z">
              <w:tcPr>
                <w:tcW w:w="1199" w:type="dxa"/>
                <w:vMerge w:val="restart"/>
                <w:vAlign w:val="center"/>
              </w:tcPr>
            </w:tcPrChange>
          </w:tcPr>
          <w:p w14:paraId="02DED469" w14:textId="27114253" w:rsidR="00B44F65" w:rsidRPr="00A47785" w:rsidRDefault="00B44F65">
            <w:pPr>
              <w:rPr>
                <w:ins w:id="1340" w:author="Roger Granda" w:date="2015-03-18T19:20:00Z"/>
                <w:sz w:val="18"/>
                <w:szCs w:val="18"/>
              </w:rPr>
              <w:pPrChange w:id="1341" w:author="Roger Granda" w:date="2015-03-19T01:46:00Z">
                <w:pPr>
                  <w:pStyle w:val="Subtitulocapitulo"/>
                  <w:numPr>
                    <w:ilvl w:val="0"/>
                    <w:numId w:val="0"/>
                  </w:numPr>
                  <w:spacing w:line="276" w:lineRule="auto"/>
                  <w:ind w:left="0" w:firstLine="0"/>
                  <w:jc w:val="center"/>
                </w:pPr>
              </w:pPrChange>
            </w:pPr>
            <w:ins w:id="1342" w:author="Roger Granda" w:date="2015-03-18T19:22:00Z">
              <w:r w:rsidRPr="0059279C">
                <w:rPr>
                  <w:rFonts w:ascii="Arial" w:hAnsi="Arial" w:cs="Arial"/>
                  <w:b/>
                  <w:sz w:val="18"/>
                  <w:szCs w:val="18"/>
                  <w:rPrChange w:id="1343" w:author="Roger Granda" w:date="2015-03-18T20:31:00Z">
                    <w:rPr>
                      <w:bCs w:val="0"/>
                    </w:rPr>
                  </w:rPrChange>
                </w:rPr>
                <w:t>Capacidad  de herramientas  para reflejar el aporte real.</w:t>
              </w:r>
            </w:ins>
          </w:p>
        </w:tc>
        <w:tc>
          <w:tcPr>
            <w:tcW w:w="709" w:type="dxa"/>
            <w:vAlign w:val="center"/>
            <w:tcPrChange w:id="1344" w:author="Roger Granda" w:date="2015-03-18T23:05:00Z">
              <w:tcPr>
                <w:tcW w:w="1146" w:type="dxa"/>
                <w:gridSpan w:val="2"/>
                <w:vAlign w:val="center"/>
              </w:tcPr>
            </w:tcPrChange>
          </w:tcPr>
          <w:p w14:paraId="7961046F" w14:textId="1B350756" w:rsidR="00B44F65" w:rsidRPr="008932CC" w:rsidRDefault="00B44F65">
            <w:pPr>
              <w:jc w:val="center"/>
              <w:rPr>
                <w:ins w:id="1345" w:author="Roger Granda" w:date="2015-03-18T19:25:00Z"/>
                <w:b/>
                <w:sz w:val="20"/>
                <w:szCs w:val="20"/>
                <w:rPrChange w:id="1346" w:author="Roger Granda" w:date="2015-03-18T19:35:00Z">
                  <w:rPr>
                    <w:ins w:id="1347" w:author="Roger Granda" w:date="2015-03-18T19:25:00Z"/>
                    <w:b w:val="0"/>
                    <w:sz w:val="24"/>
                    <w:szCs w:val="24"/>
                  </w:rPr>
                </w:rPrChange>
              </w:rPr>
              <w:pPrChange w:id="1348" w:author="Roger Granda" w:date="2015-03-18T20:28:00Z">
                <w:pPr>
                  <w:pStyle w:val="Subtitulocapitulo"/>
                  <w:numPr>
                    <w:ilvl w:val="0"/>
                    <w:numId w:val="0"/>
                  </w:numPr>
                  <w:spacing w:line="276" w:lineRule="auto"/>
                  <w:ind w:left="0" w:firstLine="0"/>
                  <w:jc w:val="center"/>
                </w:pPr>
              </w:pPrChange>
            </w:pPr>
            <w:ins w:id="1349" w:author="Roger Granda" w:date="2015-03-18T19:36:00Z">
              <w:r w:rsidRPr="008932CC">
                <w:rPr>
                  <w:rFonts w:ascii="Arial" w:hAnsi="Arial" w:cs="Arial"/>
                  <w:b/>
                  <w:sz w:val="20"/>
                  <w:szCs w:val="20"/>
                </w:rPr>
                <w:t>Exp.</w:t>
              </w:r>
            </w:ins>
          </w:p>
        </w:tc>
        <w:tc>
          <w:tcPr>
            <w:tcW w:w="851" w:type="dxa"/>
            <w:vAlign w:val="center"/>
            <w:tcPrChange w:id="1350" w:author="Roger Granda" w:date="2015-03-18T23:05:00Z">
              <w:tcPr>
                <w:tcW w:w="851" w:type="dxa"/>
                <w:vAlign w:val="center"/>
              </w:tcPr>
            </w:tcPrChange>
          </w:tcPr>
          <w:p w14:paraId="3987739F" w14:textId="08BA6489" w:rsidR="00B44F65" w:rsidRPr="00723197" w:rsidRDefault="00B44F65">
            <w:pPr>
              <w:jc w:val="center"/>
              <w:rPr>
                <w:ins w:id="1351" w:author="Roger Granda" w:date="2015-03-18T19:20:00Z"/>
                <w:b/>
                <w:sz w:val="20"/>
                <w:szCs w:val="20"/>
                <w:rPrChange w:id="1352" w:author="Roger Granda" w:date="2015-03-18T23:05:00Z">
                  <w:rPr>
                    <w:ins w:id="1353" w:author="Roger Granda" w:date="2015-03-18T19:20:00Z"/>
                    <w:b w:val="0"/>
                    <w:sz w:val="24"/>
                    <w:szCs w:val="24"/>
                  </w:rPr>
                </w:rPrChange>
              </w:rPr>
              <w:pPrChange w:id="1354" w:author="Roger Granda" w:date="2015-03-18T23:05:00Z">
                <w:pPr>
                  <w:pStyle w:val="Subtitulocapitulo"/>
                  <w:numPr>
                    <w:ilvl w:val="0"/>
                    <w:numId w:val="0"/>
                  </w:numPr>
                  <w:spacing w:line="276" w:lineRule="auto"/>
                  <w:ind w:left="0" w:firstLine="0"/>
                  <w:jc w:val="center"/>
                </w:pPr>
              </w:pPrChange>
            </w:pPr>
            <w:ins w:id="1355" w:author="Roger Granda" w:date="2015-03-18T19:50:00Z">
              <w:r w:rsidRPr="00723197">
                <w:rPr>
                  <w:rFonts w:ascii="Arial" w:hAnsi="Arial" w:cs="Arial"/>
                  <w:sz w:val="20"/>
                  <w:szCs w:val="20"/>
                  <w:rPrChange w:id="1356" w:author="Roger Granda" w:date="2015-03-18T23:05:00Z">
                    <w:rPr>
                      <w:b w:val="0"/>
                      <w:bCs w:val="0"/>
                      <w:sz w:val="20"/>
                      <w:szCs w:val="20"/>
                    </w:rPr>
                  </w:rPrChange>
                </w:rPr>
                <w:t>4</w:t>
              </w:r>
            </w:ins>
          </w:p>
        </w:tc>
        <w:tc>
          <w:tcPr>
            <w:tcW w:w="708" w:type="dxa"/>
            <w:vAlign w:val="center"/>
            <w:tcPrChange w:id="1357" w:author="Roger Granda" w:date="2015-03-18T23:05:00Z">
              <w:tcPr>
                <w:tcW w:w="708" w:type="dxa"/>
                <w:gridSpan w:val="2"/>
                <w:vAlign w:val="center"/>
              </w:tcPr>
            </w:tcPrChange>
          </w:tcPr>
          <w:p w14:paraId="1C6B6C70" w14:textId="11EB22F6" w:rsidR="00B44F65" w:rsidRPr="00723197" w:rsidRDefault="00B44F65">
            <w:pPr>
              <w:jc w:val="center"/>
              <w:rPr>
                <w:ins w:id="1358" w:author="Roger Granda" w:date="2015-03-18T19:20:00Z"/>
                <w:b/>
                <w:sz w:val="20"/>
                <w:szCs w:val="20"/>
                <w:rPrChange w:id="1359" w:author="Roger Granda" w:date="2015-03-18T23:05:00Z">
                  <w:rPr>
                    <w:ins w:id="1360" w:author="Roger Granda" w:date="2015-03-18T19:20:00Z"/>
                    <w:b w:val="0"/>
                    <w:sz w:val="24"/>
                    <w:szCs w:val="24"/>
                  </w:rPr>
                </w:rPrChange>
              </w:rPr>
              <w:pPrChange w:id="1361" w:author="Roger Granda" w:date="2015-03-18T23:05:00Z">
                <w:pPr>
                  <w:pStyle w:val="Subtitulocapitulo"/>
                  <w:numPr>
                    <w:ilvl w:val="0"/>
                    <w:numId w:val="0"/>
                  </w:numPr>
                  <w:spacing w:line="276" w:lineRule="auto"/>
                  <w:ind w:left="0" w:firstLine="0"/>
                  <w:jc w:val="center"/>
                </w:pPr>
              </w:pPrChange>
            </w:pPr>
            <w:ins w:id="1362" w:author="Roger Granda" w:date="2015-03-18T19:49:00Z">
              <w:r w:rsidRPr="00723197">
                <w:rPr>
                  <w:rFonts w:ascii="Arial" w:hAnsi="Arial" w:cs="Arial"/>
                  <w:sz w:val="20"/>
                  <w:szCs w:val="20"/>
                  <w:rPrChange w:id="1363" w:author="Roger Granda" w:date="2015-03-18T23:05:00Z">
                    <w:rPr>
                      <w:b w:val="0"/>
                      <w:bCs w:val="0"/>
                      <w:sz w:val="20"/>
                      <w:szCs w:val="20"/>
                    </w:rPr>
                  </w:rPrChange>
                </w:rPr>
                <w:t>3.82</w:t>
              </w:r>
            </w:ins>
          </w:p>
        </w:tc>
        <w:tc>
          <w:tcPr>
            <w:tcW w:w="851" w:type="dxa"/>
            <w:vAlign w:val="center"/>
            <w:tcPrChange w:id="1364" w:author="Roger Granda" w:date="2015-03-18T23:05:00Z">
              <w:tcPr>
                <w:tcW w:w="851" w:type="dxa"/>
                <w:gridSpan w:val="2"/>
                <w:vAlign w:val="center"/>
              </w:tcPr>
            </w:tcPrChange>
          </w:tcPr>
          <w:p w14:paraId="602BCEB7" w14:textId="574860AB" w:rsidR="00B44F65" w:rsidRPr="00723197" w:rsidRDefault="00B44F65">
            <w:pPr>
              <w:jc w:val="center"/>
              <w:rPr>
                <w:ins w:id="1365" w:author="Roger Granda" w:date="2015-03-18T19:20:00Z"/>
                <w:b/>
                <w:sz w:val="20"/>
                <w:szCs w:val="20"/>
                <w:rPrChange w:id="1366" w:author="Roger Granda" w:date="2015-03-18T23:05:00Z">
                  <w:rPr>
                    <w:ins w:id="1367" w:author="Roger Granda" w:date="2015-03-18T19:20:00Z"/>
                    <w:b w:val="0"/>
                    <w:sz w:val="24"/>
                    <w:szCs w:val="24"/>
                  </w:rPr>
                </w:rPrChange>
              </w:rPr>
              <w:pPrChange w:id="1368" w:author="Roger Granda" w:date="2015-03-18T23:05:00Z">
                <w:pPr>
                  <w:pStyle w:val="Subtitulocapitulo"/>
                  <w:numPr>
                    <w:ilvl w:val="0"/>
                    <w:numId w:val="0"/>
                  </w:numPr>
                  <w:spacing w:line="276" w:lineRule="auto"/>
                  <w:ind w:left="0" w:firstLine="0"/>
                  <w:jc w:val="center"/>
                </w:pPr>
              </w:pPrChange>
            </w:pPr>
            <w:ins w:id="1369" w:author="Roger Granda" w:date="2015-03-18T19:50:00Z">
              <w:r w:rsidRPr="00723197">
                <w:rPr>
                  <w:rFonts w:ascii="Arial" w:hAnsi="Arial" w:cs="Arial"/>
                  <w:sz w:val="20"/>
                  <w:szCs w:val="20"/>
                  <w:rPrChange w:id="1370" w:author="Roger Granda" w:date="2015-03-18T23:05:00Z">
                    <w:rPr>
                      <w:b w:val="0"/>
                      <w:bCs w:val="0"/>
                      <w:sz w:val="20"/>
                      <w:szCs w:val="20"/>
                    </w:rPr>
                  </w:rPrChange>
                </w:rPr>
                <w:t>5</w:t>
              </w:r>
            </w:ins>
          </w:p>
        </w:tc>
        <w:tc>
          <w:tcPr>
            <w:tcW w:w="850" w:type="dxa"/>
            <w:vAlign w:val="center"/>
            <w:tcPrChange w:id="1371" w:author="Roger Granda" w:date="2015-03-18T23:05:00Z">
              <w:tcPr>
                <w:tcW w:w="850" w:type="dxa"/>
                <w:vAlign w:val="center"/>
              </w:tcPr>
            </w:tcPrChange>
          </w:tcPr>
          <w:p w14:paraId="0BA62E02" w14:textId="33193433" w:rsidR="00B44F65" w:rsidRPr="00723197" w:rsidRDefault="00B44F65">
            <w:pPr>
              <w:jc w:val="center"/>
              <w:rPr>
                <w:ins w:id="1372" w:author="Roger Granda" w:date="2015-03-18T19:20:00Z"/>
                <w:b/>
                <w:sz w:val="20"/>
                <w:szCs w:val="20"/>
                <w:rPrChange w:id="1373" w:author="Roger Granda" w:date="2015-03-18T23:05:00Z">
                  <w:rPr>
                    <w:ins w:id="1374" w:author="Roger Granda" w:date="2015-03-18T19:20:00Z"/>
                    <w:b w:val="0"/>
                    <w:sz w:val="24"/>
                    <w:szCs w:val="24"/>
                  </w:rPr>
                </w:rPrChange>
              </w:rPr>
              <w:pPrChange w:id="1375" w:author="Roger Granda" w:date="2015-03-18T23:05:00Z">
                <w:pPr>
                  <w:pStyle w:val="Subtitulocapitulo"/>
                  <w:numPr>
                    <w:ilvl w:val="0"/>
                    <w:numId w:val="0"/>
                  </w:numPr>
                  <w:spacing w:line="276" w:lineRule="auto"/>
                  <w:ind w:left="0" w:firstLine="0"/>
                  <w:jc w:val="center"/>
                </w:pPr>
              </w:pPrChange>
            </w:pPr>
            <w:ins w:id="1376" w:author="Roger Granda" w:date="2015-03-18T19:49:00Z">
              <w:r w:rsidRPr="00723197">
                <w:rPr>
                  <w:rFonts w:ascii="Arial" w:hAnsi="Arial" w:cs="Arial"/>
                  <w:sz w:val="20"/>
                  <w:szCs w:val="20"/>
                  <w:rPrChange w:id="1377" w:author="Roger Granda" w:date="2015-03-18T23:05:00Z">
                    <w:rPr>
                      <w:b w:val="0"/>
                      <w:bCs w:val="0"/>
                      <w:sz w:val="20"/>
                      <w:szCs w:val="20"/>
                    </w:rPr>
                  </w:rPrChange>
                </w:rPr>
                <w:t>4.91</w:t>
              </w:r>
            </w:ins>
          </w:p>
        </w:tc>
        <w:tc>
          <w:tcPr>
            <w:tcW w:w="851" w:type="dxa"/>
            <w:vAlign w:val="center"/>
            <w:tcPrChange w:id="1378" w:author="Roger Granda" w:date="2015-03-18T23:05:00Z">
              <w:tcPr>
                <w:tcW w:w="851" w:type="dxa"/>
                <w:gridSpan w:val="2"/>
              </w:tcPr>
            </w:tcPrChange>
          </w:tcPr>
          <w:p w14:paraId="6D72BF71" w14:textId="294E4A37" w:rsidR="00B44F65" w:rsidRPr="00723197" w:rsidRDefault="00723197" w:rsidP="00723197">
            <w:pPr>
              <w:jc w:val="center"/>
              <w:rPr>
                <w:ins w:id="1379" w:author="Roger Granda" w:date="2015-03-18T22:48:00Z"/>
                <w:rStyle w:val="TextoCar"/>
                <w:rFonts w:eastAsiaTheme="minorHAnsi"/>
                <w:sz w:val="20"/>
                <w:szCs w:val="20"/>
              </w:rPr>
            </w:pPr>
            <w:ins w:id="1380" w:author="Roger Granda" w:date="2015-03-18T23:02:00Z">
              <w:r w:rsidRPr="00723197">
                <w:rPr>
                  <w:rStyle w:val="TextoCar"/>
                  <w:rFonts w:eastAsiaTheme="minorHAnsi"/>
                  <w:sz w:val="20"/>
                  <w:szCs w:val="20"/>
                </w:rPr>
                <w:t>4</w:t>
              </w:r>
            </w:ins>
          </w:p>
        </w:tc>
        <w:tc>
          <w:tcPr>
            <w:tcW w:w="850" w:type="dxa"/>
            <w:vAlign w:val="center"/>
            <w:tcPrChange w:id="1381" w:author="Roger Granda" w:date="2015-03-18T23:05:00Z">
              <w:tcPr>
                <w:tcW w:w="850" w:type="dxa"/>
              </w:tcPr>
            </w:tcPrChange>
          </w:tcPr>
          <w:p w14:paraId="37405CC8" w14:textId="64CADF1D" w:rsidR="00B44F65" w:rsidRPr="00723197" w:rsidRDefault="00723197" w:rsidP="00723197">
            <w:pPr>
              <w:jc w:val="center"/>
              <w:rPr>
                <w:ins w:id="1382" w:author="Roger Granda" w:date="2015-03-18T22:48:00Z"/>
                <w:rStyle w:val="TextoCar"/>
                <w:rFonts w:eastAsiaTheme="minorHAnsi"/>
                <w:sz w:val="20"/>
                <w:szCs w:val="20"/>
              </w:rPr>
            </w:pPr>
            <w:ins w:id="1383" w:author="Roger Granda" w:date="2015-03-18T23:02:00Z">
              <w:r w:rsidRPr="00723197">
                <w:rPr>
                  <w:rStyle w:val="TextoCar"/>
                  <w:rFonts w:eastAsiaTheme="minorHAnsi"/>
                  <w:sz w:val="20"/>
                  <w:szCs w:val="20"/>
                </w:rPr>
                <w:t>4</w:t>
              </w:r>
            </w:ins>
          </w:p>
        </w:tc>
        <w:tc>
          <w:tcPr>
            <w:tcW w:w="993" w:type="dxa"/>
            <w:vAlign w:val="center"/>
            <w:tcPrChange w:id="1384" w:author="Roger Granda" w:date="2015-03-18T23:05:00Z">
              <w:tcPr>
                <w:tcW w:w="993" w:type="dxa"/>
                <w:gridSpan w:val="2"/>
                <w:vAlign w:val="center"/>
              </w:tcPr>
            </w:tcPrChange>
          </w:tcPr>
          <w:p w14:paraId="6C9C4896" w14:textId="10696B26" w:rsidR="00B44F65" w:rsidRPr="00723197" w:rsidRDefault="00B44F65">
            <w:pPr>
              <w:jc w:val="center"/>
              <w:rPr>
                <w:ins w:id="1385" w:author="Roger Granda" w:date="2015-03-18T19:22:00Z"/>
                <w:rStyle w:val="TextoCar"/>
                <w:rFonts w:eastAsiaTheme="minorHAnsi"/>
                <w:b/>
                <w:bCs/>
                <w:sz w:val="20"/>
                <w:szCs w:val="20"/>
                <w:rPrChange w:id="1386" w:author="Roger Granda" w:date="2015-03-18T23:05:00Z">
                  <w:rPr>
                    <w:ins w:id="1387" w:author="Roger Granda" w:date="2015-03-18T19:22:00Z"/>
                    <w:rStyle w:val="TextoCar"/>
                    <w:rFonts w:eastAsiaTheme="minorHAnsi"/>
                    <w:b w:val="0"/>
                    <w:bCs w:val="0"/>
                    <w:color w:val="auto"/>
                  </w:rPr>
                </w:rPrChange>
              </w:rPr>
              <w:pPrChange w:id="1388" w:author="Roger Granda" w:date="2015-03-18T23:05:00Z">
                <w:pPr>
                  <w:pStyle w:val="Subtitulocapitulo"/>
                  <w:numPr>
                    <w:ilvl w:val="0"/>
                    <w:numId w:val="0"/>
                  </w:numPr>
                  <w:spacing w:line="276" w:lineRule="auto"/>
                  <w:ind w:left="0" w:firstLine="0"/>
                  <w:jc w:val="center"/>
                </w:pPr>
              </w:pPrChange>
            </w:pPr>
            <w:ins w:id="1389" w:author="Roger Granda" w:date="2015-03-18T20:04:00Z">
              <w:r w:rsidRPr="00723197">
                <w:rPr>
                  <w:rStyle w:val="TextoCar"/>
                  <w:rFonts w:eastAsiaTheme="minorHAnsi"/>
                  <w:sz w:val="20"/>
                  <w:szCs w:val="20"/>
                </w:rPr>
                <w:t>5</w:t>
              </w:r>
            </w:ins>
          </w:p>
        </w:tc>
        <w:tc>
          <w:tcPr>
            <w:tcW w:w="850" w:type="dxa"/>
            <w:vAlign w:val="center"/>
            <w:tcPrChange w:id="1390" w:author="Roger Granda" w:date="2015-03-18T23:05:00Z">
              <w:tcPr>
                <w:tcW w:w="850" w:type="dxa"/>
                <w:gridSpan w:val="2"/>
                <w:vAlign w:val="center"/>
              </w:tcPr>
            </w:tcPrChange>
          </w:tcPr>
          <w:p w14:paraId="0866055A" w14:textId="277B3B51" w:rsidR="00B44F65" w:rsidRPr="00723197" w:rsidRDefault="00B44F65">
            <w:pPr>
              <w:jc w:val="center"/>
              <w:rPr>
                <w:ins w:id="1391" w:author="Roger Granda" w:date="2015-03-18T19:22:00Z"/>
                <w:rStyle w:val="TextoCar"/>
                <w:rFonts w:eastAsiaTheme="minorHAnsi"/>
                <w:b/>
                <w:sz w:val="20"/>
                <w:szCs w:val="20"/>
                <w:rPrChange w:id="1392" w:author="Roger Granda" w:date="2015-03-18T23:05:00Z">
                  <w:rPr>
                    <w:ins w:id="1393" w:author="Roger Granda" w:date="2015-03-18T19:22:00Z"/>
                    <w:rStyle w:val="TextoCar"/>
                    <w:rFonts w:eastAsiaTheme="minorHAnsi"/>
                    <w:b w:val="0"/>
                  </w:rPr>
                </w:rPrChange>
              </w:rPr>
              <w:pPrChange w:id="1394" w:author="Roger Granda" w:date="2015-03-18T23:05:00Z">
                <w:pPr>
                  <w:pStyle w:val="Subtitulocapitulo"/>
                  <w:numPr>
                    <w:ilvl w:val="0"/>
                    <w:numId w:val="0"/>
                  </w:numPr>
                  <w:spacing w:line="276" w:lineRule="auto"/>
                  <w:ind w:left="0" w:firstLine="0"/>
                  <w:jc w:val="center"/>
                </w:pPr>
              </w:pPrChange>
            </w:pPr>
            <w:ins w:id="1395" w:author="Roger Granda" w:date="2015-03-18T20:04:00Z">
              <w:r w:rsidRPr="00723197">
                <w:rPr>
                  <w:rStyle w:val="TextoCar"/>
                  <w:rFonts w:eastAsiaTheme="minorHAnsi"/>
                  <w:sz w:val="20"/>
                  <w:szCs w:val="20"/>
                </w:rPr>
                <w:t>4.2</w:t>
              </w:r>
            </w:ins>
            <w:ins w:id="1396" w:author="Roger Granda" w:date="2015-03-18T20:12:00Z">
              <w:r w:rsidRPr="00723197">
                <w:rPr>
                  <w:rStyle w:val="TextoCar"/>
                  <w:rFonts w:eastAsiaTheme="minorHAnsi"/>
                  <w:sz w:val="20"/>
                  <w:szCs w:val="20"/>
                </w:rPr>
                <w:t>0</w:t>
              </w:r>
            </w:ins>
          </w:p>
        </w:tc>
        <w:tc>
          <w:tcPr>
            <w:tcW w:w="1276" w:type="dxa"/>
            <w:vAlign w:val="center"/>
            <w:tcPrChange w:id="1397" w:author="Roger Granda" w:date="2015-03-18T23:05:00Z">
              <w:tcPr>
                <w:tcW w:w="1276" w:type="dxa"/>
                <w:gridSpan w:val="2"/>
                <w:vAlign w:val="center"/>
              </w:tcPr>
            </w:tcPrChange>
          </w:tcPr>
          <w:p w14:paraId="43E23D08" w14:textId="77777777" w:rsidR="00B44F65" w:rsidRPr="00A47785" w:rsidRDefault="00B44F65">
            <w:pPr>
              <w:jc w:val="center"/>
              <w:rPr>
                <w:ins w:id="1398" w:author="Roger Granda" w:date="2015-03-18T19:52:00Z"/>
                <w:sz w:val="20"/>
                <w:szCs w:val="20"/>
              </w:rPr>
              <w:pPrChange w:id="1399" w:author="Roger Granda" w:date="2015-03-18T23:05:00Z">
                <w:pPr>
                  <w:pStyle w:val="Subtitulocapitulo"/>
                  <w:numPr>
                    <w:ilvl w:val="0"/>
                    <w:numId w:val="0"/>
                  </w:numPr>
                  <w:spacing w:line="276" w:lineRule="auto"/>
                  <w:ind w:left="0" w:firstLine="0"/>
                  <w:jc w:val="center"/>
                </w:pPr>
              </w:pPrChange>
            </w:pPr>
            <w:ins w:id="1400" w:author="Roger Granda" w:date="2015-03-18T19:40:00Z">
              <w:r w:rsidRPr="00723197">
                <w:rPr>
                  <w:rFonts w:ascii="Arial" w:hAnsi="Arial" w:cs="Arial"/>
                  <w:sz w:val="20"/>
                  <w:szCs w:val="20"/>
                  <w:rPrChange w:id="1401" w:author="Roger Granda" w:date="2015-03-18T23:05:00Z">
                    <w:rPr>
                      <w:b w:val="0"/>
                      <w:bCs w:val="0"/>
                      <w:sz w:val="20"/>
                      <w:szCs w:val="20"/>
                    </w:rPr>
                  </w:rPrChange>
                </w:rPr>
                <w:t>O3=O1</w:t>
              </w:r>
            </w:ins>
          </w:p>
          <w:p w14:paraId="013FA8F2" w14:textId="4EF2B724" w:rsidR="00B44F65" w:rsidRPr="00723197" w:rsidRDefault="00B44F65">
            <w:pPr>
              <w:jc w:val="center"/>
              <w:rPr>
                <w:ins w:id="1402" w:author="Roger Granda" w:date="2015-03-18T19:20:00Z"/>
                <w:b/>
                <w:sz w:val="20"/>
                <w:szCs w:val="20"/>
                <w:rPrChange w:id="1403" w:author="Roger Granda" w:date="2015-03-18T23:05:00Z">
                  <w:rPr>
                    <w:ins w:id="1404" w:author="Roger Granda" w:date="2015-03-18T19:20:00Z"/>
                    <w:b w:val="0"/>
                    <w:sz w:val="24"/>
                    <w:szCs w:val="24"/>
                  </w:rPr>
                </w:rPrChange>
              </w:rPr>
              <w:pPrChange w:id="1405" w:author="Roger Granda" w:date="2015-03-18T23:05:00Z">
                <w:pPr>
                  <w:pStyle w:val="Subtitulocapitulo"/>
                  <w:numPr>
                    <w:ilvl w:val="0"/>
                    <w:numId w:val="0"/>
                  </w:numPr>
                  <w:spacing w:line="276" w:lineRule="auto"/>
                  <w:ind w:left="0" w:firstLine="0"/>
                  <w:jc w:val="center"/>
                </w:pPr>
              </w:pPrChange>
            </w:pPr>
            <w:ins w:id="1406" w:author="Roger Granda" w:date="2015-03-18T19:53:00Z">
              <w:r w:rsidRPr="00723197">
                <w:rPr>
                  <w:rFonts w:ascii="Arial" w:hAnsi="Arial" w:cs="Arial"/>
                  <w:sz w:val="20"/>
                  <w:szCs w:val="20"/>
                  <w:rPrChange w:id="1407" w:author="Roger Granda" w:date="2015-03-18T23:05:00Z">
                    <w:rPr>
                      <w:b w:val="0"/>
                      <w:bCs w:val="0"/>
                      <w:sz w:val="20"/>
                      <w:szCs w:val="20"/>
                    </w:rPr>
                  </w:rPrChange>
                </w:rPr>
                <w:t>Z=-2.97, p=0.003</w:t>
              </w:r>
            </w:ins>
          </w:p>
        </w:tc>
        <w:tc>
          <w:tcPr>
            <w:tcW w:w="2126" w:type="dxa"/>
            <w:vAlign w:val="center"/>
            <w:tcPrChange w:id="1408" w:author="Roger Granda" w:date="2015-03-18T23:05:00Z">
              <w:tcPr>
                <w:tcW w:w="2126" w:type="dxa"/>
                <w:gridSpan w:val="2"/>
                <w:vAlign w:val="center"/>
              </w:tcPr>
            </w:tcPrChange>
          </w:tcPr>
          <w:p w14:paraId="708342D4" w14:textId="77777777" w:rsidR="00B44F65" w:rsidRPr="00A47785" w:rsidRDefault="00B44F65">
            <w:pPr>
              <w:jc w:val="center"/>
              <w:rPr>
                <w:ins w:id="1409" w:author="Roger Granda" w:date="2015-03-18T20:05:00Z"/>
                <w:sz w:val="20"/>
                <w:szCs w:val="20"/>
              </w:rPr>
              <w:pPrChange w:id="1410" w:author="Roger Granda" w:date="2015-03-18T23:05:00Z">
                <w:pPr>
                  <w:pStyle w:val="Subtitulocapitulo"/>
                  <w:numPr>
                    <w:ilvl w:val="0"/>
                    <w:numId w:val="0"/>
                  </w:numPr>
                  <w:spacing w:line="276" w:lineRule="auto"/>
                  <w:ind w:left="0" w:firstLine="0"/>
                  <w:jc w:val="center"/>
                </w:pPr>
              </w:pPrChange>
            </w:pPr>
            <w:ins w:id="1411" w:author="Roger Granda" w:date="2015-03-18T19:41:00Z">
              <w:r w:rsidRPr="00723197">
                <w:rPr>
                  <w:rFonts w:ascii="Arial" w:hAnsi="Arial" w:cs="Arial"/>
                  <w:sz w:val="20"/>
                  <w:szCs w:val="20"/>
                  <w:rPrChange w:id="1412" w:author="Roger Granda" w:date="2015-03-18T23:05:00Z">
                    <w:rPr>
                      <w:b w:val="0"/>
                      <w:bCs w:val="0"/>
                      <w:sz w:val="20"/>
                      <w:szCs w:val="20"/>
                    </w:rPr>
                  </w:rPrChange>
                </w:rPr>
                <w:t>O5=O1</w:t>
              </w:r>
            </w:ins>
          </w:p>
          <w:p w14:paraId="0240F175" w14:textId="752AE1B9" w:rsidR="00B44F65" w:rsidRPr="00723197" w:rsidRDefault="00B44F65">
            <w:pPr>
              <w:jc w:val="center"/>
              <w:rPr>
                <w:ins w:id="1413" w:author="Roger Granda" w:date="2015-03-18T19:20:00Z"/>
                <w:b/>
                <w:sz w:val="20"/>
                <w:szCs w:val="20"/>
                <w:rPrChange w:id="1414" w:author="Roger Granda" w:date="2015-03-18T23:05:00Z">
                  <w:rPr>
                    <w:ins w:id="1415" w:author="Roger Granda" w:date="2015-03-18T19:20:00Z"/>
                    <w:b w:val="0"/>
                    <w:sz w:val="24"/>
                    <w:szCs w:val="24"/>
                  </w:rPr>
                </w:rPrChange>
              </w:rPr>
              <w:pPrChange w:id="1416" w:author="Roger Granda" w:date="2015-03-18T23:05:00Z">
                <w:pPr>
                  <w:pStyle w:val="Subtitulocapitulo"/>
                  <w:numPr>
                    <w:ilvl w:val="0"/>
                    <w:numId w:val="0"/>
                  </w:numPr>
                  <w:spacing w:line="276" w:lineRule="auto"/>
                  <w:ind w:left="0" w:firstLine="0"/>
                  <w:jc w:val="center"/>
                </w:pPr>
              </w:pPrChange>
            </w:pPr>
            <w:ins w:id="1417" w:author="Roger Granda" w:date="2015-03-18T20:05:00Z">
              <w:r w:rsidRPr="00723197">
                <w:rPr>
                  <w:rFonts w:ascii="Arial" w:hAnsi="Arial" w:cs="Arial"/>
                  <w:sz w:val="20"/>
                  <w:szCs w:val="20"/>
                  <w:rPrChange w:id="1418" w:author="Roger Granda" w:date="2015-03-18T23:05:00Z">
                    <w:rPr>
                      <w:b w:val="0"/>
                      <w:bCs w:val="0"/>
                      <w:sz w:val="20"/>
                      <w:szCs w:val="20"/>
                    </w:rPr>
                  </w:rPrChange>
                </w:rPr>
                <w:t>Z=-</w:t>
              </w:r>
            </w:ins>
            <w:ins w:id="1419" w:author="Roger Granda" w:date="2015-03-18T20:14:00Z">
              <w:r w:rsidRPr="00723197">
                <w:rPr>
                  <w:rFonts w:ascii="Arial" w:hAnsi="Arial" w:cs="Arial"/>
                  <w:sz w:val="20"/>
                  <w:szCs w:val="20"/>
                  <w:rPrChange w:id="1420" w:author="Roger Granda" w:date="2015-03-18T23:05:00Z">
                    <w:rPr>
                      <w:b w:val="0"/>
                      <w:bCs w:val="0"/>
                      <w:sz w:val="20"/>
                      <w:szCs w:val="20"/>
                    </w:rPr>
                  </w:rPrChange>
                </w:rPr>
                <w:t>1</w:t>
              </w:r>
            </w:ins>
            <w:ins w:id="1421" w:author="Roger Granda" w:date="2015-03-18T20:05:00Z">
              <w:r w:rsidRPr="00723197">
                <w:rPr>
                  <w:rFonts w:ascii="Arial" w:hAnsi="Arial" w:cs="Arial"/>
                  <w:sz w:val="20"/>
                  <w:szCs w:val="20"/>
                  <w:rPrChange w:id="1422" w:author="Roger Granda" w:date="2015-03-18T23:05:00Z">
                    <w:rPr>
                      <w:b w:val="0"/>
                      <w:bCs w:val="0"/>
                      <w:sz w:val="20"/>
                      <w:szCs w:val="20"/>
                    </w:rPr>
                  </w:rPrChange>
                </w:rPr>
                <w:t xml:space="preserve"> p=0.</w:t>
              </w:r>
            </w:ins>
            <w:ins w:id="1423" w:author="Roger Granda" w:date="2015-03-18T20:14:00Z">
              <w:r w:rsidRPr="00723197">
                <w:rPr>
                  <w:rFonts w:ascii="Arial" w:hAnsi="Arial" w:cs="Arial"/>
                  <w:sz w:val="20"/>
                  <w:szCs w:val="20"/>
                  <w:rPrChange w:id="1424" w:author="Roger Granda" w:date="2015-03-18T23:05:00Z">
                    <w:rPr>
                      <w:b w:val="0"/>
                      <w:bCs w:val="0"/>
                      <w:sz w:val="20"/>
                      <w:szCs w:val="20"/>
                    </w:rPr>
                  </w:rPrChange>
                </w:rPr>
                <w:t>317</w:t>
              </w:r>
            </w:ins>
          </w:p>
        </w:tc>
      </w:tr>
      <w:tr w:rsidR="00B44F65" w:rsidRPr="00676FAD" w14:paraId="6A76EE99" w14:textId="77777777" w:rsidTr="00723197">
        <w:trPr>
          <w:gridBefore w:val="1"/>
          <w:wBefore w:w="216" w:type="dxa"/>
          <w:trHeight w:val="683"/>
          <w:ins w:id="1425" w:author="Roger Granda" w:date="2015-03-18T19:32:00Z"/>
          <w:trPrChange w:id="1426" w:author="Roger Granda" w:date="2015-03-18T23:05:00Z">
            <w:trPr>
              <w:gridBefore w:val="2"/>
              <w:wBefore w:w="216" w:type="dxa"/>
              <w:trHeight w:val="1270"/>
            </w:trPr>
          </w:trPrChange>
        </w:trPr>
        <w:tc>
          <w:tcPr>
            <w:tcW w:w="1636" w:type="dxa"/>
            <w:vMerge/>
            <w:vAlign w:val="center"/>
            <w:tcPrChange w:id="1427" w:author="Roger Granda" w:date="2015-03-18T23:05:00Z">
              <w:tcPr>
                <w:tcW w:w="1199" w:type="dxa"/>
                <w:vMerge/>
                <w:vAlign w:val="center"/>
              </w:tcPr>
            </w:tcPrChange>
          </w:tcPr>
          <w:p w14:paraId="7299D8B7" w14:textId="77777777" w:rsidR="00B44F65" w:rsidRPr="0059279C" w:rsidRDefault="00B44F65">
            <w:pPr>
              <w:rPr>
                <w:ins w:id="1428" w:author="Roger Granda" w:date="2015-03-18T19:32:00Z"/>
                <w:b/>
                <w:sz w:val="18"/>
                <w:szCs w:val="18"/>
                <w:rPrChange w:id="1429" w:author="Roger Granda" w:date="2015-03-18T20:31:00Z">
                  <w:rPr>
                    <w:ins w:id="1430" w:author="Roger Granda" w:date="2015-03-18T19:32:00Z"/>
                    <w:b w:val="0"/>
                    <w:sz w:val="20"/>
                    <w:szCs w:val="20"/>
                  </w:rPr>
                </w:rPrChange>
              </w:rPr>
              <w:pPrChange w:id="1431" w:author="Roger Granda" w:date="2015-03-18T20:28:00Z">
                <w:pPr>
                  <w:pStyle w:val="Subtitulocapitulo"/>
                  <w:numPr>
                    <w:ilvl w:val="0"/>
                    <w:numId w:val="0"/>
                  </w:numPr>
                  <w:spacing w:line="240" w:lineRule="auto"/>
                  <w:ind w:left="0" w:firstLine="0"/>
                  <w:jc w:val="center"/>
                </w:pPr>
              </w:pPrChange>
            </w:pPr>
          </w:p>
        </w:tc>
        <w:tc>
          <w:tcPr>
            <w:tcW w:w="709" w:type="dxa"/>
            <w:vAlign w:val="center"/>
            <w:tcPrChange w:id="1432" w:author="Roger Granda" w:date="2015-03-18T23:05:00Z">
              <w:tcPr>
                <w:tcW w:w="1146" w:type="dxa"/>
                <w:gridSpan w:val="2"/>
                <w:vAlign w:val="center"/>
              </w:tcPr>
            </w:tcPrChange>
          </w:tcPr>
          <w:p w14:paraId="131BDB8B" w14:textId="5C674047" w:rsidR="00B44F65" w:rsidRPr="00A47785" w:rsidRDefault="00B44F65">
            <w:pPr>
              <w:jc w:val="center"/>
              <w:rPr>
                <w:ins w:id="1433" w:author="Roger Granda" w:date="2015-03-18T19:32:00Z"/>
                <w:sz w:val="20"/>
                <w:szCs w:val="20"/>
              </w:rPr>
              <w:pPrChange w:id="1434" w:author="Roger Granda" w:date="2015-03-18T20:28:00Z">
                <w:pPr>
                  <w:pStyle w:val="Subtitulocapitulo"/>
                  <w:numPr>
                    <w:ilvl w:val="0"/>
                    <w:numId w:val="0"/>
                  </w:numPr>
                  <w:spacing w:line="240" w:lineRule="auto"/>
                  <w:ind w:left="0" w:firstLine="0"/>
                  <w:jc w:val="center"/>
                </w:pPr>
              </w:pPrChange>
            </w:pPr>
            <w:ins w:id="1435" w:author="Roger Granda" w:date="2015-03-18T19:36:00Z">
              <w:r>
                <w:rPr>
                  <w:rFonts w:ascii="Arial" w:hAnsi="Arial" w:cs="Arial"/>
                  <w:b/>
                  <w:sz w:val="20"/>
                  <w:szCs w:val="20"/>
                </w:rPr>
                <w:t>Ctrl.</w:t>
              </w:r>
            </w:ins>
          </w:p>
        </w:tc>
        <w:tc>
          <w:tcPr>
            <w:tcW w:w="851" w:type="dxa"/>
            <w:vAlign w:val="center"/>
            <w:tcPrChange w:id="1436" w:author="Roger Granda" w:date="2015-03-18T23:05:00Z">
              <w:tcPr>
                <w:tcW w:w="851" w:type="dxa"/>
                <w:vAlign w:val="center"/>
              </w:tcPr>
            </w:tcPrChange>
          </w:tcPr>
          <w:p w14:paraId="2EC22F1A" w14:textId="567B63C1" w:rsidR="00B44F65" w:rsidRPr="00A47785" w:rsidRDefault="00B44F65">
            <w:pPr>
              <w:jc w:val="center"/>
              <w:rPr>
                <w:ins w:id="1437" w:author="Roger Granda" w:date="2015-03-18T19:32:00Z"/>
                <w:sz w:val="20"/>
                <w:szCs w:val="20"/>
              </w:rPr>
              <w:pPrChange w:id="1438" w:author="Roger Granda" w:date="2015-03-18T23:05:00Z">
                <w:pPr>
                  <w:pStyle w:val="Subtitulocapitulo"/>
                  <w:numPr>
                    <w:ilvl w:val="0"/>
                    <w:numId w:val="0"/>
                  </w:numPr>
                  <w:spacing w:line="240" w:lineRule="auto"/>
                  <w:ind w:left="0" w:firstLine="0"/>
                  <w:jc w:val="center"/>
                </w:pPr>
              </w:pPrChange>
            </w:pPr>
            <w:ins w:id="1439" w:author="Roger Granda" w:date="2015-03-18T19:56:00Z">
              <w:r w:rsidRPr="00723197">
                <w:rPr>
                  <w:rFonts w:ascii="Arial" w:hAnsi="Arial" w:cs="Arial"/>
                  <w:sz w:val="20"/>
                  <w:szCs w:val="20"/>
                  <w:rPrChange w:id="1440" w:author="Roger Granda" w:date="2015-03-18T23:05:00Z">
                    <w:rPr>
                      <w:bCs w:val="0"/>
                      <w:sz w:val="20"/>
                      <w:szCs w:val="20"/>
                    </w:rPr>
                  </w:rPrChange>
                </w:rPr>
                <w:t>4</w:t>
              </w:r>
            </w:ins>
          </w:p>
        </w:tc>
        <w:tc>
          <w:tcPr>
            <w:tcW w:w="708" w:type="dxa"/>
            <w:vAlign w:val="center"/>
            <w:tcPrChange w:id="1441" w:author="Roger Granda" w:date="2015-03-18T23:05:00Z">
              <w:tcPr>
                <w:tcW w:w="708" w:type="dxa"/>
                <w:gridSpan w:val="2"/>
                <w:vAlign w:val="center"/>
              </w:tcPr>
            </w:tcPrChange>
          </w:tcPr>
          <w:p w14:paraId="6A95B67C" w14:textId="09A0862F" w:rsidR="00B44F65" w:rsidRPr="00A47785" w:rsidRDefault="00B44F65">
            <w:pPr>
              <w:jc w:val="center"/>
              <w:rPr>
                <w:ins w:id="1442" w:author="Roger Granda" w:date="2015-03-18T19:32:00Z"/>
                <w:sz w:val="20"/>
                <w:szCs w:val="20"/>
              </w:rPr>
              <w:pPrChange w:id="1443" w:author="Roger Granda" w:date="2015-03-18T23:05:00Z">
                <w:pPr>
                  <w:pStyle w:val="Subtitulocapitulo"/>
                  <w:numPr>
                    <w:ilvl w:val="0"/>
                    <w:numId w:val="0"/>
                  </w:numPr>
                  <w:spacing w:line="240" w:lineRule="auto"/>
                  <w:ind w:left="0" w:firstLine="0"/>
                  <w:jc w:val="center"/>
                </w:pPr>
              </w:pPrChange>
            </w:pPr>
            <w:ins w:id="1444" w:author="Roger Granda" w:date="2015-03-18T19:56:00Z">
              <w:r w:rsidRPr="00723197">
                <w:rPr>
                  <w:rFonts w:ascii="Arial" w:hAnsi="Arial" w:cs="Arial"/>
                  <w:sz w:val="20"/>
                  <w:szCs w:val="20"/>
                  <w:rPrChange w:id="1445" w:author="Roger Granda" w:date="2015-03-18T23:05:00Z">
                    <w:rPr>
                      <w:bCs w:val="0"/>
                      <w:sz w:val="20"/>
                      <w:szCs w:val="20"/>
                    </w:rPr>
                  </w:rPrChange>
                </w:rPr>
                <w:t>3.91</w:t>
              </w:r>
            </w:ins>
          </w:p>
        </w:tc>
        <w:tc>
          <w:tcPr>
            <w:tcW w:w="851" w:type="dxa"/>
            <w:vAlign w:val="center"/>
            <w:tcPrChange w:id="1446" w:author="Roger Granda" w:date="2015-03-18T23:05:00Z">
              <w:tcPr>
                <w:tcW w:w="851" w:type="dxa"/>
                <w:gridSpan w:val="2"/>
                <w:vAlign w:val="center"/>
              </w:tcPr>
            </w:tcPrChange>
          </w:tcPr>
          <w:p w14:paraId="0C869C2D" w14:textId="22C097E9" w:rsidR="00B44F65" w:rsidRPr="00A47785" w:rsidRDefault="00B44F65">
            <w:pPr>
              <w:jc w:val="center"/>
              <w:rPr>
                <w:ins w:id="1447" w:author="Roger Granda" w:date="2015-03-18T19:32:00Z"/>
                <w:sz w:val="20"/>
                <w:szCs w:val="20"/>
              </w:rPr>
              <w:pPrChange w:id="1448" w:author="Roger Granda" w:date="2015-03-18T23:05:00Z">
                <w:pPr>
                  <w:pStyle w:val="Subtitulocapitulo"/>
                  <w:numPr>
                    <w:ilvl w:val="0"/>
                    <w:numId w:val="0"/>
                  </w:numPr>
                  <w:spacing w:line="240" w:lineRule="auto"/>
                  <w:ind w:left="0" w:firstLine="0"/>
                  <w:jc w:val="center"/>
                </w:pPr>
              </w:pPrChange>
            </w:pPr>
            <w:ins w:id="1449" w:author="Roger Granda" w:date="2015-03-18T19:56:00Z">
              <w:r w:rsidRPr="00723197">
                <w:rPr>
                  <w:rFonts w:ascii="Arial" w:hAnsi="Arial" w:cs="Arial"/>
                  <w:sz w:val="20"/>
                  <w:szCs w:val="20"/>
                  <w:rPrChange w:id="1450" w:author="Roger Granda" w:date="2015-03-18T23:05:00Z">
                    <w:rPr>
                      <w:bCs w:val="0"/>
                      <w:sz w:val="20"/>
                      <w:szCs w:val="20"/>
                    </w:rPr>
                  </w:rPrChange>
                </w:rPr>
                <w:t>4</w:t>
              </w:r>
            </w:ins>
          </w:p>
        </w:tc>
        <w:tc>
          <w:tcPr>
            <w:tcW w:w="850" w:type="dxa"/>
            <w:vAlign w:val="center"/>
            <w:tcPrChange w:id="1451" w:author="Roger Granda" w:date="2015-03-18T23:05:00Z">
              <w:tcPr>
                <w:tcW w:w="850" w:type="dxa"/>
                <w:vAlign w:val="center"/>
              </w:tcPr>
            </w:tcPrChange>
          </w:tcPr>
          <w:p w14:paraId="232217C2" w14:textId="5E65B850" w:rsidR="00B44F65" w:rsidRPr="00A47785" w:rsidRDefault="00B44F65">
            <w:pPr>
              <w:jc w:val="center"/>
              <w:rPr>
                <w:ins w:id="1452" w:author="Roger Granda" w:date="2015-03-18T19:32:00Z"/>
                <w:sz w:val="20"/>
                <w:szCs w:val="20"/>
              </w:rPr>
              <w:pPrChange w:id="1453" w:author="Roger Granda" w:date="2015-03-18T23:05:00Z">
                <w:pPr>
                  <w:pStyle w:val="Subtitulocapitulo"/>
                  <w:numPr>
                    <w:ilvl w:val="0"/>
                    <w:numId w:val="0"/>
                  </w:numPr>
                  <w:spacing w:line="240" w:lineRule="auto"/>
                  <w:ind w:left="0" w:firstLine="0"/>
                  <w:jc w:val="center"/>
                </w:pPr>
              </w:pPrChange>
            </w:pPr>
            <w:ins w:id="1454" w:author="Roger Granda" w:date="2015-03-18T19:56:00Z">
              <w:r w:rsidRPr="00723197">
                <w:rPr>
                  <w:rFonts w:ascii="Arial" w:hAnsi="Arial" w:cs="Arial"/>
                  <w:sz w:val="20"/>
                  <w:szCs w:val="20"/>
                  <w:rPrChange w:id="1455" w:author="Roger Granda" w:date="2015-03-18T23:05:00Z">
                    <w:rPr>
                      <w:bCs w:val="0"/>
                      <w:sz w:val="20"/>
                      <w:szCs w:val="20"/>
                    </w:rPr>
                  </w:rPrChange>
                </w:rPr>
                <w:t>3.67</w:t>
              </w:r>
            </w:ins>
          </w:p>
        </w:tc>
        <w:tc>
          <w:tcPr>
            <w:tcW w:w="851" w:type="dxa"/>
            <w:vAlign w:val="center"/>
            <w:tcPrChange w:id="1456" w:author="Roger Granda" w:date="2015-03-18T23:05:00Z">
              <w:tcPr>
                <w:tcW w:w="851" w:type="dxa"/>
                <w:gridSpan w:val="2"/>
              </w:tcPr>
            </w:tcPrChange>
          </w:tcPr>
          <w:p w14:paraId="50FFF9BC" w14:textId="30221420" w:rsidR="00B44F65" w:rsidRPr="00723197" w:rsidRDefault="00723197" w:rsidP="00723197">
            <w:pPr>
              <w:jc w:val="center"/>
              <w:rPr>
                <w:ins w:id="1457" w:author="Roger Granda" w:date="2015-03-18T22:48:00Z"/>
                <w:rStyle w:val="TextoCar"/>
                <w:rFonts w:eastAsiaTheme="minorHAnsi"/>
                <w:sz w:val="20"/>
                <w:szCs w:val="20"/>
              </w:rPr>
            </w:pPr>
            <w:ins w:id="1458" w:author="Roger Granda" w:date="2015-03-18T23:05:00Z">
              <w:r w:rsidRPr="00723197">
                <w:rPr>
                  <w:rStyle w:val="TextoCar"/>
                  <w:rFonts w:eastAsiaTheme="minorHAnsi"/>
                  <w:sz w:val="20"/>
                  <w:szCs w:val="20"/>
                </w:rPr>
                <w:t>4</w:t>
              </w:r>
            </w:ins>
          </w:p>
        </w:tc>
        <w:tc>
          <w:tcPr>
            <w:tcW w:w="850" w:type="dxa"/>
            <w:vAlign w:val="center"/>
            <w:tcPrChange w:id="1459" w:author="Roger Granda" w:date="2015-03-18T23:05:00Z">
              <w:tcPr>
                <w:tcW w:w="850" w:type="dxa"/>
              </w:tcPr>
            </w:tcPrChange>
          </w:tcPr>
          <w:p w14:paraId="5F5C93A6" w14:textId="4AE1CF95" w:rsidR="00B44F65" w:rsidRPr="00723197" w:rsidRDefault="00723197" w:rsidP="00723197">
            <w:pPr>
              <w:jc w:val="center"/>
              <w:rPr>
                <w:ins w:id="1460" w:author="Roger Granda" w:date="2015-03-18T22:48:00Z"/>
                <w:rStyle w:val="TextoCar"/>
                <w:rFonts w:eastAsiaTheme="minorHAnsi"/>
                <w:sz w:val="20"/>
                <w:szCs w:val="20"/>
              </w:rPr>
            </w:pPr>
            <w:ins w:id="1461" w:author="Roger Granda" w:date="2015-03-18T23:05:00Z">
              <w:r w:rsidRPr="00723197">
                <w:rPr>
                  <w:rStyle w:val="TextoCar"/>
                  <w:rFonts w:eastAsiaTheme="minorHAnsi"/>
                  <w:sz w:val="20"/>
                  <w:szCs w:val="20"/>
                </w:rPr>
                <w:t>3.75</w:t>
              </w:r>
            </w:ins>
          </w:p>
        </w:tc>
        <w:tc>
          <w:tcPr>
            <w:tcW w:w="993" w:type="dxa"/>
            <w:vAlign w:val="center"/>
            <w:tcPrChange w:id="1462" w:author="Roger Granda" w:date="2015-03-18T23:05:00Z">
              <w:tcPr>
                <w:tcW w:w="993" w:type="dxa"/>
                <w:gridSpan w:val="2"/>
                <w:vAlign w:val="center"/>
              </w:tcPr>
            </w:tcPrChange>
          </w:tcPr>
          <w:p w14:paraId="6DF623CC" w14:textId="3B34458A" w:rsidR="00B44F65" w:rsidRPr="00723197" w:rsidRDefault="00B44F65">
            <w:pPr>
              <w:jc w:val="center"/>
              <w:rPr>
                <w:ins w:id="1463" w:author="Roger Granda" w:date="2015-03-18T19:32:00Z"/>
                <w:rStyle w:val="TextoCar"/>
                <w:rFonts w:eastAsiaTheme="minorHAnsi"/>
                <w:b/>
                <w:bCs/>
                <w:sz w:val="20"/>
                <w:szCs w:val="20"/>
              </w:rPr>
              <w:pPrChange w:id="1464" w:author="Roger Granda" w:date="2015-03-18T23:05:00Z">
                <w:pPr>
                  <w:pStyle w:val="Subtitulocapitulo"/>
                  <w:numPr>
                    <w:ilvl w:val="0"/>
                    <w:numId w:val="0"/>
                  </w:numPr>
                  <w:spacing w:line="240" w:lineRule="auto"/>
                  <w:ind w:left="0" w:firstLine="0"/>
                  <w:jc w:val="center"/>
                </w:pPr>
              </w:pPrChange>
            </w:pPr>
            <w:ins w:id="1465" w:author="Roger Granda" w:date="2015-03-18T20:01:00Z">
              <w:r w:rsidRPr="00723197">
                <w:rPr>
                  <w:rStyle w:val="TextoCar"/>
                  <w:rFonts w:eastAsiaTheme="minorHAnsi"/>
                  <w:sz w:val="20"/>
                  <w:szCs w:val="20"/>
                </w:rPr>
                <w:t>4</w:t>
              </w:r>
            </w:ins>
          </w:p>
        </w:tc>
        <w:tc>
          <w:tcPr>
            <w:tcW w:w="850" w:type="dxa"/>
            <w:vAlign w:val="center"/>
            <w:tcPrChange w:id="1466" w:author="Roger Granda" w:date="2015-03-18T23:05:00Z">
              <w:tcPr>
                <w:tcW w:w="850" w:type="dxa"/>
                <w:gridSpan w:val="2"/>
                <w:vAlign w:val="center"/>
              </w:tcPr>
            </w:tcPrChange>
          </w:tcPr>
          <w:p w14:paraId="16C83D67" w14:textId="72810B10" w:rsidR="00B44F65" w:rsidRPr="00723197" w:rsidRDefault="00B44F65">
            <w:pPr>
              <w:jc w:val="center"/>
              <w:rPr>
                <w:ins w:id="1467" w:author="Roger Granda" w:date="2015-03-18T19:32:00Z"/>
                <w:rStyle w:val="TextoCar"/>
                <w:rFonts w:eastAsiaTheme="minorHAnsi"/>
                <w:sz w:val="20"/>
                <w:szCs w:val="20"/>
              </w:rPr>
              <w:pPrChange w:id="1468" w:author="Roger Granda" w:date="2015-03-18T23:05:00Z">
                <w:pPr>
                  <w:pStyle w:val="Subtitulocapitulo"/>
                  <w:numPr>
                    <w:ilvl w:val="0"/>
                    <w:numId w:val="0"/>
                  </w:numPr>
                  <w:spacing w:line="240" w:lineRule="auto"/>
                  <w:ind w:left="0" w:firstLine="0"/>
                  <w:jc w:val="center"/>
                </w:pPr>
              </w:pPrChange>
            </w:pPr>
            <w:ins w:id="1469" w:author="Roger Granda" w:date="2015-03-18T20:15:00Z">
              <w:r w:rsidRPr="00723197">
                <w:rPr>
                  <w:rStyle w:val="TextoCar"/>
                  <w:rFonts w:eastAsiaTheme="minorHAnsi"/>
                  <w:sz w:val="20"/>
                  <w:szCs w:val="20"/>
                </w:rPr>
                <w:t>4.08</w:t>
              </w:r>
            </w:ins>
          </w:p>
        </w:tc>
        <w:tc>
          <w:tcPr>
            <w:tcW w:w="1276" w:type="dxa"/>
            <w:vAlign w:val="center"/>
            <w:tcPrChange w:id="1470" w:author="Roger Granda" w:date="2015-03-18T23:05:00Z">
              <w:tcPr>
                <w:tcW w:w="1276" w:type="dxa"/>
                <w:gridSpan w:val="2"/>
                <w:vAlign w:val="center"/>
              </w:tcPr>
            </w:tcPrChange>
          </w:tcPr>
          <w:p w14:paraId="342A5753" w14:textId="77777777" w:rsidR="00B44F65" w:rsidRPr="00A47785" w:rsidRDefault="00B44F65">
            <w:pPr>
              <w:jc w:val="center"/>
              <w:rPr>
                <w:ins w:id="1471" w:author="Roger Granda" w:date="2015-03-18T19:58:00Z"/>
                <w:sz w:val="20"/>
                <w:szCs w:val="20"/>
              </w:rPr>
              <w:pPrChange w:id="1472" w:author="Roger Granda" w:date="2015-03-18T23:05:00Z">
                <w:pPr>
                  <w:pStyle w:val="Subtitulocapitulo"/>
                  <w:numPr>
                    <w:ilvl w:val="0"/>
                    <w:numId w:val="0"/>
                  </w:numPr>
                  <w:spacing w:line="240" w:lineRule="auto"/>
                  <w:ind w:left="0" w:firstLine="0"/>
                  <w:jc w:val="center"/>
                </w:pPr>
              </w:pPrChange>
            </w:pPr>
            <w:ins w:id="1473" w:author="Roger Granda" w:date="2015-03-18T19:41:00Z">
              <w:r w:rsidRPr="00723197">
                <w:rPr>
                  <w:rFonts w:ascii="Arial" w:hAnsi="Arial" w:cs="Arial"/>
                  <w:sz w:val="20"/>
                  <w:szCs w:val="20"/>
                  <w:rPrChange w:id="1474" w:author="Roger Granda" w:date="2015-03-18T23:05:00Z">
                    <w:rPr>
                      <w:b w:val="0"/>
                      <w:bCs w:val="0"/>
                      <w:sz w:val="20"/>
                      <w:szCs w:val="20"/>
                    </w:rPr>
                  </w:rPrChange>
                </w:rPr>
                <w:t>O4=O2</w:t>
              </w:r>
            </w:ins>
          </w:p>
          <w:p w14:paraId="1AE8484D" w14:textId="262F59C4" w:rsidR="00B44F65" w:rsidRPr="00A47785" w:rsidRDefault="00B44F65">
            <w:pPr>
              <w:jc w:val="center"/>
              <w:rPr>
                <w:ins w:id="1475" w:author="Roger Granda" w:date="2015-03-18T19:32:00Z"/>
                <w:sz w:val="20"/>
                <w:szCs w:val="20"/>
              </w:rPr>
              <w:pPrChange w:id="1476" w:author="Roger Granda" w:date="2015-03-18T23:05:00Z">
                <w:pPr>
                  <w:pStyle w:val="Subtitulocapitulo"/>
                  <w:numPr>
                    <w:ilvl w:val="0"/>
                    <w:numId w:val="0"/>
                  </w:numPr>
                  <w:spacing w:line="240" w:lineRule="auto"/>
                  <w:ind w:left="0" w:firstLine="0"/>
                  <w:jc w:val="center"/>
                </w:pPr>
              </w:pPrChange>
            </w:pPr>
            <w:ins w:id="1477" w:author="Roger Granda" w:date="2015-03-18T19:58:00Z">
              <w:r w:rsidRPr="00723197">
                <w:rPr>
                  <w:rFonts w:ascii="Arial" w:hAnsi="Arial" w:cs="Arial"/>
                  <w:sz w:val="20"/>
                  <w:szCs w:val="20"/>
                  <w:rPrChange w:id="1478" w:author="Roger Granda" w:date="2015-03-18T23:05:00Z">
                    <w:rPr>
                      <w:b w:val="0"/>
                      <w:bCs w:val="0"/>
                      <w:sz w:val="20"/>
                      <w:szCs w:val="20"/>
                    </w:rPr>
                  </w:rPrChange>
                </w:rPr>
                <w:t>Z=-1.19, p= 0.234</w:t>
              </w:r>
            </w:ins>
          </w:p>
        </w:tc>
        <w:tc>
          <w:tcPr>
            <w:tcW w:w="2126" w:type="dxa"/>
            <w:vAlign w:val="center"/>
            <w:tcPrChange w:id="1479" w:author="Roger Granda" w:date="2015-03-18T23:05:00Z">
              <w:tcPr>
                <w:tcW w:w="2126" w:type="dxa"/>
                <w:gridSpan w:val="2"/>
                <w:vAlign w:val="center"/>
              </w:tcPr>
            </w:tcPrChange>
          </w:tcPr>
          <w:p w14:paraId="6BAB0784" w14:textId="77777777" w:rsidR="00B44F65" w:rsidRPr="00A47785" w:rsidRDefault="00B44F65">
            <w:pPr>
              <w:jc w:val="center"/>
              <w:rPr>
                <w:ins w:id="1480" w:author="Roger Granda" w:date="2015-03-18T20:02:00Z"/>
                <w:sz w:val="20"/>
                <w:szCs w:val="20"/>
              </w:rPr>
              <w:pPrChange w:id="1481" w:author="Roger Granda" w:date="2015-03-18T23:05:00Z">
                <w:pPr>
                  <w:pStyle w:val="Subtitulocapitulo"/>
                  <w:numPr>
                    <w:ilvl w:val="0"/>
                    <w:numId w:val="0"/>
                  </w:numPr>
                  <w:spacing w:line="240" w:lineRule="auto"/>
                  <w:ind w:left="0" w:firstLine="0"/>
                  <w:jc w:val="center"/>
                </w:pPr>
              </w:pPrChange>
            </w:pPr>
            <w:ins w:id="1482" w:author="Roger Granda" w:date="2015-03-18T19:42:00Z">
              <w:r w:rsidRPr="00723197">
                <w:rPr>
                  <w:rFonts w:ascii="Arial" w:hAnsi="Arial" w:cs="Arial"/>
                  <w:sz w:val="20"/>
                  <w:szCs w:val="20"/>
                  <w:rPrChange w:id="1483" w:author="Roger Granda" w:date="2015-03-18T23:05:00Z">
                    <w:rPr>
                      <w:b w:val="0"/>
                      <w:bCs w:val="0"/>
                      <w:sz w:val="20"/>
                      <w:szCs w:val="20"/>
                    </w:rPr>
                  </w:rPrChange>
                </w:rPr>
                <w:t>O6=O2</w:t>
              </w:r>
            </w:ins>
          </w:p>
          <w:p w14:paraId="5C2A6812" w14:textId="6669FA52" w:rsidR="00B44F65" w:rsidRPr="00A47785" w:rsidRDefault="00B44F65">
            <w:pPr>
              <w:jc w:val="center"/>
              <w:rPr>
                <w:ins w:id="1484" w:author="Roger Granda" w:date="2015-03-18T19:32:00Z"/>
                <w:sz w:val="20"/>
                <w:szCs w:val="20"/>
              </w:rPr>
              <w:pPrChange w:id="1485" w:author="Roger Granda" w:date="2015-03-18T23:05:00Z">
                <w:pPr>
                  <w:pStyle w:val="Subtitulocapitulo"/>
                  <w:numPr>
                    <w:ilvl w:val="0"/>
                    <w:numId w:val="0"/>
                  </w:numPr>
                  <w:spacing w:line="240" w:lineRule="auto"/>
                  <w:ind w:left="0" w:firstLine="0"/>
                  <w:jc w:val="center"/>
                </w:pPr>
              </w:pPrChange>
            </w:pPr>
            <w:ins w:id="1486" w:author="Roger Granda" w:date="2015-03-18T20:02:00Z">
              <w:r w:rsidRPr="00723197">
                <w:rPr>
                  <w:rFonts w:ascii="Arial" w:hAnsi="Arial" w:cs="Arial"/>
                  <w:sz w:val="20"/>
                  <w:szCs w:val="20"/>
                  <w:rPrChange w:id="1487" w:author="Roger Granda" w:date="2015-03-18T23:05:00Z">
                    <w:rPr>
                      <w:b w:val="0"/>
                      <w:bCs w:val="0"/>
                      <w:sz w:val="20"/>
                      <w:szCs w:val="20"/>
                    </w:rPr>
                  </w:rPrChange>
                </w:rPr>
                <w:t>Z=-1.</w:t>
              </w:r>
            </w:ins>
            <w:ins w:id="1488" w:author="Roger Granda" w:date="2015-03-18T20:17:00Z">
              <w:r w:rsidRPr="00723197">
                <w:rPr>
                  <w:rFonts w:ascii="Arial" w:hAnsi="Arial" w:cs="Arial"/>
                  <w:sz w:val="20"/>
                  <w:szCs w:val="20"/>
                  <w:rPrChange w:id="1489" w:author="Roger Granda" w:date="2015-03-18T23:05:00Z">
                    <w:rPr>
                      <w:b w:val="0"/>
                      <w:bCs w:val="0"/>
                      <w:sz w:val="20"/>
                      <w:szCs w:val="20"/>
                    </w:rPr>
                  </w:rPrChange>
                </w:rPr>
                <w:t>27</w:t>
              </w:r>
            </w:ins>
            <w:ins w:id="1490" w:author="Roger Granda" w:date="2015-03-18T20:02:00Z">
              <w:r w:rsidRPr="00723197">
                <w:rPr>
                  <w:rFonts w:ascii="Arial" w:hAnsi="Arial" w:cs="Arial"/>
                  <w:sz w:val="20"/>
                  <w:szCs w:val="20"/>
                  <w:rPrChange w:id="1491" w:author="Roger Granda" w:date="2015-03-18T23:05:00Z">
                    <w:rPr>
                      <w:b w:val="0"/>
                      <w:bCs w:val="0"/>
                      <w:sz w:val="20"/>
                      <w:szCs w:val="20"/>
                    </w:rPr>
                  </w:rPrChange>
                </w:rPr>
                <w:t>, p=0.206</w:t>
              </w:r>
            </w:ins>
          </w:p>
        </w:tc>
      </w:tr>
      <w:tr w:rsidR="00B44F65" w:rsidRPr="00676FAD" w14:paraId="2088F236" w14:textId="77777777" w:rsidTr="00723197">
        <w:trPr>
          <w:gridBefore w:val="1"/>
          <w:wBefore w:w="216" w:type="dxa"/>
          <w:trHeight w:val="551"/>
          <w:ins w:id="1492" w:author="Roger Granda" w:date="2015-03-18T19:20:00Z"/>
          <w:trPrChange w:id="1493" w:author="Roger Granda" w:date="2015-03-18T23:05:00Z">
            <w:trPr>
              <w:gridBefore w:val="2"/>
              <w:wBefore w:w="216" w:type="dxa"/>
              <w:trHeight w:val="1125"/>
            </w:trPr>
          </w:trPrChange>
        </w:trPr>
        <w:tc>
          <w:tcPr>
            <w:tcW w:w="1636" w:type="dxa"/>
            <w:vMerge w:val="restart"/>
            <w:vAlign w:val="center"/>
            <w:tcPrChange w:id="1494" w:author="Roger Granda" w:date="2015-03-18T23:05:00Z">
              <w:tcPr>
                <w:tcW w:w="1199" w:type="dxa"/>
                <w:vMerge w:val="restart"/>
                <w:vAlign w:val="center"/>
              </w:tcPr>
            </w:tcPrChange>
          </w:tcPr>
          <w:p w14:paraId="77DD0239" w14:textId="4E67560B" w:rsidR="00B44F65" w:rsidRPr="00A47785" w:rsidRDefault="00B44F65">
            <w:pPr>
              <w:rPr>
                <w:ins w:id="1495" w:author="Roger Granda" w:date="2015-03-18T19:20:00Z"/>
                <w:sz w:val="18"/>
                <w:szCs w:val="18"/>
              </w:rPr>
              <w:pPrChange w:id="1496" w:author="Roger Granda" w:date="2015-03-18T20:28:00Z">
                <w:pPr>
                  <w:pStyle w:val="Subtitulocapitulo"/>
                  <w:numPr>
                    <w:ilvl w:val="0"/>
                    <w:numId w:val="0"/>
                  </w:numPr>
                  <w:spacing w:line="276" w:lineRule="auto"/>
                  <w:ind w:left="0" w:firstLine="0"/>
                  <w:jc w:val="center"/>
                </w:pPr>
              </w:pPrChange>
            </w:pPr>
            <w:ins w:id="1497" w:author="Roger Granda" w:date="2015-03-18T19:21:00Z">
              <w:r w:rsidRPr="0059279C">
                <w:rPr>
                  <w:rFonts w:ascii="Arial" w:hAnsi="Arial" w:cs="Arial"/>
                  <w:b/>
                  <w:sz w:val="18"/>
                  <w:szCs w:val="18"/>
                  <w:rPrChange w:id="1498" w:author="Roger Granda" w:date="2015-03-18T20:31:00Z">
                    <w:rPr>
                      <w:bCs w:val="0"/>
                    </w:rPr>
                  </w:rPrChange>
                </w:rPr>
                <w:t>Conformidad con calificación individual</w:t>
              </w:r>
            </w:ins>
          </w:p>
        </w:tc>
        <w:tc>
          <w:tcPr>
            <w:tcW w:w="709" w:type="dxa"/>
            <w:vAlign w:val="center"/>
            <w:tcPrChange w:id="1499" w:author="Roger Granda" w:date="2015-03-18T23:05:00Z">
              <w:tcPr>
                <w:tcW w:w="1146" w:type="dxa"/>
                <w:gridSpan w:val="2"/>
                <w:vAlign w:val="center"/>
              </w:tcPr>
            </w:tcPrChange>
          </w:tcPr>
          <w:p w14:paraId="414B0AA9" w14:textId="0BA1F31B" w:rsidR="00B44F65" w:rsidRPr="008932CC" w:rsidRDefault="00B44F65">
            <w:pPr>
              <w:jc w:val="center"/>
              <w:rPr>
                <w:ins w:id="1500" w:author="Roger Granda" w:date="2015-03-18T19:25:00Z"/>
                <w:b/>
                <w:sz w:val="20"/>
                <w:szCs w:val="20"/>
                <w:rPrChange w:id="1501" w:author="Roger Granda" w:date="2015-03-18T19:35:00Z">
                  <w:rPr>
                    <w:ins w:id="1502" w:author="Roger Granda" w:date="2015-03-18T19:25:00Z"/>
                    <w:b w:val="0"/>
                    <w:sz w:val="24"/>
                    <w:szCs w:val="24"/>
                  </w:rPr>
                </w:rPrChange>
              </w:rPr>
              <w:pPrChange w:id="1503" w:author="Roger Granda" w:date="2015-03-18T20:28:00Z">
                <w:pPr>
                  <w:pStyle w:val="Subtitulocapitulo"/>
                  <w:numPr>
                    <w:ilvl w:val="0"/>
                    <w:numId w:val="0"/>
                  </w:numPr>
                  <w:spacing w:line="276" w:lineRule="auto"/>
                  <w:ind w:left="0" w:firstLine="0"/>
                  <w:jc w:val="center"/>
                </w:pPr>
              </w:pPrChange>
            </w:pPr>
            <w:ins w:id="1504" w:author="Roger Granda" w:date="2015-03-18T19:36:00Z">
              <w:r w:rsidRPr="008932CC">
                <w:rPr>
                  <w:rFonts w:ascii="Arial" w:hAnsi="Arial" w:cs="Arial"/>
                  <w:b/>
                  <w:sz w:val="20"/>
                  <w:szCs w:val="20"/>
                </w:rPr>
                <w:t>Exp.</w:t>
              </w:r>
            </w:ins>
          </w:p>
        </w:tc>
        <w:tc>
          <w:tcPr>
            <w:tcW w:w="851" w:type="dxa"/>
            <w:vAlign w:val="center"/>
            <w:tcPrChange w:id="1505" w:author="Roger Granda" w:date="2015-03-18T23:05:00Z">
              <w:tcPr>
                <w:tcW w:w="851" w:type="dxa"/>
                <w:vAlign w:val="center"/>
              </w:tcPr>
            </w:tcPrChange>
          </w:tcPr>
          <w:p w14:paraId="74AB37FB" w14:textId="0FD456BD" w:rsidR="00B44F65" w:rsidRPr="00723197" w:rsidRDefault="00B44F65">
            <w:pPr>
              <w:jc w:val="center"/>
              <w:rPr>
                <w:ins w:id="1506" w:author="Roger Granda" w:date="2015-03-18T19:20:00Z"/>
                <w:b/>
                <w:sz w:val="20"/>
                <w:szCs w:val="20"/>
                <w:rPrChange w:id="1507" w:author="Roger Granda" w:date="2015-03-18T23:05:00Z">
                  <w:rPr>
                    <w:ins w:id="1508" w:author="Roger Granda" w:date="2015-03-18T19:20:00Z"/>
                    <w:b w:val="0"/>
                    <w:sz w:val="24"/>
                    <w:szCs w:val="24"/>
                  </w:rPr>
                </w:rPrChange>
              </w:rPr>
              <w:pPrChange w:id="1509" w:author="Roger Granda" w:date="2015-03-18T23:05:00Z">
                <w:pPr>
                  <w:pStyle w:val="Subtitulocapitulo"/>
                  <w:numPr>
                    <w:ilvl w:val="0"/>
                    <w:numId w:val="0"/>
                  </w:numPr>
                  <w:spacing w:line="276" w:lineRule="auto"/>
                  <w:ind w:left="0" w:firstLine="0"/>
                  <w:jc w:val="center"/>
                </w:pPr>
              </w:pPrChange>
            </w:pPr>
            <w:ins w:id="1510" w:author="Roger Granda" w:date="2015-03-18T20:24:00Z">
              <w:r w:rsidRPr="00723197">
                <w:rPr>
                  <w:rFonts w:ascii="Arial" w:hAnsi="Arial" w:cs="Arial"/>
                  <w:sz w:val="20"/>
                  <w:szCs w:val="20"/>
                  <w:rPrChange w:id="1511" w:author="Roger Granda" w:date="2015-03-18T23:05:00Z">
                    <w:rPr>
                      <w:b w:val="0"/>
                      <w:bCs w:val="0"/>
                      <w:sz w:val="20"/>
                      <w:szCs w:val="20"/>
                    </w:rPr>
                  </w:rPrChange>
                </w:rPr>
                <w:t>4</w:t>
              </w:r>
            </w:ins>
          </w:p>
        </w:tc>
        <w:tc>
          <w:tcPr>
            <w:tcW w:w="708" w:type="dxa"/>
            <w:vAlign w:val="center"/>
            <w:tcPrChange w:id="1512" w:author="Roger Granda" w:date="2015-03-18T23:05:00Z">
              <w:tcPr>
                <w:tcW w:w="708" w:type="dxa"/>
                <w:gridSpan w:val="2"/>
                <w:vAlign w:val="center"/>
              </w:tcPr>
            </w:tcPrChange>
          </w:tcPr>
          <w:p w14:paraId="678F96BC" w14:textId="416833CE" w:rsidR="00B44F65" w:rsidRPr="00723197" w:rsidRDefault="00B44F65">
            <w:pPr>
              <w:jc w:val="center"/>
              <w:rPr>
                <w:ins w:id="1513" w:author="Roger Granda" w:date="2015-03-18T19:20:00Z"/>
                <w:b/>
                <w:sz w:val="20"/>
                <w:szCs w:val="20"/>
                <w:rPrChange w:id="1514" w:author="Roger Granda" w:date="2015-03-18T23:05:00Z">
                  <w:rPr>
                    <w:ins w:id="1515" w:author="Roger Granda" w:date="2015-03-18T19:20:00Z"/>
                    <w:b w:val="0"/>
                    <w:sz w:val="24"/>
                    <w:szCs w:val="24"/>
                  </w:rPr>
                </w:rPrChange>
              </w:rPr>
              <w:pPrChange w:id="1516" w:author="Roger Granda" w:date="2015-03-18T23:05:00Z">
                <w:pPr>
                  <w:pStyle w:val="Subtitulocapitulo"/>
                  <w:numPr>
                    <w:ilvl w:val="0"/>
                    <w:numId w:val="0"/>
                  </w:numPr>
                  <w:spacing w:line="276" w:lineRule="auto"/>
                  <w:ind w:left="0" w:firstLine="0"/>
                  <w:jc w:val="center"/>
                </w:pPr>
              </w:pPrChange>
            </w:pPr>
            <w:ins w:id="1517" w:author="Roger Granda" w:date="2015-03-18T20:24:00Z">
              <w:r w:rsidRPr="00723197">
                <w:rPr>
                  <w:rFonts w:ascii="Arial" w:hAnsi="Arial" w:cs="Arial"/>
                  <w:sz w:val="20"/>
                  <w:szCs w:val="20"/>
                  <w:rPrChange w:id="1518" w:author="Roger Granda" w:date="2015-03-18T23:05:00Z">
                    <w:rPr>
                      <w:b w:val="0"/>
                      <w:bCs w:val="0"/>
                      <w:sz w:val="20"/>
                      <w:szCs w:val="20"/>
                    </w:rPr>
                  </w:rPrChange>
                </w:rPr>
                <w:t>4</w:t>
              </w:r>
            </w:ins>
          </w:p>
        </w:tc>
        <w:tc>
          <w:tcPr>
            <w:tcW w:w="851" w:type="dxa"/>
            <w:vAlign w:val="center"/>
            <w:tcPrChange w:id="1519" w:author="Roger Granda" w:date="2015-03-18T23:05:00Z">
              <w:tcPr>
                <w:tcW w:w="851" w:type="dxa"/>
                <w:gridSpan w:val="2"/>
                <w:vAlign w:val="center"/>
              </w:tcPr>
            </w:tcPrChange>
          </w:tcPr>
          <w:p w14:paraId="0A96A28F" w14:textId="67B49C96" w:rsidR="00B44F65" w:rsidRPr="00723197" w:rsidRDefault="00B44F65">
            <w:pPr>
              <w:jc w:val="center"/>
              <w:rPr>
                <w:ins w:id="1520" w:author="Roger Granda" w:date="2015-03-18T19:20:00Z"/>
                <w:b/>
                <w:sz w:val="20"/>
                <w:szCs w:val="20"/>
                <w:rPrChange w:id="1521" w:author="Roger Granda" w:date="2015-03-18T23:05:00Z">
                  <w:rPr>
                    <w:ins w:id="1522" w:author="Roger Granda" w:date="2015-03-18T19:20:00Z"/>
                    <w:b w:val="0"/>
                    <w:sz w:val="24"/>
                    <w:szCs w:val="24"/>
                  </w:rPr>
                </w:rPrChange>
              </w:rPr>
              <w:pPrChange w:id="1523" w:author="Roger Granda" w:date="2015-03-18T23:05:00Z">
                <w:pPr>
                  <w:pStyle w:val="Subtitulocapitulo"/>
                  <w:numPr>
                    <w:ilvl w:val="0"/>
                    <w:numId w:val="0"/>
                  </w:numPr>
                  <w:spacing w:line="276" w:lineRule="auto"/>
                  <w:ind w:left="0" w:firstLine="0"/>
                  <w:jc w:val="center"/>
                </w:pPr>
              </w:pPrChange>
            </w:pPr>
            <w:ins w:id="1524" w:author="Roger Granda" w:date="2015-03-18T19:48:00Z">
              <w:r w:rsidRPr="00723197">
                <w:rPr>
                  <w:rFonts w:ascii="Arial" w:hAnsi="Arial" w:cs="Arial"/>
                  <w:sz w:val="20"/>
                  <w:szCs w:val="20"/>
                  <w:rPrChange w:id="1525" w:author="Roger Granda" w:date="2015-03-18T23:05:00Z">
                    <w:rPr>
                      <w:b w:val="0"/>
                      <w:bCs w:val="0"/>
                      <w:sz w:val="20"/>
                      <w:szCs w:val="20"/>
                    </w:rPr>
                  </w:rPrChange>
                </w:rPr>
                <w:t>N/A</w:t>
              </w:r>
            </w:ins>
          </w:p>
        </w:tc>
        <w:tc>
          <w:tcPr>
            <w:tcW w:w="850" w:type="dxa"/>
            <w:vAlign w:val="center"/>
            <w:tcPrChange w:id="1526" w:author="Roger Granda" w:date="2015-03-18T23:05:00Z">
              <w:tcPr>
                <w:tcW w:w="850" w:type="dxa"/>
                <w:vAlign w:val="center"/>
              </w:tcPr>
            </w:tcPrChange>
          </w:tcPr>
          <w:p w14:paraId="4FE70FE1" w14:textId="10306DE0" w:rsidR="00B44F65" w:rsidRPr="00723197" w:rsidRDefault="00B44F65">
            <w:pPr>
              <w:jc w:val="center"/>
              <w:rPr>
                <w:ins w:id="1527" w:author="Roger Granda" w:date="2015-03-18T19:20:00Z"/>
                <w:b/>
                <w:sz w:val="20"/>
                <w:szCs w:val="20"/>
                <w:rPrChange w:id="1528" w:author="Roger Granda" w:date="2015-03-18T23:05:00Z">
                  <w:rPr>
                    <w:ins w:id="1529" w:author="Roger Granda" w:date="2015-03-18T19:20:00Z"/>
                    <w:b w:val="0"/>
                    <w:sz w:val="24"/>
                    <w:szCs w:val="24"/>
                  </w:rPr>
                </w:rPrChange>
              </w:rPr>
              <w:pPrChange w:id="1530" w:author="Roger Granda" w:date="2015-03-18T23:05:00Z">
                <w:pPr>
                  <w:pStyle w:val="Subtitulocapitulo"/>
                  <w:numPr>
                    <w:ilvl w:val="0"/>
                    <w:numId w:val="0"/>
                  </w:numPr>
                  <w:spacing w:line="276" w:lineRule="auto"/>
                  <w:ind w:left="0" w:firstLine="0"/>
                  <w:jc w:val="center"/>
                </w:pPr>
              </w:pPrChange>
            </w:pPr>
            <w:ins w:id="1531" w:author="Roger Granda" w:date="2015-03-18T19:48:00Z">
              <w:r w:rsidRPr="00723197">
                <w:rPr>
                  <w:rFonts w:ascii="Arial" w:hAnsi="Arial" w:cs="Arial"/>
                  <w:sz w:val="20"/>
                  <w:szCs w:val="20"/>
                  <w:rPrChange w:id="1532" w:author="Roger Granda" w:date="2015-03-18T23:05:00Z">
                    <w:rPr>
                      <w:b w:val="0"/>
                      <w:bCs w:val="0"/>
                      <w:sz w:val="20"/>
                      <w:szCs w:val="20"/>
                    </w:rPr>
                  </w:rPrChange>
                </w:rPr>
                <w:t>N/A</w:t>
              </w:r>
            </w:ins>
          </w:p>
        </w:tc>
        <w:tc>
          <w:tcPr>
            <w:tcW w:w="851" w:type="dxa"/>
            <w:vAlign w:val="center"/>
            <w:tcPrChange w:id="1533" w:author="Roger Granda" w:date="2015-03-18T23:05:00Z">
              <w:tcPr>
                <w:tcW w:w="851" w:type="dxa"/>
                <w:gridSpan w:val="2"/>
              </w:tcPr>
            </w:tcPrChange>
          </w:tcPr>
          <w:p w14:paraId="1E8D67A7" w14:textId="185FF2E6" w:rsidR="00B44F65" w:rsidRPr="00723197" w:rsidRDefault="00723197" w:rsidP="00723197">
            <w:pPr>
              <w:jc w:val="center"/>
              <w:rPr>
                <w:ins w:id="1534" w:author="Roger Granda" w:date="2015-03-18T22:48:00Z"/>
                <w:rStyle w:val="TextoCar"/>
                <w:rFonts w:eastAsiaTheme="minorHAnsi"/>
                <w:sz w:val="20"/>
                <w:szCs w:val="20"/>
              </w:rPr>
            </w:pPr>
            <w:ins w:id="1535" w:author="Roger Granda" w:date="2015-03-18T23:03:00Z">
              <w:r w:rsidRPr="00723197">
                <w:rPr>
                  <w:rStyle w:val="TextoCar"/>
                  <w:rFonts w:eastAsiaTheme="minorHAnsi"/>
                  <w:sz w:val="20"/>
                  <w:szCs w:val="20"/>
                </w:rPr>
                <w:t>4</w:t>
              </w:r>
            </w:ins>
          </w:p>
        </w:tc>
        <w:tc>
          <w:tcPr>
            <w:tcW w:w="850" w:type="dxa"/>
            <w:vAlign w:val="center"/>
            <w:tcPrChange w:id="1536" w:author="Roger Granda" w:date="2015-03-18T23:05:00Z">
              <w:tcPr>
                <w:tcW w:w="850" w:type="dxa"/>
              </w:tcPr>
            </w:tcPrChange>
          </w:tcPr>
          <w:p w14:paraId="7BB81F23" w14:textId="33F61974" w:rsidR="00B44F65" w:rsidRPr="00723197" w:rsidRDefault="00723197" w:rsidP="00723197">
            <w:pPr>
              <w:jc w:val="center"/>
              <w:rPr>
                <w:ins w:id="1537" w:author="Roger Granda" w:date="2015-03-18T22:48:00Z"/>
                <w:rStyle w:val="TextoCar"/>
                <w:rFonts w:eastAsiaTheme="minorHAnsi"/>
                <w:sz w:val="20"/>
                <w:szCs w:val="20"/>
              </w:rPr>
            </w:pPr>
            <w:ins w:id="1538" w:author="Roger Granda" w:date="2015-03-18T23:03:00Z">
              <w:r w:rsidRPr="00723197">
                <w:rPr>
                  <w:rStyle w:val="TextoCar"/>
                  <w:rFonts w:eastAsiaTheme="minorHAnsi"/>
                  <w:sz w:val="20"/>
                  <w:szCs w:val="20"/>
                </w:rPr>
                <w:t>4</w:t>
              </w:r>
            </w:ins>
          </w:p>
        </w:tc>
        <w:tc>
          <w:tcPr>
            <w:tcW w:w="993" w:type="dxa"/>
            <w:vAlign w:val="center"/>
            <w:tcPrChange w:id="1539" w:author="Roger Granda" w:date="2015-03-18T23:05:00Z">
              <w:tcPr>
                <w:tcW w:w="993" w:type="dxa"/>
                <w:gridSpan w:val="2"/>
                <w:vAlign w:val="center"/>
              </w:tcPr>
            </w:tcPrChange>
          </w:tcPr>
          <w:p w14:paraId="197F49CC" w14:textId="7D99434F" w:rsidR="00B44F65" w:rsidRPr="00723197" w:rsidRDefault="00B44F65">
            <w:pPr>
              <w:jc w:val="center"/>
              <w:rPr>
                <w:ins w:id="1540" w:author="Roger Granda" w:date="2015-03-18T19:22:00Z"/>
                <w:rStyle w:val="TextoCar"/>
                <w:rFonts w:eastAsiaTheme="minorHAnsi"/>
                <w:b/>
                <w:bCs/>
                <w:sz w:val="20"/>
                <w:szCs w:val="20"/>
                <w:rPrChange w:id="1541" w:author="Roger Granda" w:date="2015-03-18T23:05:00Z">
                  <w:rPr>
                    <w:ins w:id="1542" w:author="Roger Granda" w:date="2015-03-18T19:22:00Z"/>
                    <w:rStyle w:val="TextoCar"/>
                    <w:rFonts w:eastAsiaTheme="minorHAnsi"/>
                    <w:b w:val="0"/>
                    <w:bCs w:val="0"/>
                    <w:color w:val="auto"/>
                  </w:rPr>
                </w:rPrChange>
              </w:rPr>
              <w:pPrChange w:id="1543" w:author="Roger Granda" w:date="2015-03-18T23:05:00Z">
                <w:pPr>
                  <w:pStyle w:val="Subtitulocapitulo"/>
                  <w:numPr>
                    <w:ilvl w:val="0"/>
                    <w:numId w:val="0"/>
                  </w:numPr>
                  <w:spacing w:line="276" w:lineRule="auto"/>
                  <w:ind w:left="0" w:firstLine="0"/>
                  <w:jc w:val="center"/>
                </w:pPr>
              </w:pPrChange>
            </w:pPr>
            <w:ins w:id="1544" w:author="Roger Granda" w:date="2015-03-18T20:24:00Z">
              <w:r w:rsidRPr="00723197">
                <w:rPr>
                  <w:rStyle w:val="TextoCar"/>
                  <w:rFonts w:eastAsiaTheme="minorHAnsi"/>
                  <w:sz w:val="20"/>
                  <w:szCs w:val="20"/>
                </w:rPr>
                <w:t>5</w:t>
              </w:r>
            </w:ins>
          </w:p>
        </w:tc>
        <w:tc>
          <w:tcPr>
            <w:tcW w:w="850" w:type="dxa"/>
            <w:vAlign w:val="center"/>
            <w:tcPrChange w:id="1545" w:author="Roger Granda" w:date="2015-03-18T23:05:00Z">
              <w:tcPr>
                <w:tcW w:w="850" w:type="dxa"/>
                <w:gridSpan w:val="2"/>
                <w:vAlign w:val="center"/>
              </w:tcPr>
            </w:tcPrChange>
          </w:tcPr>
          <w:p w14:paraId="7A3A1565" w14:textId="5EB6082C" w:rsidR="00B44F65" w:rsidRPr="00723197" w:rsidRDefault="00B44F65">
            <w:pPr>
              <w:jc w:val="center"/>
              <w:rPr>
                <w:ins w:id="1546" w:author="Roger Granda" w:date="2015-03-18T19:22:00Z"/>
                <w:rStyle w:val="TextoCar"/>
                <w:rFonts w:eastAsiaTheme="minorHAnsi"/>
                <w:b/>
                <w:sz w:val="20"/>
                <w:szCs w:val="20"/>
                <w:rPrChange w:id="1547" w:author="Roger Granda" w:date="2015-03-18T23:05:00Z">
                  <w:rPr>
                    <w:ins w:id="1548" w:author="Roger Granda" w:date="2015-03-18T19:22:00Z"/>
                    <w:rStyle w:val="TextoCar"/>
                    <w:rFonts w:eastAsiaTheme="minorHAnsi"/>
                    <w:b w:val="0"/>
                  </w:rPr>
                </w:rPrChange>
              </w:rPr>
              <w:pPrChange w:id="1549" w:author="Roger Granda" w:date="2015-03-18T23:05:00Z">
                <w:pPr>
                  <w:pStyle w:val="Subtitulocapitulo"/>
                  <w:numPr>
                    <w:ilvl w:val="0"/>
                    <w:numId w:val="0"/>
                  </w:numPr>
                  <w:spacing w:line="276" w:lineRule="auto"/>
                  <w:ind w:left="0" w:firstLine="0"/>
                  <w:jc w:val="center"/>
                </w:pPr>
              </w:pPrChange>
            </w:pPr>
            <w:ins w:id="1550" w:author="Roger Granda" w:date="2015-03-18T20:24:00Z">
              <w:r w:rsidRPr="00723197">
                <w:rPr>
                  <w:rStyle w:val="TextoCar"/>
                  <w:rFonts w:eastAsiaTheme="minorHAnsi"/>
                  <w:sz w:val="20"/>
                  <w:szCs w:val="20"/>
                </w:rPr>
                <w:t>4</w:t>
              </w:r>
            </w:ins>
          </w:p>
        </w:tc>
        <w:tc>
          <w:tcPr>
            <w:tcW w:w="1276" w:type="dxa"/>
            <w:vAlign w:val="center"/>
            <w:tcPrChange w:id="1551" w:author="Roger Granda" w:date="2015-03-18T23:05:00Z">
              <w:tcPr>
                <w:tcW w:w="1276" w:type="dxa"/>
                <w:gridSpan w:val="2"/>
                <w:vAlign w:val="center"/>
              </w:tcPr>
            </w:tcPrChange>
          </w:tcPr>
          <w:p w14:paraId="6E5912F6" w14:textId="0149B8EC" w:rsidR="00B44F65" w:rsidRPr="00723197" w:rsidRDefault="00B44F65">
            <w:pPr>
              <w:jc w:val="center"/>
              <w:rPr>
                <w:ins w:id="1552" w:author="Roger Granda" w:date="2015-03-18T19:20:00Z"/>
                <w:b/>
                <w:sz w:val="20"/>
                <w:szCs w:val="20"/>
                <w:rPrChange w:id="1553" w:author="Roger Granda" w:date="2015-03-18T23:05:00Z">
                  <w:rPr>
                    <w:ins w:id="1554" w:author="Roger Granda" w:date="2015-03-18T19:20:00Z"/>
                    <w:b w:val="0"/>
                    <w:sz w:val="24"/>
                    <w:szCs w:val="24"/>
                  </w:rPr>
                </w:rPrChange>
              </w:rPr>
              <w:pPrChange w:id="1555" w:author="Roger Granda" w:date="2015-03-18T23:05:00Z">
                <w:pPr>
                  <w:pStyle w:val="Subtitulocapitulo"/>
                  <w:numPr>
                    <w:ilvl w:val="0"/>
                    <w:numId w:val="0"/>
                  </w:numPr>
                  <w:spacing w:line="276" w:lineRule="auto"/>
                  <w:ind w:left="0" w:firstLine="0"/>
                  <w:jc w:val="center"/>
                </w:pPr>
              </w:pPrChange>
            </w:pPr>
            <w:ins w:id="1556" w:author="Roger Granda" w:date="2015-03-18T19:53:00Z">
              <w:r w:rsidRPr="00723197">
                <w:rPr>
                  <w:rFonts w:ascii="Arial" w:hAnsi="Arial" w:cs="Arial"/>
                  <w:sz w:val="20"/>
                  <w:szCs w:val="20"/>
                  <w:rPrChange w:id="1557" w:author="Roger Granda" w:date="2015-03-18T23:05:00Z">
                    <w:rPr>
                      <w:b w:val="0"/>
                      <w:bCs w:val="0"/>
                      <w:sz w:val="20"/>
                      <w:szCs w:val="20"/>
                    </w:rPr>
                  </w:rPrChange>
                </w:rPr>
                <w:t>N/A</w:t>
              </w:r>
            </w:ins>
          </w:p>
        </w:tc>
        <w:tc>
          <w:tcPr>
            <w:tcW w:w="2126" w:type="dxa"/>
            <w:vAlign w:val="center"/>
            <w:tcPrChange w:id="1558" w:author="Roger Granda" w:date="2015-03-18T23:05:00Z">
              <w:tcPr>
                <w:tcW w:w="2126" w:type="dxa"/>
                <w:gridSpan w:val="2"/>
                <w:vAlign w:val="center"/>
              </w:tcPr>
            </w:tcPrChange>
          </w:tcPr>
          <w:p w14:paraId="379473F1" w14:textId="77777777" w:rsidR="00B44F65" w:rsidRPr="00A47785" w:rsidRDefault="00B44F65">
            <w:pPr>
              <w:jc w:val="center"/>
              <w:rPr>
                <w:ins w:id="1559" w:author="Roger Granda" w:date="2015-03-18T20:25:00Z"/>
                <w:sz w:val="20"/>
                <w:szCs w:val="20"/>
              </w:rPr>
              <w:pPrChange w:id="1560" w:author="Roger Granda" w:date="2015-03-18T23:05:00Z">
                <w:pPr>
                  <w:pStyle w:val="Subtitulocapitulo"/>
                  <w:numPr>
                    <w:ilvl w:val="0"/>
                    <w:numId w:val="0"/>
                  </w:numPr>
                  <w:spacing w:line="276" w:lineRule="auto"/>
                  <w:ind w:left="0" w:firstLine="0"/>
                  <w:jc w:val="center"/>
                </w:pPr>
              </w:pPrChange>
            </w:pPr>
            <w:ins w:id="1561" w:author="Roger Granda" w:date="2015-03-18T19:41:00Z">
              <w:r w:rsidRPr="00723197">
                <w:rPr>
                  <w:rFonts w:ascii="Arial" w:hAnsi="Arial" w:cs="Arial"/>
                  <w:sz w:val="20"/>
                  <w:szCs w:val="20"/>
                  <w:rPrChange w:id="1562" w:author="Roger Granda" w:date="2015-03-18T23:05:00Z">
                    <w:rPr>
                      <w:b w:val="0"/>
                      <w:bCs w:val="0"/>
                      <w:sz w:val="20"/>
                      <w:szCs w:val="20"/>
                    </w:rPr>
                  </w:rPrChange>
                </w:rPr>
                <w:t>O5=O1</w:t>
              </w:r>
            </w:ins>
          </w:p>
          <w:p w14:paraId="010488F7" w14:textId="593497E3" w:rsidR="00B44F65" w:rsidRPr="00A47785" w:rsidRDefault="00B44F65">
            <w:pPr>
              <w:jc w:val="center"/>
              <w:rPr>
                <w:ins w:id="1563" w:author="Roger Granda" w:date="2015-03-18T20:21:00Z"/>
                <w:sz w:val="20"/>
                <w:szCs w:val="20"/>
              </w:rPr>
              <w:pPrChange w:id="1564" w:author="Roger Granda" w:date="2015-03-18T23:05:00Z">
                <w:pPr>
                  <w:pStyle w:val="Subtitulocapitulo"/>
                  <w:numPr>
                    <w:ilvl w:val="0"/>
                    <w:numId w:val="0"/>
                  </w:numPr>
                  <w:spacing w:line="276" w:lineRule="auto"/>
                  <w:ind w:left="0" w:firstLine="0"/>
                  <w:jc w:val="center"/>
                </w:pPr>
              </w:pPrChange>
            </w:pPr>
            <w:ins w:id="1565" w:author="Roger Granda" w:date="2015-03-18T20:25:00Z">
              <w:r w:rsidRPr="00723197">
                <w:rPr>
                  <w:rFonts w:ascii="Arial" w:hAnsi="Arial" w:cs="Arial"/>
                  <w:sz w:val="20"/>
                  <w:szCs w:val="20"/>
                  <w:rPrChange w:id="1566" w:author="Roger Granda" w:date="2015-03-18T23:05:00Z">
                    <w:rPr>
                      <w:b w:val="0"/>
                      <w:bCs w:val="0"/>
                      <w:sz w:val="20"/>
                      <w:szCs w:val="20"/>
                    </w:rPr>
                  </w:rPrChange>
                </w:rPr>
                <w:t>Z=-0.44 p=0.66</w:t>
              </w:r>
            </w:ins>
          </w:p>
          <w:p w14:paraId="6A395A9B" w14:textId="28DD79D8" w:rsidR="00B44F65" w:rsidRPr="00723197" w:rsidRDefault="00B44F65">
            <w:pPr>
              <w:jc w:val="center"/>
              <w:rPr>
                <w:ins w:id="1567" w:author="Roger Granda" w:date="2015-03-18T19:20:00Z"/>
                <w:b/>
                <w:sz w:val="20"/>
                <w:szCs w:val="20"/>
                <w:rPrChange w:id="1568" w:author="Roger Granda" w:date="2015-03-18T23:05:00Z">
                  <w:rPr>
                    <w:ins w:id="1569" w:author="Roger Granda" w:date="2015-03-18T19:20:00Z"/>
                    <w:b w:val="0"/>
                    <w:sz w:val="24"/>
                    <w:szCs w:val="24"/>
                  </w:rPr>
                </w:rPrChange>
              </w:rPr>
              <w:pPrChange w:id="1570" w:author="Roger Granda" w:date="2015-03-18T23:05:00Z">
                <w:pPr>
                  <w:pStyle w:val="Subtitulocapitulo"/>
                  <w:numPr>
                    <w:ilvl w:val="0"/>
                    <w:numId w:val="0"/>
                  </w:numPr>
                  <w:spacing w:line="276" w:lineRule="auto"/>
                  <w:ind w:left="0" w:firstLine="0"/>
                  <w:jc w:val="center"/>
                </w:pPr>
              </w:pPrChange>
            </w:pPr>
          </w:p>
        </w:tc>
      </w:tr>
      <w:tr w:rsidR="00B44F65" w:rsidRPr="00676FAD" w14:paraId="6F291B8C" w14:textId="77777777" w:rsidTr="00723197">
        <w:trPr>
          <w:gridBefore w:val="1"/>
          <w:wBefore w:w="216" w:type="dxa"/>
          <w:trHeight w:val="702"/>
          <w:ins w:id="1571" w:author="Roger Granda" w:date="2015-03-18T19:32:00Z"/>
          <w:trPrChange w:id="1572" w:author="Roger Granda" w:date="2015-03-18T23:05:00Z">
            <w:trPr>
              <w:gridBefore w:val="2"/>
              <w:wBefore w:w="216" w:type="dxa"/>
              <w:trHeight w:val="1269"/>
            </w:trPr>
          </w:trPrChange>
        </w:trPr>
        <w:tc>
          <w:tcPr>
            <w:tcW w:w="1636" w:type="dxa"/>
            <w:vMerge/>
            <w:vAlign w:val="center"/>
            <w:tcPrChange w:id="1573" w:author="Roger Granda" w:date="2015-03-18T23:05:00Z">
              <w:tcPr>
                <w:tcW w:w="1199" w:type="dxa"/>
                <w:vMerge/>
                <w:vAlign w:val="center"/>
              </w:tcPr>
            </w:tcPrChange>
          </w:tcPr>
          <w:p w14:paraId="1C5AB6F8" w14:textId="77777777" w:rsidR="00B44F65" w:rsidRPr="0059279C" w:rsidRDefault="00B44F65">
            <w:pPr>
              <w:rPr>
                <w:ins w:id="1574" w:author="Roger Granda" w:date="2015-03-18T19:32:00Z"/>
                <w:b/>
                <w:sz w:val="18"/>
                <w:szCs w:val="18"/>
                <w:rPrChange w:id="1575" w:author="Roger Granda" w:date="2015-03-18T20:31:00Z">
                  <w:rPr>
                    <w:ins w:id="1576" w:author="Roger Granda" w:date="2015-03-18T19:32:00Z"/>
                    <w:b w:val="0"/>
                    <w:sz w:val="20"/>
                    <w:szCs w:val="20"/>
                  </w:rPr>
                </w:rPrChange>
              </w:rPr>
              <w:pPrChange w:id="1577" w:author="Roger Granda" w:date="2015-03-18T20:28:00Z">
                <w:pPr>
                  <w:pStyle w:val="Subtitulocapitulo"/>
                  <w:numPr>
                    <w:ilvl w:val="0"/>
                    <w:numId w:val="0"/>
                  </w:numPr>
                  <w:spacing w:line="240" w:lineRule="auto"/>
                  <w:ind w:left="0" w:firstLine="0"/>
                  <w:jc w:val="center"/>
                </w:pPr>
              </w:pPrChange>
            </w:pPr>
          </w:p>
        </w:tc>
        <w:tc>
          <w:tcPr>
            <w:tcW w:w="709" w:type="dxa"/>
            <w:vAlign w:val="center"/>
            <w:tcPrChange w:id="1578" w:author="Roger Granda" w:date="2015-03-18T23:05:00Z">
              <w:tcPr>
                <w:tcW w:w="1146" w:type="dxa"/>
                <w:gridSpan w:val="2"/>
                <w:vAlign w:val="center"/>
              </w:tcPr>
            </w:tcPrChange>
          </w:tcPr>
          <w:p w14:paraId="5F2A1232" w14:textId="5EF819C4" w:rsidR="00B44F65" w:rsidRPr="00A47785" w:rsidRDefault="00B44F65">
            <w:pPr>
              <w:jc w:val="center"/>
              <w:rPr>
                <w:ins w:id="1579" w:author="Roger Granda" w:date="2015-03-18T19:32:00Z"/>
                <w:sz w:val="20"/>
                <w:szCs w:val="20"/>
              </w:rPr>
              <w:pPrChange w:id="1580" w:author="Roger Granda" w:date="2015-03-18T20:28:00Z">
                <w:pPr>
                  <w:pStyle w:val="Subtitulocapitulo"/>
                  <w:numPr>
                    <w:ilvl w:val="0"/>
                    <w:numId w:val="0"/>
                  </w:numPr>
                  <w:spacing w:line="240" w:lineRule="auto"/>
                  <w:ind w:left="0" w:firstLine="0"/>
                  <w:jc w:val="center"/>
                </w:pPr>
              </w:pPrChange>
            </w:pPr>
            <w:ins w:id="1581" w:author="Roger Granda" w:date="2015-03-18T19:36:00Z">
              <w:r>
                <w:rPr>
                  <w:rFonts w:ascii="Arial" w:hAnsi="Arial" w:cs="Arial"/>
                  <w:b/>
                  <w:sz w:val="20"/>
                  <w:szCs w:val="20"/>
                </w:rPr>
                <w:t>Ctrl.</w:t>
              </w:r>
            </w:ins>
          </w:p>
        </w:tc>
        <w:tc>
          <w:tcPr>
            <w:tcW w:w="851" w:type="dxa"/>
            <w:vAlign w:val="center"/>
            <w:tcPrChange w:id="1582" w:author="Roger Granda" w:date="2015-03-18T23:05:00Z">
              <w:tcPr>
                <w:tcW w:w="851" w:type="dxa"/>
                <w:vAlign w:val="center"/>
              </w:tcPr>
            </w:tcPrChange>
          </w:tcPr>
          <w:p w14:paraId="6C08FAA7" w14:textId="5B624727" w:rsidR="00B44F65" w:rsidRPr="00A47785" w:rsidRDefault="00B44F65">
            <w:pPr>
              <w:jc w:val="center"/>
              <w:rPr>
                <w:ins w:id="1583" w:author="Roger Granda" w:date="2015-03-18T19:32:00Z"/>
                <w:sz w:val="20"/>
                <w:szCs w:val="20"/>
              </w:rPr>
              <w:pPrChange w:id="1584" w:author="Roger Granda" w:date="2015-03-18T23:05:00Z">
                <w:pPr>
                  <w:pStyle w:val="Subtitulocapitulo"/>
                  <w:numPr>
                    <w:ilvl w:val="0"/>
                    <w:numId w:val="0"/>
                  </w:numPr>
                  <w:spacing w:line="240" w:lineRule="auto"/>
                  <w:ind w:left="0" w:firstLine="0"/>
                  <w:jc w:val="center"/>
                </w:pPr>
              </w:pPrChange>
            </w:pPr>
            <w:ins w:id="1585" w:author="Roger Granda" w:date="2015-03-18T20:23:00Z">
              <w:r w:rsidRPr="00723197">
                <w:rPr>
                  <w:rFonts w:ascii="Arial" w:hAnsi="Arial" w:cs="Arial"/>
                  <w:sz w:val="20"/>
                  <w:szCs w:val="20"/>
                  <w:rPrChange w:id="1586" w:author="Roger Granda" w:date="2015-03-18T23:05:00Z">
                    <w:rPr>
                      <w:b w:val="0"/>
                      <w:bCs w:val="0"/>
                      <w:sz w:val="20"/>
                      <w:szCs w:val="20"/>
                    </w:rPr>
                  </w:rPrChange>
                </w:rPr>
                <w:t>4</w:t>
              </w:r>
            </w:ins>
          </w:p>
        </w:tc>
        <w:tc>
          <w:tcPr>
            <w:tcW w:w="708" w:type="dxa"/>
            <w:vAlign w:val="center"/>
            <w:tcPrChange w:id="1587" w:author="Roger Granda" w:date="2015-03-18T23:05:00Z">
              <w:tcPr>
                <w:tcW w:w="708" w:type="dxa"/>
                <w:gridSpan w:val="2"/>
                <w:vAlign w:val="center"/>
              </w:tcPr>
            </w:tcPrChange>
          </w:tcPr>
          <w:p w14:paraId="2F84C77D" w14:textId="64508625" w:rsidR="00B44F65" w:rsidRPr="00A47785" w:rsidRDefault="00B44F65">
            <w:pPr>
              <w:jc w:val="center"/>
              <w:rPr>
                <w:ins w:id="1588" w:author="Roger Granda" w:date="2015-03-18T19:32:00Z"/>
                <w:sz w:val="20"/>
                <w:szCs w:val="20"/>
              </w:rPr>
              <w:pPrChange w:id="1589" w:author="Roger Granda" w:date="2015-03-18T23:05:00Z">
                <w:pPr>
                  <w:pStyle w:val="Subtitulocapitulo"/>
                  <w:numPr>
                    <w:ilvl w:val="0"/>
                    <w:numId w:val="0"/>
                  </w:numPr>
                  <w:spacing w:line="240" w:lineRule="auto"/>
                  <w:ind w:left="0" w:firstLine="0"/>
                  <w:jc w:val="center"/>
                </w:pPr>
              </w:pPrChange>
            </w:pPr>
            <w:ins w:id="1590" w:author="Roger Granda" w:date="2015-03-18T20:23:00Z">
              <w:r w:rsidRPr="00723197">
                <w:rPr>
                  <w:rFonts w:ascii="Arial" w:hAnsi="Arial" w:cs="Arial"/>
                  <w:sz w:val="20"/>
                  <w:szCs w:val="20"/>
                  <w:rPrChange w:id="1591" w:author="Roger Granda" w:date="2015-03-18T23:05:00Z">
                    <w:rPr>
                      <w:b w:val="0"/>
                      <w:bCs w:val="0"/>
                      <w:sz w:val="20"/>
                      <w:szCs w:val="20"/>
                    </w:rPr>
                  </w:rPrChange>
                </w:rPr>
                <w:t>3.83</w:t>
              </w:r>
            </w:ins>
          </w:p>
        </w:tc>
        <w:tc>
          <w:tcPr>
            <w:tcW w:w="851" w:type="dxa"/>
            <w:vAlign w:val="center"/>
            <w:tcPrChange w:id="1592" w:author="Roger Granda" w:date="2015-03-18T23:05:00Z">
              <w:tcPr>
                <w:tcW w:w="851" w:type="dxa"/>
                <w:gridSpan w:val="2"/>
                <w:vAlign w:val="center"/>
              </w:tcPr>
            </w:tcPrChange>
          </w:tcPr>
          <w:p w14:paraId="13E5D2C4" w14:textId="07BF9EB2" w:rsidR="00B44F65" w:rsidRPr="00A47785" w:rsidRDefault="00B44F65">
            <w:pPr>
              <w:jc w:val="center"/>
              <w:rPr>
                <w:ins w:id="1593" w:author="Roger Granda" w:date="2015-03-18T19:32:00Z"/>
                <w:sz w:val="20"/>
                <w:szCs w:val="20"/>
              </w:rPr>
              <w:pPrChange w:id="1594" w:author="Roger Granda" w:date="2015-03-18T23:05:00Z">
                <w:pPr>
                  <w:pStyle w:val="Subtitulocapitulo"/>
                  <w:numPr>
                    <w:ilvl w:val="0"/>
                    <w:numId w:val="0"/>
                  </w:numPr>
                  <w:spacing w:line="240" w:lineRule="auto"/>
                  <w:ind w:left="0" w:firstLine="0"/>
                  <w:jc w:val="center"/>
                </w:pPr>
              </w:pPrChange>
            </w:pPr>
            <w:ins w:id="1595" w:author="Roger Granda" w:date="2015-03-18T19:48:00Z">
              <w:r w:rsidRPr="00723197">
                <w:rPr>
                  <w:rFonts w:ascii="Arial" w:hAnsi="Arial" w:cs="Arial"/>
                  <w:sz w:val="20"/>
                  <w:szCs w:val="20"/>
                  <w:rPrChange w:id="1596" w:author="Roger Granda" w:date="2015-03-18T23:05:00Z">
                    <w:rPr>
                      <w:b w:val="0"/>
                      <w:bCs w:val="0"/>
                      <w:sz w:val="20"/>
                      <w:szCs w:val="20"/>
                    </w:rPr>
                  </w:rPrChange>
                </w:rPr>
                <w:t>N/A</w:t>
              </w:r>
            </w:ins>
          </w:p>
        </w:tc>
        <w:tc>
          <w:tcPr>
            <w:tcW w:w="850" w:type="dxa"/>
            <w:vAlign w:val="center"/>
            <w:tcPrChange w:id="1597" w:author="Roger Granda" w:date="2015-03-18T23:05:00Z">
              <w:tcPr>
                <w:tcW w:w="850" w:type="dxa"/>
                <w:vAlign w:val="center"/>
              </w:tcPr>
            </w:tcPrChange>
          </w:tcPr>
          <w:p w14:paraId="72D36033" w14:textId="5D37D859" w:rsidR="00B44F65" w:rsidRPr="00A47785" w:rsidRDefault="00B44F65">
            <w:pPr>
              <w:jc w:val="center"/>
              <w:rPr>
                <w:ins w:id="1598" w:author="Roger Granda" w:date="2015-03-18T19:32:00Z"/>
                <w:sz w:val="20"/>
                <w:szCs w:val="20"/>
              </w:rPr>
              <w:pPrChange w:id="1599" w:author="Roger Granda" w:date="2015-03-18T23:05:00Z">
                <w:pPr>
                  <w:pStyle w:val="Subtitulocapitulo"/>
                  <w:numPr>
                    <w:ilvl w:val="0"/>
                    <w:numId w:val="0"/>
                  </w:numPr>
                  <w:spacing w:line="240" w:lineRule="auto"/>
                  <w:ind w:left="0" w:firstLine="0"/>
                  <w:jc w:val="center"/>
                </w:pPr>
              </w:pPrChange>
            </w:pPr>
            <w:ins w:id="1600" w:author="Roger Granda" w:date="2015-03-18T19:48:00Z">
              <w:r w:rsidRPr="00723197">
                <w:rPr>
                  <w:rFonts w:ascii="Arial" w:hAnsi="Arial" w:cs="Arial"/>
                  <w:sz w:val="20"/>
                  <w:szCs w:val="20"/>
                  <w:rPrChange w:id="1601" w:author="Roger Granda" w:date="2015-03-18T23:05:00Z">
                    <w:rPr>
                      <w:b w:val="0"/>
                      <w:bCs w:val="0"/>
                      <w:sz w:val="20"/>
                      <w:szCs w:val="20"/>
                    </w:rPr>
                  </w:rPrChange>
                </w:rPr>
                <w:t>N/A</w:t>
              </w:r>
            </w:ins>
          </w:p>
        </w:tc>
        <w:tc>
          <w:tcPr>
            <w:tcW w:w="851" w:type="dxa"/>
            <w:vAlign w:val="center"/>
            <w:tcPrChange w:id="1602" w:author="Roger Granda" w:date="2015-03-18T23:05:00Z">
              <w:tcPr>
                <w:tcW w:w="851" w:type="dxa"/>
                <w:gridSpan w:val="2"/>
              </w:tcPr>
            </w:tcPrChange>
          </w:tcPr>
          <w:p w14:paraId="44EF623A" w14:textId="397EAA19" w:rsidR="00B44F65" w:rsidRPr="00723197" w:rsidRDefault="00723197" w:rsidP="00723197">
            <w:pPr>
              <w:jc w:val="center"/>
              <w:rPr>
                <w:ins w:id="1603" w:author="Roger Granda" w:date="2015-03-18T22:48:00Z"/>
                <w:rStyle w:val="TextoCar"/>
                <w:rFonts w:eastAsiaTheme="minorHAnsi"/>
                <w:sz w:val="20"/>
                <w:szCs w:val="20"/>
              </w:rPr>
            </w:pPr>
            <w:ins w:id="1604" w:author="Roger Granda" w:date="2015-03-18T23:05:00Z">
              <w:r w:rsidRPr="00723197">
                <w:rPr>
                  <w:rStyle w:val="TextoCar"/>
                  <w:rFonts w:eastAsiaTheme="minorHAnsi"/>
                  <w:sz w:val="20"/>
                  <w:szCs w:val="20"/>
                </w:rPr>
                <w:t>4</w:t>
              </w:r>
            </w:ins>
          </w:p>
        </w:tc>
        <w:tc>
          <w:tcPr>
            <w:tcW w:w="850" w:type="dxa"/>
            <w:vAlign w:val="center"/>
            <w:tcPrChange w:id="1605" w:author="Roger Granda" w:date="2015-03-18T23:05:00Z">
              <w:tcPr>
                <w:tcW w:w="850" w:type="dxa"/>
              </w:tcPr>
            </w:tcPrChange>
          </w:tcPr>
          <w:p w14:paraId="59836599" w14:textId="0BB88C5D" w:rsidR="00B44F65" w:rsidRPr="00723197" w:rsidRDefault="00723197" w:rsidP="00723197">
            <w:pPr>
              <w:jc w:val="center"/>
              <w:rPr>
                <w:ins w:id="1606" w:author="Roger Granda" w:date="2015-03-18T22:48:00Z"/>
                <w:rStyle w:val="TextoCar"/>
                <w:rFonts w:eastAsiaTheme="minorHAnsi"/>
                <w:sz w:val="20"/>
                <w:szCs w:val="20"/>
              </w:rPr>
            </w:pPr>
            <w:ins w:id="1607" w:author="Roger Granda" w:date="2015-03-18T23:04:00Z">
              <w:r w:rsidRPr="00723197">
                <w:rPr>
                  <w:rStyle w:val="TextoCar"/>
                  <w:rFonts w:eastAsiaTheme="minorHAnsi"/>
                  <w:sz w:val="20"/>
                  <w:szCs w:val="20"/>
                </w:rPr>
                <w:t>3.82</w:t>
              </w:r>
            </w:ins>
          </w:p>
        </w:tc>
        <w:tc>
          <w:tcPr>
            <w:tcW w:w="993" w:type="dxa"/>
            <w:vAlign w:val="center"/>
            <w:tcPrChange w:id="1608" w:author="Roger Granda" w:date="2015-03-18T23:05:00Z">
              <w:tcPr>
                <w:tcW w:w="993" w:type="dxa"/>
                <w:gridSpan w:val="2"/>
                <w:vAlign w:val="center"/>
              </w:tcPr>
            </w:tcPrChange>
          </w:tcPr>
          <w:p w14:paraId="321E6ACE" w14:textId="618F8237" w:rsidR="00B44F65" w:rsidRPr="00723197" w:rsidRDefault="00B44F65">
            <w:pPr>
              <w:jc w:val="center"/>
              <w:rPr>
                <w:ins w:id="1609" w:author="Roger Granda" w:date="2015-03-18T19:32:00Z"/>
                <w:rStyle w:val="TextoCar"/>
                <w:rFonts w:eastAsiaTheme="minorHAnsi"/>
                <w:b/>
                <w:bCs/>
                <w:sz w:val="20"/>
                <w:szCs w:val="20"/>
              </w:rPr>
              <w:pPrChange w:id="1610" w:author="Roger Granda" w:date="2015-03-18T23:05:00Z">
                <w:pPr>
                  <w:pStyle w:val="Subtitulocapitulo"/>
                  <w:numPr>
                    <w:ilvl w:val="0"/>
                    <w:numId w:val="0"/>
                  </w:numPr>
                  <w:spacing w:line="240" w:lineRule="auto"/>
                  <w:ind w:left="0" w:firstLine="0"/>
                  <w:jc w:val="center"/>
                </w:pPr>
              </w:pPrChange>
            </w:pPr>
            <w:ins w:id="1611" w:author="Roger Granda" w:date="2015-03-18T20:23:00Z">
              <w:r w:rsidRPr="00723197">
                <w:rPr>
                  <w:rStyle w:val="TextoCar"/>
                  <w:rFonts w:eastAsiaTheme="minorHAnsi"/>
                  <w:sz w:val="20"/>
                  <w:szCs w:val="20"/>
                </w:rPr>
                <w:t>5</w:t>
              </w:r>
            </w:ins>
          </w:p>
        </w:tc>
        <w:tc>
          <w:tcPr>
            <w:tcW w:w="850" w:type="dxa"/>
            <w:vAlign w:val="center"/>
            <w:tcPrChange w:id="1612" w:author="Roger Granda" w:date="2015-03-18T23:05:00Z">
              <w:tcPr>
                <w:tcW w:w="850" w:type="dxa"/>
                <w:gridSpan w:val="2"/>
                <w:vAlign w:val="center"/>
              </w:tcPr>
            </w:tcPrChange>
          </w:tcPr>
          <w:p w14:paraId="53F4386D" w14:textId="6217FB14" w:rsidR="00B44F65" w:rsidRPr="00723197" w:rsidRDefault="00B44F65">
            <w:pPr>
              <w:jc w:val="center"/>
              <w:rPr>
                <w:ins w:id="1613" w:author="Roger Granda" w:date="2015-03-18T19:32:00Z"/>
                <w:rStyle w:val="TextoCar"/>
                <w:rFonts w:eastAsiaTheme="minorHAnsi"/>
                <w:sz w:val="20"/>
                <w:szCs w:val="20"/>
              </w:rPr>
              <w:pPrChange w:id="1614" w:author="Roger Granda" w:date="2015-03-18T23:05:00Z">
                <w:pPr>
                  <w:pStyle w:val="Subtitulocapitulo"/>
                  <w:numPr>
                    <w:ilvl w:val="0"/>
                    <w:numId w:val="0"/>
                  </w:numPr>
                  <w:spacing w:line="240" w:lineRule="auto"/>
                  <w:ind w:left="0" w:firstLine="0"/>
                  <w:jc w:val="center"/>
                </w:pPr>
              </w:pPrChange>
            </w:pPr>
            <w:ins w:id="1615" w:author="Roger Granda" w:date="2015-03-18T20:23:00Z">
              <w:r w:rsidRPr="00723197">
                <w:rPr>
                  <w:rStyle w:val="TextoCar"/>
                  <w:rFonts w:eastAsiaTheme="minorHAnsi"/>
                  <w:sz w:val="20"/>
                  <w:szCs w:val="20"/>
                </w:rPr>
                <w:t>4.5</w:t>
              </w:r>
            </w:ins>
          </w:p>
        </w:tc>
        <w:tc>
          <w:tcPr>
            <w:tcW w:w="1276" w:type="dxa"/>
            <w:vAlign w:val="center"/>
            <w:tcPrChange w:id="1616" w:author="Roger Granda" w:date="2015-03-18T23:05:00Z">
              <w:tcPr>
                <w:tcW w:w="1276" w:type="dxa"/>
                <w:gridSpan w:val="2"/>
                <w:vAlign w:val="center"/>
              </w:tcPr>
            </w:tcPrChange>
          </w:tcPr>
          <w:p w14:paraId="5B259466" w14:textId="7C2D6316" w:rsidR="00B44F65" w:rsidRPr="00A47785" w:rsidRDefault="00B44F65">
            <w:pPr>
              <w:jc w:val="center"/>
              <w:rPr>
                <w:ins w:id="1617" w:author="Roger Granda" w:date="2015-03-18T19:32:00Z"/>
                <w:sz w:val="20"/>
                <w:szCs w:val="20"/>
              </w:rPr>
              <w:pPrChange w:id="1618" w:author="Roger Granda" w:date="2015-03-18T23:05:00Z">
                <w:pPr>
                  <w:pStyle w:val="Subtitulocapitulo"/>
                  <w:numPr>
                    <w:ilvl w:val="0"/>
                    <w:numId w:val="0"/>
                  </w:numPr>
                  <w:spacing w:line="240" w:lineRule="auto"/>
                  <w:ind w:left="0" w:firstLine="0"/>
                  <w:jc w:val="center"/>
                </w:pPr>
              </w:pPrChange>
            </w:pPr>
            <w:ins w:id="1619" w:author="Roger Granda" w:date="2015-03-18T19:53:00Z">
              <w:r w:rsidRPr="00723197">
                <w:rPr>
                  <w:rFonts w:ascii="Arial" w:hAnsi="Arial" w:cs="Arial"/>
                  <w:sz w:val="20"/>
                  <w:szCs w:val="20"/>
                  <w:rPrChange w:id="1620" w:author="Roger Granda" w:date="2015-03-18T23:05:00Z">
                    <w:rPr>
                      <w:b w:val="0"/>
                      <w:bCs w:val="0"/>
                      <w:sz w:val="20"/>
                      <w:szCs w:val="20"/>
                    </w:rPr>
                  </w:rPrChange>
                </w:rPr>
                <w:t>N/A</w:t>
              </w:r>
            </w:ins>
          </w:p>
        </w:tc>
        <w:tc>
          <w:tcPr>
            <w:tcW w:w="2126" w:type="dxa"/>
            <w:vAlign w:val="center"/>
            <w:tcPrChange w:id="1621" w:author="Roger Granda" w:date="2015-03-18T23:05:00Z">
              <w:tcPr>
                <w:tcW w:w="2126" w:type="dxa"/>
                <w:gridSpan w:val="2"/>
                <w:vAlign w:val="center"/>
              </w:tcPr>
            </w:tcPrChange>
          </w:tcPr>
          <w:p w14:paraId="006A95C0" w14:textId="77777777" w:rsidR="00B44F65" w:rsidRPr="00A47785" w:rsidRDefault="00B44F65">
            <w:pPr>
              <w:jc w:val="center"/>
              <w:rPr>
                <w:ins w:id="1622" w:author="Roger Granda" w:date="2015-03-18T20:22:00Z"/>
                <w:sz w:val="20"/>
                <w:szCs w:val="20"/>
              </w:rPr>
              <w:pPrChange w:id="1623" w:author="Roger Granda" w:date="2015-03-18T23:05:00Z">
                <w:pPr>
                  <w:pStyle w:val="Subtitulocapitulo"/>
                  <w:numPr>
                    <w:ilvl w:val="0"/>
                    <w:numId w:val="0"/>
                  </w:numPr>
                  <w:spacing w:line="240" w:lineRule="auto"/>
                  <w:ind w:left="0" w:firstLine="0"/>
                  <w:jc w:val="center"/>
                </w:pPr>
              </w:pPrChange>
            </w:pPr>
            <w:ins w:id="1624" w:author="Roger Granda" w:date="2015-03-18T19:42:00Z">
              <w:r w:rsidRPr="00723197">
                <w:rPr>
                  <w:rFonts w:ascii="Arial" w:hAnsi="Arial" w:cs="Arial"/>
                  <w:sz w:val="20"/>
                  <w:szCs w:val="20"/>
                  <w:rPrChange w:id="1625" w:author="Roger Granda" w:date="2015-03-18T23:05:00Z">
                    <w:rPr>
                      <w:b w:val="0"/>
                      <w:bCs w:val="0"/>
                      <w:sz w:val="20"/>
                      <w:szCs w:val="20"/>
                    </w:rPr>
                  </w:rPrChange>
                </w:rPr>
                <w:t>O6=O2</w:t>
              </w:r>
            </w:ins>
          </w:p>
          <w:p w14:paraId="4BBAEEFC" w14:textId="35C40041" w:rsidR="00B44F65" w:rsidRPr="00A47785" w:rsidRDefault="00B44F65">
            <w:pPr>
              <w:jc w:val="center"/>
              <w:rPr>
                <w:ins w:id="1626" w:author="Roger Granda" w:date="2015-03-18T19:32:00Z"/>
                <w:sz w:val="20"/>
                <w:szCs w:val="20"/>
              </w:rPr>
              <w:pPrChange w:id="1627" w:author="Roger Granda" w:date="2015-03-18T23:05:00Z">
                <w:pPr>
                  <w:pStyle w:val="Subtitulocapitulo"/>
                  <w:numPr>
                    <w:ilvl w:val="0"/>
                    <w:numId w:val="0"/>
                  </w:numPr>
                  <w:spacing w:line="240" w:lineRule="auto"/>
                  <w:ind w:left="0" w:firstLine="0"/>
                  <w:jc w:val="center"/>
                </w:pPr>
              </w:pPrChange>
            </w:pPr>
            <w:ins w:id="1628" w:author="Roger Granda" w:date="2015-03-18T20:22:00Z">
              <w:r w:rsidRPr="00723197">
                <w:rPr>
                  <w:rFonts w:ascii="Arial" w:hAnsi="Arial" w:cs="Arial"/>
                  <w:sz w:val="20"/>
                  <w:szCs w:val="20"/>
                  <w:rPrChange w:id="1629" w:author="Roger Granda" w:date="2015-03-18T23:05:00Z">
                    <w:rPr>
                      <w:b w:val="0"/>
                      <w:bCs w:val="0"/>
                      <w:sz w:val="20"/>
                      <w:szCs w:val="20"/>
                    </w:rPr>
                  </w:rPrChange>
                </w:rPr>
                <w:t>Z=-2.13, p=0.033</w:t>
              </w:r>
            </w:ins>
          </w:p>
        </w:tc>
      </w:tr>
      <w:tr w:rsidR="00B44F65" w:rsidRPr="00676FAD" w14:paraId="1BF83365" w14:textId="77777777" w:rsidTr="00723197">
        <w:trPr>
          <w:gridBefore w:val="1"/>
          <w:wBefore w:w="216" w:type="dxa"/>
          <w:trHeight w:val="699"/>
          <w:ins w:id="1630" w:author="Roger Granda" w:date="2015-03-18T19:21:00Z"/>
          <w:trPrChange w:id="1631" w:author="Roger Granda" w:date="2015-03-18T23:05:00Z">
            <w:trPr>
              <w:gridBefore w:val="2"/>
              <w:wBefore w:w="216" w:type="dxa"/>
              <w:trHeight w:val="1132"/>
            </w:trPr>
          </w:trPrChange>
        </w:trPr>
        <w:tc>
          <w:tcPr>
            <w:tcW w:w="1636" w:type="dxa"/>
            <w:vMerge w:val="restart"/>
            <w:vAlign w:val="center"/>
            <w:tcPrChange w:id="1632" w:author="Roger Granda" w:date="2015-03-18T23:05:00Z">
              <w:tcPr>
                <w:tcW w:w="1199" w:type="dxa"/>
                <w:vMerge w:val="restart"/>
                <w:vAlign w:val="center"/>
              </w:tcPr>
            </w:tcPrChange>
          </w:tcPr>
          <w:p w14:paraId="39CF0E1E" w14:textId="6D5CCFD1" w:rsidR="00B44F65" w:rsidRPr="0059279C" w:rsidRDefault="00B44F65">
            <w:pPr>
              <w:rPr>
                <w:ins w:id="1633" w:author="Roger Granda" w:date="2015-03-18T19:21:00Z"/>
                <w:b/>
                <w:sz w:val="18"/>
                <w:szCs w:val="18"/>
                <w:rPrChange w:id="1634" w:author="Roger Granda" w:date="2015-03-18T20:31:00Z">
                  <w:rPr>
                    <w:ins w:id="1635" w:author="Roger Granda" w:date="2015-03-18T19:21:00Z"/>
                    <w:b w:val="0"/>
                    <w:sz w:val="18"/>
                    <w:szCs w:val="18"/>
                  </w:rPr>
                </w:rPrChange>
              </w:rPr>
              <w:pPrChange w:id="1636" w:author="Roger Granda" w:date="2015-03-18T20:28:00Z">
                <w:pPr>
                  <w:pStyle w:val="Subtitulocapitulo"/>
                  <w:numPr>
                    <w:ilvl w:val="0"/>
                    <w:numId w:val="0"/>
                  </w:numPr>
                  <w:spacing w:line="276" w:lineRule="auto"/>
                  <w:ind w:left="0" w:firstLine="0"/>
                  <w:jc w:val="center"/>
                </w:pPr>
              </w:pPrChange>
            </w:pPr>
            <w:ins w:id="1637" w:author="Roger Granda" w:date="2015-03-18T19:21:00Z">
              <w:r w:rsidRPr="0059279C">
                <w:rPr>
                  <w:rFonts w:ascii="Arial" w:hAnsi="Arial" w:cs="Arial"/>
                  <w:b/>
                  <w:sz w:val="18"/>
                  <w:szCs w:val="18"/>
                  <w:rPrChange w:id="1638" w:author="Roger Granda" w:date="2015-03-18T20:31:00Z">
                    <w:rPr>
                      <w:bCs w:val="0"/>
                    </w:rPr>
                  </w:rPrChange>
                </w:rPr>
                <w:t>Conformidad con calificación grupal</w:t>
              </w:r>
            </w:ins>
          </w:p>
        </w:tc>
        <w:tc>
          <w:tcPr>
            <w:tcW w:w="709" w:type="dxa"/>
            <w:vAlign w:val="center"/>
            <w:tcPrChange w:id="1639" w:author="Roger Granda" w:date="2015-03-18T23:05:00Z">
              <w:tcPr>
                <w:tcW w:w="1146" w:type="dxa"/>
                <w:gridSpan w:val="2"/>
                <w:vAlign w:val="center"/>
              </w:tcPr>
            </w:tcPrChange>
          </w:tcPr>
          <w:p w14:paraId="402EC227" w14:textId="0FE4721D" w:rsidR="00B44F65" w:rsidRPr="008932CC" w:rsidRDefault="00B44F65">
            <w:pPr>
              <w:jc w:val="center"/>
              <w:rPr>
                <w:ins w:id="1640" w:author="Roger Granda" w:date="2015-03-18T19:25:00Z"/>
                <w:b/>
                <w:sz w:val="20"/>
                <w:szCs w:val="20"/>
                <w:rPrChange w:id="1641" w:author="Roger Granda" w:date="2015-03-18T19:35:00Z">
                  <w:rPr>
                    <w:ins w:id="1642" w:author="Roger Granda" w:date="2015-03-18T19:25:00Z"/>
                    <w:b w:val="0"/>
                    <w:sz w:val="24"/>
                    <w:szCs w:val="24"/>
                  </w:rPr>
                </w:rPrChange>
              </w:rPr>
              <w:pPrChange w:id="1643" w:author="Roger Granda" w:date="2015-03-18T20:28:00Z">
                <w:pPr>
                  <w:pStyle w:val="Subtitulocapitulo"/>
                  <w:numPr>
                    <w:ilvl w:val="0"/>
                    <w:numId w:val="0"/>
                  </w:numPr>
                  <w:spacing w:line="276" w:lineRule="auto"/>
                  <w:ind w:left="0" w:firstLine="0"/>
                  <w:jc w:val="center"/>
                </w:pPr>
              </w:pPrChange>
            </w:pPr>
            <w:ins w:id="1644" w:author="Roger Granda" w:date="2015-03-18T19:36:00Z">
              <w:r w:rsidRPr="008932CC">
                <w:rPr>
                  <w:rFonts w:ascii="Arial" w:hAnsi="Arial" w:cs="Arial"/>
                  <w:b/>
                  <w:sz w:val="20"/>
                  <w:szCs w:val="20"/>
                </w:rPr>
                <w:t>Exp.</w:t>
              </w:r>
            </w:ins>
          </w:p>
        </w:tc>
        <w:tc>
          <w:tcPr>
            <w:tcW w:w="851" w:type="dxa"/>
            <w:vAlign w:val="center"/>
            <w:tcPrChange w:id="1645" w:author="Roger Granda" w:date="2015-03-18T23:05:00Z">
              <w:tcPr>
                <w:tcW w:w="851" w:type="dxa"/>
                <w:vAlign w:val="center"/>
              </w:tcPr>
            </w:tcPrChange>
          </w:tcPr>
          <w:p w14:paraId="575D630C" w14:textId="3AD4E513" w:rsidR="00B44F65" w:rsidRPr="00723197" w:rsidRDefault="00B44F65">
            <w:pPr>
              <w:jc w:val="center"/>
              <w:rPr>
                <w:ins w:id="1646" w:author="Roger Granda" w:date="2015-03-18T19:21:00Z"/>
                <w:b/>
                <w:sz w:val="20"/>
                <w:szCs w:val="20"/>
                <w:rPrChange w:id="1647" w:author="Roger Granda" w:date="2015-03-18T23:05:00Z">
                  <w:rPr>
                    <w:ins w:id="1648" w:author="Roger Granda" w:date="2015-03-18T19:21:00Z"/>
                    <w:b w:val="0"/>
                    <w:sz w:val="24"/>
                    <w:szCs w:val="24"/>
                  </w:rPr>
                </w:rPrChange>
              </w:rPr>
              <w:pPrChange w:id="1649" w:author="Roger Granda" w:date="2015-03-18T23:05:00Z">
                <w:pPr>
                  <w:pStyle w:val="Subtitulocapitulo"/>
                  <w:numPr>
                    <w:ilvl w:val="0"/>
                    <w:numId w:val="0"/>
                  </w:numPr>
                  <w:spacing w:line="276" w:lineRule="auto"/>
                  <w:ind w:left="0" w:firstLine="0"/>
                  <w:jc w:val="center"/>
                </w:pPr>
              </w:pPrChange>
            </w:pPr>
            <w:ins w:id="1650" w:author="Roger Granda" w:date="2015-03-18T20:24:00Z">
              <w:r w:rsidRPr="00723197">
                <w:rPr>
                  <w:rFonts w:ascii="Arial" w:hAnsi="Arial" w:cs="Arial"/>
                  <w:sz w:val="20"/>
                  <w:szCs w:val="20"/>
                  <w:rPrChange w:id="1651" w:author="Roger Granda" w:date="2015-03-18T23:05:00Z">
                    <w:rPr>
                      <w:bCs w:val="0"/>
                      <w:sz w:val="20"/>
                      <w:szCs w:val="20"/>
                    </w:rPr>
                  </w:rPrChange>
                </w:rPr>
                <w:t>4</w:t>
              </w:r>
            </w:ins>
          </w:p>
        </w:tc>
        <w:tc>
          <w:tcPr>
            <w:tcW w:w="708" w:type="dxa"/>
            <w:vAlign w:val="center"/>
            <w:tcPrChange w:id="1652" w:author="Roger Granda" w:date="2015-03-18T23:05:00Z">
              <w:tcPr>
                <w:tcW w:w="708" w:type="dxa"/>
                <w:gridSpan w:val="2"/>
                <w:vAlign w:val="center"/>
              </w:tcPr>
            </w:tcPrChange>
          </w:tcPr>
          <w:p w14:paraId="34ADAE82" w14:textId="16E4AFBC" w:rsidR="00B44F65" w:rsidRPr="00723197" w:rsidRDefault="00B44F65">
            <w:pPr>
              <w:jc w:val="center"/>
              <w:rPr>
                <w:ins w:id="1653" w:author="Roger Granda" w:date="2015-03-18T19:21:00Z"/>
                <w:b/>
                <w:sz w:val="20"/>
                <w:szCs w:val="20"/>
                <w:rPrChange w:id="1654" w:author="Roger Granda" w:date="2015-03-18T23:05:00Z">
                  <w:rPr>
                    <w:ins w:id="1655" w:author="Roger Granda" w:date="2015-03-18T19:21:00Z"/>
                    <w:b w:val="0"/>
                    <w:sz w:val="24"/>
                    <w:szCs w:val="24"/>
                  </w:rPr>
                </w:rPrChange>
              </w:rPr>
              <w:pPrChange w:id="1656" w:author="Roger Granda" w:date="2015-03-18T23:05:00Z">
                <w:pPr>
                  <w:pStyle w:val="Subtitulocapitulo"/>
                  <w:numPr>
                    <w:ilvl w:val="0"/>
                    <w:numId w:val="0"/>
                  </w:numPr>
                  <w:spacing w:line="276" w:lineRule="auto"/>
                  <w:ind w:left="0" w:firstLine="0"/>
                  <w:jc w:val="center"/>
                </w:pPr>
              </w:pPrChange>
            </w:pPr>
            <w:ins w:id="1657" w:author="Roger Granda" w:date="2015-03-18T20:24:00Z">
              <w:r w:rsidRPr="00723197">
                <w:rPr>
                  <w:rFonts w:ascii="Arial" w:hAnsi="Arial" w:cs="Arial"/>
                  <w:sz w:val="20"/>
                  <w:szCs w:val="20"/>
                  <w:rPrChange w:id="1658" w:author="Roger Granda" w:date="2015-03-18T23:05:00Z">
                    <w:rPr>
                      <w:bCs w:val="0"/>
                      <w:sz w:val="20"/>
                      <w:szCs w:val="20"/>
                    </w:rPr>
                  </w:rPrChange>
                </w:rPr>
                <w:t>4</w:t>
              </w:r>
            </w:ins>
          </w:p>
        </w:tc>
        <w:tc>
          <w:tcPr>
            <w:tcW w:w="851" w:type="dxa"/>
            <w:vAlign w:val="center"/>
            <w:tcPrChange w:id="1659" w:author="Roger Granda" w:date="2015-03-18T23:05:00Z">
              <w:tcPr>
                <w:tcW w:w="851" w:type="dxa"/>
                <w:gridSpan w:val="2"/>
                <w:vAlign w:val="center"/>
              </w:tcPr>
            </w:tcPrChange>
          </w:tcPr>
          <w:p w14:paraId="060C8154" w14:textId="2ABE93D1" w:rsidR="00B44F65" w:rsidRPr="00723197" w:rsidRDefault="00B44F65">
            <w:pPr>
              <w:jc w:val="center"/>
              <w:rPr>
                <w:ins w:id="1660" w:author="Roger Granda" w:date="2015-03-18T19:21:00Z"/>
                <w:b/>
                <w:sz w:val="20"/>
                <w:szCs w:val="20"/>
                <w:rPrChange w:id="1661" w:author="Roger Granda" w:date="2015-03-18T23:05:00Z">
                  <w:rPr>
                    <w:ins w:id="1662" w:author="Roger Granda" w:date="2015-03-18T19:21:00Z"/>
                    <w:b w:val="0"/>
                    <w:sz w:val="24"/>
                    <w:szCs w:val="24"/>
                  </w:rPr>
                </w:rPrChange>
              </w:rPr>
              <w:pPrChange w:id="1663" w:author="Roger Granda" w:date="2015-03-18T23:05:00Z">
                <w:pPr>
                  <w:pStyle w:val="Subtitulocapitulo"/>
                  <w:numPr>
                    <w:ilvl w:val="0"/>
                    <w:numId w:val="0"/>
                  </w:numPr>
                  <w:spacing w:line="276" w:lineRule="auto"/>
                  <w:ind w:left="0" w:firstLine="0"/>
                  <w:jc w:val="center"/>
                </w:pPr>
              </w:pPrChange>
            </w:pPr>
            <w:ins w:id="1664" w:author="Roger Granda" w:date="2015-03-18T19:48:00Z">
              <w:r w:rsidRPr="00723197">
                <w:rPr>
                  <w:rFonts w:ascii="Arial" w:hAnsi="Arial" w:cs="Arial"/>
                  <w:sz w:val="20"/>
                  <w:szCs w:val="20"/>
                  <w:rPrChange w:id="1665" w:author="Roger Granda" w:date="2015-03-18T23:05:00Z">
                    <w:rPr>
                      <w:b w:val="0"/>
                      <w:bCs w:val="0"/>
                      <w:sz w:val="20"/>
                      <w:szCs w:val="20"/>
                    </w:rPr>
                  </w:rPrChange>
                </w:rPr>
                <w:t>N/A</w:t>
              </w:r>
            </w:ins>
          </w:p>
        </w:tc>
        <w:tc>
          <w:tcPr>
            <w:tcW w:w="850" w:type="dxa"/>
            <w:vAlign w:val="center"/>
            <w:tcPrChange w:id="1666" w:author="Roger Granda" w:date="2015-03-18T23:05:00Z">
              <w:tcPr>
                <w:tcW w:w="850" w:type="dxa"/>
                <w:vAlign w:val="center"/>
              </w:tcPr>
            </w:tcPrChange>
          </w:tcPr>
          <w:p w14:paraId="28CA2DA9" w14:textId="6C39776A" w:rsidR="00B44F65" w:rsidRPr="00723197" w:rsidRDefault="00B44F65">
            <w:pPr>
              <w:jc w:val="center"/>
              <w:rPr>
                <w:ins w:id="1667" w:author="Roger Granda" w:date="2015-03-18T19:21:00Z"/>
                <w:b/>
                <w:sz w:val="20"/>
                <w:szCs w:val="20"/>
                <w:rPrChange w:id="1668" w:author="Roger Granda" w:date="2015-03-18T23:05:00Z">
                  <w:rPr>
                    <w:ins w:id="1669" w:author="Roger Granda" w:date="2015-03-18T19:21:00Z"/>
                    <w:b w:val="0"/>
                    <w:sz w:val="24"/>
                    <w:szCs w:val="24"/>
                  </w:rPr>
                </w:rPrChange>
              </w:rPr>
              <w:pPrChange w:id="1670" w:author="Roger Granda" w:date="2015-03-18T23:05:00Z">
                <w:pPr>
                  <w:pStyle w:val="Subtitulocapitulo"/>
                  <w:numPr>
                    <w:ilvl w:val="0"/>
                    <w:numId w:val="0"/>
                  </w:numPr>
                  <w:spacing w:line="276" w:lineRule="auto"/>
                  <w:ind w:left="0" w:firstLine="0"/>
                  <w:jc w:val="center"/>
                </w:pPr>
              </w:pPrChange>
            </w:pPr>
            <w:ins w:id="1671" w:author="Roger Granda" w:date="2015-03-18T19:48:00Z">
              <w:r w:rsidRPr="00723197">
                <w:rPr>
                  <w:rFonts w:ascii="Arial" w:hAnsi="Arial" w:cs="Arial"/>
                  <w:sz w:val="20"/>
                  <w:szCs w:val="20"/>
                  <w:rPrChange w:id="1672" w:author="Roger Granda" w:date="2015-03-18T23:05:00Z">
                    <w:rPr>
                      <w:b w:val="0"/>
                      <w:bCs w:val="0"/>
                      <w:sz w:val="20"/>
                      <w:szCs w:val="20"/>
                    </w:rPr>
                  </w:rPrChange>
                </w:rPr>
                <w:t>N/A</w:t>
              </w:r>
            </w:ins>
          </w:p>
        </w:tc>
        <w:tc>
          <w:tcPr>
            <w:tcW w:w="851" w:type="dxa"/>
            <w:vAlign w:val="center"/>
            <w:tcPrChange w:id="1673" w:author="Roger Granda" w:date="2015-03-18T23:05:00Z">
              <w:tcPr>
                <w:tcW w:w="851" w:type="dxa"/>
                <w:gridSpan w:val="2"/>
              </w:tcPr>
            </w:tcPrChange>
          </w:tcPr>
          <w:p w14:paraId="07D67C13" w14:textId="033B3DF4" w:rsidR="00B44F65" w:rsidRPr="00723197" w:rsidRDefault="00723197" w:rsidP="00723197">
            <w:pPr>
              <w:jc w:val="center"/>
              <w:rPr>
                <w:ins w:id="1674" w:author="Roger Granda" w:date="2015-03-18T22:48:00Z"/>
                <w:rStyle w:val="TextoCar"/>
                <w:rFonts w:eastAsiaTheme="minorHAnsi"/>
                <w:sz w:val="20"/>
                <w:szCs w:val="20"/>
              </w:rPr>
            </w:pPr>
            <w:ins w:id="1675" w:author="Roger Granda" w:date="2015-03-18T23:03:00Z">
              <w:r w:rsidRPr="00723197">
                <w:rPr>
                  <w:rStyle w:val="TextoCar"/>
                  <w:rFonts w:eastAsiaTheme="minorHAnsi"/>
                  <w:sz w:val="20"/>
                  <w:szCs w:val="20"/>
                </w:rPr>
                <w:t>4</w:t>
              </w:r>
            </w:ins>
          </w:p>
        </w:tc>
        <w:tc>
          <w:tcPr>
            <w:tcW w:w="850" w:type="dxa"/>
            <w:vAlign w:val="center"/>
            <w:tcPrChange w:id="1676" w:author="Roger Granda" w:date="2015-03-18T23:05:00Z">
              <w:tcPr>
                <w:tcW w:w="850" w:type="dxa"/>
              </w:tcPr>
            </w:tcPrChange>
          </w:tcPr>
          <w:p w14:paraId="6FA307E4" w14:textId="1761FCE3" w:rsidR="00B44F65" w:rsidRPr="00723197" w:rsidRDefault="00723197" w:rsidP="00723197">
            <w:pPr>
              <w:jc w:val="center"/>
              <w:rPr>
                <w:ins w:id="1677" w:author="Roger Granda" w:date="2015-03-18T22:48:00Z"/>
                <w:rStyle w:val="TextoCar"/>
                <w:rFonts w:eastAsiaTheme="minorHAnsi"/>
                <w:sz w:val="20"/>
                <w:szCs w:val="20"/>
              </w:rPr>
            </w:pPr>
            <w:ins w:id="1678" w:author="Roger Granda" w:date="2015-03-18T23:03:00Z">
              <w:r w:rsidRPr="00723197">
                <w:rPr>
                  <w:rStyle w:val="TextoCar"/>
                  <w:rFonts w:eastAsiaTheme="minorHAnsi"/>
                  <w:sz w:val="20"/>
                  <w:szCs w:val="20"/>
                </w:rPr>
                <w:t>4</w:t>
              </w:r>
            </w:ins>
          </w:p>
        </w:tc>
        <w:tc>
          <w:tcPr>
            <w:tcW w:w="993" w:type="dxa"/>
            <w:vAlign w:val="center"/>
            <w:tcPrChange w:id="1679" w:author="Roger Granda" w:date="2015-03-18T23:05:00Z">
              <w:tcPr>
                <w:tcW w:w="993" w:type="dxa"/>
                <w:gridSpan w:val="2"/>
                <w:vAlign w:val="center"/>
              </w:tcPr>
            </w:tcPrChange>
          </w:tcPr>
          <w:p w14:paraId="5DC02DB4" w14:textId="20DD94D2" w:rsidR="00B44F65" w:rsidRPr="00723197" w:rsidRDefault="00B44F65">
            <w:pPr>
              <w:jc w:val="center"/>
              <w:rPr>
                <w:ins w:id="1680" w:author="Roger Granda" w:date="2015-03-18T19:22:00Z"/>
                <w:rStyle w:val="TextoCar"/>
                <w:rFonts w:eastAsiaTheme="minorHAnsi"/>
                <w:b/>
                <w:bCs/>
                <w:sz w:val="20"/>
                <w:szCs w:val="20"/>
                <w:rPrChange w:id="1681" w:author="Roger Granda" w:date="2015-03-18T23:05:00Z">
                  <w:rPr>
                    <w:ins w:id="1682" w:author="Roger Granda" w:date="2015-03-18T19:22:00Z"/>
                    <w:rStyle w:val="TextoCar"/>
                    <w:rFonts w:eastAsiaTheme="minorHAnsi"/>
                    <w:b w:val="0"/>
                    <w:bCs w:val="0"/>
                    <w:color w:val="auto"/>
                  </w:rPr>
                </w:rPrChange>
              </w:rPr>
              <w:pPrChange w:id="1683" w:author="Roger Granda" w:date="2015-03-18T23:05:00Z">
                <w:pPr>
                  <w:pStyle w:val="Subtitulocapitulo"/>
                  <w:numPr>
                    <w:ilvl w:val="0"/>
                    <w:numId w:val="0"/>
                  </w:numPr>
                  <w:spacing w:line="276" w:lineRule="auto"/>
                  <w:ind w:left="0" w:firstLine="0"/>
                  <w:jc w:val="center"/>
                </w:pPr>
              </w:pPrChange>
            </w:pPr>
            <w:ins w:id="1684" w:author="Roger Granda" w:date="2015-03-18T20:24:00Z">
              <w:r w:rsidRPr="00723197">
                <w:rPr>
                  <w:rStyle w:val="TextoCar"/>
                  <w:rFonts w:eastAsiaTheme="minorHAnsi"/>
                  <w:sz w:val="20"/>
                  <w:szCs w:val="20"/>
                </w:rPr>
                <w:t>4.5</w:t>
              </w:r>
            </w:ins>
          </w:p>
        </w:tc>
        <w:tc>
          <w:tcPr>
            <w:tcW w:w="850" w:type="dxa"/>
            <w:vAlign w:val="center"/>
            <w:tcPrChange w:id="1685" w:author="Roger Granda" w:date="2015-03-18T23:05:00Z">
              <w:tcPr>
                <w:tcW w:w="850" w:type="dxa"/>
                <w:gridSpan w:val="2"/>
                <w:vAlign w:val="center"/>
              </w:tcPr>
            </w:tcPrChange>
          </w:tcPr>
          <w:p w14:paraId="26E7EA6C" w14:textId="2A8238AA" w:rsidR="00B44F65" w:rsidRPr="00723197" w:rsidRDefault="00B44F65">
            <w:pPr>
              <w:jc w:val="center"/>
              <w:rPr>
                <w:ins w:id="1686" w:author="Roger Granda" w:date="2015-03-18T19:22:00Z"/>
                <w:rStyle w:val="TextoCar"/>
                <w:rFonts w:eastAsiaTheme="minorHAnsi"/>
                <w:b/>
                <w:sz w:val="20"/>
                <w:szCs w:val="20"/>
                <w:rPrChange w:id="1687" w:author="Roger Granda" w:date="2015-03-18T23:05:00Z">
                  <w:rPr>
                    <w:ins w:id="1688" w:author="Roger Granda" w:date="2015-03-18T19:22:00Z"/>
                    <w:rStyle w:val="TextoCar"/>
                    <w:rFonts w:eastAsiaTheme="minorHAnsi"/>
                    <w:b w:val="0"/>
                  </w:rPr>
                </w:rPrChange>
              </w:rPr>
              <w:pPrChange w:id="1689" w:author="Roger Granda" w:date="2015-03-18T23:05:00Z">
                <w:pPr>
                  <w:pStyle w:val="Subtitulocapitulo"/>
                  <w:numPr>
                    <w:ilvl w:val="0"/>
                    <w:numId w:val="0"/>
                  </w:numPr>
                  <w:spacing w:line="276" w:lineRule="auto"/>
                  <w:ind w:left="0" w:firstLine="0"/>
                  <w:jc w:val="center"/>
                </w:pPr>
              </w:pPrChange>
            </w:pPr>
            <w:ins w:id="1690" w:author="Roger Granda" w:date="2015-03-18T20:24:00Z">
              <w:r w:rsidRPr="00723197">
                <w:rPr>
                  <w:rStyle w:val="TextoCar"/>
                  <w:rFonts w:eastAsiaTheme="minorHAnsi"/>
                  <w:sz w:val="20"/>
                  <w:szCs w:val="20"/>
                </w:rPr>
                <w:t>5</w:t>
              </w:r>
            </w:ins>
          </w:p>
        </w:tc>
        <w:tc>
          <w:tcPr>
            <w:tcW w:w="1276" w:type="dxa"/>
            <w:vAlign w:val="center"/>
            <w:tcPrChange w:id="1691" w:author="Roger Granda" w:date="2015-03-18T23:05:00Z">
              <w:tcPr>
                <w:tcW w:w="1276" w:type="dxa"/>
                <w:gridSpan w:val="2"/>
                <w:vAlign w:val="center"/>
              </w:tcPr>
            </w:tcPrChange>
          </w:tcPr>
          <w:p w14:paraId="6F46846F" w14:textId="16D6F06F" w:rsidR="00B44F65" w:rsidRPr="00723197" w:rsidRDefault="00B44F65">
            <w:pPr>
              <w:jc w:val="center"/>
              <w:rPr>
                <w:ins w:id="1692" w:author="Roger Granda" w:date="2015-03-18T19:21:00Z"/>
                <w:rStyle w:val="TextoCar"/>
                <w:rFonts w:eastAsiaTheme="minorHAnsi"/>
                <w:b/>
                <w:sz w:val="20"/>
                <w:szCs w:val="20"/>
                <w:rPrChange w:id="1693" w:author="Roger Granda" w:date="2015-03-18T23:05:00Z">
                  <w:rPr>
                    <w:ins w:id="1694" w:author="Roger Granda" w:date="2015-03-18T19:21:00Z"/>
                    <w:rStyle w:val="TextoCar"/>
                    <w:rFonts w:eastAsiaTheme="minorHAnsi"/>
                    <w:b w:val="0"/>
                  </w:rPr>
                </w:rPrChange>
              </w:rPr>
              <w:pPrChange w:id="1695" w:author="Roger Granda" w:date="2015-03-18T23:05:00Z">
                <w:pPr>
                  <w:pStyle w:val="Subtitulocapitulo"/>
                  <w:numPr>
                    <w:ilvl w:val="0"/>
                    <w:numId w:val="0"/>
                  </w:numPr>
                  <w:spacing w:line="276" w:lineRule="auto"/>
                  <w:ind w:left="0" w:firstLine="0"/>
                  <w:jc w:val="center"/>
                </w:pPr>
              </w:pPrChange>
            </w:pPr>
            <w:ins w:id="1696" w:author="Roger Granda" w:date="2015-03-18T19:53:00Z">
              <w:r w:rsidRPr="00723197">
                <w:rPr>
                  <w:rFonts w:ascii="Arial" w:hAnsi="Arial" w:cs="Arial"/>
                  <w:sz w:val="20"/>
                  <w:szCs w:val="20"/>
                  <w:rPrChange w:id="1697" w:author="Roger Granda" w:date="2015-03-18T23:05:00Z">
                    <w:rPr>
                      <w:b w:val="0"/>
                      <w:bCs w:val="0"/>
                      <w:sz w:val="20"/>
                      <w:szCs w:val="20"/>
                    </w:rPr>
                  </w:rPrChange>
                </w:rPr>
                <w:t>N/A</w:t>
              </w:r>
            </w:ins>
          </w:p>
        </w:tc>
        <w:tc>
          <w:tcPr>
            <w:tcW w:w="2126" w:type="dxa"/>
            <w:vAlign w:val="center"/>
            <w:tcPrChange w:id="1698" w:author="Roger Granda" w:date="2015-03-18T23:05:00Z">
              <w:tcPr>
                <w:tcW w:w="2126" w:type="dxa"/>
                <w:gridSpan w:val="2"/>
                <w:vAlign w:val="center"/>
              </w:tcPr>
            </w:tcPrChange>
          </w:tcPr>
          <w:p w14:paraId="02D19EA0" w14:textId="77777777" w:rsidR="00B44F65" w:rsidRPr="00A47785" w:rsidRDefault="00B44F65">
            <w:pPr>
              <w:jc w:val="center"/>
              <w:rPr>
                <w:ins w:id="1699" w:author="Roger Granda" w:date="2015-03-18T20:25:00Z"/>
                <w:sz w:val="20"/>
                <w:szCs w:val="20"/>
              </w:rPr>
              <w:pPrChange w:id="1700" w:author="Roger Granda" w:date="2015-03-18T23:05:00Z">
                <w:pPr>
                  <w:pStyle w:val="Subtitulocapitulo"/>
                  <w:numPr>
                    <w:ilvl w:val="0"/>
                    <w:numId w:val="0"/>
                  </w:numPr>
                  <w:spacing w:line="276" w:lineRule="auto"/>
                  <w:ind w:left="0" w:firstLine="0"/>
                  <w:jc w:val="center"/>
                </w:pPr>
              </w:pPrChange>
            </w:pPr>
            <w:ins w:id="1701" w:author="Roger Granda" w:date="2015-03-18T19:41:00Z">
              <w:r w:rsidRPr="00723197">
                <w:rPr>
                  <w:rFonts w:ascii="Arial" w:hAnsi="Arial" w:cs="Arial"/>
                  <w:sz w:val="20"/>
                  <w:szCs w:val="20"/>
                  <w:rPrChange w:id="1702" w:author="Roger Granda" w:date="2015-03-18T23:05:00Z">
                    <w:rPr>
                      <w:b w:val="0"/>
                      <w:bCs w:val="0"/>
                      <w:sz w:val="20"/>
                      <w:szCs w:val="20"/>
                    </w:rPr>
                  </w:rPrChange>
                </w:rPr>
                <w:t>O5=O1</w:t>
              </w:r>
            </w:ins>
          </w:p>
          <w:p w14:paraId="7F538092" w14:textId="5DD15D0D" w:rsidR="00B44F65" w:rsidRPr="00723197" w:rsidRDefault="00B44F65">
            <w:pPr>
              <w:jc w:val="center"/>
              <w:rPr>
                <w:ins w:id="1703" w:author="Roger Granda" w:date="2015-03-18T19:21:00Z"/>
                <w:b/>
                <w:sz w:val="20"/>
                <w:szCs w:val="20"/>
                <w:rPrChange w:id="1704" w:author="Roger Granda" w:date="2015-03-18T23:05:00Z">
                  <w:rPr>
                    <w:ins w:id="1705" w:author="Roger Granda" w:date="2015-03-18T19:21:00Z"/>
                    <w:b w:val="0"/>
                    <w:sz w:val="24"/>
                    <w:szCs w:val="24"/>
                  </w:rPr>
                </w:rPrChange>
              </w:rPr>
              <w:pPrChange w:id="1706" w:author="Roger Granda" w:date="2015-03-18T23:05:00Z">
                <w:pPr>
                  <w:pStyle w:val="Subtitulocapitulo"/>
                  <w:numPr>
                    <w:ilvl w:val="0"/>
                    <w:numId w:val="0"/>
                  </w:numPr>
                  <w:spacing w:line="276" w:lineRule="auto"/>
                  <w:ind w:left="0" w:firstLine="0"/>
                  <w:jc w:val="center"/>
                </w:pPr>
              </w:pPrChange>
            </w:pPr>
            <w:ins w:id="1707" w:author="Roger Granda" w:date="2015-03-18T20:25:00Z">
              <w:r w:rsidRPr="00723197">
                <w:rPr>
                  <w:rFonts w:ascii="Arial" w:hAnsi="Arial" w:cs="Arial"/>
                  <w:sz w:val="20"/>
                  <w:szCs w:val="20"/>
                  <w:rPrChange w:id="1708" w:author="Roger Granda" w:date="2015-03-18T23:05:00Z">
                    <w:rPr>
                      <w:b w:val="0"/>
                      <w:bCs w:val="0"/>
                      <w:sz w:val="20"/>
                      <w:szCs w:val="20"/>
                    </w:rPr>
                  </w:rPrChange>
                </w:rPr>
                <w:t>Z=-1.67, p=</w:t>
              </w:r>
            </w:ins>
            <w:ins w:id="1709" w:author="Roger Granda" w:date="2015-03-18T20:26:00Z">
              <w:r w:rsidRPr="00723197">
                <w:rPr>
                  <w:rFonts w:ascii="Arial" w:hAnsi="Arial" w:cs="Arial"/>
                  <w:sz w:val="20"/>
                  <w:szCs w:val="20"/>
                  <w:rPrChange w:id="1710" w:author="Roger Granda" w:date="2015-03-18T23:05:00Z">
                    <w:rPr>
                      <w:b w:val="0"/>
                      <w:bCs w:val="0"/>
                      <w:sz w:val="20"/>
                      <w:szCs w:val="20"/>
                    </w:rPr>
                  </w:rPrChange>
                </w:rPr>
                <w:t xml:space="preserve"> 0.096</w:t>
              </w:r>
            </w:ins>
          </w:p>
        </w:tc>
      </w:tr>
      <w:tr w:rsidR="00B44F65" w:rsidRPr="00676FAD" w14:paraId="53F84E75" w14:textId="77777777" w:rsidTr="00723197">
        <w:trPr>
          <w:gridBefore w:val="1"/>
          <w:wBefore w:w="216" w:type="dxa"/>
          <w:trHeight w:val="709"/>
          <w:ins w:id="1711" w:author="Roger Granda" w:date="2015-03-18T19:32:00Z"/>
          <w:trPrChange w:id="1712" w:author="Roger Granda" w:date="2015-03-18T23:05:00Z">
            <w:trPr>
              <w:gridBefore w:val="2"/>
              <w:wBefore w:w="216" w:type="dxa"/>
              <w:trHeight w:val="993"/>
            </w:trPr>
          </w:trPrChange>
        </w:trPr>
        <w:tc>
          <w:tcPr>
            <w:tcW w:w="1636" w:type="dxa"/>
            <w:vMerge/>
            <w:vAlign w:val="center"/>
            <w:tcPrChange w:id="1713" w:author="Roger Granda" w:date="2015-03-18T23:05:00Z">
              <w:tcPr>
                <w:tcW w:w="1199" w:type="dxa"/>
                <w:vMerge/>
                <w:vAlign w:val="center"/>
              </w:tcPr>
            </w:tcPrChange>
          </w:tcPr>
          <w:p w14:paraId="472802F2" w14:textId="77777777" w:rsidR="00B44F65" w:rsidRPr="008932CC" w:rsidRDefault="00B44F65">
            <w:pPr>
              <w:jc w:val="center"/>
              <w:rPr>
                <w:ins w:id="1714" w:author="Roger Granda" w:date="2015-03-18T19:32:00Z"/>
                <w:b/>
                <w:sz w:val="20"/>
                <w:szCs w:val="20"/>
                <w:rPrChange w:id="1715" w:author="Roger Granda" w:date="2015-03-18T19:35:00Z">
                  <w:rPr>
                    <w:ins w:id="1716" w:author="Roger Granda" w:date="2015-03-18T19:32:00Z"/>
                    <w:b w:val="0"/>
                    <w:sz w:val="20"/>
                    <w:szCs w:val="20"/>
                  </w:rPr>
                </w:rPrChange>
              </w:rPr>
              <w:pPrChange w:id="1717" w:author="Roger Granda" w:date="2015-03-18T20:28:00Z">
                <w:pPr>
                  <w:pStyle w:val="Subtitulocapitulo"/>
                  <w:numPr>
                    <w:ilvl w:val="0"/>
                    <w:numId w:val="0"/>
                  </w:numPr>
                  <w:spacing w:line="240" w:lineRule="auto"/>
                  <w:ind w:left="0" w:firstLine="0"/>
                  <w:jc w:val="center"/>
                </w:pPr>
              </w:pPrChange>
            </w:pPr>
          </w:p>
        </w:tc>
        <w:tc>
          <w:tcPr>
            <w:tcW w:w="709" w:type="dxa"/>
            <w:vAlign w:val="center"/>
            <w:tcPrChange w:id="1718" w:author="Roger Granda" w:date="2015-03-18T23:05:00Z">
              <w:tcPr>
                <w:tcW w:w="1146" w:type="dxa"/>
                <w:gridSpan w:val="2"/>
                <w:vAlign w:val="center"/>
              </w:tcPr>
            </w:tcPrChange>
          </w:tcPr>
          <w:p w14:paraId="6505E503" w14:textId="49FA7543" w:rsidR="00B44F65" w:rsidRPr="00A47785" w:rsidRDefault="00B44F65">
            <w:pPr>
              <w:jc w:val="center"/>
              <w:rPr>
                <w:ins w:id="1719" w:author="Roger Granda" w:date="2015-03-18T19:32:00Z"/>
                <w:sz w:val="20"/>
                <w:szCs w:val="20"/>
              </w:rPr>
              <w:pPrChange w:id="1720" w:author="Roger Granda" w:date="2015-03-18T20:28:00Z">
                <w:pPr>
                  <w:pStyle w:val="Subtitulocapitulo"/>
                  <w:numPr>
                    <w:ilvl w:val="0"/>
                    <w:numId w:val="0"/>
                  </w:numPr>
                  <w:spacing w:line="240" w:lineRule="auto"/>
                  <w:ind w:left="0" w:firstLine="0"/>
                  <w:jc w:val="center"/>
                </w:pPr>
              </w:pPrChange>
            </w:pPr>
            <w:ins w:id="1721" w:author="Roger Granda" w:date="2015-03-18T19:36:00Z">
              <w:r>
                <w:rPr>
                  <w:rFonts w:ascii="Arial" w:hAnsi="Arial" w:cs="Arial"/>
                  <w:b/>
                  <w:sz w:val="20"/>
                  <w:szCs w:val="20"/>
                </w:rPr>
                <w:t>Ctrl.</w:t>
              </w:r>
            </w:ins>
          </w:p>
        </w:tc>
        <w:tc>
          <w:tcPr>
            <w:tcW w:w="851" w:type="dxa"/>
            <w:vAlign w:val="center"/>
            <w:tcPrChange w:id="1722" w:author="Roger Granda" w:date="2015-03-18T23:05:00Z">
              <w:tcPr>
                <w:tcW w:w="851" w:type="dxa"/>
                <w:vAlign w:val="center"/>
              </w:tcPr>
            </w:tcPrChange>
          </w:tcPr>
          <w:p w14:paraId="2E2FA1E5" w14:textId="6433FAB5" w:rsidR="00B44F65" w:rsidRPr="00A47785" w:rsidRDefault="00B44F65">
            <w:pPr>
              <w:jc w:val="center"/>
              <w:rPr>
                <w:ins w:id="1723" w:author="Roger Granda" w:date="2015-03-18T19:32:00Z"/>
                <w:sz w:val="20"/>
                <w:szCs w:val="20"/>
              </w:rPr>
              <w:pPrChange w:id="1724" w:author="Roger Granda" w:date="2015-03-18T23:05:00Z">
                <w:pPr>
                  <w:pStyle w:val="Subtitulocapitulo"/>
                  <w:numPr>
                    <w:ilvl w:val="0"/>
                    <w:numId w:val="0"/>
                  </w:numPr>
                  <w:spacing w:line="240" w:lineRule="auto"/>
                  <w:ind w:left="0" w:firstLine="0"/>
                  <w:jc w:val="center"/>
                </w:pPr>
              </w:pPrChange>
            </w:pPr>
            <w:ins w:id="1725" w:author="Roger Granda" w:date="2015-03-18T20:23:00Z">
              <w:r w:rsidRPr="00723197">
                <w:rPr>
                  <w:rFonts w:ascii="Arial" w:hAnsi="Arial" w:cs="Arial"/>
                  <w:sz w:val="20"/>
                  <w:szCs w:val="20"/>
                  <w:rPrChange w:id="1726" w:author="Roger Granda" w:date="2015-03-18T23:05:00Z">
                    <w:rPr>
                      <w:bCs w:val="0"/>
                      <w:sz w:val="20"/>
                      <w:szCs w:val="20"/>
                    </w:rPr>
                  </w:rPrChange>
                </w:rPr>
                <w:t>4</w:t>
              </w:r>
            </w:ins>
          </w:p>
        </w:tc>
        <w:tc>
          <w:tcPr>
            <w:tcW w:w="708" w:type="dxa"/>
            <w:vAlign w:val="center"/>
            <w:tcPrChange w:id="1727" w:author="Roger Granda" w:date="2015-03-18T23:05:00Z">
              <w:tcPr>
                <w:tcW w:w="708" w:type="dxa"/>
                <w:gridSpan w:val="2"/>
                <w:vAlign w:val="center"/>
              </w:tcPr>
            </w:tcPrChange>
          </w:tcPr>
          <w:p w14:paraId="7462A70E" w14:textId="3925EBE3" w:rsidR="00B44F65" w:rsidRPr="00A47785" w:rsidRDefault="00B44F65">
            <w:pPr>
              <w:jc w:val="center"/>
              <w:rPr>
                <w:ins w:id="1728" w:author="Roger Granda" w:date="2015-03-18T19:32:00Z"/>
                <w:sz w:val="20"/>
                <w:szCs w:val="20"/>
              </w:rPr>
              <w:pPrChange w:id="1729" w:author="Roger Granda" w:date="2015-03-18T23:05:00Z">
                <w:pPr>
                  <w:pStyle w:val="Subtitulocapitulo"/>
                  <w:numPr>
                    <w:ilvl w:val="0"/>
                    <w:numId w:val="0"/>
                  </w:numPr>
                  <w:spacing w:line="240" w:lineRule="auto"/>
                  <w:ind w:left="0" w:firstLine="0"/>
                  <w:jc w:val="center"/>
                </w:pPr>
              </w:pPrChange>
            </w:pPr>
            <w:ins w:id="1730" w:author="Roger Granda" w:date="2015-03-18T20:23:00Z">
              <w:r w:rsidRPr="00723197">
                <w:rPr>
                  <w:rFonts w:ascii="Arial" w:hAnsi="Arial" w:cs="Arial"/>
                  <w:sz w:val="20"/>
                  <w:szCs w:val="20"/>
                  <w:rPrChange w:id="1731" w:author="Roger Granda" w:date="2015-03-18T23:05:00Z">
                    <w:rPr>
                      <w:bCs w:val="0"/>
                      <w:sz w:val="20"/>
                      <w:szCs w:val="20"/>
                    </w:rPr>
                  </w:rPrChange>
                </w:rPr>
                <w:t>3.42</w:t>
              </w:r>
            </w:ins>
          </w:p>
        </w:tc>
        <w:tc>
          <w:tcPr>
            <w:tcW w:w="851" w:type="dxa"/>
            <w:vAlign w:val="center"/>
            <w:tcPrChange w:id="1732" w:author="Roger Granda" w:date="2015-03-18T23:05:00Z">
              <w:tcPr>
                <w:tcW w:w="851" w:type="dxa"/>
                <w:gridSpan w:val="2"/>
                <w:vAlign w:val="center"/>
              </w:tcPr>
            </w:tcPrChange>
          </w:tcPr>
          <w:p w14:paraId="07AFAE43" w14:textId="18A33926" w:rsidR="00B44F65" w:rsidRPr="00A47785" w:rsidRDefault="00B44F65">
            <w:pPr>
              <w:jc w:val="center"/>
              <w:rPr>
                <w:ins w:id="1733" w:author="Roger Granda" w:date="2015-03-18T19:32:00Z"/>
                <w:sz w:val="20"/>
                <w:szCs w:val="20"/>
              </w:rPr>
              <w:pPrChange w:id="1734" w:author="Roger Granda" w:date="2015-03-18T23:05:00Z">
                <w:pPr>
                  <w:pStyle w:val="Subtitulocapitulo"/>
                  <w:numPr>
                    <w:ilvl w:val="0"/>
                    <w:numId w:val="0"/>
                  </w:numPr>
                  <w:spacing w:line="240" w:lineRule="auto"/>
                  <w:ind w:left="0" w:firstLine="0"/>
                  <w:jc w:val="center"/>
                </w:pPr>
              </w:pPrChange>
            </w:pPr>
            <w:ins w:id="1735" w:author="Roger Granda" w:date="2015-03-18T19:48:00Z">
              <w:r w:rsidRPr="00723197">
                <w:rPr>
                  <w:rFonts w:ascii="Arial" w:hAnsi="Arial" w:cs="Arial"/>
                  <w:sz w:val="20"/>
                  <w:szCs w:val="20"/>
                  <w:rPrChange w:id="1736" w:author="Roger Granda" w:date="2015-03-18T23:05:00Z">
                    <w:rPr>
                      <w:b w:val="0"/>
                      <w:bCs w:val="0"/>
                      <w:sz w:val="20"/>
                      <w:szCs w:val="20"/>
                    </w:rPr>
                  </w:rPrChange>
                </w:rPr>
                <w:t>N/A</w:t>
              </w:r>
            </w:ins>
          </w:p>
        </w:tc>
        <w:tc>
          <w:tcPr>
            <w:tcW w:w="850" w:type="dxa"/>
            <w:vAlign w:val="center"/>
            <w:tcPrChange w:id="1737" w:author="Roger Granda" w:date="2015-03-18T23:05:00Z">
              <w:tcPr>
                <w:tcW w:w="850" w:type="dxa"/>
                <w:vAlign w:val="center"/>
              </w:tcPr>
            </w:tcPrChange>
          </w:tcPr>
          <w:p w14:paraId="79BD02A6" w14:textId="48D438A0" w:rsidR="00B44F65" w:rsidRPr="00A47785" w:rsidRDefault="00B44F65">
            <w:pPr>
              <w:jc w:val="center"/>
              <w:rPr>
                <w:ins w:id="1738" w:author="Roger Granda" w:date="2015-03-18T19:32:00Z"/>
                <w:sz w:val="20"/>
                <w:szCs w:val="20"/>
              </w:rPr>
              <w:pPrChange w:id="1739" w:author="Roger Granda" w:date="2015-03-18T23:05:00Z">
                <w:pPr>
                  <w:pStyle w:val="Subtitulocapitulo"/>
                  <w:numPr>
                    <w:ilvl w:val="0"/>
                    <w:numId w:val="0"/>
                  </w:numPr>
                  <w:spacing w:line="240" w:lineRule="auto"/>
                  <w:ind w:left="0" w:firstLine="0"/>
                  <w:jc w:val="center"/>
                </w:pPr>
              </w:pPrChange>
            </w:pPr>
            <w:ins w:id="1740" w:author="Roger Granda" w:date="2015-03-18T19:48:00Z">
              <w:r w:rsidRPr="00723197">
                <w:rPr>
                  <w:rFonts w:ascii="Arial" w:hAnsi="Arial" w:cs="Arial"/>
                  <w:sz w:val="20"/>
                  <w:szCs w:val="20"/>
                  <w:rPrChange w:id="1741" w:author="Roger Granda" w:date="2015-03-18T23:05:00Z">
                    <w:rPr>
                      <w:b w:val="0"/>
                      <w:bCs w:val="0"/>
                      <w:sz w:val="20"/>
                      <w:szCs w:val="20"/>
                    </w:rPr>
                  </w:rPrChange>
                </w:rPr>
                <w:t>N/A</w:t>
              </w:r>
            </w:ins>
          </w:p>
        </w:tc>
        <w:tc>
          <w:tcPr>
            <w:tcW w:w="851" w:type="dxa"/>
            <w:vAlign w:val="center"/>
            <w:tcPrChange w:id="1742" w:author="Roger Granda" w:date="2015-03-18T23:05:00Z">
              <w:tcPr>
                <w:tcW w:w="851" w:type="dxa"/>
                <w:gridSpan w:val="2"/>
              </w:tcPr>
            </w:tcPrChange>
          </w:tcPr>
          <w:p w14:paraId="22F115CD" w14:textId="5FBC4AE9" w:rsidR="00B44F65" w:rsidRPr="00723197" w:rsidRDefault="00723197" w:rsidP="00723197">
            <w:pPr>
              <w:jc w:val="center"/>
              <w:rPr>
                <w:ins w:id="1743" w:author="Roger Granda" w:date="2015-03-18T22:48:00Z"/>
                <w:rStyle w:val="TextoCar"/>
                <w:rFonts w:eastAsiaTheme="minorHAnsi"/>
                <w:sz w:val="20"/>
                <w:szCs w:val="20"/>
              </w:rPr>
            </w:pPr>
            <w:ins w:id="1744" w:author="Roger Granda" w:date="2015-03-18T23:05:00Z">
              <w:r w:rsidRPr="00723197">
                <w:rPr>
                  <w:rStyle w:val="TextoCar"/>
                  <w:rFonts w:eastAsiaTheme="minorHAnsi"/>
                  <w:sz w:val="20"/>
                  <w:szCs w:val="20"/>
                </w:rPr>
                <w:t>4</w:t>
              </w:r>
            </w:ins>
          </w:p>
        </w:tc>
        <w:tc>
          <w:tcPr>
            <w:tcW w:w="850" w:type="dxa"/>
            <w:vAlign w:val="center"/>
            <w:tcPrChange w:id="1745" w:author="Roger Granda" w:date="2015-03-18T23:05:00Z">
              <w:tcPr>
                <w:tcW w:w="850" w:type="dxa"/>
              </w:tcPr>
            </w:tcPrChange>
          </w:tcPr>
          <w:p w14:paraId="3393B28F" w14:textId="66745ED4" w:rsidR="00B44F65" w:rsidRPr="00723197" w:rsidRDefault="00723197" w:rsidP="00723197">
            <w:pPr>
              <w:jc w:val="center"/>
              <w:rPr>
                <w:ins w:id="1746" w:author="Roger Granda" w:date="2015-03-18T22:48:00Z"/>
                <w:rStyle w:val="TextoCar"/>
                <w:rFonts w:eastAsiaTheme="minorHAnsi"/>
                <w:sz w:val="20"/>
                <w:szCs w:val="20"/>
              </w:rPr>
            </w:pPr>
            <w:ins w:id="1747" w:author="Roger Granda" w:date="2015-03-18T23:04:00Z">
              <w:r w:rsidRPr="00723197">
                <w:rPr>
                  <w:rStyle w:val="TextoCar"/>
                  <w:rFonts w:eastAsiaTheme="minorHAnsi"/>
                  <w:sz w:val="20"/>
                  <w:szCs w:val="20"/>
                </w:rPr>
                <w:t>3.42</w:t>
              </w:r>
            </w:ins>
          </w:p>
        </w:tc>
        <w:tc>
          <w:tcPr>
            <w:tcW w:w="993" w:type="dxa"/>
            <w:vAlign w:val="center"/>
            <w:tcPrChange w:id="1748" w:author="Roger Granda" w:date="2015-03-18T23:05:00Z">
              <w:tcPr>
                <w:tcW w:w="993" w:type="dxa"/>
                <w:gridSpan w:val="2"/>
                <w:vAlign w:val="center"/>
              </w:tcPr>
            </w:tcPrChange>
          </w:tcPr>
          <w:p w14:paraId="631B90FD" w14:textId="5C729A3B" w:rsidR="00B44F65" w:rsidRPr="00723197" w:rsidRDefault="00B44F65">
            <w:pPr>
              <w:jc w:val="center"/>
              <w:rPr>
                <w:ins w:id="1749" w:author="Roger Granda" w:date="2015-03-18T19:32:00Z"/>
                <w:rStyle w:val="TextoCar"/>
                <w:rFonts w:eastAsiaTheme="minorHAnsi"/>
                <w:b/>
                <w:bCs/>
                <w:sz w:val="20"/>
                <w:szCs w:val="20"/>
              </w:rPr>
              <w:pPrChange w:id="1750" w:author="Roger Granda" w:date="2015-03-18T23:05:00Z">
                <w:pPr>
                  <w:pStyle w:val="Subtitulocapitulo"/>
                  <w:numPr>
                    <w:ilvl w:val="0"/>
                    <w:numId w:val="0"/>
                  </w:numPr>
                  <w:spacing w:line="240" w:lineRule="auto"/>
                  <w:ind w:left="0" w:firstLine="0"/>
                  <w:jc w:val="center"/>
                </w:pPr>
              </w:pPrChange>
            </w:pPr>
            <w:ins w:id="1751" w:author="Roger Granda" w:date="2015-03-18T20:23:00Z">
              <w:r w:rsidRPr="00723197">
                <w:rPr>
                  <w:rStyle w:val="TextoCar"/>
                  <w:rFonts w:eastAsiaTheme="minorHAnsi"/>
                  <w:sz w:val="20"/>
                  <w:szCs w:val="20"/>
                </w:rPr>
                <w:t>4</w:t>
              </w:r>
            </w:ins>
          </w:p>
        </w:tc>
        <w:tc>
          <w:tcPr>
            <w:tcW w:w="850" w:type="dxa"/>
            <w:vAlign w:val="center"/>
            <w:tcPrChange w:id="1752" w:author="Roger Granda" w:date="2015-03-18T23:05:00Z">
              <w:tcPr>
                <w:tcW w:w="850" w:type="dxa"/>
                <w:gridSpan w:val="2"/>
                <w:vAlign w:val="center"/>
              </w:tcPr>
            </w:tcPrChange>
          </w:tcPr>
          <w:p w14:paraId="33962F53" w14:textId="4AFC2AB3" w:rsidR="00B44F65" w:rsidRPr="00723197" w:rsidRDefault="00B44F65">
            <w:pPr>
              <w:jc w:val="center"/>
              <w:rPr>
                <w:ins w:id="1753" w:author="Roger Granda" w:date="2015-03-18T19:32:00Z"/>
                <w:rStyle w:val="TextoCar"/>
                <w:rFonts w:eastAsiaTheme="minorHAnsi"/>
                <w:sz w:val="20"/>
                <w:szCs w:val="20"/>
              </w:rPr>
              <w:pPrChange w:id="1754" w:author="Roger Granda" w:date="2015-03-18T23:05:00Z">
                <w:pPr>
                  <w:pStyle w:val="Subtitulocapitulo"/>
                  <w:numPr>
                    <w:ilvl w:val="0"/>
                    <w:numId w:val="0"/>
                  </w:numPr>
                  <w:spacing w:line="240" w:lineRule="auto"/>
                  <w:ind w:left="0" w:firstLine="0"/>
                  <w:jc w:val="center"/>
                </w:pPr>
              </w:pPrChange>
            </w:pPr>
            <w:ins w:id="1755" w:author="Roger Granda" w:date="2015-03-18T20:23:00Z">
              <w:r w:rsidRPr="00723197">
                <w:rPr>
                  <w:rStyle w:val="TextoCar"/>
                  <w:rFonts w:eastAsiaTheme="minorHAnsi"/>
                  <w:sz w:val="20"/>
                  <w:szCs w:val="20"/>
                </w:rPr>
                <w:t>4.17</w:t>
              </w:r>
            </w:ins>
          </w:p>
        </w:tc>
        <w:tc>
          <w:tcPr>
            <w:tcW w:w="1276" w:type="dxa"/>
            <w:vAlign w:val="center"/>
            <w:tcPrChange w:id="1756" w:author="Roger Granda" w:date="2015-03-18T23:05:00Z">
              <w:tcPr>
                <w:tcW w:w="1276" w:type="dxa"/>
                <w:gridSpan w:val="2"/>
                <w:vAlign w:val="center"/>
              </w:tcPr>
            </w:tcPrChange>
          </w:tcPr>
          <w:p w14:paraId="23A24ED5" w14:textId="024727C6" w:rsidR="00B44F65" w:rsidRPr="00723197" w:rsidRDefault="00B44F65">
            <w:pPr>
              <w:jc w:val="center"/>
              <w:rPr>
                <w:ins w:id="1757" w:author="Roger Granda" w:date="2015-03-18T19:32:00Z"/>
                <w:rStyle w:val="TextoCar"/>
                <w:rFonts w:eastAsiaTheme="minorHAnsi"/>
                <w:sz w:val="20"/>
                <w:szCs w:val="20"/>
              </w:rPr>
              <w:pPrChange w:id="1758" w:author="Roger Granda" w:date="2015-03-18T23:05:00Z">
                <w:pPr>
                  <w:pStyle w:val="Subtitulocapitulo"/>
                  <w:numPr>
                    <w:ilvl w:val="0"/>
                    <w:numId w:val="0"/>
                  </w:numPr>
                  <w:spacing w:line="240" w:lineRule="auto"/>
                  <w:ind w:left="0" w:firstLine="0"/>
                  <w:jc w:val="center"/>
                </w:pPr>
              </w:pPrChange>
            </w:pPr>
            <w:ins w:id="1759" w:author="Roger Granda" w:date="2015-03-18T19:53:00Z">
              <w:r w:rsidRPr="00723197">
                <w:rPr>
                  <w:rFonts w:ascii="Arial" w:hAnsi="Arial" w:cs="Arial"/>
                  <w:sz w:val="20"/>
                  <w:szCs w:val="20"/>
                  <w:rPrChange w:id="1760" w:author="Roger Granda" w:date="2015-03-18T23:05:00Z">
                    <w:rPr>
                      <w:b w:val="0"/>
                      <w:bCs w:val="0"/>
                      <w:sz w:val="20"/>
                      <w:szCs w:val="20"/>
                    </w:rPr>
                  </w:rPrChange>
                </w:rPr>
                <w:t>N/A</w:t>
              </w:r>
            </w:ins>
          </w:p>
        </w:tc>
        <w:tc>
          <w:tcPr>
            <w:tcW w:w="2126" w:type="dxa"/>
            <w:vAlign w:val="center"/>
            <w:tcPrChange w:id="1761" w:author="Roger Granda" w:date="2015-03-18T23:05:00Z">
              <w:tcPr>
                <w:tcW w:w="2126" w:type="dxa"/>
                <w:gridSpan w:val="2"/>
                <w:vAlign w:val="center"/>
              </w:tcPr>
            </w:tcPrChange>
          </w:tcPr>
          <w:p w14:paraId="3BF845BC" w14:textId="77777777" w:rsidR="00B44F65" w:rsidRPr="00A47785" w:rsidRDefault="00B44F65">
            <w:pPr>
              <w:jc w:val="center"/>
              <w:rPr>
                <w:ins w:id="1762" w:author="Roger Granda" w:date="2015-03-18T20:22:00Z"/>
                <w:sz w:val="20"/>
                <w:szCs w:val="20"/>
              </w:rPr>
              <w:pPrChange w:id="1763" w:author="Roger Granda" w:date="2015-03-18T23:05:00Z">
                <w:pPr>
                  <w:pStyle w:val="Subtitulocapitulo"/>
                  <w:numPr>
                    <w:ilvl w:val="0"/>
                    <w:numId w:val="0"/>
                  </w:numPr>
                  <w:spacing w:line="240" w:lineRule="auto"/>
                  <w:ind w:left="0" w:firstLine="0"/>
                  <w:jc w:val="center"/>
                </w:pPr>
              </w:pPrChange>
            </w:pPr>
            <w:ins w:id="1764" w:author="Roger Granda" w:date="2015-03-18T19:42:00Z">
              <w:r w:rsidRPr="00723197">
                <w:rPr>
                  <w:rFonts w:ascii="Arial" w:hAnsi="Arial" w:cs="Arial"/>
                  <w:sz w:val="20"/>
                  <w:szCs w:val="20"/>
                  <w:rPrChange w:id="1765" w:author="Roger Granda" w:date="2015-03-18T23:05:00Z">
                    <w:rPr>
                      <w:b w:val="0"/>
                      <w:bCs w:val="0"/>
                      <w:sz w:val="20"/>
                      <w:szCs w:val="20"/>
                    </w:rPr>
                  </w:rPrChange>
                </w:rPr>
                <w:t>O6=O2</w:t>
              </w:r>
            </w:ins>
          </w:p>
          <w:p w14:paraId="24B70664" w14:textId="6EE2F83E" w:rsidR="00B44F65" w:rsidRPr="00A47785" w:rsidRDefault="00B44F65">
            <w:pPr>
              <w:jc w:val="center"/>
              <w:rPr>
                <w:ins w:id="1766" w:author="Roger Granda" w:date="2015-03-18T19:32:00Z"/>
                <w:sz w:val="20"/>
                <w:szCs w:val="20"/>
              </w:rPr>
              <w:pPrChange w:id="1767" w:author="Roger Granda" w:date="2015-03-18T23:05:00Z">
                <w:pPr>
                  <w:pStyle w:val="Subtitulocapitulo"/>
                  <w:numPr>
                    <w:ilvl w:val="0"/>
                    <w:numId w:val="0"/>
                  </w:numPr>
                  <w:spacing w:line="240" w:lineRule="auto"/>
                  <w:ind w:left="0" w:firstLine="0"/>
                  <w:jc w:val="center"/>
                </w:pPr>
              </w:pPrChange>
            </w:pPr>
            <w:ins w:id="1768" w:author="Roger Granda" w:date="2015-03-18T20:22:00Z">
              <w:r w:rsidRPr="00723197">
                <w:rPr>
                  <w:rFonts w:ascii="Arial" w:hAnsi="Arial" w:cs="Arial"/>
                  <w:sz w:val="20"/>
                  <w:szCs w:val="20"/>
                  <w:rPrChange w:id="1769" w:author="Roger Granda" w:date="2015-03-18T23:05:00Z">
                    <w:rPr>
                      <w:b w:val="0"/>
                      <w:bCs w:val="0"/>
                      <w:sz w:val="20"/>
                      <w:szCs w:val="20"/>
                    </w:rPr>
                  </w:rPrChange>
                </w:rPr>
                <w:t>Z=-1.89, p=0.058</w:t>
              </w:r>
            </w:ins>
          </w:p>
        </w:tc>
      </w:tr>
      <w:tr w:rsidR="0008033B" w:rsidRPr="00A47785" w14:paraId="76A66258" w14:textId="77777777" w:rsidTr="00362ED4">
        <w:trPr>
          <w:gridBefore w:val="1"/>
          <w:wBefore w:w="216" w:type="dxa"/>
          <w:trHeight w:val="537"/>
          <w:ins w:id="1770" w:author="Roger Granda" w:date="2015-03-18T21:48:00Z"/>
        </w:trPr>
        <w:tc>
          <w:tcPr>
            <w:tcW w:w="12551" w:type="dxa"/>
            <w:gridSpan w:val="12"/>
          </w:tcPr>
          <w:p w14:paraId="78DE2DDC" w14:textId="44BC3184" w:rsidR="0008033B" w:rsidRPr="0008033B" w:rsidRDefault="0008033B">
            <w:pPr>
              <w:rPr>
                <w:ins w:id="1771" w:author="Roger Granda" w:date="2015-03-18T22:45:00Z"/>
                <w:rFonts w:ascii="Arial" w:hAnsi="Arial" w:cs="Arial"/>
                <w:sz w:val="20"/>
                <w:szCs w:val="20"/>
                <w:rPrChange w:id="1772" w:author="Roger Granda" w:date="2015-03-18T22:56:00Z">
                  <w:rPr>
                    <w:ins w:id="1773" w:author="Roger Granda" w:date="2015-03-18T22:45:00Z"/>
                    <w:rFonts w:ascii="Arial" w:hAnsi="Arial" w:cs="Arial"/>
                    <w:sz w:val="24"/>
                    <w:szCs w:val="24"/>
                    <w:lang w:val="en-US"/>
                  </w:rPr>
                </w:rPrChange>
              </w:rPr>
              <w:pPrChange w:id="1774" w:author="Roger Granda" w:date="2015-03-18T22:56:00Z">
                <w:pPr>
                  <w:autoSpaceDE w:val="0"/>
                  <w:autoSpaceDN w:val="0"/>
                  <w:adjustRightInd w:val="0"/>
                  <w:spacing w:line="400" w:lineRule="atLeast"/>
                </w:pPr>
              </w:pPrChange>
            </w:pPr>
            <w:ins w:id="1775" w:author="Roger Granda" w:date="2015-03-18T21:48:00Z">
              <w:r w:rsidRPr="0008033B">
                <w:rPr>
                  <w:rFonts w:ascii="Arial" w:hAnsi="Arial" w:cs="Arial"/>
                  <w:b/>
                  <w:sz w:val="20"/>
                  <w:szCs w:val="20"/>
                  <w:rPrChange w:id="1776" w:author="Roger Granda" w:date="2015-03-18T22:56:00Z">
                    <w:rPr>
                      <w:rFonts w:ascii="Arial" w:hAnsi="Arial" w:cs="Arial"/>
                      <w:sz w:val="20"/>
                      <w:szCs w:val="20"/>
                    </w:rPr>
                  </w:rPrChange>
                </w:rPr>
                <w:t>Exp</w:t>
              </w:r>
              <w:r w:rsidRPr="0008033B">
                <w:rPr>
                  <w:rFonts w:ascii="Arial" w:hAnsi="Arial" w:cs="Arial"/>
                  <w:sz w:val="20"/>
                  <w:szCs w:val="20"/>
                </w:rPr>
                <w:t xml:space="preserve">.: Grupo Experimental. </w:t>
              </w:r>
              <w:r w:rsidRPr="0008033B">
                <w:rPr>
                  <w:rFonts w:ascii="Arial" w:hAnsi="Arial" w:cs="Arial"/>
                  <w:b/>
                  <w:sz w:val="20"/>
                  <w:szCs w:val="20"/>
                  <w:rPrChange w:id="1777" w:author="Roger Granda" w:date="2015-03-18T22:56:00Z">
                    <w:rPr>
                      <w:rFonts w:ascii="Arial" w:hAnsi="Arial" w:cs="Arial"/>
                      <w:sz w:val="20"/>
                      <w:szCs w:val="20"/>
                    </w:rPr>
                  </w:rPrChange>
                </w:rPr>
                <w:t>Ctrl</w:t>
              </w:r>
              <w:r w:rsidRPr="0008033B">
                <w:rPr>
                  <w:rFonts w:ascii="Arial" w:hAnsi="Arial" w:cs="Arial"/>
                  <w:sz w:val="20"/>
                  <w:szCs w:val="20"/>
                </w:rPr>
                <w:t xml:space="preserve">.: Grupo de Control. </w:t>
              </w:r>
            </w:ins>
            <w:ins w:id="1778" w:author="Roger Granda" w:date="2015-03-18T21:49:00Z">
              <w:r w:rsidRPr="0008033B">
                <w:rPr>
                  <w:rFonts w:ascii="Arial" w:hAnsi="Arial" w:cs="Arial"/>
                  <w:b/>
                  <w:sz w:val="20"/>
                  <w:szCs w:val="20"/>
                  <w:rPrChange w:id="1779" w:author="Roger Granda" w:date="2015-03-18T22:56:00Z">
                    <w:rPr>
                      <w:rFonts w:ascii="Arial" w:hAnsi="Arial" w:cs="Arial"/>
                      <w:sz w:val="20"/>
                      <w:szCs w:val="20"/>
                    </w:rPr>
                  </w:rPrChange>
                </w:rPr>
                <w:t>O</w:t>
              </w:r>
              <w:r w:rsidRPr="0008033B">
                <w:rPr>
                  <w:rFonts w:ascii="Arial" w:hAnsi="Arial" w:cs="Arial"/>
                  <w:sz w:val="20"/>
                  <w:szCs w:val="20"/>
                </w:rPr>
                <w:t xml:space="preserve">: Observación </w:t>
              </w:r>
              <w:r w:rsidRPr="0008033B">
                <w:rPr>
                  <w:rFonts w:ascii="Arial" w:hAnsi="Arial" w:cs="Arial"/>
                  <w:b/>
                  <w:sz w:val="20"/>
                  <w:szCs w:val="20"/>
                  <w:rPrChange w:id="1780" w:author="Roger Granda" w:date="2015-03-18T22:56:00Z">
                    <w:rPr>
                      <w:rFonts w:ascii="Arial" w:hAnsi="Arial" w:cs="Arial"/>
                      <w:sz w:val="20"/>
                      <w:szCs w:val="20"/>
                    </w:rPr>
                  </w:rPrChange>
                </w:rPr>
                <w:t>N/A:</w:t>
              </w:r>
              <w:r w:rsidRPr="0008033B">
                <w:rPr>
                  <w:rFonts w:ascii="Arial" w:hAnsi="Arial" w:cs="Arial"/>
                  <w:sz w:val="20"/>
                  <w:szCs w:val="20"/>
                </w:rPr>
                <w:t xml:space="preserve"> No Aplica</w:t>
              </w:r>
            </w:ins>
            <w:ins w:id="1781" w:author="Roger Granda" w:date="2015-03-18T22:56:00Z">
              <w:r>
                <w:rPr>
                  <w:rFonts w:ascii="Arial" w:hAnsi="Arial" w:cs="Arial"/>
                  <w:sz w:val="20"/>
                  <w:szCs w:val="20"/>
                </w:rPr>
                <w:t xml:space="preserve">  </w:t>
              </w:r>
            </w:ins>
            <w:ins w:id="1782" w:author="Roger Granda" w:date="2015-03-18T22:45:00Z">
              <w:r w:rsidRPr="0008033B">
                <w:rPr>
                  <w:rFonts w:ascii="Arial" w:hAnsi="Arial" w:cs="Arial"/>
                  <w:b/>
                  <w:sz w:val="20"/>
                  <w:szCs w:val="20"/>
                  <w:rPrChange w:id="1783" w:author="Roger Granda" w:date="2015-03-18T22:56:00Z">
                    <w:rPr>
                      <w:rFonts w:ascii="Arial" w:hAnsi="Arial" w:cs="Arial"/>
                      <w:b/>
                      <w:sz w:val="24"/>
                      <w:szCs w:val="24"/>
                      <w:lang w:val="en-US"/>
                    </w:rPr>
                  </w:rPrChange>
                </w:rPr>
                <w:t>Pre-Test</w:t>
              </w:r>
              <w:r w:rsidRPr="0008033B">
                <w:rPr>
                  <w:rFonts w:ascii="Arial" w:hAnsi="Arial" w:cs="Arial"/>
                  <w:b/>
                  <w:sz w:val="20"/>
                  <w:szCs w:val="20"/>
                  <w:vertAlign w:val="superscript"/>
                  <w:rPrChange w:id="1784" w:author="Roger Granda" w:date="2015-03-18T22:56:00Z">
                    <w:rPr>
                      <w:rFonts w:ascii="Arial" w:hAnsi="Arial" w:cs="Arial"/>
                      <w:b/>
                      <w:sz w:val="24"/>
                      <w:szCs w:val="24"/>
                      <w:vertAlign w:val="superscript"/>
                      <w:lang w:val="en-US"/>
                    </w:rPr>
                  </w:rPrChange>
                </w:rPr>
                <w:t>1</w:t>
              </w:r>
              <w:r w:rsidRPr="0008033B">
                <w:rPr>
                  <w:rFonts w:ascii="Arial" w:hAnsi="Arial" w:cs="Arial"/>
                  <w:b/>
                  <w:sz w:val="20"/>
                  <w:szCs w:val="20"/>
                  <w:rPrChange w:id="1785" w:author="Roger Granda" w:date="2015-03-18T22:56:00Z">
                    <w:rPr>
                      <w:rFonts w:ascii="Arial" w:hAnsi="Arial" w:cs="Arial"/>
                      <w:b/>
                      <w:sz w:val="24"/>
                      <w:szCs w:val="24"/>
                      <w:lang w:val="en-US"/>
                    </w:rPr>
                  </w:rPrChange>
                </w:rPr>
                <w:t xml:space="preserve">: </w:t>
              </w:r>
              <w:r w:rsidRPr="0008033B">
                <w:rPr>
                  <w:rFonts w:ascii="Arial" w:hAnsi="Arial" w:cs="Arial"/>
                  <w:sz w:val="20"/>
                  <w:szCs w:val="20"/>
                  <w:rPrChange w:id="1786" w:author="Roger Granda" w:date="2015-03-18T22:56:00Z">
                    <w:rPr>
                      <w:rFonts w:ascii="Arial" w:hAnsi="Arial" w:cs="Arial"/>
                      <w:sz w:val="24"/>
                      <w:szCs w:val="24"/>
                      <w:lang w:val="en-US"/>
                    </w:rPr>
                  </w:rPrChange>
                </w:rPr>
                <w:t>Agrupac</w:t>
              </w:r>
              <w:r w:rsidRPr="0008033B">
                <w:rPr>
                  <w:rFonts w:ascii="Arial" w:hAnsi="Arial" w:cs="Arial"/>
                  <w:sz w:val="20"/>
                  <w:szCs w:val="20"/>
                </w:rPr>
                <w:t>ión de pre-test según post-test</w:t>
              </w:r>
              <w:r w:rsidRPr="0008033B">
                <w:rPr>
                  <w:rFonts w:ascii="Arial" w:hAnsi="Arial" w:cs="Arial"/>
                  <w:sz w:val="20"/>
                  <w:szCs w:val="20"/>
                  <w:rPrChange w:id="1787" w:author="Roger Granda" w:date="2015-03-18T22:56:00Z">
                    <w:rPr>
                      <w:rFonts w:ascii="Arial" w:hAnsi="Arial" w:cs="Arial"/>
                      <w:sz w:val="24"/>
                      <w:szCs w:val="24"/>
                      <w:lang w:val="en-US"/>
                    </w:rPr>
                  </w:rPrChange>
                </w:rPr>
                <w:t>1</w:t>
              </w:r>
            </w:ins>
          </w:p>
          <w:p w14:paraId="57BFDDA2" w14:textId="171A672C" w:rsidR="0008033B" w:rsidRPr="00F81637" w:rsidRDefault="0008033B">
            <w:pPr>
              <w:rPr>
                <w:ins w:id="1788" w:author="Roger Granda" w:date="2015-03-18T21:48:00Z"/>
                <w:rFonts w:ascii="Arial" w:hAnsi="Arial" w:cs="Arial"/>
                <w:sz w:val="20"/>
                <w:szCs w:val="20"/>
                <w:lang w:val="en-US"/>
                <w:rPrChange w:id="1789" w:author="Roger Granda" w:date="2015-03-18T22:45:00Z">
                  <w:rPr>
                    <w:ins w:id="1790" w:author="Roger Granda" w:date="2015-03-18T21:48:00Z"/>
                    <w:rFonts w:ascii="Arial" w:hAnsi="Arial" w:cs="Arial"/>
                    <w:sz w:val="20"/>
                    <w:szCs w:val="20"/>
                  </w:rPr>
                </w:rPrChange>
              </w:rPr>
              <w:pPrChange w:id="1791" w:author="Roger Granda" w:date="2015-03-18T21:48:00Z">
                <w:pPr>
                  <w:jc w:val="center"/>
                </w:pPr>
              </w:pPrChange>
            </w:pPr>
            <w:ins w:id="1792" w:author="Roger Granda" w:date="2015-03-18T22:45:00Z">
              <w:r w:rsidRPr="0008033B">
                <w:rPr>
                  <w:rFonts w:ascii="Arial" w:hAnsi="Arial" w:cs="Arial"/>
                  <w:b/>
                  <w:sz w:val="20"/>
                  <w:szCs w:val="20"/>
                  <w:lang w:val="en-US"/>
                  <w:rPrChange w:id="1793" w:author="Roger Granda" w:date="2015-03-18T22:56:00Z">
                    <w:rPr>
                      <w:rFonts w:ascii="Arial" w:hAnsi="Arial" w:cs="Arial"/>
                      <w:b/>
                      <w:sz w:val="24"/>
                      <w:szCs w:val="24"/>
                      <w:lang w:val="en-US"/>
                    </w:rPr>
                  </w:rPrChange>
                </w:rPr>
                <w:t>Pre-Test</w:t>
              </w:r>
              <w:r w:rsidRPr="0008033B">
                <w:rPr>
                  <w:rFonts w:ascii="Arial" w:hAnsi="Arial" w:cs="Arial"/>
                  <w:b/>
                  <w:sz w:val="20"/>
                  <w:szCs w:val="20"/>
                  <w:vertAlign w:val="superscript"/>
                  <w:lang w:val="en-US"/>
                  <w:rPrChange w:id="1794" w:author="Roger Granda" w:date="2015-03-18T22:56:00Z">
                    <w:rPr>
                      <w:rFonts w:ascii="Arial" w:hAnsi="Arial" w:cs="Arial"/>
                      <w:b/>
                      <w:sz w:val="24"/>
                      <w:szCs w:val="24"/>
                      <w:vertAlign w:val="superscript"/>
                      <w:lang w:val="en-US"/>
                    </w:rPr>
                  </w:rPrChange>
                </w:rPr>
                <w:t>2</w:t>
              </w:r>
              <w:r w:rsidRPr="0008033B">
                <w:rPr>
                  <w:rFonts w:ascii="Arial" w:hAnsi="Arial" w:cs="Arial"/>
                  <w:b/>
                  <w:sz w:val="20"/>
                  <w:szCs w:val="20"/>
                  <w:lang w:val="en-US"/>
                  <w:rPrChange w:id="1795" w:author="Roger Granda" w:date="2015-03-18T22:56:00Z">
                    <w:rPr>
                      <w:rFonts w:ascii="Arial" w:hAnsi="Arial" w:cs="Arial"/>
                      <w:b/>
                      <w:sz w:val="24"/>
                      <w:szCs w:val="24"/>
                      <w:lang w:val="en-US"/>
                    </w:rPr>
                  </w:rPrChange>
                </w:rPr>
                <w:t xml:space="preserve">: </w:t>
              </w:r>
              <w:r w:rsidRPr="0008033B">
                <w:rPr>
                  <w:rFonts w:ascii="Arial" w:hAnsi="Arial" w:cs="Arial"/>
                  <w:sz w:val="20"/>
                  <w:szCs w:val="20"/>
                  <w:lang w:val="en-US"/>
                  <w:rPrChange w:id="1796" w:author="Roger Granda" w:date="2015-03-18T22:56:00Z">
                    <w:rPr>
                      <w:rFonts w:ascii="Arial" w:hAnsi="Arial" w:cs="Arial"/>
                      <w:sz w:val="24"/>
                      <w:szCs w:val="24"/>
                      <w:lang w:val="en-US"/>
                    </w:rPr>
                  </w:rPrChange>
                </w:rPr>
                <w:t>Agrupaci</w:t>
              </w:r>
              <w:r w:rsidRPr="0008033B">
                <w:rPr>
                  <w:rFonts w:ascii="Arial" w:hAnsi="Arial" w:cs="Arial"/>
                  <w:sz w:val="20"/>
                  <w:szCs w:val="20"/>
                  <w:lang w:val="en-US"/>
                </w:rPr>
                <w:t>ón de pre-test según post-test</w:t>
              </w:r>
              <w:r w:rsidRPr="0008033B">
                <w:rPr>
                  <w:rFonts w:ascii="Arial" w:hAnsi="Arial" w:cs="Arial"/>
                  <w:sz w:val="20"/>
                  <w:szCs w:val="20"/>
                  <w:lang w:val="en-US"/>
                  <w:rPrChange w:id="1797" w:author="Roger Granda" w:date="2015-03-18T22:56:00Z">
                    <w:rPr>
                      <w:rFonts w:ascii="Arial" w:hAnsi="Arial" w:cs="Arial"/>
                      <w:sz w:val="24"/>
                      <w:szCs w:val="24"/>
                      <w:lang w:val="en-US"/>
                    </w:rPr>
                  </w:rPrChange>
                </w:rPr>
                <w:t>2</w:t>
              </w:r>
            </w:ins>
          </w:p>
        </w:tc>
      </w:tr>
    </w:tbl>
    <w:p w14:paraId="4A48F6E3" w14:textId="254F8EC9" w:rsidR="009845C3" w:rsidRDefault="009845C3" w:rsidP="00AA3EDB">
      <w:pPr>
        <w:pStyle w:val="Subtitulocapitulo"/>
        <w:numPr>
          <w:ilvl w:val="0"/>
          <w:numId w:val="0"/>
        </w:numPr>
        <w:ind w:left="792"/>
        <w:rPr>
          <w:ins w:id="1798" w:author="Roger Granda" w:date="2015-03-18T22:47:00Z"/>
          <w:lang w:val="en-US"/>
        </w:rPr>
        <w:sectPr w:rsidR="009845C3" w:rsidSect="009845C3">
          <w:pgSz w:w="16838" w:h="11906" w:orient="landscape"/>
          <w:pgMar w:top="2268" w:right="2268" w:bottom="1361" w:left="2268" w:header="709" w:footer="709" w:gutter="0"/>
          <w:cols w:space="708"/>
          <w:docGrid w:linePitch="360"/>
          <w:sectPrChange w:id="1799" w:author="Roger Granda" w:date="2015-03-18T22:48:00Z">
            <w:sectPr w:rsidR="009845C3" w:rsidSect="009845C3">
              <w:pgSz w:w="11906" w:h="16838" w:orient="portrait"/>
              <w:pgMar w:top="2268" w:right="1361" w:bottom="2268" w:left="2268" w:header="709" w:footer="709" w:gutter="0"/>
            </w:sectPr>
          </w:sectPrChange>
        </w:sectPr>
      </w:pPr>
    </w:p>
    <w:tbl>
      <w:tblPr>
        <w:tblStyle w:val="Tablaconcuadrcula"/>
        <w:tblW w:w="0" w:type="auto"/>
        <w:tblLook w:val="04A0" w:firstRow="1" w:lastRow="0" w:firstColumn="1" w:lastColumn="0" w:noHBand="0" w:noVBand="1"/>
        <w:tblPrChange w:id="1800" w:author="Roger Granda" w:date="2015-03-18T23:12:00Z">
          <w:tblPr>
            <w:tblStyle w:val="Tablaconcuadrcula"/>
            <w:tblW w:w="0" w:type="auto"/>
            <w:tblLook w:val="04A0" w:firstRow="1" w:lastRow="0" w:firstColumn="1" w:lastColumn="0" w:noHBand="0" w:noVBand="1"/>
          </w:tblPr>
        </w:tblPrChange>
      </w:tblPr>
      <w:tblGrid>
        <w:gridCol w:w="2547"/>
        <w:gridCol w:w="1417"/>
        <w:gridCol w:w="1560"/>
        <w:gridCol w:w="1379"/>
        <w:gridCol w:w="1364"/>
        <w:tblGridChange w:id="1801">
          <w:tblGrid>
            <w:gridCol w:w="2066"/>
            <w:gridCol w:w="2067"/>
            <w:gridCol w:w="2067"/>
            <w:gridCol w:w="2067"/>
            <w:gridCol w:w="2067"/>
          </w:tblGrid>
        </w:tblGridChange>
      </w:tblGrid>
      <w:tr w:rsidR="00CF3501" w:rsidRPr="0050503B" w14:paraId="5B3B1BA1" w14:textId="77777777" w:rsidTr="00CF3501">
        <w:trPr>
          <w:ins w:id="1802" w:author="Roger Granda" w:date="2015-03-18T23:11:00Z"/>
          <w:trPrChange w:id="1803" w:author="Roger Granda" w:date="2015-03-18T23:12:00Z">
            <w:trPr>
              <w:gridAfter w:val="0"/>
            </w:trPr>
          </w:trPrChange>
        </w:trPr>
        <w:tc>
          <w:tcPr>
            <w:tcW w:w="8267" w:type="dxa"/>
            <w:gridSpan w:val="5"/>
            <w:tcBorders>
              <w:top w:val="nil"/>
              <w:left w:val="nil"/>
              <w:bottom w:val="single" w:sz="4" w:space="0" w:color="auto"/>
              <w:right w:val="nil"/>
            </w:tcBorders>
            <w:vAlign w:val="center"/>
            <w:tcPrChange w:id="1804" w:author="Roger Granda" w:date="2015-03-18T23:12:00Z">
              <w:tcPr>
                <w:tcW w:w="8267" w:type="dxa"/>
                <w:gridSpan w:val="4"/>
                <w:vAlign w:val="center"/>
              </w:tcPr>
            </w:tcPrChange>
          </w:tcPr>
          <w:p w14:paraId="696ED054" w14:textId="422CC26A" w:rsidR="00CF3501" w:rsidRPr="00CF3501" w:rsidRDefault="00CF3501">
            <w:pPr>
              <w:autoSpaceDE w:val="0"/>
              <w:autoSpaceDN w:val="0"/>
              <w:adjustRightInd w:val="0"/>
              <w:spacing w:line="400" w:lineRule="atLeast"/>
              <w:rPr>
                <w:ins w:id="1805" w:author="Roger Granda" w:date="2015-03-18T23:11:00Z"/>
                <w:rFonts w:ascii="Arial" w:hAnsi="Arial" w:cs="Arial"/>
                <w:b/>
                <w:sz w:val="24"/>
                <w:szCs w:val="24"/>
              </w:rPr>
              <w:pPrChange w:id="1806" w:author="Roger Granda" w:date="2015-03-18T23:12:00Z">
                <w:pPr>
                  <w:autoSpaceDE w:val="0"/>
                  <w:autoSpaceDN w:val="0"/>
                  <w:adjustRightInd w:val="0"/>
                  <w:spacing w:line="400" w:lineRule="atLeast"/>
                  <w:jc w:val="center"/>
                </w:pPr>
              </w:pPrChange>
            </w:pPr>
            <w:ins w:id="1807" w:author="Roger Granda" w:date="2015-03-18T23:12:00Z">
              <w:r>
                <w:rPr>
                  <w:rFonts w:ascii="Arial" w:hAnsi="Arial" w:cs="Arial"/>
                  <w:b/>
                  <w:sz w:val="20"/>
                  <w:szCs w:val="20"/>
                </w:rPr>
                <w:lastRenderedPageBreak/>
                <w:t>Tabla 5.3</w:t>
              </w:r>
              <w:r w:rsidRPr="00482B91">
                <w:rPr>
                  <w:rFonts w:ascii="Arial" w:hAnsi="Arial" w:cs="Arial"/>
                  <w:b/>
                  <w:sz w:val="20"/>
                  <w:szCs w:val="20"/>
                </w:rPr>
                <w:t>:</w:t>
              </w:r>
              <w:r>
                <w:rPr>
                  <w:rFonts w:ascii="Arial" w:hAnsi="Arial" w:cs="Arial"/>
                  <w:sz w:val="20"/>
                  <w:szCs w:val="20"/>
                </w:rPr>
                <w:t xml:space="preserve"> Resumen de </w:t>
              </w:r>
              <w:r w:rsidRPr="00482B91">
                <w:rPr>
                  <w:rFonts w:ascii="Arial" w:hAnsi="Arial" w:cs="Arial"/>
                  <w:sz w:val="20"/>
                  <w:szCs w:val="20"/>
                </w:rPr>
                <w:t xml:space="preserve">resultados </w:t>
              </w:r>
              <w:r>
                <w:rPr>
                  <w:rFonts w:ascii="Arial" w:hAnsi="Arial" w:cs="Arial"/>
                  <w:sz w:val="20"/>
                  <w:szCs w:val="20"/>
                </w:rPr>
                <w:t xml:space="preserve">entre </w:t>
              </w:r>
              <w:r w:rsidRPr="00482B91">
                <w:rPr>
                  <w:rFonts w:ascii="Arial" w:hAnsi="Arial" w:cs="Arial"/>
                  <w:sz w:val="20"/>
                  <w:szCs w:val="20"/>
                </w:rPr>
                <w:t>grupos de las variables medidas en experimentación con estudiantes en el pre-test –post-test1-post-test2</w:t>
              </w:r>
              <w:r w:rsidRPr="00482B91">
                <w:rPr>
                  <w:rFonts w:ascii="Arial" w:hAnsi="Arial" w:cs="Arial"/>
                  <w:b/>
                  <w:sz w:val="20"/>
                  <w:szCs w:val="20"/>
                </w:rPr>
                <w:t>.</w:t>
              </w:r>
            </w:ins>
          </w:p>
        </w:tc>
      </w:tr>
      <w:tr w:rsidR="003A3B30" w:rsidRPr="0050503B" w14:paraId="0ADC79D9" w14:textId="77777777" w:rsidTr="00CF3501">
        <w:trPr>
          <w:ins w:id="1808" w:author="Roger Granda" w:date="2015-03-18T22:06:00Z"/>
        </w:trPr>
        <w:tc>
          <w:tcPr>
            <w:tcW w:w="2547" w:type="dxa"/>
            <w:vMerge w:val="restart"/>
            <w:tcBorders>
              <w:top w:val="single" w:sz="4" w:space="0" w:color="auto"/>
            </w:tcBorders>
            <w:vAlign w:val="center"/>
            <w:tcPrChange w:id="1809" w:author="Roger Granda" w:date="2015-03-18T23:12:00Z">
              <w:tcPr>
                <w:tcW w:w="2066" w:type="dxa"/>
                <w:vMerge w:val="restart"/>
              </w:tcPr>
            </w:tcPrChange>
          </w:tcPr>
          <w:p w14:paraId="3BBADEB4" w14:textId="5A3A119E" w:rsidR="003A3B30" w:rsidRPr="00CF3501" w:rsidRDefault="003A3B30">
            <w:pPr>
              <w:autoSpaceDE w:val="0"/>
              <w:autoSpaceDN w:val="0"/>
              <w:adjustRightInd w:val="0"/>
              <w:spacing w:line="400" w:lineRule="atLeast"/>
              <w:jc w:val="center"/>
              <w:rPr>
                <w:ins w:id="1810" w:author="Roger Granda" w:date="2015-03-18T22:06:00Z"/>
                <w:rFonts w:ascii="Arial" w:hAnsi="Arial" w:cs="Arial"/>
                <w:b/>
                <w:sz w:val="24"/>
                <w:szCs w:val="24"/>
                <w:rPrChange w:id="1811" w:author="Roger Granda" w:date="2015-03-18T23:06:00Z">
                  <w:rPr>
                    <w:ins w:id="1812" w:author="Roger Granda" w:date="2015-03-18T22:06:00Z"/>
                    <w:rFonts w:ascii="Times New Roman" w:hAnsi="Times New Roman" w:cs="Times New Roman"/>
                    <w:sz w:val="24"/>
                    <w:szCs w:val="24"/>
                  </w:rPr>
                </w:rPrChange>
              </w:rPr>
              <w:pPrChange w:id="1813" w:author="Roger Granda" w:date="2015-03-18T23:08:00Z">
                <w:pPr>
                  <w:autoSpaceDE w:val="0"/>
                  <w:autoSpaceDN w:val="0"/>
                  <w:adjustRightInd w:val="0"/>
                  <w:spacing w:line="400" w:lineRule="atLeast"/>
                </w:pPr>
              </w:pPrChange>
            </w:pPr>
            <w:ins w:id="1814" w:author="Roger Granda" w:date="2015-03-18T22:06:00Z">
              <w:r w:rsidRPr="00CF3501">
                <w:rPr>
                  <w:rFonts w:ascii="Arial" w:hAnsi="Arial" w:cs="Arial"/>
                  <w:b/>
                  <w:sz w:val="24"/>
                  <w:szCs w:val="24"/>
                  <w:rPrChange w:id="1815" w:author="Roger Granda" w:date="2015-03-18T23:06:00Z">
                    <w:rPr>
                      <w:rFonts w:ascii="Arial" w:hAnsi="Arial" w:cs="Arial"/>
                      <w:sz w:val="24"/>
                      <w:szCs w:val="24"/>
                    </w:rPr>
                  </w:rPrChange>
                </w:rPr>
                <w:t>Variable</w:t>
              </w:r>
            </w:ins>
          </w:p>
        </w:tc>
        <w:tc>
          <w:tcPr>
            <w:tcW w:w="1417" w:type="dxa"/>
            <w:tcBorders>
              <w:top w:val="single" w:sz="4" w:space="0" w:color="auto"/>
            </w:tcBorders>
            <w:vAlign w:val="center"/>
            <w:tcPrChange w:id="1816" w:author="Roger Granda" w:date="2015-03-18T23:12:00Z">
              <w:tcPr>
                <w:tcW w:w="2067" w:type="dxa"/>
              </w:tcPr>
            </w:tcPrChange>
          </w:tcPr>
          <w:p w14:paraId="0AFE7650" w14:textId="44FBCBCC" w:rsidR="003A3B30" w:rsidRPr="00CF3501" w:rsidRDefault="003A3B30">
            <w:pPr>
              <w:autoSpaceDE w:val="0"/>
              <w:autoSpaceDN w:val="0"/>
              <w:adjustRightInd w:val="0"/>
              <w:spacing w:line="400" w:lineRule="atLeast"/>
              <w:jc w:val="center"/>
              <w:rPr>
                <w:ins w:id="1817" w:author="Roger Granda" w:date="2015-03-18T22:06:00Z"/>
                <w:rFonts w:ascii="Arial" w:hAnsi="Arial" w:cs="Arial"/>
                <w:b/>
                <w:sz w:val="24"/>
                <w:szCs w:val="24"/>
                <w:rPrChange w:id="1818" w:author="Roger Granda" w:date="2015-03-18T23:06:00Z">
                  <w:rPr>
                    <w:ins w:id="1819" w:author="Roger Granda" w:date="2015-03-18T22:06:00Z"/>
                    <w:rFonts w:ascii="Times New Roman" w:hAnsi="Times New Roman" w:cs="Times New Roman"/>
                    <w:sz w:val="24"/>
                    <w:szCs w:val="24"/>
                  </w:rPr>
                </w:rPrChange>
              </w:rPr>
              <w:pPrChange w:id="1820" w:author="Roger Granda" w:date="2015-03-18T23:07:00Z">
                <w:pPr>
                  <w:autoSpaceDE w:val="0"/>
                  <w:autoSpaceDN w:val="0"/>
                  <w:adjustRightInd w:val="0"/>
                  <w:spacing w:line="400" w:lineRule="atLeast"/>
                </w:pPr>
              </w:pPrChange>
            </w:pPr>
            <w:ins w:id="1821" w:author="Roger Granda" w:date="2015-03-18T22:07:00Z">
              <w:r w:rsidRPr="00CF3501">
                <w:rPr>
                  <w:rFonts w:ascii="Arial" w:hAnsi="Arial" w:cs="Arial"/>
                  <w:b/>
                  <w:sz w:val="24"/>
                  <w:szCs w:val="24"/>
                  <w:rPrChange w:id="1822" w:author="Roger Granda" w:date="2015-03-18T23:06:00Z">
                    <w:rPr>
                      <w:rFonts w:ascii="Arial" w:hAnsi="Arial" w:cs="Arial"/>
                      <w:sz w:val="24"/>
                      <w:szCs w:val="24"/>
                    </w:rPr>
                  </w:rPrChange>
                </w:rPr>
                <w:t>Pre-Test</w:t>
              </w:r>
            </w:ins>
            <w:ins w:id="1823" w:author="Roger Granda" w:date="2015-03-18T22:24:00Z">
              <w:r w:rsidRPr="00CF3501">
                <w:rPr>
                  <w:rFonts w:ascii="Arial" w:hAnsi="Arial" w:cs="Arial"/>
                  <w:b/>
                  <w:sz w:val="24"/>
                  <w:szCs w:val="24"/>
                  <w:vertAlign w:val="superscript"/>
                  <w:rPrChange w:id="1824" w:author="Roger Granda" w:date="2015-03-18T23:06:00Z">
                    <w:rPr>
                      <w:rFonts w:ascii="Arial" w:hAnsi="Arial" w:cs="Arial"/>
                      <w:b/>
                      <w:sz w:val="24"/>
                      <w:szCs w:val="24"/>
                    </w:rPr>
                  </w:rPrChange>
                </w:rPr>
                <w:t>1</w:t>
              </w:r>
            </w:ins>
          </w:p>
        </w:tc>
        <w:tc>
          <w:tcPr>
            <w:tcW w:w="1560" w:type="dxa"/>
            <w:tcBorders>
              <w:top w:val="single" w:sz="4" w:space="0" w:color="auto"/>
            </w:tcBorders>
            <w:vAlign w:val="center"/>
            <w:tcPrChange w:id="1825" w:author="Roger Granda" w:date="2015-03-18T23:12:00Z">
              <w:tcPr>
                <w:tcW w:w="2067" w:type="dxa"/>
              </w:tcPr>
            </w:tcPrChange>
          </w:tcPr>
          <w:p w14:paraId="5F0D8326" w14:textId="5E59E01D" w:rsidR="003A3B30" w:rsidRPr="00CF3501" w:rsidRDefault="003A3B30">
            <w:pPr>
              <w:autoSpaceDE w:val="0"/>
              <w:autoSpaceDN w:val="0"/>
              <w:adjustRightInd w:val="0"/>
              <w:spacing w:line="400" w:lineRule="atLeast"/>
              <w:jc w:val="center"/>
              <w:rPr>
                <w:ins w:id="1826" w:author="Roger Granda" w:date="2015-03-18T22:06:00Z"/>
                <w:rFonts w:ascii="Arial" w:hAnsi="Arial" w:cs="Arial"/>
                <w:b/>
                <w:sz w:val="24"/>
                <w:szCs w:val="24"/>
                <w:rPrChange w:id="1827" w:author="Roger Granda" w:date="2015-03-18T23:06:00Z">
                  <w:rPr>
                    <w:ins w:id="1828" w:author="Roger Granda" w:date="2015-03-18T22:06:00Z"/>
                    <w:rFonts w:ascii="Times New Roman" w:hAnsi="Times New Roman" w:cs="Times New Roman"/>
                    <w:sz w:val="24"/>
                    <w:szCs w:val="24"/>
                  </w:rPr>
                </w:rPrChange>
              </w:rPr>
              <w:pPrChange w:id="1829" w:author="Roger Granda" w:date="2015-03-18T23:07:00Z">
                <w:pPr>
                  <w:autoSpaceDE w:val="0"/>
                  <w:autoSpaceDN w:val="0"/>
                  <w:adjustRightInd w:val="0"/>
                  <w:spacing w:line="400" w:lineRule="atLeast"/>
                </w:pPr>
              </w:pPrChange>
            </w:pPr>
            <w:ins w:id="1830" w:author="Roger Granda" w:date="2015-03-18T22:07:00Z">
              <w:r w:rsidRPr="00CF3501">
                <w:rPr>
                  <w:rFonts w:ascii="Arial" w:hAnsi="Arial" w:cs="Arial"/>
                  <w:b/>
                  <w:sz w:val="24"/>
                  <w:szCs w:val="24"/>
                  <w:rPrChange w:id="1831" w:author="Roger Granda" w:date="2015-03-18T23:06:00Z">
                    <w:rPr>
                      <w:rFonts w:ascii="Arial" w:hAnsi="Arial" w:cs="Arial"/>
                      <w:sz w:val="24"/>
                      <w:szCs w:val="24"/>
                    </w:rPr>
                  </w:rPrChange>
                </w:rPr>
                <w:t>Post-Test1</w:t>
              </w:r>
            </w:ins>
          </w:p>
        </w:tc>
        <w:tc>
          <w:tcPr>
            <w:tcW w:w="1379" w:type="dxa"/>
            <w:tcBorders>
              <w:top w:val="single" w:sz="4" w:space="0" w:color="auto"/>
            </w:tcBorders>
            <w:vAlign w:val="center"/>
            <w:tcPrChange w:id="1832" w:author="Roger Granda" w:date="2015-03-18T23:12:00Z">
              <w:tcPr>
                <w:tcW w:w="2067" w:type="dxa"/>
              </w:tcPr>
            </w:tcPrChange>
          </w:tcPr>
          <w:p w14:paraId="6F5D2CE5" w14:textId="5D7F516D" w:rsidR="003A3B30" w:rsidRPr="00CF3501" w:rsidRDefault="003A3B30">
            <w:pPr>
              <w:autoSpaceDE w:val="0"/>
              <w:autoSpaceDN w:val="0"/>
              <w:adjustRightInd w:val="0"/>
              <w:spacing w:line="400" w:lineRule="atLeast"/>
              <w:jc w:val="center"/>
              <w:rPr>
                <w:ins w:id="1833" w:author="Roger Granda" w:date="2015-03-18T22:22:00Z"/>
                <w:rFonts w:ascii="Arial" w:hAnsi="Arial" w:cs="Arial"/>
                <w:b/>
                <w:sz w:val="24"/>
                <w:szCs w:val="24"/>
              </w:rPr>
              <w:pPrChange w:id="1834" w:author="Roger Granda" w:date="2015-03-18T23:07:00Z">
                <w:pPr>
                  <w:autoSpaceDE w:val="0"/>
                  <w:autoSpaceDN w:val="0"/>
                  <w:adjustRightInd w:val="0"/>
                  <w:spacing w:line="400" w:lineRule="atLeast"/>
                </w:pPr>
              </w:pPrChange>
            </w:pPr>
            <w:ins w:id="1835" w:author="Roger Granda" w:date="2015-03-18T22:24:00Z">
              <w:r w:rsidRPr="00CF3501">
                <w:rPr>
                  <w:rFonts w:ascii="Arial" w:hAnsi="Arial" w:cs="Arial"/>
                  <w:b/>
                  <w:sz w:val="24"/>
                  <w:szCs w:val="24"/>
                </w:rPr>
                <w:t>Pre-Test</w:t>
              </w:r>
              <w:r w:rsidRPr="00CF3501">
                <w:rPr>
                  <w:rFonts w:ascii="Arial" w:hAnsi="Arial" w:cs="Arial"/>
                  <w:b/>
                  <w:sz w:val="24"/>
                  <w:szCs w:val="24"/>
                  <w:vertAlign w:val="superscript"/>
                  <w:rPrChange w:id="1836" w:author="Roger Granda" w:date="2015-03-18T23:06:00Z">
                    <w:rPr>
                      <w:rFonts w:ascii="Arial" w:hAnsi="Arial" w:cs="Arial"/>
                      <w:b/>
                      <w:sz w:val="24"/>
                      <w:szCs w:val="24"/>
                    </w:rPr>
                  </w:rPrChange>
                </w:rPr>
                <w:t>2</w:t>
              </w:r>
            </w:ins>
          </w:p>
        </w:tc>
        <w:tc>
          <w:tcPr>
            <w:tcW w:w="1364" w:type="dxa"/>
            <w:tcBorders>
              <w:top w:val="single" w:sz="4" w:space="0" w:color="auto"/>
            </w:tcBorders>
            <w:vAlign w:val="center"/>
            <w:tcPrChange w:id="1837" w:author="Roger Granda" w:date="2015-03-18T23:12:00Z">
              <w:tcPr>
                <w:tcW w:w="2067" w:type="dxa"/>
              </w:tcPr>
            </w:tcPrChange>
          </w:tcPr>
          <w:p w14:paraId="246D2977" w14:textId="3199ABB6" w:rsidR="003A3B30" w:rsidRPr="00CF3501" w:rsidRDefault="003A3B30">
            <w:pPr>
              <w:autoSpaceDE w:val="0"/>
              <w:autoSpaceDN w:val="0"/>
              <w:adjustRightInd w:val="0"/>
              <w:spacing w:line="400" w:lineRule="atLeast"/>
              <w:jc w:val="center"/>
              <w:rPr>
                <w:ins w:id="1838" w:author="Roger Granda" w:date="2015-03-18T22:06:00Z"/>
                <w:rFonts w:ascii="Arial" w:hAnsi="Arial" w:cs="Arial"/>
                <w:b/>
                <w:sz w:val="24"/>
                <w:szCs w:val="24"/>
                <w:rPrChange w:id="1839" w:author="Roger Granda" w:date="2015-03-18T23:06:00Z">
                  <w:rPr>
                    <w:ins w:id="1840" w:author="Roger Granda" w:date="2015-03-18T22:06:00Z"/>
                    <w:rFonts w:ascii="Times New Roman" w:hAnsi="Times New Roman" w:cs="Times New Roman"/>
                    <w:sz w:val="24"/>
                    <w:szCs w:val="24"/>
                  </w:rPr>
                </w:rPrChange>
              </w:rPr>
              <w:pPrChange w:id="1841" w:author="Roger Granda" w:date="2015-03-18T23:07:00Z">
                <w:pPr>
                  <w:autoSpaceDE w:val="0"/>
                  <w:autoSpaceDN w:val="0"/>
                  <w:adjustRightInd w:val="0"/>
                  <w:spacing w:line="400" w:lineRule="atLeast"/>
                </w:pPr>
              </w:pPrChange>
            </w:pPr>
            <w:ins w:id="1842" w:author="Roger Granda" w:date="2015-03-18T22:07:00Z">
              <w:r w:rsidRPr="00CF3501">
                <w:rPr>
                  <w:rFonts w:ascii="Arial" w:hAnsi="Arial" w:cs="Arial"/>
                  <w:b/>
                  <w:sz w:val="24"/>
                  <w:szCs w:val="24"/>
                  <w:rPrChange w:id="1843" w:author="Roger Granda" w:date="2015-03-18T23:06:00Z">
                    <w:rPr>
                      <w:rFonts w:ascii="Arial" w:hAnsi="Arial" w:cs="Arial"/>
                      <w:sz w:val="24"/>
                      <w:szCs w:val="24"/>
                    </w:rPr>
                  </w:rPrChange>
                </w:rPr>
                <w:t>PostTest2</w:t>
              </w:r>
            </w:ins>
          </w:p>
        </w:tc>
      </w:tr>
      <w:tr w:rsidR="003A3B30" w:rsidRPr="00CF3501" w14:paraId="22BAC86B" w14:textId="77777777" w:rsidTr="00CF3501">
        <w:trPr>
          <w:ins w:id="1844" w:author="Roger Granda" w:date="2015-03-18T22:06:00Z"/>
        </w:trPr>
        <w:tc>
          <w:tcPr>
            <w:tcW w:w="2547" w:type="dxa"/>
            <w:vMerge/>
            <w:vAlign w:val="center"/>
            <w:tcPrChange w:id="1845" w:author="Roger Granda" w:date="2015-03-18T23:08:00Z">
              <w:tcPr>
                <w:tcW w:w="2066" w:type="dxa"/>
                <w:vMerge/>
                <w:vAlign w:val="center"/>
              </w:tcPr>
            </w:tcPrChange>
          </w:tcPr>
          <w:p w14:paraId="473B357A" w14:textId="783C398A" w:rsidR="003A3B30" w:rsidRPr="00CF3501" w:rsidRDefault="003A3B30" w:rsidP="00CF3501">
            <w:pPr>
              <w:autoSpaceDE w:val="0"/>
              <w:autoSpaceDN w:val="0"/>
              <w:adjustRightInd w:val="0"/>
              <w:spacing w:line="400" w:lineRule="atLeast"/>
              <w:rPr>
                <w:ins w:id="1846" w:author="Roger Granda" w:date="2015-03-18T22:06:00Z"/>
                <w:rFonts w:ascii="Arial" w:hAnsi="Arial" w:cs="Arial"/>
                <w:sz w:val="24"/>
                <w:szCs w:val="24"/>
                <w:rPrChange w:id="1847" w:author="Roger Granda" w:date="2015-03-18T23:06:00Z">
                  <w:rPr>
                    <w:ins w:id="1848" w:author="Roger Granda" w:date="2015-03-18T22:06:00Z"/>
                    <w:rFonts w:ascii="Times New Roman" w:hAnsi="Times New Roman" w:cs="Times New Roman"/>
                    <w:sz w:val="24"/>
                    <w:szCs w:val="24"/>
                  </w:rPr>
                </w:rPrChange>
              </w:rPr>
            </w:pPr>
          </w:p>
        </w:tc>
        <w:tc>
          <w:tcPr>
            <w:tcW w:w="1417" w:type="dxa"/>
            <w:vAlign w:val="center"/>
            <w:tcPrChange w:id="1849" w:author="Roger Granda" w:date="2015-03-18T23:08:00Z">
              <w:tcPr>
                <w:tcW w:w="2067" w:type="dxa"/>
              </w:tcPr>
            </w:tcPrChange>
          </w:tcPr>
          <w:p w14:paraId="1ED6A7FC" w14:textId="6113F4C2" w:rsidR="00CF3501" w:rsidRPr="00CF3501" w:rsidRDefault="00CF3501">
            <w:pPr>
              <w:autoSpaceDE w:val="0"/>
              <w:autoSpaceDN w:val="0"/>
              <w:adjustRightInd w:val="0"/>
              <w:spacing w:line="400" w:lineRule="atLeast"/>
              <w:jc w:val="center"/>
              <w:rPr>
                <w:ins w:id="1850" w:author="Roger Granda" w:date="2015-03-18T23:07:00Z"/>
                <w:rFonts w:ascii="Arial" w:hAnsi="Arial" w:cs="Arial"/>
                <w:sz w:val="24"/>
                <w:szCs w:val="24"/>
                <w:rPrChange w:id="1851" w:author="Roger Granda" w:date="2015-03-18T23:08:00Z">
                  <w:rPr>
                    <w:ins w:id="1852" w:author="Roger Granda" w:date="2015-03-18T23:07:00Z"/>
                    <w:rFonts w:ascii="Arial" w:hAnsi="Arial" w:cs="Arial"/>
                    <w:b/>
                    <w:sz w:val="24"/>
                    <w:szCs w:val="24"/>
                  </w:rPr>
                </w:rPrChange>
              </w:rPr>
              <w:pPrChange w:id="1853" w:author="Roger Granda" w:date="2015-03-18T23:07:00Z">
                <w:pPr>
                  <w:autoSpaceDE w:val="0"/>
                  <w:autoSpaceDN w:val="0"/>
                  <w:adjustRightInd w:val="0"/>
                  <w:spacing w:line="400" w:lineRule="atLeast"/>
                </w:pPr>
              </w:pPrChange>
            </w:pPr>
            <w:ins w:id="1854" w:author="Roger Granda" w:date="2015-03-18T23:07:00Z">
              <w:r w:rsidRPr="00CF3501">
                <w:rPr>
                  <w:rFonts w:ascii="Arial" w:hAnsi="Arial" w:cs="Arial"/>
                  <w:sz w:val="24"/>
                  <w:szCs w:val="24"/>
                  <w:rPrChange w:id="1855" w:author="Roger Granda" w:date="2015-03-18T23:08:00Z">
                    <w:rPr>
                      <w:rFonts w:ascii="Arial" w:hAnsi="Arial" w:cs="Arial"/>
                      <w:b/>
                      <w:sz w:val="24"/>
                      <w:szCs w:val="24"/>
                    </w:rPr>
                  </w:rPrChange>
                </w:rPr>
                <w:t>Hipótesis</w:t>
              </w:r>
            </w:ins>
          </w:p>
          <w:p w14:paraId="457F5346" w14:textId="0A7F0F74" w:rsidR="003A3B30" w:rsidRPr="00CF3501" w:rsidRDefault="003A3B30">
            <w:pPr>
              <w:autoSpaceDE w:val="0"/>
              <w:autoSpaceDN w:val="0"/>
              <w:adjustRightInd w:val="0"/>
              <w:spacing w:line="400" w:lineRule="atLeast"/>
              <w:jc w:val="center"/>
              <w:rPr>
                <w:ins w:id="1856" w:author="Roger Granda" w:date="2015-03-18T22:06:00Z"/>
                <w:rFonts w:ascii="Arial" w:hAnsi="Arial" w:cs="Arial"/>
                <w:sz w:val="24"/>
                <w:szCs w:val="24"/>
                <w:rPrChange w:id="1857" w:author="Roger Granda" w:date="2015-03-18T23:08:00Z">
                  <w:rPr>
                    <w:ins w:id="1858" w:author="Roger Granda" w:date="2015-03-18T22:06:00Z"/>
                    <w:rFonts w:ascii="Times New Roman" w:hAnsi="Times New Roman" w:cs="Times New Roman"/>
                    <w:sz w:val="24"/>
                    <w:szCs w:val="24"/>
                  </w:rPr>
                </w:rPrChange>
              </w:rPr>
              <w:pPrChange w:id="1859" w:author="Roger Granda" w:date="2015-03-18T23:07:00Z">
                <w:pPr>
                  <w:autoSpaceDE w:val="0"/>
                  <w:autoSpaceDN w:val="0"/>
                  <w:adjustRightInd w:val="0"/>
                  <w:spacing w:line="400" w:lineRule="atLeast"/>
                </w:pPr>
              </w:pPrChange>
            </w:pPr>
            <w:ins w:id="1860" w:author="Roger Granda" w:date="2015-03-18T22:07:00Z">
              <w:r w:rsidRPr="00CF3501">
                <w:rPr>
                  <w:rFonts w:ascii="Arial" w:hAnsi="Arial" w:cs="Arial"/>
                  <w:sz w:val="24"/>
                  <w:szCs w:val="24"/>
                </w:rPr>
                <w:t>O1=O2</w:t>
              </w:r>
            </w:ins>
          </w:p>
        </w:tc>
        <w:tc>
          <w:tcPr>
            <w:tcW w:w="1560" w:type="dxa"/>
            <w:vAlign w:val="center"/>
            <w:tcPrChange w:id="1861" w:author="Roger Granda" w:date="2015-03-18T23:08:00Z">
              <w:tcPr>
                <w:tcW w:w="2067" w:type="dxa"/>
              </w:tcPr>
            </w:tcPrChange>
          </w:tcPr>
          <w:p w14:paraId="756A5598" w14:textId="7003259C" w:rsidR="00CF3501" w:rsidRPr="00CF3501" w:rsidRDefault="00CF3501">
            <w:pPr>
              <w:autoSpaceDE w:val="0"/>
              <w:autoSpaceDN w:val="0"/>
              <w:adjustRightInd w:val="0"/>
              <w:spacing w:line="400" w:lineRule="atLeast"/>
              <w:jc w:val="center"/>
              <w:rPr>
                <w:ins w:id="1862" w:author="Roger Granda" w:date="2015-03-18T23:07:00Z"/>
                <w:rFonts w:ascii="Arial" w:hAnsi="Arial" w:cs="Arial"/>
                <w:sz w:val="24"/>
                <w:szCs w:val="24"/>
                <w:rPrChange w:id="1863" w:author="Roger Granda" w:date="2015-03-18T23:08:00Z">
                  <w:rPr>
                    <w:ins w:id="1864" w:author="Roger Granda" w:date="2015-03-18T23:07:00Z"/>
                    <w:rFonts w:ascii="Arial" w:hAnsi="Arial" w:cs="Arial"/>
                    <w:b/>
                    <w:sz w:val="24"/>
                    <w:szCs w:val="24"/>
                  </w:rPr>
                </w:rPrChange>
              </w:rPr>
              <w:pPrChange w:id="1865" w:author="Roger Granda" w:date="2015-03-18T23:07:00Z">
                <w:pPr>
                  <w:autoSpaceDE w:val="0"/>
                  <w:autoSpaceDN w:val="0"/>
                  <w:adjustRightInd w:val="0"/>
                  <w:spacing w:line="400" w:lineRule="atLeast"/>
                </w:pPr>
              </w:pPrChange>
            </w:pPr>
            <w:ins w:id="1866" w:author="Roger Granda" w:date="2015-03-18T23:07:00Z">
              <w:r w:rsidRPr="00CF3501">
                <w:rPr>
                  <w:rFonts w:ascii="Arial" w:hAnsi="Arial" w:cs="Arial"/>
                  <w:sz w:val="24"/>
                  <w:szCs w:val="24"/>
                  <w:rPrChange w:id="1867" w:author="Roger Granda" w:date="2015-03-18T23:08:00Z">
                    <w:rPr>
                      <w:rFonts w:ascii="Arial" w:hAnsi="Arial" w:cs="Arial"/>
                      <w:b/>
                      <w:sz w:val="24"/>
                      <w:szCs w:val="24"/>
                    </w:rPr>
                  </w:rPrChange>
                </w:rPr>
                <w:t>Hipótesis</w:t>
              </w:r>
            </w:ins>
          </w:p>
          <w:p w14:paraId="40AA88FC" w14:textId="3C7EFED1" w:rsidR="003A3B30" w:rsidRPr="00CF3501" w:rsidRDefault="003A3B30">
            <w:pPr>
              <w:autoSpaceDE w:val="0"/>
              <w:autoSpaceDN w:val="0"/>
              <w:adjustRightInd w:val="0"/>
              <w:spacing w:line="400" w:lineRule="atLeast"/>
              <w:jc w:val="center"/>
              <w:rPr>
                <w:ins w:id="1868" w:author="Roger Granda" w:date="2015-03-18T22:06:00Z"/>
                <w:rFonts w:ascii="Arial" w:hAnsi="Arial" w:cs="Arial"/>
                <w:sz w:val="24"/>
                <w:szCs w:val="24"/>
                <w:rPrChange w:id="1869" w:author="Roger Granda" w:date="2015-03-18T23:08:00Z">
                  <w:rPr>
                    <w:ins w:id="1870" w:author="Roger Granda" w:date="2015-03-18T22:06:00Z"/>
                    <w:rFonts w:ascii="Times New Roman" w:hAnsi="Times New Roman" w:cs="Times New Roman"/>
                    <w:sz w:val="24"/>
                    <w:szCs w:val="24"/>
                  </w:rPr>
                </w:rPrChange>
              </w:rPr>
              <w:pPrChange w:id="1871" w:author="Roger Granda" w:date="2015-03-18T23:07:00Z">
                <w:pPr>
                  <w:autoSpaceDE w:val="0"/>
                  <w:autoSpaceDN w:val="0"/>
                  <w:adjustRightInd w:val="0"/>
                  <w:spacing w:line="400" w:lineRule="atLeast"/>
                </w:pPr>
              </w:pPrChange>
            </w:pPr>
            <w:ins w:id="1872" w:author="Roger Granda" w:date="2015-03-18T22:07:00Z">
              <w:r w:rsidRPr="00CF3501">
                <w:rPr>
                  <w:rFonts w:ascii="Arial" w:hAnsi="Arial" w:cs="Arial"/>
                  <w:sz w:val="24"/>
                  <w:szCs w:val="24"/>
                </w:rPr>
                <w:t>O3=O4</w:t>
              </w:r>
            </w:ins>
          </w:p>
        </w:tc>
        <w:tc>
          <w:tcPr>
            <w:tcW w:w="1379" w:type="dxa"/>
            <w:vAlign w:val="center"/>
            <w:tcPrChange w:id="1873" w:author="Roger Granda" w:date="2015-03-18T23:08:00Z">
              <w:tcPr>
                <w:tcW w:w="2067" w:type="dxa"/>
              </w:tcPr>
            </w:tcPrChange>
          </w:tcPr>
          <w:p w14:paraId="4993246E" w14:textId="77777777" w:rsidR="00CF3501" w:rsidRPr="00CF3501" w:rsidRDefault="00CF3501">
            <w:pPr>
              <w:autoSpaceDE w:val="0"/>
              <w:autoSpaceDN w:val="0"/>
              <w:adjustRightInd w:val="0"/>
              <w:spacing w:line="400" w:lineRule="atLeast"/>
              <w:jc w:val="center"/>
              <w:rPr>
                <w:ins w:id="1874" w:author="Roger Granda" w:date="2015-03-18T23:07:00Z"/>
                <w:rFonts w:ascii="Arial" w:hAnsi="Arial" w:cs="Arial"/>
                <w:sz w:val="24"/>
                <w:szCs w:val="24"/>
                <w:rPrChange w:id="1875" w:author="Roger Granda" w:date="2015-03-18T23:08:00Z">
                  <w:rPr>
                    <w:ins w:id="1876" w:author="Roger Granda" w:date="2015-03-18T23:07:00Z"/>
                    <w:rFonts w:ascii="Arial" w:hAnsi="Arial" w:cs="Arial"/>
                    <w:b/>
                    <w:sz w:val="24"/>
                    <w:szCs w:val="24"/>
                  </w:rPr>
                </w:rPrChange>
              </w:rPr>
              <w:pPrChange w:id="1877" w:author="Roger Granda" w:date="2015-03-18T23:07:00Z">
                <w:pPr>
                  <w:autoSpaceDE w:val="0"/>
                  <w:autoSpaceDN w:val="0"/>
                  <w:adjustRightInd w:val="0"/>
                  <w:spacing w:line="400" w:lineRule="atLeast"/>
                </w:pPr>
              </w:pPrChange>
            </w:pPr>
            <w:ins w:id="1878" w:author="Roger Granda" w:date="2015-03-18T23:07:00Z">
              <w:r w:rsidRPr="00CF3501">
                <w:rPr>
                  <w:rFonts w:ascii="Arial" w:hAnsi="Arial" w:cs="Arial"/>
                  <w:sz w:val="24"/>
                  <w:szCs w:val="24"/>
                  <w:rPrChange w:id="1879" w:author="Roger Granda" w:date="2015-03-18T23:08:00Z">
                    <w:rPr>
                      <w:rFonts w:ascii="Arial" w:hAnsi="Arial" w:cs="Arial"/>
                      <w:b/>
                      <w:sz w:val="24"/>
                      <w:szCs w:val="24"/>
                    </w:rPr>
                  </w:rPrChange>
                </w:rPr>
                <w:t>Hipótesis</w:t>
              </w:r>
            </w:ins>
          </w:p>
          <w:p w14:paraId="0F072CAA" w14:textId="22E6433C" w:rsidR="003A3B30" w:rsidRPr="00CF3501" w:rsidRDefault="003A3B30">
            <w:pPr>
              <w:autoSpaceDE w:val="0"/>
              <w:autoSpaceDN w:val="0"/>
              <w:adjustRightInd w:val="0"/>
              <w:spacing w:line="400" w:lineRule="atLeast"/>
              <w:jc w:val="center"/>
              <w:rPr>
                <w:ins w:id="1880" w:author="Roger Granda" w:date="2015-03-18T22:22:00Z"/>
                <w:rFonts w:ascii="Arial" w:hAnsi="Arial" w:cs="Arial"/>
                <w:sz w:val="24"/>
                <w:szCs w:val="24"/>
                <w:rPrChange w:id="1881" w:author="Roger Granda" w:date="2015-03-18T23:08:00Z">
                  <w:rPr>
                    <w:ins w:id="1882" w:author="Roger Granda" w:date="2015-03-18T22:22:00Z"/>
                    <w:rFonts w:ascii="Arial" w:hAnsi="Arial" w:cs="Arial"/>
                    <w:b/>
                    <w:sz w:val="24"/>
                    <w:szCs w:val="24"/>
                  </w:rPr>
                </w:rPrChange>
              </w:rPr>
              <w:pPrChange w:id="1883" w:author="Roger Granda" w:date="2015-03-18T23:07:00Z">
                <w:pPr>
                  <w:autoSpaceDE w:val="0"/>
                  <w:autoSpaceDN w:val="0"/>
                  <w:adjustRightInd w:val="0"/>
                  <w:spacing w:line="400" w:lineRule="atLeast"/>
                </w:pPr>
              </w:pPrChange>
            </w:pPr>
            <w:ins w:id="1884" w:author="Roger Granda" w:date="2015-03-18T22:24:00Z">
              <w:r w:rsidRPr="00CF3501">
                <w:rPr>
                  <w:rFonts w:ascii="Arial" w:hAnsi="Arial" w:cs="Arial"/>
                  <w:sz w:val="24"/>
                  <w:szCs w:val="24"/>
                  <w:rPrChange w:id="1885" w:author="Roger Granda" w:date="2015-03-18T23:08:00Z">
                    <w:rPr>
                      <w:rFonts w:ascii="Arial" w:hAnsi="Arial" w:cs="Arial"/>
                      <w:b/>
                      <w:sz w:val="24"/>
                      <w:szCs w:val="24"/>
                    </w:rPr>
                  </w:rPrChange>
                </w:rPr>
                <w:t>O1=O2</w:t>
              </w:r>
            </w:ins>
          </w:p>
        </w:tc>
        <w:tc>
          <w:tcPr>
            <w:tcW w:w="1364" w:type="dxa"/>
            <w:vAlign w:val="center"/>
            <w:tcPrChange w:id="1886" w:author="Roger Granda" w:date="2015-03-18T23:08:00Z">
              <w:tcPr>
                <w:tcW w:w="2067" w:type="dxa"/>
              </w:tcPr>
            </w:tcPrChange>
          </w:tcPr>
          <w:p w14:paraId="2C28F874" w14:textId="77777777" w:rsidR="00CF3501" w:rsidRPr="00CF3501" w:rsidRDefault="00CF3501">
            <w:pPr>
              <w:autoSpaceDE w:val="0"/>
              <w:autoSpaceDN w:val="0"/>
              <w:adjustRightInd w:val="0"/>
              <w:spacing w:line="400" w:lineRule="atLeast"/>
              <w:jc w:val="center"/>
              <w:rPr>
                <w:ins w:id="1887" w:author="Roger Granda" w:date="2015-03-18T23:07:00Z"/>
                <w:rFonts w:ascii="Arial" w:hAnsi="Arial" w:cs="Arial"/>
                <w:sz w:val="24"/>
                <w:szCs w:val="24"/>
                <w:rPrChange w:id="1888" w:author="Roger Granda" w:date="2015-03-18T23:08:00Z">
                  <w:rPr>
                    <w:ins w:id="1889" w:author="Roger Granda" w:date="2015-03-18T23:07:00Z"/>
                    <w:rFonts w:ascii="Arial" w:hAnsi="Arial" w:cs="Arial"/>
                    <w:b/>
                    <w:sz w:val="24"/>
                    <w:szCs w:val="24"/>
                  </w:rPr>
                </w:rPrChange>
              </w:rPr>
              <w:pPrChange w:id="1890" w:author="Roger Granda" w:date="2015-03-18T23:07:00Z">
                <w:pPr>
                  <w:autoSpaceDE w:val="0"/>
                  <w:autoSpaceDN w:val="0"/>
                  <w:adjustRightInd w:val="0"/>
                  <w:spacing w:line="400" w:lineRule="atLeast"/>
                </w:pPr>
              </w:pPrChange>
            </w:pPr>
            <w:ins w:id="1891" w:author="Roger Granda" w:date="2015-03-18T23:07:00Z">
              <w:r w:rsidRPr="00CF3501">
                <w:rPr>
                  <w:rFonts w:ascii="Arial" w:hAnsi="Arial" w:cs="Arial"/>
                  <w:sz w:val="24"/>
                  <w:szCs w:val="24"/>
                  <w:rPrChange w:id="1892" w:author="Roger Granda" w:date="2015-03-18T23:08:00Z">
                    <w:rPr>
                      <w:rFonts w:ascii="Arial" w:hAnsi="Arial" w:cs="Arial"/>
                      <w:b/>
                      <w:sz w:val="24"/>
                      <w:szCs w:val="24"/>
                    </w:rPr>
                  </w:rPrChange>
                </w:rPr>
                <w:t>Hipótesis</w:t>
              </w:r>
            </w:ins>
          </w:p>
          <w:p w14:paraId="6955FC3E" w14:textId="64904DD7" w:rsidR="003A3B30" w:rsidRPr="00CF3501" w:rsidRDefault="003A3B30">
            <w:pPr>
              <w:autoSpaceDE w:val="0"/>
              <w:autoSpaceDN w:val="0"/>
              <w:adjustRightInd w:val="0"/>
              <w:spacing w:line="400" w:lineRule="atLeast"/>
              <w:jc w:val="center"/>
              <w:rPr>
                <w:ins w:id="1893" w:author="Roger Granda" w:date="2015-03-18T22:06:00Z"/>
                <w:rFonts w:ascii="Arial" w:hAnsi="Arial" w:cs="Arial"/>
                <w:sz w:val="24"/>
                <w:szCs w:val="24"/>
                <w:rPrChange w:id="1894" w:author="Roger Granda" w:date="2015-03-18T23:08:00Z">
                  <w:rPr>
                    <w:ins w:id="1895" w:author="Roger Granda" w:date="2015-03-18T22:06:00Z"/>
                    <w:rFonts w:ascii="Times New Roman" w:hAnsi="Times New Roman" w:cs="Times New Roman"/>
                    <w:sz w:val="24"/>
                    <w:szCs w:val="24"/>
                  </w:rPr>
                </w:rPrChange>
              </w:rPr>
              <w:pPrChange w:id="1896" w:author="Roger Granda" w:date="2015-03-18T23:07:00Z">
                <w:pPr>
                  <w:autoSpaceDE w:val="0"/>
                  <w:autoSpaceDN w:val="0"/>
                  <w:adjustRightInd w:val="0"/>
                  <w:spacing w:line="400" w:lineRule="atLeast"/>
                </w:pPr>
              </w:pPrChange>
            </w:pPr>
            <w:ins w:id="1897" w:author="Roger Granda" w:date="2015-03-18T22:07:00Z">
              <w:r w:rsidRPr="00CF3501">
                <w:rPr>
                  <w:rFonts w:ascii="Arial" w:hAnsi="Arial" w:cs="Arial"/>
                  <w:sz w:val="24"/>
                  <w:szCs w:val="24"/>
                </w:rPr>
                <w:t>O5=O6</w:t>
              </w:r>
            </w:ins>
          </w:p>
        </w:tc>
      </w:tr>
      <w:tr w:rsidR="00F01FCC" w:rsidRPr="003A3B30" w14:paraId="3EB23FDA" w14:textId="77777777" w:rsidTr="00CF3501">
        <w:trPr>
          <w:ins w:id="1898" w:author="Roger Granda" w:date="2015-03-18T22:06:00Z"/>
        </w:trPr>
        <w:tc>
          <w:tcPr>
            <w:tcW w:w="2547" w:type="dxa"/>
            <w:vAlign w:val="center"/>
            <w:tcPrChange w:id="1899" w:author="Roger Granda" w:date="2015-03-18T23:08:00Z">
              <w:tcPr>
                <w:tcW w:w="2066" w:type="dxa"/>
                <w:vAlign w:val="center"/>
              </w:tcPr>
            </w:tcPrChange>
          </w:tcPr>
          <w:p w14:paraId="72A767F1" w14:textId="2646D9E8" w:rsidR="00F01FCC" w:rsidRPr="00B40BC3" w:rsidRDefault="00F01FCC">
            <w:pPr>
              <w:autoSpaceDE w:val="0"/>
              <w:autoSpaceDN w:val="0"/>
              <w:adjustRightInd w:val="0"/>
              <w:spacing w:line="360" w:lineRule="auto"/>
              <w:rPr>
                <w:ins w:id="1900" w:author="Roger Granda" w:date="2015-03-18T22:06:00Z"/>
                <w:rFonts w:ascii="Arial" w:hAnsi="Arial" w:cs="Arial"/>
                <w:sz w:val="20"/>
                <w:szCs w:val="20"/>
                <w:rPrChange w:id="1901" w:author="Roger Granda" w:date="2015-03-18T23:13:00Z">
                  <w:rPr>
                    <w:ins w:id="1902" w:author="Roger Granda" w:date="2015-03-18T22:06:00Z"/>
                    <w:rFonts w:ascii="Times New Roman" w:hAnsi="Times New Roman" w:cs="Times New Roman"/>
                    <w:sz w:val="24"/>
                    <w:szCs w:val="24"/>
                  </w:rPr>
                </w:rPrChange>
              </w:rPr>
              <w:pPrChange w:id="1903" w:author="Roger Granda" w:date="2015-03-18T23:09:00Z">
                <w:pPr>
                  <w:autoSpaceDE w:val="0"/>
                  <w:autoSpaceDN w:val="0"/>
                  <w:adjustRightInd w:val="0"/>
                  <w:spacing w:line="400" w:lineRule="atLeast"/>
                </w:pPr>
              </w:pPrChange>
            </w:pPr>
            <w:ins w:id="1904" w:author="Roger Granda" w:date="2015-03-18T22:06:00Z">
              <w:r w:rsidRPr="00B40BC3">
                <w:rPr>
                  <w:rFonts w:ascii="Arial" w:hAnsi="Arial" w:cs="Arial"/>
                  <w:sz w:val="20"/>
                  <w:szCs w:val="20"/>
                  <w:rPrChange w:id="1905" w:author="Roger Granda" w:date="2015-03-18T23:13:00Z">
                    <w:rPr>
                      <w:rFonts w:ascii="Arial" w:hAnsi="Arial" w:cs="Arial"/>
                      <w:b/>
                      <w:sz w:val="18"/>
                      <w:szCs w:val="18"/>
                    </w:rPr>
                  </w:rPrChange>
                </w:rPr>
                <w:t>Percepción en relación a la equidad de carga de trabajo</w:t>
              </w:r>
            </w:ins>
          </w:p>
        </w:tc>
        <w:tc>
          <w:tcPr>
            <w:tcW w:w="1417" w:type="dxa"/>
            <w:vAlign w:val="center"/>
            <w:tcPrChange w:id="1906" w:author="Roger Granda" w:date="2015-03-18T23:08:00Z">
              <w:tcPr>
                <w:tcW w:w="2067" w:type="dxa"/>
              </w:tcPr>
            </w:tcPrChange>
          </w:tcPr>
          <w:p w14:paraId="6FE273B8" w14:textId="04FE1F0B" w:rsidR="00F01FCC" w:rsidRPr="00B40BC3" w:rsidRDefault="00F01FCC">
            <w:pPr>
              <w:autoSpaceDE w:val="0"/>
              <w:autoSpaceDN w:val="0"/>
              <w:adjustRightInd w:val="0"/>
              <w:spacing w:line="360" w:lineRule="auto"/>
              <w:jc w:val="center"/>
              <w:rPr>
                <w:ins w:id="1907" w:author="Roger Granda" w:date="2015-03-18T22:28:00Z"/>
                <w:rFonts w:ascii="Arial" w:hAnsi="Arial" w:cs="Arial"/>
                <w:color w:val="000000"/>
                <w:sz w:val="20"/>
                <w:szCs w:val="20"/>
                <w:rPrChange w:id="1908" w:author="Roger Granda" w:date="2015-03-18T23:13:00Z">
                  <w:rPr>
                    <w:ins w:id="1909" w:author="Roger Granda" w:date="2015-03-18T22:28:00Z"/>
                    <w:rFonts w:ascii="Arial" w:hAnsi="Arial" w:cs="Arial"/>
                    <w:color w:val="000000"/>
                    <w:sz w:val="18"/>
                    <w:szCs w:val="18"/>
                  </w:rPr>
                </w:rPrChange>
              </w:rPr>
              <w:pPrChange w:id="1910" w:author="Roger Granda" w:date="2015-03-18T23:09:00Z">
                <w:pPr>
                  <w:autoSpaceDE w:val="0"/>
                  <w:autoSpaceDN w:val="0"/>
                  <w:adjustRightInd w:val="0"/>
                  <w:spacing w:line="400" w:lineRule="atLeast"/>
                </w:pPr>
              </w:pPrChange>
            </w:pPr>
            <w:ins w:id="1911" w:author="Roger Granda" w:date="2015-03-18T22:28:00Z">
              <w:r w:rsidRPr="00B40BC3">
                <w:rPr>
                  <w:rFonts w:ascii="Arial" w:hAnsi="Arial" w:cs="Arial"/>
                  <w:color w:val="000000"/>
                  <w:sz w:val="20"/>
                  <w:szCs w:val="20"/>
                  <w:rPrChange w:id="1912" w:author="Roger Granda" w:date="2015-03-18T23:13:00Z">
                    <w:rPr>
                      <w:rFonts w:ascii="Arial" w:hAnsi="Arial" w:cs="Arial"/>
                      <w:color w:val="000000"/>
                      <w:sz w:val="18"/>
                      <w:szCs w:val="18"/>
                    </w:rPr>
                  </w:rPrChange>
                </w:rPr>
                <w:t>Z=-1.737</w:t>
              </w:r>
            </w:ins>
          </w:p>
          <w:p w14:paraId="1B4B75CC" w14:textId="4A9FBA32" w:rsidR="00F01FCC" w:rsidRPr="00B40BC3" w:rsidRDefault="00F01FCC">
            <w:pPr>
              <w:autoSpaceDE w:val="0"/>
              <w:autoSpaceDN w:val="0"/>
              <w:adjustRightInd w:val="0"/>
              <w:spacing w:line="360" w:lineRule="auto"/>
              <w:jc w:val="center"/>
              <w:rPr>
                <w:ins w:id="1913" w:author="Roger Granda" w:date="2015-03-18T22:06:00Z"/>
                <w:rFonts w:ascii="Arial" w:hAnsi="Arial" w:cs="Arial"/>
                <w:sz w:val="20"/>
                <w:szCs w:val="20"/>
                <w:rPrChange w:id="1914" w:author="Roger Granda" w:date="2015-03-18T23:13:00Z">
                  <w:rPr>
                    <w:ins w:id="1915" w:author="Roger Granda" w:date="2015-03-18T22:06:00Z"/>
                    <w:rFonts w:ascii="Times New Roman" w:hAnsi="Times New Roman" w:cs="Times New Roman"/>
                    <w:sz w:val="24"/>
                    <w:szCs w:val="24"/>
                  </w:rPr>
                </w:rPrChange>
              </w:rPr>
              <w:pPrChange w:id="1916" w:author="Roger Granda" w:date="2015-03-18T23:09:00Z">
                <w:pPr>
                  <w:autoSpaceDE w:val="0"/>
                  <w:autoSpaceDN w:val="0"/>
                  <w:adjustRightInd w:val="0"/>
                  <w:spacing w:line="400" w:lineRule="atLeast"/>
                </w:pPr>
              </w:pPrChange>
            </w:pPr>
            <w:ins w:id="1917" w:author="Roger Granda" w:date="2015-03-18T22:29:00Z">
              <w:r w:rsidRPr="00B40BC3">
                <w:rPr>
                  <w:rFonts w:ascii="Arial" w:hAnsi="Arial" w:cs="Arial"/>
                  <w:color w:val="000000"/>
                  <w:sz w:val="20"/>
                  <w:szCs w:val="20"/>
                  <w:rPrChange w:id="1918" w:author="Roger Granda" w:date="2015-03-18T23:13:00Z">
                    <w:rPr>
                      <w:rFonts w:ascii="Arial" w:hAnsi="Arial" w:cs="Arial"/>
                      <w:color w:val="000000"/>
                      <w:sz w:val="18"/>
                      <w:szCs w:val="18"/>
                    </w:rPr>
                  </w:rPrChange>
                </w:rPr>
                <w:t>p=</w:t>
              </w:r>
            </w:ins>
            <w:ins w:id="1919" w:author="Roger Granda" w:date="2015-03-18T22:28:00Z">
              <w:r w:rsidRPr="00B40BC3">
                <w:rPr>
                  <w:rFonts w:ascii="Arial" w:hAnsi="Arial" w:cs="Arial"/>
                  <w:color w:val="000000"/>
                  <w:sz w:val="20"/>
                  <w:szCs w:val="20"/>
                  <w:rPrChange w:id="1920" w:author="Roger Granda" w:date="2015-03-18T23:13:00Z">
                    <w:rPr>
                      <w:rFonts w:ascii="Arial" w:hAnsi="Arial" w:cs="Arial"/>
                      <w:color w:val="000000"/>
                      <w:sz w:val="18"/>
                      <w:szCs w:val="18"/>
                    </w:rPr>
                  </w:rPrChange>
                </w:rPr>
                <w:t>0</w:t>
              </w:r>
            </w:ins>
            <w:ins w:id="1921" w:author="Roger Granda" w:date="2015-03-18T22:31:00Z">
              <w:r w:rsidRPr="00B40BC3">
                <w:rPr>
                  <w:rFonts w:ascii="Arial" w:hAnsi="Arial" w:cs="Arial"/>
                  <w:color w:val="000000"/>
                  <w:sz w:val="20"/>
                  <w:szCs w:val="20"/>
                  <w:rPrChange w:id="1922" w:author="Roger Granda" w:date="2015-03-18T23:13:00Z">
                    <w:rPr>
                      <w:rFonts w:ascii="Arial" w:hAnsi="Arial" w:cs="Arial"/>
                      <w:color w:val="000000"/>
                      <w:sz w:val="18"/>
                      <w:szCs w:val="18"/>
                    </w:rPr>
                  </w:rPrChange>
                </w:rPr>
                <w:t>.</w:t>
              </w:r>
            </w:ins>
            <w:ins w:id="1923" w:author="Roger Granda" w:date="2015-03-18T22:28:00Z">
              <w:r w:rsidRPr="00B40BC3">
                <w:rPr>
                  <w:rFonts w:ascii="Arial" w:hAnsi="Arial" w:cs="Arial"/>
                  <w:color w:val="000000"/>
                  <w:sz w:val="20"/>
                  <w:szCs w:val="20"/>
                  <w:rPrChange w:id="1924" w:author="Roger Granda" w:date="2015-03-18T23:13:00Z">
                    <w:rPr>
                      <w:rFonts w:ascii="Arial" w:hAnsi="Arial" w:cs="Arial"/>
                      <w:color w:val="000000"/>
                      <w:sz w:val="18"/>
                      <w:szCs w:val="18"/>
                    </w:rPr>
                  </w:rPrChange>
                </w:rPr>
                <w:t>082</w:t>
              </w:r>
            </w:ins>
          </w:p>
        </w:tc>
        <w:tc>
          <w:tcPr>
            <w:tcW w:w="1560" w:type="dxa"/>
            <w:vAlign w:val="center"/>
            <w:tcPrChange w:id="1925" w:author="Roger Granda" w:date="2015-03-18T23:08:00Z">
              <w:tcPr>
                <w:tcW w:w="2067" w:type="dxa"/>
              </w:tcPr>
            </w:tcPrChange>
          </w:tcPr>
          <w:p w14:paraId="7E5DEAA9" w14:textId="77777777" w:rsidR="00F01FCC" w:rsidRPr="00B40BC3" w:rsidRDefault="00F01FCC">
            <w:pPr>
              <w:autoSpaceDE w:val="0"/>
              <w:autoSpaceDN w:val="0"/>
              <w:adjustRightInd w:val="0"/>
              <w:spacing w:line="360" w:lineRule="auto"/>
              <w:jc w:val="center"/>
              <w:rPr>
                <w:ins w:id="1926" w:author="Roger Granda" w:date="2015-03-18T22:31:00Z"/>
                <w:rFonts w:ascii="Arial" w:hAnsi="Arial" w:cs="Arial"/>
                <w:color w:val="000000"/>
                <w:sz w:val="20"/>
                <w:szCs w:val="20"/>
                <w:rPrChange w:id="1927" w:author="Roger Granda" w:date="2015-03-18T23:13:00Z">
                  <w:rPr>
                    <w:ins w:id="1928" w:author="Roger Granda" w:date="2015-03-18T22:31:00Z"/>
                    <w:rFonts w:ascii="Arial" w:hAnsi="Arial" w:cs="Arial"/>
                    <w:color w:val="000000"/>
                    <w:sz w:val="18"/>
                    <w:szCs w:val="18"/>
                  </w:rPr>
                </w:rPrChange>
              </w:rPr>
              <w:pPrChange w:id="1929" w:author="Roger Granda" w:date="2015-03-18T23:09:00Z">
                <w:pPr>
                  <w:autoSpaceDE w:val="0"/>
                  <w:autoSpaceDN w:val="0"/>
                  <w:adjustRightInd w:val="0"/>
                  <w:spacing w:line="400" w:lineRule="atLeast"/>
                </w:pPr>
              </w:pPrChange>
            </w:pPr>
            <w:ins w:id="1930" w:author="Roger Granda" w:date="2015-03-18T22:31:00Z">
              <w:r w:rsidRPr="00B40BC3">
                <w:rPr>
                  <w:rFonts w:ascii="Arial" w:hAnsi="Arial" w:cs="Arial"/>
                  <w:sz w:val="20"/>
                  <w:szCs w:val="20"/>
                  <w:rPrChange w:id="1931" w:author="Roger Granda" w:date="2015-03-18T23:13:00Z">
                    <w:rPr>
                      <w:rFonts w:ascii="Arial" w:hAnsi="Arial" w:cs="Arial"/>
                      <w:sz w:val="24"/>
                      <w:szCs w:val="24"/>
                    </w:rPr>
                  </w:rPrChange>
                </w:rPr>
                <w:t>Z=</w:t>
              </w:r>
              <w:r w:rsidRPr="00B40BC3">
                <w:rPr>
                  <w:rFonts w:ascii="Arial" w:hAnsi="Arial" w:cs="Arial"/>
                  <w:color w:val="000000"/>
                  <w:sz w:val="20"/>
                  <w:szCs w:val="20"/>
                  <w:rPrChange w:id="1932" w:author="Roger Granda" w:date="2015-03-18T23:13:00Z">
                    <w:rPr>
                      <w:rFonts w:ascii="Arial" w:hAnsi="Arial" w:cs="Arial"/>
                      <w:color w:val="000000"/>
                      <w:sz w:val="18"/>
                      <w:szCs w:val="18"/>
                    </w:rPr>
                  </w:rPrChange>
                </w:rPr>
                <w:t>-0.925</w:t>
              </w:r>
            </w:ins>
          </w:p>
          <w:p w14:paraId="38F2E6A8" w14:textId="0BC0A00A" w:rsidR="00F01FCC" w:rsidRPr="00B40BC3" w:rsidRDefault="00F01FCC">
            <w:pPr>
              <w:autoSpaceDE w:val="0"/>
              <w:autoSpaceDN w:val="0"/>
              <w:adjustRightInd w:val="0"/>
              <w:spacing w:line="360" w:lineRule="auto"/>
              <w:jc w:val="center"/>
              <w:rPr>
                <w:ins w:id="1933" w:author="Roger Granda" w:date="2015-03-18T22:06:00Z"/>
                <w:rFonts w:ascii="Arial" w:hAnsi="Arial" w:cs="Arial"/>
                <w:sz w:val="20"/>
                <w:szCs w:val="20"/>
                <w:rPrChange w:id="1934" w:author="Roger Granda" w:date="2015-03-18T23:13:00Z">
                  <w:rPr>
                    <w:ins w:id="1935" w:author="Roger Granda" w:date="2015-03-18T22:06:00Z"/>
                    <w:rFonts w:ascii="Times New Roman" w:hAnsi="Times New Roman" w:cs="Times New Roman"/>
                    <w:sz w:val="24"/>
                    <w:szCs w:val="24"/>
                  </w:rPr>
                </w:rPrChange>
              </w:rPr>
              <w:pPrChange w:id="1936" w:author="Roger Granda" w:date="2015-03-18T23:09:00Z">
                <w:pPr>
                  <w:autoSpaceDE w:val="0"/>
                  <w:autoSpaceDN w:val="0"/>
                  <w:adjustRightInd w:val="0"/>
                  <w:spacing w:line="400" w:lineRule="atLeast"/>
                </w:pPr>
              </w:pPrChange>
            </w:pPr>
            <w:ins w:id="1937" w:author="Roger Granda" w:date="2015-03-18T22:31:00Z">
              <w:r w:rsidRPr="00B40BC3">
                <w:rPr>
                  <w:rFonts w:ascii="Arial" w:hAnsi="Arial" w:cs="Arial"/>
                  <w:color w:val="000000"/>
                  <w:sz w:val="20"/>
                  <w:szCs w:val="20"/>
                  <w:rPrChange w:id="1938" w:author="Roger Granda" w:date="2015-03-18T23:13:00Z">
                    <w:rPr>
                      <w:rFonts w:ascii="Arial" w:hAnsi="Arial" w:cs="Arial"/>
                      <w:color w:val="000000"/>
                      <w:sz w:val="18"/>
                      <w:szCs w:val="18"/>
                    </w:rPr>
                  </w:rPrChange>
                </w:rPr>
                <w:t>p=0.355</w:t>
              </w:r>
            </w:ins>
          </w:p>
        </w:tc>
        <w:tc>
          <w:tcPr>
            <w:tcW w:w="1379" w:type="dxa"/>
            <w:vAlign w:val="center"/>
            <w:tcPrChange w:id="1939" w:author="Roger Granda" w:date="2015-03-18T23:08:00Z">
              <w:tcPr>
                <w:tcW w:w="2067" w:type="dxa"/>
              </w:tcPr>
            </w:tcPrChange>
          </w:tcPr>
          <w:p w14:paraId="11C4F1AF" w14:textId="5F58C6B8" w:rsidR="00F01FCC" w:rsidRPr="00B40BC3" w:rsidRDefault="00F01FCC">
            <w:pPr>
              <w:autoSpaceDE w:val="0"/>
              <w:autoSpaceDN w:val="0"/>
              <w:adjustRightInd w:val="0"/>
              <w:spacing w:line="360" w:lineRule="auto"/>
              <w:jc w:val="center"/>
              <w:rPr>
                <w:ins w:id="1940" w:author="Roger Granda" w:date="2015-03-18T22:22:00Z"/>
                <w:rFonts w:ascii="Arial" w:hAnsi="Arial" w:cs="Arial"/>
                <w:sz w:val="20"/>
                <w:szCs w:val="20"/>
                <w:rPrChange w:id="1941" w:author="Roger Granda" w:date="2015-03-18T23:13:00Z">
                  <w:rPr>
                    <w:ins w:id="1942" w:author="Roger Granda" w:date="2015-03-18T22:22:00Z"/>
                    <w:rFonts w:ascii="Arial" w:hAnsi="Arial" w:cs="Arial"/>
                    <w:sz w:val="24"/>
                    <w:szCs w:val="24"/>
                  </w:rPr>
                </w:rPrChange>
              </w:rPr>
              <w:pPrChange w:id="1943" w:author="Roger Granda" w:date="2015-03-18T23:09:00Z">
                <w:pPr>
                  <w:autoSpaceDE w:val="0"/>
                  <w:autoSpaceDN w:val="0"/>
                  <w:adjustRightInd w:val="0"/>
                  <w:spacing w:line="400" w:lineRule="atLeast"/>
                </w:pPr>
              </w:pPrChange>
            </w:pPr>
            <w:ins w:id="1944" w:author="Roger Granda" w:date="2015-03-18T22:37:00Z">
              <w:r w:rsidRPr="00B40BC3">
                <w:rPr>
                  <w:rFonts w:ascii="Arial" w:hAnsi="Arial" w:cs="Arial"/>
                  <w:sz w:val="20"/>
                  <w:szCs w:val="20"/>
                  <w:rPrChange w:id="1945" w:author="Roger Granda" w:date="2015-03-18T23:13:00Z">
                    <w:rPr>
                      <w:rFonts w:ascii="Arial" w:hAnsi="Arial" w:cs="Arial"/>
                      <w:sz w:val="24"/>
                      <w:szCs w:val="24"/>
                    </w:rPr>
                  </w:rPrChange>
                </w:rPr>
                <w:t>Z=-1.30 p=0.194</w:t>
              </w:r>
            </w:ins>
          </w:p>
        </w:tc>
        <w:tc>
          <w:tcPr>
            <w:tcW w:w="1364" w:type="dxa"/>
            <w:vAlign w:val="center"/>
            <w:tcPrChange w:id="1946" w:author="Roger Granda" w:date="2015-03-18T23:08:00Z">
              <w:tcPr>
                <w:tcW w:w="2067" w:type="dxa"/>
              </w:tcPr>
            </w:tcPrChange>
          </w:tcPr>
          <w:p w14:paraId="4283DE21" w14:textId="77777777" w:rsidR="00F81637" w:rsidRPr="00B40BC3" w:rsidRDefault="00F81637">
            <w:pPr>
              <w:autoSpaceDE w:val="0"/>
              <w:autoSpaceDN w:val="0"/>
              <w:adjustRightInd w:val="0"/>
              <w:spacing w:line="360" w:lineRule="auto"/>
              <w:jc w:val="center"/>
              <w:rPr>
                <w:ins w:id="1947" w:author="Roger Granda" w:date="2015-03-18T22:40:00Z"/>
                <w:rFonts w:ascii="Arial" w:hAnsi="Arial" w:cs="Arial"/>
                <w:sz w:val="20"/>
                <w:szCs w:val="20"/>
                <w:rPrChange w:id="1948" w:author="Roger Granda" w:date="2015-03-18T23:13:00Z">
                  <w:rPr>
                    <w:ins w:id="1949" w:author="Roger Granda" w:date="2015-03-18T22:40:00Z"/>
                    <w:rFonts w:ascii="Arial" w:hAnsi="Arial" w:cs="Arial"/>
                    <w:sz w:val="24"/>
                    <w:szCs w:val="24"/>
                  </w:rPr>
                </w:rPrChange>
              </w:rPr>
              <w:pPrChange w:id="1950" w:author="Roger Granda" w:date="2015-03-18T23:09:00Z">
                <w:pPr>
                  <w:autoSpaceDE w:val="0"/>
                  <w:autoSpaceDN w:val="0"/>
                  <w:adjustRightInd w:val="0"/>
                  <w:spacing w:line="400" w:lineRule="atLeast"/>
                </w:pPr>
              </w:pPrChange>
            </w:pPr>
            <w:ins w:id="1951" w:author="Roger Granda" w:date="2015-03-18T22:40:00Z">
              <w:r w:rsidRPr="00B40BC3">
                <w:rPr>
                  <w:rFonts w:ascii="Arial" w:hAnsi="Arial" w:cs="Arial"/>
                  <w:sz w:val="20"/>
                  <w:szCs w:val="20"/>
                  <w:rPrChange w:id="1952" w:author="Roger Granda" w:date="2015-03-18T23:13:00Z">
                    <w:rPr>
                      <w:rFonts w:ascii="Arial" w:hAnsi="Arial" w:cs="Arial"/>
                      <w:sz w:val="24"/>
                      <w:szCs w:val="24"/>
                    </w:rPr>
                  </w:rPrChange>
                </w:rPr>
                <w:t>Z=-0.507</w:t>
              </w:r>
            </w:ins>
          </w:p>
          <w:p w14:paraId="598782D0" w14:textId="2AEEE56B" w:rsidR="00F01FCC" w:rsidRPr="00B40BC3" w:rsidRDefault="00F81637">
            <w:pPr>
              <w:autoSpaceDE w:val="0"/>
              <w:autoSpaceDN w:val="0"/>
              <w:adjustRightInd w:val="0"/>
              <w:spacing w:line="360" w:lineRule="auto"/>
              <w:jc w:val="center"/>
              <w:rPr>
                <w:ins w:id="1953" w:author="Roger Granda" w:date="2015-03-18T22:06:00Z"/>
                <w:rFonts w:ascii="Arial" w:hAnsi="Arial" w:cs="Arial"/>
                <w:sz w:val="20"/>
                <w:szCs w:val="20"/>
                <w:rPrChange w:id="1954" w:author="Roger Granda" w:date="2015-03-18T23:13:00Z">
                  <w:rPr>
                    <w:ins w:id="1955" w:author="Roger Granda" w:date="2015-03-18T22:06:00Z"/>
                    <w:rFonts w:ascii="Times New Roman" w:hAnsi="Times New Roman" w:cs="Times New Roman"/>
                    <w:sz w:val="24"/>
                    <w:szCs w:val="24"/>
                  </w:rPr>
                </w:rPrChange>
              </w:rPr>
              <w:pPrChange w:id="1956" w:author="Roger Granda" w:date="2015-03-18T23:09:00Z">
                <w:pPr>
                  <w:autoSpaceDE w:val="0"/>
                  <w:autoSpaceDN w:val="0"/>
                  <w:adjustRightInd w:val="0"/>
                  <w:spacing w:line="400" w:lineRule="atLeast"/>
                </w:pPr>
              </w:pPrChange>
            </w:pPr>
            <w:ins w:id="1957" w:author="Roger Granda" w:date="2015-03-18T22:40:00Z">
              <w:r w:rsidRPr="00B40BC3">
                <w:rPr>
                  <w:rFonts w:ascii="Arial" w:hAnsi="Arial" w:cs="Arial"/>
                  <w:sz w:val="20"/>
                  <w:szCs w:val="20"/>
                  <w:rPrChange w:id="1958" w:author="Roger Granda" w:date="2015-03-18T23:13:00Z">
                    <w:rPr>
                      <w:rFonts w:ascii="Arial" w:hAnsi="Arial" w:cs="Arial"/>
                      <w:sz w:val="24"/>
                      <w:szCs w:val="24"/>
                    </w:rPr>
                  </w:rPrChange>
                </w:rPr>
                <w:t>p=0.612</w:t>
              </w:r>
            </w:ins>
          </w:p>
        </w:tc>
      </w:tr>
      <w:tr w:rsidR="00F01FCC" w:rsidRPr="003A3B30" w14:paraId="4057DCE0" w14:textId="77777777" w:rsidTr="00CF3501">
        <w:trPr>
          <w:ins w:id="1959" w:author="Roger Granda" w:date="2015-03-18T22:06:00Z"/>
        </w:trPr>
        <w:tc>
          <w:tcPr>
            <w:tcW w:w="2547" w:type="dxa"/>
            <w:vAlign w:val="center"/>
            <w:tcPrChange w:id="1960" w:author="Roger Granda" w:date="2015-03-18T23:08:00Z">
              <w:tcPr>
                <w:tcW w:w="2066" w:type="dxa"/>
                <w:vAlign w:val="center"/>
              </w:tcPr>
            </w:tcPrChange>
          </w:tcPr>
          <w:p w14:paraId="57486350" w14:textId="57ED6610" w:rsidR="00F01FCC" w:rsidRPr="00B40BC3" w:rsidRDefault="00F01FCC">
            <w:pPr>
              <w:autoSpaceDE w:val="0"/>
              <w:autoSpaceDN w:val="0"/>
              <w:adjustRightInd w:val="0"/>
              <w:spacing w:line="360" w:lineRule="auto"/>
              <w:rPr>
                <w:ins w:id="1961" w:author="Roger Granda" w:date="2015-03-18T22:06:00Z"/>
                <w:rFonts w:ascii="Arial" w:hAnsi="Arial" w:cs="Arial"/>
                <w:sz w:val="20"/>
                <w:szCs w:val="20"/>
                <w:rPrChange w:id="1962" w:author="Roger Granda" w:date="2015-03-18T23:13:00Z">
                  <w:rPr>
                    <w:ins w:id="1963" w:author="Roger Granda" w:date="2015-03-18T22:06:00Z"/>
                    <w:rFonts w:ascii="Times New Roman" w:hAnsi="Times New Roman" w:cs="Times New Roman"/>
                    <w:sz w:val="24"/>
                    <w:szCs w:val="24"/>
                  </w:rPr>
                </w:rPrChange>
              </w:rPr>
              <w:pPrChange w:id="1964" w:author="Roger Granda" w:date="2015-03-18T23:09:00Z">
                <w:pPr>
                  <w:autoSpaceDE w:val="0"/>
                  <w:autoSpaceDN w:val="0"/>
                  <w:adjustRightInd w:val="0"/>
                  <w:spacing w:line="400" w:lineRule="atLeast"/>
                </w:pPr>
              </w:pPrChange>
            </w:pPr>
            <w:ins w:id="1965" w:author="Roger Granda" w:date="2015-03-18T22:06:00Z">
              <w:r w:rsidRPr="00B40BC3">
                <w:rPr>
                  <w:rFonts w:ascii="Arial" w:hAnsi="Arial" w:cs="Arial"/>
                  <w:sz w:val="20"/>
                  <w:szCs w:val="20"/>
                  <w:rPrChange w:id="1966" w:author="Roger Granda" w:date="2015-03-18T23:13:00Z">
                    <w:rPr>
                      <w:rFonts w:ascii="Arial" w:hAnsi="Arial" w:cs="Arial"/>
                      <w:b/>
                      <w:sz w:val="18"/>
                      <w:szCs w:val="18"/>
                    </w:rPr>
                  </w:rPrChange>
                </w:rPr>
                <w:t>Capacidad  de herramientas que utiliza  para reflejar el aporte real.</w:t>
              </w:r>
            </w:ins>
          </w:p>
        </w:tc>
        <w:tc>
          <w:tcPr>
            <w:tcW w:w="1417" w:type="dxa"/>
            <w:vAlign w:val="center"/>
            <w:tcPrChange w:id="1967" w:author="Roger Granda" w:date="2015-03-18T23:08:00Z">
              <w:tcPr>
                <w:tcW w:w="2067" w:type="dxa"/>
              </w:tcPr>
            </w:tcPrChange>
          </w:tcPr>
          <w:p w14:paraId="0549A9A6" w14:textId="33B8D7B4" w:rsidR="00F01FCC" w:rsidRPr="00B40BC3" w:rsidRDefault="00F01FCC">
            <w:pPr>
              <w:autoSpaceDE w:val="0"/>
              <w:autoSpaceDN w:val="0"/>
              <w:adjustRightInd w:val="0"/>
              <w:spacing w:line="360" w:lineRule="auto"/>
              <w:jc w:val="center"/>
              <w:rPr>
                <w:ins w:id="1968" w:author="Roger Granda" w:date="2015-03-18T22:28:00Z"/>
                <w:rFonts w:ascii="Arial" w:hAnsi="Arial" w:cs="Arial"/>
                <w:color w:val="000000"/>
                <w:sz w:val="20"/>
                <w:szCs w:val="20"/>
                <w:rPrChange w:id="1969" w:author="Roger Granda" w:date="2015-03-18T23:13:00Z">
                  <w:rPr>
                    <w:ins w:id="1970" w:author="Roger Granda" w:date="2015-03-18T22:28:00Z"/>
                    <w:rFonts w:ascii="Arial" w:hAnsi="Arial" w:cs="Arial"/>
                    <w:color w:val="000000"/>
                    <w:sz w:val="18"/>
                    <w:szCs w:val="18"/>
                  </w:rPr>
                </w:rPrChange>
              </w:rPr>
              <w:pPrChange w:id="1971" w:author="Roger Granda" w:date="2015-03-18T23:09:00Z">
                <w:pPr>
                  <w:autoSpaceDE w:val="0"/>
                  <w:autoSpaceDN w:val="0"/>
                  <w:adjustRightInd w:val="0"/>
                  <w:spacing w:line="400" w:lineRule="atLeast"/>
                </w:pPr>
              </w:pPrChange>
            </w:pPr>
            <w:ins w:id="1972" w:author="Roger Granda" w:date="2015-03-18T22:29:00Z">
              <w:r w:rsidRPr="00B40BC3">
                <w:rPr>
                  <w:rFonts w:ascii="Arial" w:hAnsi="Arial" w:cs="Arial"/>
                  <w:color w:val="000000"/>
                  <w:sz w:val="20"/>
                  <w:szCs w:val="20"/>
                  <w:rPrChange w:id="1973" w:author="Roger Granda" w:date="2015-03-18T23:13:00Z">
                    <w:rPr>
                      <w:rFonts w:ascii="Arial" w:hAnsi="Arial" w:cs="Arial"/>
                      <w:color w:val="000000"/>
                      <w:sz w:val="18"/>
                      <w:szCs w:val="18"/>
                    </w:rPr>
                  </w:rPrChange>
                </w:rPr>
                <w:t>Z=</w:t>
              </w:r>
            </w:ins>
            <w:ins w:id="1974" w:author="Roger Granda" w:date="2015-03-18T22:28:00Z">
              <w:r w:rsidRPr="00B40BC3">
                <w:rPr>
                  <w:rFonts w:ascii="Arial" w:hAnsi="Arial" w:cs="Arial"/>
                  <w:color w:val="000000"/>
                  <w:sz w:val="20"/>
                  <w:szCs w:val="20"/>
                  <w:rPrChange w:id="1975" w:author="Roger Granda" w:date="2015-03-18T23:13:00Z">
                    <w:rPr>
                      <w:rFonts w:ascii="Arial" w:hAnsi="Arial" w:cs="Arial"/>
                      <w:color w:val="000000"/>
                      <w:sz w:val="18"/>
                      <w:szCs w:val="18"/>
                    </w:rPr>
                  </w:rPrChange>
                </w:rPr>
                <w:t>-0.187</w:t>
              </w:r>
            </w:ins>
          </w:p>
          <w:p w14:paraId="0F16DB18" w14:textId="2FAB60C7" w:rsidR="00F01FCC" w:rsidRPr="00B40BC3" w:rsidRDefault="00F01FCC">
            <w:pPr>
              <w:autoSpaceDE w:val="0"/>
              <w:autoSpaceDN w:val="0"/>
              <w:adjustRightInd w:val="0"/>
              <w:spacing w:line="360" w:lineRule="auto"/>
              <w:jc w:val="center"/>
              <w:rPr>
                <w:ins w:id="1976" w:author="Roger Granda" w:date="2015-03-18T22:06:00Z"/>
                <w:rFonts w:ascii="Arial" w:hAnsi="Arial" w:cs="Arial"/>
                <w:sz w:val="20"/>
                <w:szCs w:val="20"/>
                <w:rPrChange w:id="1977" w:author="Roger Granda" w:date="2015-03-18T23:13:00Z">
                  <w:rPr>
                    <w:ins w:id="1978" w:author="Roger Granda" w:date="2015-03-18T22:06:00Z"/>
                    <w:rFonts w:ascii="Times New Roman" w:hAnsi="Times New Roman" w:cs="Times New Roman"/>
                    <w:sz w:val="24"/>
                    <w:szCs w:val="24"/>
                  </w:rPr>
                </w:rPrChange>
              </w:rPr>
              <w:pPrChange w:id="1979" w:author="Roger Granda" w:date="2015-03-18T23:09:00Z">
                <w:pPr>
                  <w:autoSpaceDE w:val="0"/>
                  <w:autoSpaceDN w:val="0"/>
                  <w:adjustRightInd w:val="0"/>
                  <w:spacing w:line="400" w:lineRule="atLeast"/>
                </w:pPr>
              </w:pPrChange>
            </w:pPr>
            <w:ins w:id="1980" w:author="Roger Granda" w:date="2015-03-18T22:28:00Z">
              <w:r w:rsidRPr="00B40BC3">
                <w:rPr>
                  <w:rFonts w:ascii="Arial" w:hAnsi="Arial" w:cs="Arial"/>
                  <w:color w:val="000000"/>
                  <w:sz w:val="20"/>
                  <w:szCs w:val="20"/>
                  <w:rPrChange w:id="1981" w:author="Roger Granda" w:date="2015-03-18T23:13:00Z">
                    <w:rPr>
                      <w:rFonts w:ascii="Arial" w:hAnsi="Arial" w:cs="Arial"/>
                      <w:color w:val="000000"/>
                      <w:sz w:val="18"/>
                      <w:szCs w:val="18"/>
                    </w:rPr>
                  </w:rPrChange>
                </w:rPr>
                <w:t>0.852</w:t>
              </w:r>
            </w:ins>
          </w:p>
        </w:tc>
        <w:tc>
          <w:tcPr>
            <w:tcW w:w="1560" w:type="dxa"/>
            <w:vAlign w:val="center"/>
            <w:tcPrChange w:id="1982" w:author="Roger Granda" w:date="2015-03-18T23:08:00Z">
              <w:tcPr>
                <w:tcW w:w="2067" w:type="dxa"/>
              </w:tcPr>
            </w:tcPrChange>
          </w:tcPr>
          <w:p w14:paraId="3D41BF61" w14:textId="77777777" w:rsidR="00F01FCC" w:rsidRPr="00B40BC3" w:rsidRDefault="00F01FCC">
            <w:pPr>
              <w:autoSpaceDE w:val="0"/>
              <w:autoSpaceDN w:val="0"/>
              <w:adjustRightInd w:val="0"/>
              <w:spacing w:line="360" w:lineRule="auto"/>
              <w:jc w:val="center"/>
              <w:rPr>
                <w:ins w:id="1983" w:author="Roger Granda" w:date="2015-03-18T22:32:00Z"/>
                <w:rFonts w:ascii="Arial" w:hAnsi="Arial" w:cs="Arial"/>
                <w:color w:val="000000"/>
                <w:sz w:val="20"/>
                <w:szCs w:val="20"/>
                <w:rPrChange w:id="1984" w:author="Roger Granda" w:date="2015-03-18T23:13:00Z">
                  <w:rPr>
                    <w:ins w:id="1985" w:author="Roger Granda" w:date="2015-03-18T22:32:00Z"/>
                    <w:rFonts w:ascii="Arial" w:hAnsi="Arial" w:cs="Arial"/>
                    <w:color w:val="000000"/>
                    <w:sz w:val="18"/>
                    <w:szCs w:val="18"/>
                  </w:rPr>
                </w:rPrChange>
              </w:rPr>
              <w:pPrChange w:id="1986" w:author="Roger Granda" w:date="2015-03-18T23:09:00Z">
                <w:pPr>
                  <w:autoSpaceDE w:val="0"/>
                  <w:autoSpaceDN w:val="0"/>
                  <w:adjustRightInd w:val="0"/>
                  <w:spacing w:line="400" w:lineRule="atLeast"/>
                </w:pPr>
              </w:pPrChange>
            </w:pPr>
            <w:ins w:id="1987" w:author="Roger Granda" w:date="2015-03-18T22:32:00Z">
              <w:r w:rsidRPr="00B40BC3">
                <w:rPr>
                  <w:rFonts w:ascii="Arial" w:hAnsi="Arial" w:cs="Arial"/>
                  <w:sz w:val="20"/>
                  <w:szCs w:val="20"/>
                  <w:rPrChange w:id="1988" w:author="Roger Granda" w:date="2015-03-18T23:13:00Z">
                    <w:rPr>
                      <w:rFonts w:ascii="Arial" w:hAnsi="Arial" w:cs="Arial"/>
                      <w:sz w:val="24"/>
                      <w:szCs w:val="24"/>
                    </w:rPr>
                  </w:rPrChange>
                </w:rPr>
                <w:t>Z=</w:t>
              </w:r>
              <w:r w:rsidRPr="00B40BC3">
                <w:rPr>
                  <w:rFonts w:ascii="Arial" w:hAnsi="Arial" w:cs="Arial"/>
                  <w:color w:val="000000"/>
                  <w:sz w:val="20"/>
                  <w:szCs w:val="20"/>
                  <w:rPrChange w:id="1989" w:author="Roger Granda" w:date="2015-03-18T23:13:00Z">
                    <w:rPr>
                      <w:rFonts w:ascii="Arial" w:hAnsi="Arial" w:cs="Arial"/>
                      <w:color w:val="000000"/>
                      <w:sz w:val="18"/>
                      <w:szCs w:val="18"/>
                    </w:rPr>
                  </w:rPrChange>
                </w:rPr>
                <w:t>-2,727</w:t>
              </w:r>
            </w:ins>
          </w:p>
          <w:p w14:paraId="7ADFD1D3" w14:textId="729D319E" w:rsidR="00F01FCC" w:rsidRPr="00B40BC3" w:rsidRDefault="00F01FCC">
            <w:pPr>
              <w:autoSpaceDE w:val="0"/>
              <w:autoSpaceDN w:val="0"/>
              <w:adjustRightInd w:val="0"/>
              <w:spacing w:line="360" w:lineRule="auto"/>
              <w:jc w:val="center"/>
              <w:rPr>
                <w:ins w:id="1990" w:author="Roger Granda" w:date="2015-03-18T22:06:00Z"/>
                <w:rFonts w:ascii="Arial" w:hAnsi="Arial" w:cs="Arial"/>
                <w:sz w:val="20"/>
                <w:szCs w:val="20"/>
                <w:rPrChange w:id="1991" w:author="Roger Granda" w:date="2015-03-18T23:13:00Z">
                  <w:rPr>
                    <w:ins w:id="1992" w:author="Roger Granda" w:date="2015-03-18T22:06:00Z"/>
                    <w:rFonts w:ascii="Times New Roman" w:hAnsi="Times New Roman" w:cs="Times New Roman"/>
                    <w:sz w:val="24"/>
                    <w:szCs w:val="24"/>
                  </w:rPr>
                </w:rPrChange>
              </w:rPr>
              <w:pPrChange w:id="1993" w:author="Roger Granda" w:date="2015-03-18T23:09:00Z">
                <w:pPr>
                  <w:autoSpaceDE w:val="0"/>
                  <w:autoSpaceDN w:val="0"/>
                  <w:adjustRightInd w:val="0"/>
                  <w:spacing w:line="400" w:lineRule="atLeast"/>
                </w:pPr>
              </w:pPrChange>
            </w:pPr>
            <w:ins w:id="1994" w:author="Roger Granda" w:date="2015-03-18T22:32:00Z">
              <w:r w:rsidRPr="00B40BC3">
                <w:rPr>
                  <w:rFonts w:ascii="Arial" w:hAnsi="Arial" w:cs="Arial"/>
                  <w:color w:val="000000"/>
                  <w:sz w:val="20"/>
                  <w:szCs w:val="20"/>
                  <w:rPrChange w:id="1995" w:author="Roger Granda" w:date="2015-03-18T23:13:00Z">
                    <w:rPr>
                      <w:rFonts w:ascii="Arial" w:hAnsi="Arial" w:cs="Arial"/>
                      <w:color w:val="000000"/>
                      <w:sz w:val="18"/>
                      <w:szCs w:val="18"/>
                    </w:rPr>
                  </w:rPrChange>
                </w:rPr>
                <w:t>p=0.0</w:t>
              </w:r>
            </w:ins>
            <w:ins w:id="1996" w:author="Roger Granda" w:date="2015-03-18T23:56:00Z">
              <w:r w:rsidR="00637562">
                <w:rPr>
                  <w:rFonts w:ascii="Arial" w:hAnsi="Arial" w:cs="Arial"/>
                  <w:color w:val="000000"/>
                  <w:sz w:val="20"/>
                  <w:szCs w:val="20"/>
                </w:rPr>
                <w:t>0</w:t>
              </w:r>
            </w:ins>
            <w:ins w:id="1997" w:author="Roger Granda" w:date="2015-03-18T22:32:00Z">
              <w:r w:rsidRPr="00B40BC3">
                <w:rPr>
                  <w:rFonts w:ascii="Arial" w:hAnsi="Arial" w:cs="Arial"/>
                  <w:color w:val="000000"/>
                  <w:sz w:val="20"/>
                  <w:szCs w:val="20"/>
                  <w:rPrChange w:id="1998" w:author="Roger Granda" w:date="2015-03-18T23:13:00Z">
                    <w:rPr>
                      <w:rFonts w:ascii="Arial" w:hAnsi="Arial" w:cs="Arial"/>
                      <w:color w:val="000000"/>
                      <w:sz w:val="18"/>
                      <w:szCs w:val="18"/>
                    </w:rPr>
                  </w:rPrChange>
                </w:rPr>
                <w:t>6</w:t>
              </w:r>
            </w:ins>
          </w:p>
        </w:tc>
        <w:tc>
          <w:tcPr>
            <w:tcW w:w="1379" w:type="dxa"/>
            <w:vAlign w:val="center"/>
            <w:tcPrChange w:id="1999" w:author="Roger Granda" w:date="2015-03-18T23:08:00Z">
              <w:tcPr>
                <w:tcW w:w="2067" w:type="dxa"/>
              </w:tcPr>
            </w:tcPrChange>
          </w:tcPr>
          <w:p w14:paraId="68763050" w14:textId="6C1C7406" w:rsidR="00F01FCC" w:rsidRPr="00B40BC3" w:rsidRDefault="00F01FCC">
            <w:pPr>
              <w:autoSpaceDE w:val="0"/>
              <w:autoSpaceDN w:val="0"/>
              <w:adjustRightInd w:val="0"/>
              <w:spacing w:line="360" w:lineRule="auto"/>
              <w:jc w:val="center"/>
              <w:rPr>
                <w:ins w:id="2000" w:author="Roger Granda" w:date="2015-03-18T22:22:00Z"/>
                <w:rFonts w:ascii="Arial" w:hAnsi="Arial" w:cs="Arial"/>
                <w:sz w:val="20"/>
                <w:szCs w:val="20"/>
                <w:rPrChange w:id="2001" w:author="Roger Granda" w:date="2015-03-18T23:13:00Z">
                  <w:rPr>
                    <w:ins w:id="2002" w:author="Roger Granda" w:date="2015-03-18T22:22:00Z"/>
                    <w:rFonts w:ascii="Arial" w:hAnsi="Arial" w:cs="Arial"/>
                    <w:sz w:val="24"/>
                    <w:szCs w:val="24"/>
                  </w:rPr>
                </w:rPrChange>
              </w:rPr>
              <w:pPrChange w:id="2003" w:author="Roger Granda" w:date="2015-03-18T23:09:00Z">
                <w:pPr>
                  <w:autoSpaceDE w:val="0"/>
                  <w:autoSpaceDN w:val="0"/>
                  <w:adjustRightInd w:val="0"/>
                  <w:spacing w:line="400" w:lineRule="atLeast"/>
                </w:pPr>
              </w:pPrChange>
            </w:pPr>
            <w:ins w:id="2004" w:author="Roger Granda" w:date="2015-03-18T22:37:00Z">
              <w:r w:rsidRPr="00B40BC3">
                <w:rPr>
                  <w:rFonts w:ascii="Arial" w:hAnsi="Arial" w:cs="Arial"/>
                  <w:sz w:val="20"/>
                  <w:szCs w:val="20"/>
                  <w:rPrChange w:id="2005" w:author="Roger Granda" w:date="2015-03-18T23:13:00Z">
                    <w:rPr>
                      <w:rFonts w:ascii="Arial" w:hAnsi="Arial" w:cs="Arial"/>
                      <w:sz w:val="24"/>
                      <w:szCs w:val="24"/>
                    </w:rPr>
                  </w:rPrChange>
                </w:rPr>
                <w:t>Z=-1.013 p=0.311</w:t>
              </w:r>
            </w:ins>
          </w:p>
        </w:tc>
        <w:tc>
          <w:tcPr>
            <w:tcW w:w="1364" w:type="dxa"/>
            <w:vAlign w:val="center"/>
            <w:tcPrChange w:id="2006" w:author="Roger Granda" w:date="2015-03-18T23:08:00Z">
              <w:tcPr>
                <w:tcW w:w="2067" w:type="dxa"/>
              </w:tcPr>
            </w:tcPrChange>
          </w:tcPr>
          <w:p w14:paraId="77818F00" w14:textId="5A909629" w:rsidR="00F01FCC" w:rsidRPr="00B40BC3" w:rsidRDefault="00F81637">
            <w:pPr>
              <w:autoSpaceDE w:val="0"/>
              <w:autoSpaceDN w:val="0"/>
              <w:adjustRightInd w:val="0"/>
              <w:spacing w:line="360" w:lineRule="auto"/>
              <w:jc w:val="center"/>
              <w:rPr>
                <w:ins w:id="2007" w:author="Roger Granda" w:date="2015-03-18T22:06:00Z"/>
                <w:rFonts w:ascii="Arial" w:hAnsi="Arial" w:cs="Arial"/>
                <w:sz w:val="20"/>
                <w:szCs w:val="20"/>
                <w:rPrChange w:id="2008" w:author="Roger Granda" w:date="2015-03-18T23:13:00Z">
                  <w:rPr>
                    <w:ins w:id="2009" w:author="Roger Granda" w:date="2015-03-18T22:06:00Z"/>
                    <w:rFonts w:ascii="Times New Roman" w:hAnsi="Times New Roman" w:cs="Times New Roman"/>
                    <w:sz w:val="24"/>
                    <w:szCs w:val="24"/>
                  </w:rPr>
                </w:rPrChange>
              </w:rPr>
              <w:pPrChange w:id="2010" w:author="Roger Granda" w:date="2015-03-18T23:09:00Z">
                <w:pPr>
                  <w:autoSpaceDE w:val="0"/>
                  <w:autoSpaceDN w:val="0"/>
                  <w:adjustRightInd w:val="0"/>
                  <w:spacing w:line="400" w:lineRule="atLeast"/>
                </w:pPr>
              </w:pPrChange>
            </w:pPr>
            <w:ins w:id="2011" w:author="Roger Granda" w:date="2015-03-18T22:41:00Z">
              <w:r w:rsidRPr="00B40BC3">
                <w:rPr>
                  <w:rFonts w:ascii="Arial" w:hAnsi="Arial" w:cs="Arial"/>
                  <w:sz w:val="20"/>
                  <w:szCs w:val="20"/>
                  <w:rPrChange w:id="2012" w:author="Roger Granda" w:date="2015-03-18T23:13:00Z">
                    <w:rPr>
                      <w:rFonts w:ascii="Arial" w:hAnsi="Arial" w:cs="Arial"/>
                      <w:sz w:val="24"/>
                      <w:szCs w:val="24"/>
                    </w:rPr>
                  </w:rPrChange>
                </w:rPr>
                <w:t>Z=-0.852 p=0.394</w:t>
              </w:r>
            </w:ins>
          </w:p>
        </w:tc>
      </w:tr>
      <w:tr w:rsidR="00F01FCC" w:rsidRPr="003A3B30" w14:paraId="46514165" w14:textId="77777777" w:rsidTr="00CF3501">
        <w:trPr>
          <w:ins w:id="2013" w:author="Roger Granda" w:date="2015-03-18T22:06:00Z"/>
        </w:trPr>
        <w:tc>
          <w:tcPr>
            <w:tcW w:w="2547" w:type="dxa"/>
            <w:vAlign w:val="center"/>
            <w:tcPrChange w:id="2014" w:author="Roger Granda" w:date="2015-03-18T23:08:00Z">
              <w:tcPr>
                <w:tcW w:w="2066" w:type="dxa"/>
                <w:vAlign w:val="center"/>
              </w:tcPr>
            </w:tcPrChange>
          </w:tcPr>
          <w:p w14:paraId="05C14A2E" w14:textId="1F91239B" w:rsidR="00F01FCC" w:rsidRPr="00B40BC3" w:rsidRDefault="00F01FCC">
            <w:pPr>
              <w:autoSpaceDE w:val="0"/>
              <w:autoSpaceDN w:val="0"/>
              <w:adjustRightInd w:val="0"/>
              <w:spacing w:line="360" w:lineRule="auto"/>
              <w:rPr>
                <w:ins w:id="2015" w:author="Roger Granda" w:date="2015-03-18T22:06:00Z"/>
                <w:rFonts w:ascii="Arial" w:hAnsi="Arial" w:cs="Arial"/>
                <w:sz w:val="20"/>
                <w:szCs w:val="20"/>
                <w:rPrChange w:id="2016" w:author="Roger Granda" w:date="2015-03-18T23:13:00Z">
                  <w:rPr>
                    <w:ins w:id="2017" w:author="Roger Granda" w:date="2015-03-18T22:06:00Z"/>
                    <w:rFonts w:ascii="Times New Roman" w:hAnsi="Times New Roman" w:cs="Times New Roman"/>
                    <w:sz w:val="24"/>
                    <w:szCs w:val="24"/>
                  </w:rPr>
                </w:rPrChange>
              </w:rPr>
              <w:pPrChange w:id="2018" w:author="Roger Granda" w:date="2015-03-18T23:09:00Z">
                <w:pPr>
                  <w:autoSpaceDE w:val="0"/>
                  <w:autoSpaceDN w:val="0"/>
                  <w:adjustRightInd w:val="0"/>
                  <w:spacing w:line="400" w:lineRule="atLeast"/>
                </w:pPr>
              </w:pPrChange>
            </w:pPr>
            <w:ins w:id="2019" w:author="Roger Granda" w:date="2015-03-18T22:06:00Z">
              <w:r w:rsidRPr="00B40BC3">
                <w:rPr>
                  <w:rFonts w:ascii="Arial" w:hAnsi="Arial" w:cs="Arial"/>
                  <w:sz w:val="20"/>
                  <w:szCs w:val="20"/>
                  <w:rPrChange w:id="2020" w:author="Roger Granda" w:date="2015-03-18T23:13:00Z">
                    <w:rPr>
                      <w:rFonts w:ascii="Arial" w:hAnsi="Arial" w:cs="Arial"/>
                      <w:b/>
                      <w:sz w:val="18"/>
                      <w:szCs w:val="18"/>
                    </w:rPr>
                  </w:rPrChange>
                </w:rPr>
                <w:t>Conformidad con calificación individual</w:t>
              </w:r>
            </w:ins>
          </w:p>
        </w:tc>
        <w:tc>
          <w:tcPr>
            <w:tcW w:w="1417" w:type="dxa"/>
            <w:vAlign w:val="center"/>
            <w:tcPrChange w:id="2021" w:author="Roger Granda" w:date="2015-03-18T23:08:00Z">
              <w:tcPr>
                <w:tcW w:w="2067" w:type="dxa"/>
              </w:tcPr>
            </w:tcPrChange>
          </w:tcPr>
          <w:p w14:paraId="63478127" w14:textId="2E59B948" w:rsidR="00F01FCC" w:rsidRPr="00B40BC3" w:rsidRDefault="00F01FCC">
            <w:pPr>
              <w:autoSpaceDE w:val="0"/>
              <w:autoSpaceDN w:val="0"/>
              <w:adjustRightInd w:val="0"/>
              <w:spacing w:line="360" w:lineRule="auto"/>
              <w:jc w:val="center"/>
              <w:rPr>
                <w:ins w:id="2022" w:author="Roger Granda" w:date="2015-03-18T22:06:00Z"/>
                <w:rFonts w:ascii="Arial" w:hAnsi="Arial" w:cs="Arial"/>
                <w:sz w:val="20"/>
                <w:szCs w:val="20"/>
                <w:rPrChange w:id="2023" w:author="Roger Granda" w:date="2015-03-18T23:13:00Z">
                  <w:rPr>
                    <w:ins w:id="2024" w:author="Roger Granda" w:date="2015-03-18T22:06:00Z"/>
                    <w:rFonts w:ascii="Times New Roman" w:hAnsi="Times New Roman" w:cs="Times New Roman"/>
                    <w:sz w:val="24"/>
                    <w:szCs w:val="24"/>
                  </w:rPr>
                </w:rPrChange>
              </w:rPr>
              <w:pPrChange w:id="2025" w:author="Roger Granda" w:date="2015-03-18T23:09:00Z">
                <w:pPr>
                  <w:autoSpaceDE w:val="0"/>
                  <w:autoSpaceDN w:val="0"/>
                  <w:adjustRightInd w:val="0"/>
                  <w:spacing w:line="400" w:lineRule="atLeast"/>
                </w:pPr>
              </w:pPrChange>
            </w:pPr>
            <w:ins w:id="2026" w:author="Roger Granda" w:date="2015-03-18T22:27:00Z">
              <w:r w:rsidRPr="00B40BC3">
                <w:rPr>
                  <w:rFonts w:ascii="Arial" w:hAnsi="Arial" w:cs="Arial"/>
                  <w:sz w:val="20"/>
                  <w:szCs w:val="20"/>
                  <w:rPrChange w:id="2027" w:author="Roger Granda" w:date="2015-03-18T23:13:00Z">
                    <w:rPr>
                      <w:rFonts w:ascii="Arial" w:hAnsi="Arial" w:cs="Arial"/>
                      <w:sz w:val="24"/>
                      <w:szCs w:val="24"/>
                    </w:rPr>
                  </w:rPrChange>
                </w:rPr>
                <w:t>N/A</w:t>
              </w:r>
            </w:ins>
          </w:p>
        </w:tc>
        <w:tc>
          <w:tcPr>
            <w:tcW w:w="1560" w:type="dxa"/>
            <w:vAlign w:val="center"/>
            <w:tcPrChange w:id="2028" w:author="Roger Granda" w:date="2015-03-18T23:08:00Z">
              <w:tcPr>
                <w:tcW w:w="2067" w:type="dxa"/>
              </w:tcPr>
            </w:tcPrChange>
          </w:tcPr>
          <w:p w14:paraId="4932A915" w14:textId="7CABF1C8" w:rsidR="00F01FCC" w:rsidRPr="00B40BC3" w:rsidRDefault="00F01FCC">
            <w:pPr>
              <w:autoSpaceDE w:val="0"/>
              <w:autoSpaceDN w:val="0"/>
              <w:adjustRightInd w:val="0"/>
              <w:spacing w:line="360" w:lineRule="auto"/>
              <w:jc w:val="center"/>
              <w:rPr>
                <w:ins w:id="2029" w:author="Roger Granda" w:date="2015-03-18T22:06:00Z"/>
                <w:rFonts w:ascii="Arial" w:hAnsi="Arial" w:cs="Arial"/>
                <w:sz w:val="20"/>
                <w:szCs w:val="20"/>
                <w:rPrChange w:id="2030" w:author="Roger Granda" w:date="2015-03-18T23:13:00Z">
                  <w:rPr>
                    <w:ins w:id="2031" w:author="Roger Granda" w:date="2015-03-18T22:06:00Z"/>
                    <w:rFonts w:ascii="Times New Roman" w:hAnsi="Times New Roman" w:cs="Times New Roman"/>
                    <w:sz w:val="24"/>
                    <w:szCs w:val="24"/>
                  </w:rPr>
                </w:rPrChange>
              </w:rPr>
              <w:pPrChange w:id="2032" w:author="Roger Granda" w:date="2015-03-18T23:09:00Z">
                <w:pPr>
                  <w:autoSpaceDE w:val="0"/>
                  <w:autoSpaceDN w:val="0"/>
                  <w:adjustRightInd w:val="0"/>
                  <w:spacing w:line="400" w:lineRule="atLeast"/>
                </w:pPr>
              </w:pPrChange>
            </w:pPr>
            <w:ins w:id="2033" w:author="Roger Granda" w:date="2015-03-18T22:27:00Z">
              <w:r w:rsidRPr="00B40BC3">
                <w:rPr>
                  <w:rFonts w:ascii="Arial" w:hAnsi="Arial" w:cs="Arial"/>
                  <w:sz w:val="20"/>
                  <w:szCs w:val="20"/>
                  <w:rPrChange w:id="2034" w:author="Roger Granda" w:date="2015-03-18T23:13:00Z">
                    <w:rPr>
                      <w:rFonts w:ascii="Arial" w:hAnsi="Arial" w:cs="Arial"/>
                      <w:sz w:val="24"/>
                      <w:szCs w:val="24"/>
                    </w:rPr>
                  </w:rPrChange>
                </w:rPr>
                <w:t>N/A</w:t>
              </w:r>
            </w:ins>
          </w:p>
        </w:tc>
        <w:tc>
          <w:tcPr>
            <w:tcW w:w="1379" w:type="dxa"/>
            <w:vAlign w:val="center"/>
            <w:tcPrChange w:id="2035" w:author="Roger Granda" w:date="2015-03-18T23:08:00Z">
              <w:tcPr>
                <w:tcW w:w="2067" w:type="dxa"/>
              </w:tcPr>
            </w:tcPrChange>
          </w:tcPr>
          <w:p w14:paraId="3E9B7F62" w14:textId="0D8332CA" w:rsidR="00F01FCC" w:rsidRPr="00B40BC3" w:rsidRDefault="00F01FCC">
            <w:pPr>
              <w:autoSpaceDE w:val="0"/>
              <w:autoSpaceDN w:val="0"/>
              <w:adjustRightInd w:val="0"/>
              <w:spacing w:line="360" w:lineRule="auto"/>
              <w:jc w:val="center"/>
              <w:rPr>
                <w:ins w:id="2036" w:author="Roger Granda" w:date="2015-03-18T22:22:00Z"/>
                <w:rFonts w:ascii="Arial" w:hAnsi="Arial" w:cs="Arial"/>
                <w:sz w:val="20"/>
                <w:szCs w:val="20"/>
                <w:rPrChange w:id="2037" w:author="Roger Granda" w:date="2015-03-18T23:13:00Z">
                  <w:rPr>
                    <w:ins w:id="2038" w:author="Roger Granda" w:date="2015-03-18T22:22:00Z"/>
                    <w:rFonts w:ascii="Arial" w:hAnsi="Arial" w:cs="Arial"/>
                    <w:sz w:val="24"/>
                    <w:szCs w:val="24"/>
                  </w:rPr>
                </w:rPrChange>
              </w:rPr>
              <w:pPrChange w:id="2039" w:author="Roger Granda" w:date="2015-03-18T23:09:00Z">
                <w:pPr>
                  <w:autoSpaceDE w:val="0"/>
                  <w:autoSpaceDN w:val="0"/>
                  <w:adjustRightInd w:val="0"/>
                  <w:spacing w:line="400" w:lineRule="atLeast"/>
                </w:pPr>
              </w:pPrChange>
            </w:pPr>
            <w:ins w:id="2040" w:author="Roger Granda" w:date="2015-03-18T22:36:00Z">
              <w:r w:rsidRPr="00B40BC3">
                <w:rPr>
                  <w:rFonts w:ascii="Arial" w:hAnsi="Arial" w:cs="Arial"/>
                  <w:sz w:val="20"/>
                  <w:szCs w:val="20"/>
                  <w:rPrChange w:id="2041" w:author="Roger Granda" w:date="2015-03-18T23:13:00Z">
                    <w:rPr>
                      <w:rFonts w:ascii="Arial" w:hAnsi="Arial" w:cs="Arial"/>
                      <w:sz w:val="24"/>
                      <w:szCs w:val="24"/>
                    </w:rPr>
                  </w:rPrChange>
                </w:rPr>
                <w:t>Z=-0.758 p=0.449</w:t>
              </w:r>
            </w:ins>
          </w:p>
        </w:tc>
        <w:tc>
          <w:tcPr>
            <w:tcW w:w="1364" w:type="dxa"/>
            <w:vAlign w:val="center"/>
            <w:tcPrChange w:id="2042" w:author="Roger Granda" w:date="2015-03-18T23:08:00Z">
              <w:tcPr>
                <w:tcW w:w="2067" w:type="dxa"/>
              </w:tcPr>
            </w:tcPrChange>
          </w:tcPr>
          <w:p w14:paraId="378D6465" w14:textId="74D07CD2" w:rsidR="00F01FCC" w:rsidRPr="00B40BC3" w:rsidRDefault="00F81637">
            <w:pPr>
              <w:autoSpaceDE w:val="0"/>
              <w:autoSpaceDN w:val="0"/>
              <w:adjustRightInd w:val="0"/>
              <w:spacing w:line="360" w:lineRule="auto"/>
              <w:jc w:val="center"/>
              <w:rPr>
                <w:ins w:id="2043" w:author="Roger Granda" w:date="2015-03-18T22:06:00Z"/>
                <w:rFonts w:ascii="Arial" w:hAnsi="Arial" w:cs="Arial"/>
                <w:sz w:val="20"/>
                <w:szCs w:val="20"/>
                <w:rPrChange w:id="2044" w:author="Roger Granda" w:date="2015-03-18T23:13:00Z">
                  <w:rPr>
                    <w:ins w:id="2045" w:author="Roger Granda" w:date="2015-03-18T22:06:00Z"/>
                    <w:rFonts w:ascii="Times New Roman" w:hAnsi="Times New Roman" w:cs="Times New Roman"/>
                    <w:sz w:val="24"/>
                    <w:szCs w:val="24"/>
                  </w:rPr>
                </w:rPrChange>
              </w:rPr>
              <w:pPrChange w:id="2046" w:author="Roger Granda" w:date="2015-03-18T23:09:00Z">
                <w:pPr>
                  <w:autoSpaceDE w:val="0"/>
                  <w:autoSpaceDN w:val="0"/>
                  <w:adjustRightInd w:val="0"/>
                  <w:spacing w:line="400" w:lineRule="atLeast"/>
                </w:pPr>
              </w:pPrChange>
            </w:pPr>
            <w:ins w:id="2047" w:author="Roger Granda" w:date="2015-03-18T22:39:00Z">
              <w:r w:rsidRPr="00B40BC3">
                <w:rPr>
                  <w:rFonts w:ascii="Arial" w:hAnsi="Arial" w:cs="Arial"/>
                  <w:sz w:val="20"/>
                  <w:szCs w:val="20"/>
                  <w:rPrChange w:id="2048" w:author="Roger Granda" w:date="2015-03-18T23:13:00Z">
                    <w:rPr>
                      <w:rFonts w:ascii="Arial" w:hAnsi="Arial" w:cs="Arial"/>
                      <w:sz w:val="24"/>
                      <w:szCs w:val="24"/>
                    </w:rPr>
                  </w:rPrChange>
                </w:rPr>
                <w:t>Z=-0</w:t>
              </w:r>
              <w:r w:rsidR="001974DC" w:rsidRPr="00B40BC3">
                <w:rPr>
                  <w:rFonts w:ascii="Arial" w:hAnsi="Arial" w:cs="Arial"/>
                  <w:sz w:val="20"/>
                  <w:szCs w:val="20"/>
                  <w:rPrChange w:id="2049" w:author="Roger Granda" w:date="2015-03-18T23:13:00Z">
                    <w:rPr>
                      <w:rFonts w:ascii="Arial" w:hAnsi="Arial" w:cs="Arial"/>
                      <w:sz w:val="24"/>
                      <w:szCs w:val="24"/>
                    </w:rPr>
                  </w:rPrChange>
                </w:rPr>
                <w:t>.</w:t>
              </w:r>
              <w:r w:rsidRPr="00B40BC3">
                <w:rPr>
                  <w:rFonts w:ascii="Arial" w:hAnsi="Arial" w:cs="Arial"/>
                  <w:sz w:val="20"/>
                  <w:szCs w:val="20"/>
                  <w:rPrChange w:id="2050" w:author="Roger Granda" w:date="2015-03-18T23:13:00Z">
                    <w:rPr>
                      <w:rFonts w:ascii="Arial" w:hAnsi="Arial" w:cs="Arial"/>
                      <w:sz w:val="24"/>
                      <w:szCs w:val="24"/>
                    </w:rPr>
                  </w:rPrChange>
                </w:rPr>
                <w:t>410</w:t>
              </w:r>
              <w:r w:rsidR="001974DC" w:rsidRPr="00B40BC3">
                <w:rPr>
                  <w:rFonts w:ascii="Arial" w:hAnsi="Arial" w:cs="Arial"/>
                  <w:sz w:val="20"/>
                  <w:szCs w:val="20"/>
                  <w:rPrChange w:id="2051" w:author="Roger Granda" w:date="2015-03-18T23:13:00Z">
                    <w:rPr>
                      <w:rFonts w:ascii="Arial" w:hAnsi="Arial" w:cs="Arial"/>
                      <w:sz w:val="24"/>
                      <w:szCs w:val="24"/>
                    </w:rPr>
                  </w:rPrChange>
                </w:rPr>
                <w:t xml:space="preserve"> p=0.</w:t>
              </w:r>
              <w:r w:rsidRPr="00B40BC3">
                <w:rPr>
                  <w:rFonts w:ascii="Arial" w:hAnsi="Arial" w:cs="Arial"/>
                  <w:sz w:val="20"/>
                  <w:szCs w:val="20"/>
                  <w:rPrChange w:id="2052" w:author="Roger Granda" w:date="2015-03-18T23:13:00Z">
                    <w:rPr>
                      <w:rFonts w:ascii="Arial" w:hAnsi="Arial" w:cs="Arial"/>
                      <w:sz w:val="24"/>
                      <w:szCs w:val="24"/>
                    </w:rPr>
                  </w:rPrChange>
                </w:rPr>
                <w:t>682</w:t>
              </w:r>
            </w:ins>
          </w:p>
        </w:tc>
      </w:tr>
      <w:tr w:rsidR="00F01FCC" w:rsidRPr="003A3B30" w14:paraId="518697CF" w14:textId="77777777" w:rsidTr="00CF3501">
        <w:trPr>
          <w:ins w:id="2053" w:author="Roger Granda" w:date="2015-03-18T22:06:00Z"/>
        </w:trPr>
        <w:tc>
          <w:tcPr>
            <w:tcW w:w="2547" w:type="dxa"/>
            <w:vAlign w:val="center"/>
            <w:tcPrChange w:id="2054" w:author="Roger Granda" w:date="2015-03-18T23:08:00Z">
              <w:tcPr>
                <w:tcW w:w="2066" w:type="dxa"/>
                <w:vAlign w:val="center"/>
              </w:tcPr>
            </w:tcPrChange>
          </w:tcPr>
          <w:p w14:paraId="36469D34" w14:textId="3A0DC5C0" w:rsidR="00F01FCC" w:rsidRPr="00B40BC3" w:rsidRDefault="00F01FCC">
            <w:pPr>
              <w:autoSpaceDE w:val="0"/>
              <w:autoSpaceDN w:val="0"/>
              <w:adjustRightInd w:val="0"/>
              <w:spacing w:line="360" w:lineRule="auto"/>
              <w:rPr>
                <w:ins w:id="2055" w:author="Roger Granda" w:date="2015-03-18T22:06:00Z"/>
                <w:rFonts w:ascii="Arial" w:hAnsi="Arial" w:cs="Arial"/>
                <w:sz w:val="20"/>
                <w:szCs w:val="20"/>
                <w:rPrChange w:id="2056" w:author="Roger Granda" w:date="2015-03-18T23:13:00Z">
                  <w:rPr>
                    <w:ins w:id="2057" w:author="Roger Granda" w:date="2015-03-18T22:06:00Z"/>
                    <w:rFonts w:ascii="Times New Roman" w:hAnsi="Times New Roman" w:cs="Times New Roman"/>
                    <w:sz w:val="24"/>
                    <w:szCs w:val="24"/>
                  </w:rPr>
                </w:rPrChange>
              </w:rPr>
              <w:pPrChange w:id="2058" w:author="Roger Granda" w:date="2015-03-18T23:09:00Z">
                <w:pPr>
                  <w:autoSpaceDE w:val="0"/>
                  <w:autoSpaceDN w:val="0"/>
                  <w:adjustRightInd w:val="0"/>
                  <w:spacing w:line="400" w:lineRule="atLeast"/>
                </w:pPr>
              </w:pPrChange>
            </w:pPr>
            <w:ins w:id="2059" w:author="Roger Granda" w:date="2015-03-18T22:06:00Z">
              <w:r w:rsidRPr="00B40BC3">
                <w:rPr>
                  <w:rFonts w:ascii="Arial" w:hAnsi="Arial" w:cs="Arial"/>
                  <w:sz w:val="20"/>
                  <w:szCs w:val="20"/>
                  <w:rPrChange w:id="2060" w:author="Roger Granda" w:date="2015-03-18T23:13:00Z">
                    <w:rPr>
                      <w:rFonts w:ascii="Arial" w:hAnsi="Arial" w:cs="Arial"/>
                      <w:b/>
                      <w:sz w:val="18"/>
                      <w:szCs w:val="18"/>
                    </w:rPr>
                  </w:rPrChange>
                </w:rPr>
                <w:t>Conformidad con calificación grupal</w:t>
              </w:r>
            </w:ins>
          </w:p>
        </w:tc>
        <w:tc>
          <w:tcPr>
            <w:tcW w:w="1417" w:type="dxa"/>
            <w:vAlign w:val="center"/>
            <w:tcPrChange w:id="2061" w:author="Roger Granda" w:date="2015-03-18T23:08:00Z">
              <w:tcPr>
                <w:tcW w:w="2067" w:type="dxa"/>
              </w:tcPr>
            </w:tcPrChange>
          </w:tcPr>
          <w:p w14:paraId="4E09A1BE" w14:textId="23CF6211" w:rsidR="00F01FCC" w:rsidRPr="00B40BC3" w:rsidRDefault="00F01FCC">
            <w:pPr>
              <w:autoSpaceDE w:val="0"/>
              <w:autoSpaceDN w:val="0"/>
              <w:adjustRightInd w:val="0"/>
              <w:spacing w:line="360" w:lineRule="auto"/>
              <w:jc w:val="center"/>
              <w:rPr>
                <w:ins w:id="2062" w:author="Roger Granda" w:date="2015-03-18T22:06:00Z"/>
                <w:rFonts w:ascii="Arial" w:hAnsi="Arial" w:cs="Arial"/>
                <w:sz w:val="20"/>
                <w:szCs w:val="20"/>
                <w:rPrChange w:id="2063" w:author="Roger Granda" w:date="2015-03-18T23:13:00Z">
                  <w:rPr>
                    <w:ins w:id="2064" w:author="Roger Granda" w:date="2015-03-18T22:06:00Z"/>
                    <w:rFonts w:ascii="Times New Roman" w:hAnsi="Times New Roman" w:cs="Times New Roman"/>
                    <w:sz w:val="24"/>
                    <w:szCs w:val="24"/>
                  </w:rPr>
                </w:rPrChange>
              </w:rPr>
              <w:pPrChange w:id="2065" w:author="Roger Granda" w:date="2015-03-18T23:09:00Z">
                <w:pPr>
                  <w:autoSpaceDE w:val="0"/>
                  <w:autoSpaceDN w:val="0"/>
                  <w:adjustRightInd w:val="0"/>
                  <w:spacing w:line="400" w:lineRule="atLeast"/>
                </w:pPr>
              </w:pPrChange>
            </w:pPr>
            <w:ins w:id="2066" w:author="Roger Granda" w:date="2015-03-18T22:27:00Z">
              <w:r w:rsidRPr="00B40BC3">
                <w:rPr>
                  <w:rFonts w:ascii="Arial" w:hAnsi="Arial" w:cs="Arial"/>
                  <w:sz w:val="20"/>
                  <w:szCs w:val="20"/>
                  <w:rPrChange w:id="2067" w:author="Roger Granda" w:date="2015-03-18T23:13:00Z">
                    <w:rPr>
                      <w:rFonts w:ascii="Arial" w:hAnsi="Arial" w:cs="Arial"/>
                      <w:sz w:val="24"/>
                      <w:szCs w:val="24"/>
                    </w:rPr>
                  </w:rPrChange>
                </w:rPr>
                <w:t>N/A</w:t>
              </w:r>
            </w:ins>
          </w:p>
        </w:tc>
        <w:tc>
          <w:tcPr>
            <w:tcW w:w="1560" w:type="dxa"/>
            <w:vAlign w:val="center"/>
            <w:tcPrChange w:id="2068" w:author="Roger Granda" w:date="2015-03-18T23:08:00Z">
              <w:tcPr>
                <w:tcW w:w="2067" w:type="dxa"/>
              </w:tcPr>
            </w:tcPrChange>
          </w:tcPr>
          <w:p w14:paraId="628EC54C" w14:textId="65F1E6E9" w:rsidR="00F01FCC" w:rsidRPr="00B40BC3" w:rsidRDefault="00F01FCC">
            <w:pPr>
              <w:autoSpaceDE w:val="0"/>
              <w:autoSpaceDN w:val="0"/>
              <w:adjustRightInd w:val="0"/>
              <w:spacing w:line="360" w:lineRule="auto"/>
              <w:jc w:val="center"/>
              <w:rPr>
                <w:ins w:id="2069" w:author="Roger Granda" w:date="2015-03-18T22:06:00Z"/>
                <w:rFonts w:ascii="Arial" w:hAnsi="Arial" w:cs="Arial"/>
                <w:sz w:val="20"/>
                <w:szCs w:val="20"/>
                <w:rPrChange w:id="2070" w:author="Roger Granda" w:date="2015-03-18T23:13:00Z">
                  <w:rPr>
                    <w:ins w:id="2071" w:author="Roger Granda" w:date="2015-03-18T22:06:00Z"/>
                    <w:rFonts w:ascii="Times New Roman" w:hAnsi="Times New Roman" w:cs="Times New Roman"/>
                    <w:sz w:val="24"/>
                    <w:szCs w:val="24"/>
                  </w:rPr>
                </w:rPrChange>
              </w:rPr>
              <w:pPrChange w:id="2072" w:author="Roger Granda" w:date="2015-03-18T23:09:00Z">
                <w:pPr>
                  <w:autoSpaceDE w:val="0"/>
                  <w:autoSpaceDN w:val="0"/>
                  <w:adjustRightInd w:val="0"/>
                  <w:spacing w:line="400" w:lineRule="atLeast"/>
                </w:pPr>
              </w:pPrChange>
            </w:pPr>
            <w:ins w:id="2073" w:author="Roger Granda" w:date="2015-03-18T22:27:00Z">
              <w:r w:rsidRPr="00B40BC3">
                <w:rPr>
                  <w:rFonts w:ascii="Arial" w:hAnsi="Arial" w:cs="Arial"/>
                  <w:sz w:val="20"/>
                  <w:szCs w:val="20"/>
                  <w:rPrChange w:id="2074" w:author="Roger Granda" w:date="2015-03-18T23:13:00Z">
                    <w:rPr>
                      <w:rFonts w:ascii="Arial" w:hAnsi="Arial" w:cs="Arial"/>
                      <w:sz w:val="24"/>
                      <w:szCs w:val="24"/>
                    </w:rPr>
                  </w:rPrChange>
                </w:rPr>
                <w:t>N/A</w:t>
              </w:r>
            </w:ins>
          </w:p>
        </w:tc>
        <w:tc>
          <w:tcPr>
            <w:tcW w:w="1379" w:type="dxa"/>
            <w:vAlign w:val="center"/>
            <w:tcPrChange w:id="2075" w:author="Roger Granda" w:date="2015-03-18T23:08:00Z">
              <w:tcPr>
                <w:tcW w:w="2067" w:type="dxa"/>
              </w:tcPr>
            </w:tcPrChange>
          </w:tcPr>
          <w:p w14:paraId="4222C7A5" w14:textId="15B34F4F" w:rsidR="00F01FCC" w:rsidRPr="00B40BC3" w:rsidRDefault="00F01FCC">
            <w:pPr>
              <w:autoSpaceDE w:val="0"/>
              <w:autoSpaceDN w:val="0"/>
              <w:adjustRightInd w:val="0"/>
              <w:spacing w:line="360" w:lineRule="auto"/>
              <w:jc w:val="center"/>
              <w:rPr>
                <w:ins w:id="2076" w:author="Roger Granda" w:date="2015-03-18T22:22:00Z"/>
                <w:rFonts w:ascii="Arial" w:hAnsi="Arial" w:cs="Arial"/>
                <w:sz w:val="20"/>
                <w:szCs w:val="20"/>
                <w:rPrChange w:id="2077" w:author="Roger Granda" w:date="2015-03-18T23:13:00Z">
                  <w:rPr>
                    <w:ins w:id="2078" w:author="Roger Granda" w:date="2015-03-18T22:22:00Z"/>
                    <w:rFonts w:ascii="Arial" w:hAnsi="Arial" w:cs="Arial"/>
                    <w:sz w:val="24"/>
                    <w:szCs w:val="24"/>
                  </w:rPr>
                </w:rPrChange>
              </w:rPr>
              <w:pPrChange w:id="2079" w:author="Roger Granda" w:date="2015-03-18T23:09:00Z">
                <w:pPr>
                  <w:autoSpaceDE w:val="0"/>
                  <w:autoSpaceDN w:val="0"/>
                  <w:adjustRightInd w:val="0"/>
                  <w:spacing w:line="400" w:lineRule="atLeast"/>
                </w:pPr>
              </w:pPrChange>
            </w:pPr>
            <w:ins w:id="2080" w:author="Roger Granda" w:date="2015-03-18T22:36:00Z">
              <w:r w:rsidRPr="00B40BC3">
                <w:rPr>
                  <w:rFonts w:ascii="Arial" w:hAnsi="Arial" w:cs="Arial"/>
                  <w:sz w:val="20"/>
                  <w:szCs w:val="20"/>
                  <w:rPrChange w:id="2081" w:author="Roger Granda" w:date="2015-03-18T23:13:00Z">
                    <w:rPr>
                      <w:rFonts w:ascii="Arial" w:hAnsi="Arial" w:cs="Arial"/>
                      <w:sz w:val="24"/>
                      <w:szCs w:val="24"/>
                    </w:rPr>
                  </w:rPrChange>
                </w:rPr>
                <w:t>Z=-0.868 p=0.385</w:t>
              </w:r>
            </w:ins>
          </w:p>
        </w:tc>
        <w:tc>
          <w:tcPr>
            <w:tcW w:w="1364" w:type="dxa"/>
            <w:vAlign w:val="center"/>
            <w:tcPrChange w:id="2082" w:author="Roger Granda" w:date="2015-03-18T23:08:00Z">
              <w:tcPr>
                <w:tcW w:w="2067" w:type="dxa"/>
              </w:tcPr>
            </w:tcPrChange>
          </w:tcPr>
          <w:p w14:paraId="1A33D532" w14:textId="6684D74F" w:rsidR="00F01FCC" w:rsidRPr="00B40BC3" w:rsidRDefault="00F81637">
            <w:pPr>
              <w:autoSpaceDE w:val="0"/>
              <w:autoSpaceDN w:val="0"/>
              <w:adjustRightInd w:val="0"/>
              <w:spacing w:line="360" w:lineRule="auto"/>
              <w:jc w:val="center"/>
              <w:rPr>
                <w:ins w:id="2083" w:author="Roger Granda" w:date="2015-03-18T22:06:00Z"/>
                <w:rFonts w:ascii="Arial" w:hAnsi="Arial" w:cs="Arial"/>
                <w:sz w:val="20"/>
                <w:szCs w:val="20"/>
                <w:rPrChange w:id="2084" w:author="Roger Granda" w:date="2015-03-18T23:13:00Z">
                  <w:rPr>
                    <w:ins w:id="2085" w:author="Roger Granda" w:date="2015-03-18T22:06:00Z"/>
                    <w:rFonts w:ascii="Times New Roman" w:hAnsi="Times New Roman" w:cs="Times New Roman"/>
                    <w:sz w:val="24"/>
                    <w:szCs w:val="24"/>
                  </w:rPr>
                </w:rPrChange>
              </w:rPr>
              <w:pPrChange w:id="2086" w:author="Roger Granda" w:date="2015-03-18T23:09:00Z">
                <w:pPr>
                  <w:autoSpaceDE w:val="0"/>
                  <w:autoSpaceDN w:val="0"/>
                  <w:adjustRightInd w:val="0"/>
                  <w:spacing w:line="400" w:lineRule="atLeast"/>
                </w:pPr>
              </w:pPrChange>
            </w:pPr>
            <w:ins w:id="2087" w:author="Roger Granda" w:date="2015-03-18T22:40:00Z">
              <w:r w:rsidRPr="00B40BC3">
                <w:rPr>
                  <w:rFonts w:ascii="Arial" w:hAnsi="Arial" w:cs="Arial"/>
                  <w:sz w:val="20"/>
                  <w:szCs w:val="20"/>
                  <w:rPrChange w:id="2088" w:author="Roger Granda" w:date="2015-03-18T23:13:00Z">
                    <w:rPr>
                      <w:rFonts w:ascii="Arial" w:hAnsi="Arial" w:cs="Arial"/>
                      <w:sz w:val="24"/>
                      <w:szCs w:val="24"/>
                    </w:rPr>
                  </w:rPrChange>
                </w:rPr>
                <w:t>Z=-1.101 p=0.271</w:t>
              </w:r>
            </w:ins>
          </w:p>
        </w:tc>
      </w:tr>
      <w:tr w:rsidR="00F81637" w:rsidRPr="00A47785" w14:paraId="44901704" w14:textId="77777777" w:rsidTr="00CF3501">
        <w:trPr>
          <w:ins w:id="2089" w:author="Roger Granda" w:date="2015-03-18T22:06:00Z"/>
          <w:trPrChange w:id="2090" w:author="Roger Granda" w:date="2015-03-18T23:07:00Z">
            <w:trPr>
              <w:gridAfter w:val="0"/>
            </w:trPr>
          </w:trPrChange>
        </w:trPr>
        <w:tc>
          <w:tcPr>
            <w:tcW w:w="8267" w:type="dxa"/>
            <w:gridSpan w:val="5"/>
            <w:vAlign w:val="center"/>
            <w:tcPrChange w:id="2091" w:author="Roger Granda" w:date="2015-03-18T23:07:00Z">
              <w:tcPr>
                <w:tcW w:w="8267" w:type="dxa"/>
                <w:gridSpan w:val="4"/>
                <w:vAlign w:val="center"/>
              </w:tcPr>
            </w:tcPrChange>
          </w:tcPr>
          <w:p w14:paraId="6BF39569" w14:textId="77777777" w:rsidR="00CF3501" w:rsidRDefault="00F81637">
            <w:pPr>
              <w:autoSpaceDE w:val="0"/>
              <w:autoSpaceDN w:val="0"/>
              <w:adjustRightInd w:val="0"/>
              <w:spacing w:line="276" w:lineRule="auto"/>
              <w:jc w:val="center"/>
              <w:rPr>
                <w:ins w:id="2092" w:author="Roger Granda" w:date="2015-03-18T23:08:00Z"/>
                <w:rFonts w:ascii="Arial" w:hAnsi="Arial" w:cs="Arial"/>
                <w:sz w:val="16"/>
                <w:szCs w:val="16"/>
              </w:rPr>
              <w:pPrChange w:id="2093" w:author="Roger Granda" w:date="2015-03-18T23:08:00Z">
                <w:pPr>
                  <w:autoSpaceDE w:val="0"/>
                  <w:autoSpaceDN w:val="0"/>
                  <w:adjustRightInd w:val="0"/>
                  <w:spacing w:line="400" w:lineRule="atLeast"/>
                </w:pPr>
              </w:pPrChange>
            </w:pPr>
            <w:ins w:id="2094" w:author="Roger Granda" w:date="2015-03-18T22:41:00Z">
              <w:r w:rsidRPr="00CF3501">
                <w:rPr>
                  <w:rFonts w:ascii="Arial" w:hAnsi="Arial" w:cs="Arial"/>
                  <w:b/>
                  <w:sz w:val="16"/>
                  <w:szCs w:val="16"/>
                  <w:rPrChange w:id="2095" w:author="Roger Granda" w:date="2015-03-18T23:06:00Z">
                    <w:rPr>
                      <w:rFonts w:ascii="Arial" w:hAnsi="Arial" w:cs="Arial"/>
                      <w:b/>
                      <w:sz w:val="20"/>
                      <w:szCs w:val="20"/>
                    </w:rPr>
                  </w:rPrChange>
                </w:rPr>
                <w:t>O</w:t>
              </w:r>
              <w:r w:rsidRPr="00CF3501">
                <w:rPr>
                  <w:rFonts w:ascii="Arial" w:hAnsi="Arial" w:cs="Arial"/>
                  <w:sz w:val="16"/>
                  <w:szCs w:val="16"/>
                  <w:rPrChange w:id="2096" w:author="Roger Granda" w:date="2015-03-18T23:06:00Z">
                    <w:rPr>
                      <w:rFonts w:ascii="Arial" w:hAnsi="Arial" w:cs="Arial"/>
                      <w:sz w:val="20"/>
                      <w:szCs w:val="20"/>
                    </w:rPr>
                  </w:rPrChange>
                </w:rPr>
                <w:t xml:space="preserve">: Observación </w:t>
              </w:r>
              <w:r w:rsidRPr="00CF3501">
                <w:rPr>
                  <w:rFonts w:ascii="Arial" w:hAnsi="Arial" w:cs="Arial"/>
                  <w:b/>
                  <w:sz w:val="16"/>
                  <w:szCs w:val="16"/>
                  <w:rPrChange w:id="2097" w:author="Roger Granda" w:date="2015-03-18T23:06:00Z">
                    <w:rPr>
                      <w:rFonts w:ascii="Arial" w:hAnsi="Arial" w:cs="Arial"/>
                      <w:b/>
                      <w:sz w:val="20"/>
                      <w:szCs w:val="20"/>
                    </w:rPr>
                  </w:rPrChange>
                </w:rPr>
                <w:t>N/A:</w:t>
              </w:r>
              <w:r w:rsidRPr="00CF3501">
                <w:rPr>
                  <w:rFonts w:ascii="Arial" w:hAnsi="Arial" w:cs="Arial"/>
                  <w:sz w:val="16"/>
                  <w:szCs w:val="16"/>
                  <w:rPrChange w:id="2098" w:author="Roger Granda" w:date="2015-03-18T23:06:00Z">
                    <w:rPr>
                      <w:rFonts w:ascii="Arial" w:hAnsi="Arial" w:cs="Arial"/>
                      <w:sz w:val="20"/>
                      <w:szCs w:val="20"/>
                    </w:rPr>
                  </w:rPrChange>
                </w:rPr>
                <w:t xml:space="preserve"> No Aplica</w:t>
              </w:r>
            </w:ins>
            <w:ins w:id="2099" w:author="Roger Granda" w:date="2015-03-18T22:43:00Z">
              <w:r w:rsidRPr="00CF3501">
                <w:rPr>
                  <w:rFonts w:ascii="Arial" w:hAnsi="Arial" w:cs="Arial"/>
                  <w:sz w:val="16"/>
                  <w:szCs w:val="16"/>
                  <w:rPrChange w:id="2100" w:author="Roger Granda" w:date="2015-03-18T23:06:00Z">
                    <w:rPr>
                      <w:rFonts w:ascii="Arial" w:hAnsi="Arial" w:cs="Arial"/>
                      <w:sz w:val="20"/>
                      <w:szCs w:val="20"/>
                    </w:rPr>
                  </w:rPrChange>
                </w:rPr>
                <w:t xml:space="preserve"> </w:t>
              </w:r>
            </w:ins>
            <w:ins w:id="2101" w:author="Roger Granda" w:date="2015-03-18T22:44:00Z">
              <w:r w:rsidRPr="00CF3501">
                <w:rPr>
                  <w:rFonts w:ascii="Arial" w:hAnsi="Arial" w:cs="Arial"/>
                  <w:sz w:val="16"/>
                  <w:szCs w:val="16"/>
                  <w:rPrChange w:id="2102" w:author="Roger Granda" w:date="2015-03-18T23:06:00Z">
                    <w:rPr>
                      <w:rFonts w:ascii="Arial" w:hAnsi="Arial" w:cs="Arial"/>
                      <w:sz w:val="20"/>
                      <w:szCs w:val="20"/>
                    </w:rPr>
                  </w:rPrChange>
                </w:rPr>
                <w:t xml:space="preserve">  </w:t>
              </w:r>
            </w:ins>
            <w:ins w:id="2103" w:author="Roger Granda" w:date="2015-03-18T22:43:00Z">
              <w:r w:rsidRPr="00CF3501">
                <w:rPr>
                  <w:rFonts w:ascii="Arial" w:hAnsi="Arial" w:cs="Arial"/>
                  <w:b/>
                  <w:sz w:val="16"/>
                  <w:szCs w:val="16"/>
                  <w:rPrChange w:id="2104" w:author="Roger Granda" w:date="2015-03-18T23:06:00Z">
                    <w:rPr>
                      <w:rFonts w:ascii="Arial" w:hAnsi="Arial" w:cs="Arial"/>
                      <w:b/>
                      <w:sz w:val="24"/>
                      <w:szCs w:val="24"/>
                    </w:rPr>
                  </w:rPrChange>
                </w:rPr>
                <w:t>Pre-Test</w:t>
              </w:r>
              <w:r w:rsidRPr="00CF3501">
                <w:rPr>
                  <w:rFonts w:ascii="Arial" w:hAnsi="Arial" w:cs="Arial"/>
                  <w:b/>
                  <w:sz w:val="16"/>
                  <w:szCs w:val="16"/>
                  <w:vertAlign w:val="superscript"/>
                  <w:rPrChange w:id="2105" w:author="Roger Granda" w:date="2015-03-18T23:06:00Z">
                    <w:rPr>
                      <w:rFonts w:ascii="Arial" w:hAnsi="Arial" w:cs="Arial"/>
                      <w:b/>
                      <w:sz w:val="24"/>
                      <w:szCs w:val="24"/>
                      <w:vertAlign w:val="superscript"/>
                    </w:rPr>
                  </w:rPrChange>
                </w:rPr>
                <w:t>1</w:t>
              </w:r>
              <w:r w:rsidRPr="00CF3501">
                <w:rPr>
                  <w:rFonts w:ascii="Arial" w:hAnsi="Arial" w:cs="Arial"/>
                  <w:b/>
                  <w:sz w:val="16"/>
                  <w:szCs w:val="16"/>
                  <w:rPrChange w:id="2106" w:author="Roger Granda" w:date="2015-03-18T23:06:00Z">
                    <w:rPr>
                      <w:rFonts w:ascii="Arial" w:hAnsi="Arial" w:cs="Arial"/>
                      <w:b/>
                      <w:sz w:val="24"/>
                      <w:szCs w:val="24"/>
                      <w:vertAlign w:val="superscript"/>
                    </w:rPr>
                  </w:rPrChange>
                </w:rPr>
                <w:t>:</w:t>
              </w:r>
            </w:ins>
            <w:ins w:id="2107" w:author="Roger Granda" w:date="2015-03-18T22:44:00Z">
              <w:r w:rsidRPr="00CF3501">
                <w:rPr>
                  <w:rFonts w:ascii="Arial" w:hAnsi="Arial" w:cs="Arial"/>
                  <w:b/>
                  <w:sz w:val="16"/>
                  <w:szCs w:val="16"/>
                  <w:rPrChange w:id="2108" w:author="Roger Granda" w:date="2015-03-18T23:06:00Z">
                    <w:rPr>
                      <w:rFonts w:ascii="Arial" w:hAnsi="Arial" w:cs="Arial"/>
                      <w:b/>
                      <w:sz w:val="24"/>
                      <w:szCs w:val="24"/>
                    </w:rPr>
                  </w:rPrChange>
                </w:rPr>
                <w:t xml:space="preserve"> </w:t>
              </w:r>
              <w:r w:rsidRPr="00CF3501">
                <w:rPr>
                  <w:rFonts w:ascii="Arial" w:hAnsi="Arial" w:cs="Arial"/>
                  <w:sz w:val="16"/>
                  <w:szCs w:val="16"/>
                  <w:rPrChange w:id="2109" w:author="Roger Granda" w:date="2015-03-18T23:06:00Z">
                    <w:rPr>
                      <w:rFonts w:ascii="Arial" w:hAnsi="Arial" w:cs="Arial"/>
                      <w:sz w:val="24"/>
                      <w:szCs w:val="24"/>
                    </w:rPr>
                  </w:rPrChange>
                </w:rPr>
                <w:t>Agrupación de pre-test según post-test 1</w:t>
              </w:r>
            </w:ins>
          </w:p>
          <w:p w14:paraId="60B2C082" w14:textId="7AB7D22E" w:rsidR="00F81637" w:rsidRPr="000A55DE" w:rsidRDefault="00F81637">
            <w:pPr>
              <w:autoSpaceDE w:val="0"/>
              <w:autoSpaceDN w:val="0"/>
              <w:adjustRightInd w:val="0"/>
              <w:spacing w:line="276" w:lineRule="auto"/>
              <w:jc w:val="center"/>
              <w:rPr>
                <w:ins w:id="2110" w:author="Roger Granda" w:date="2015-03-18T22:06:00Z"/>
                <w:rFonts w:ascii="Arial" w:hAnsi="Arial" w:cs="Arial"/>
                <w:sz w:val="16"/>
                <w:szCs w:val="16"/>
                <w:lang w:val="en-US"/>
                <w:rPrChange w:id="2111" w:author="Roger Granda" w:date="2015-03-19T02:40:00Z">
                  <w:rPr>
                    <w:ins w:id="2112" w:author="Roger Granda" w:date="2015-03-18T22:06:00Z"/>
                    <w:rFonts w:ascii="Arial" w:hAnsi="Arial" w:cs="Arial"/>
                    <w:sz w:val="24"/>
                    <w:szCs w:val="24"/>
                  </w:rPr>
                </w:rPrChange>
              </w:rPr>
              <w:pPrChange w:id="2113" w:author="Roger Granda" w:date="2015-03-18T23:08:00Z">
                <w:pPr>
                  <w:autoSpaceDE w:val="0"/>
                  <w:autoSpaceDN w:val="0"/>
                  <w:adjustRightInd w:val="0"/>
                  <w:spacing w:line="400" w:lineRule="atLeast"/>
                </w:pPr>
              </w:pPrChange>
            </w:pPr>
            <w:ins w:id="2114" w:author="Roger Granda" w:date="2015-03-18T22:45:00Z">
              <w:r w:rsidRPr="00CF3501">
                <w:rPr>
                  <w:rFonts w:ascii="Arial" w:hAnsi="Arial" w:cs="Arial"/>
                  <w:b/>
                  <w:sz w:val="16"/>
                  <w:szCs w:val="16"/>
                  <w:lang w:val="en-US"/>
                  <w:rPrChange w:id="2115" w:author="Roger Granda" w:date="2015-03-18T23:06:00Z">
                    <w:rPr>
                      <w:rFonts w:ascii="Arial" w:hAnsi="Arial" w:cs="Arial"/>
                      <w:b/>
                      <w:sz w:val="24"/>
                      <w:szCs w:val="24"/>
                    </w:rPr>
                  </w:rPrChange>
                </w:rPr>
                <w:t>Pre-Test</w:t>
              </w:r>
              <w:r w:rsidRPr="00CF3501">
                <w:rPr>
                  <w:rFonts w:ascii="Arial" w:hAnsi="Arial" w:cs="Arial"/>
                  <w:b/>
                  <w:sz w:val="16"/>
                  <w:szCs w:val="16"/>
                  <w:vertAlign w:val="superscript"/>
                  <w:lang w:val="en-US"/>
                  <w:rPrChange w:id="2116" w:author="Roger Granda" w:date="2015-03-18T23:06:00Z">
                    <w:rPr>
                      <w:rFonts w:ascii="Arial" w:hAnsi="Arial" w:cs="Arial"/>
                      <w:b/>
                      <w:sz w:val="24"/>
                      <w:szCs w:val="24"/>
                      <w:vertAlign w:val="superscript"/>
                      <w:lang w:val="en-US"/>
                    </w:rPr>
                  </w:rPrChange>
                </w:rPr>
                <w:t>2</w:t>
              </w:r>
              <w:r w:rsidRPr="00CF3501">
                <w:rPr>
                  <w:rFonts w:ascii="Arial" w:hAnsi="Arial" w:cs="Arial"/>
                  <w:b/>
                  <w:sz w:val="16"/>
                  <w:szCs w:val="16"/>
                  <w:lang w:val="en-US"/>
                  <w:rPrChange w:id="2117" w:author="Roger Granda" w:date="2015-03-18T23:06:00Z">
                    <w:rPr>
                      <w:rFonts w:ascii="Arial" w:hAnsi="Arial" w:cs="Arial"/>
                      <w:b/>
                      <w:sz w:val="24"/>
                      <w:szCs w:val="24"/>
                    </w:rPr>
                  </w:rPrChange>
                </w:rPr>
                <w:t xml:space="preserve">: </w:t>
              </w:r>
              <w:r w:rsidRPr="00CF3501">
                <w:rPr>
                  <w:rFonts w:ascii="Arial" w:hAnsi="Arial" w:cs="Arial"/>
                  <w:sz w:val="16"/>
                  <w:szCs w:val="16"/>
                  <w:lang w:val="en-US"/>
                  <w:rPrChange w:id="2118" w:author="Roger Granda" w:date="2015-03-18T23:06:00Z">
                    <w:rPr>
                      <w:rFonts w:ascii="Arial" w:hAnsi="Arial" w:cs="Arial"/>
                      <w:sz w:val="24"/>
                      <w:szCs w:val="24"/>
                    </w:rPr>
                  </w:rPrChange>
                </w:rPr>
                <w:t>Agrupaci</w:t>
              </w:r>
              <w:r w:rsidRPr="00CF3501">
                <w:rPr>
                  <w:rFonts w:ascii="Arial" w:hAnsi="Arial" w:cs="Arial"/>
                  <w:sz w:val="16"/>
                  <w:szCs w:val="16"/>
                  <w:lang w:val="en-US"/>
                  <w:rPrChange w:id="2119" w:author="Roger Granda" w:date="2015-03-18T23:06:00Z">
                    <w:rPr>
                      <w:rFonts w:ascii="Arial" w:hAnsi="Arial" w:cs="Arial"/>
                      <w:sz w:val="24"/>
                      <w:szCs w:val="24"/>
                      <w:lang w:val="en-US"/>
                    </w:rPr>
                  </w:rPrChange>
                </w:rPr>
                <w:t>ón de pre-test según post-test 2</w:t>
              </w:r>
            </w:ins>
          </w:p>
        </w:tc>
      </w:tr>
    </w:tbl>
    <w:p w14:paraId="5C0517B2" w14:textId="77777777" w:rsidR="00C260F1" w:rsidRPr="00F81637" w:rsidRDefault="00C260F1" w:rsidP="00C260F1">
      <w:pPr>
        <w:autoSpaceDE w:val="0"/>
        <w:autoSpaceDN w:val="0"/>
        <w:adjustRightInd w:val="0"/>
        <w:spacing w:after="0" w:line="400" w:lineRule="atLeast"/>
        <w:rPr>
          <w:ins w:id="2120" w:author="Roger Granda" w:date="2015-03-18T20:21:00Z"/>
          <w:rFonts w:ascii="Times New Roman" w:hAnsi="Times New Roman" w:cs="Times New Roman"/>
          <w:sz w:val="24"/>
          <w:szCs w:val="24"/>
          <w:lang w:val="en-US"/>
          <w:rPrChange w:id="2121" w:author="Roger Granda" w:date="2015-03-18T22:45:00Z">
            <w:rPr>
              <w:ins w:id="2122" w:author="Roger Granda" w:date="2015-03-18T20:21:00Z"/>
              <w:rFonts w:ascii="Times New Roman" w:hAnsi="Times New Roman" w:cs="Times New Roman"/>
              <w:sz w:val="24"/>
              <w:szCs w:val="24"/>
            </w:rPr>
          </w:rPrChange>
        </w:rPr>
      </w:pPr>
    </w:p>
    <w:p w14:paraId="047827B2" w14:textId="77777777" w:rsidR="00A83E65" w:rsidRDefault="00A83E65" w:rsidP="00A83E65">
      <w:pPr>
        <w:pStyle w:val="Texto"/>
        <w:rPr>
          <w:ins w:id="2123" w:author="Roger Granda" w:date="2015-03-18T23:22:00Z"/>
        </w:rPr>
      </w:pPr>
      <w:ins w:id="2124" w:author="Roger Granda" w:date="2015-03-18T23:22:00Z">
        <w:r>
          <w:t>A continuación se detalla brevemente los resultados obtenidos para cada variable considerada junto con un diagrama de cajas para la representación de las observaciones.</w:t>
        </w:r>
      </w:ins>
    </w:p>
    <w:p w14:paraId="2BB966C3" w14:textId="77777777" w:rsidR="00637562" w:rsidRDefault="00637562" w:rsidP="00AA3EDB">
      <w:pPr>
        <w:pStyle w:val="Texto"/>
        <w:ind w:firstLine="591"/>
        <w:rPr>
          <w:ins w:id="2125" w:author="Roger Granda" w:date="2015-03-18T23:48:00Z"/>
        </w:rPr>
      </w:pPr>
    </w:p>
    <w:p w14:paraId="520858FD" w14:textId="49EE08BB" w:rsidR="00637562" w:rsidDel="000F53AE" w:rsidRDefault="00637562" w:rsidP="00637562">
      <w:pPr>
        <w:pStyle w:val="Texto"/>
        <w:ind w:left="1416"/>
        <w:rPr>
          <w:del w:id="2126" w:author="Roger Granda" w:date="2015-03-19T00:02:00Z"/>
          <w:b/>
        </w:rPr>
      </w:pPr>
      <w:moveToRangeStart w:id="2127" w:author="Roger Granda" w:date="2015-03-18T23:48:00Z" w:name="move414485824"/>
    </w:p>
    <w:p w14:paraId="254AB4EF" w14:textId="77777777" w:rsidR="00637562" w:rsidRDefault="00637562" w:rsidP="00637562">
      <w:pPr>
        <w:pStyle w:val="Texto"/>
        <w:ind w:left="1416"/>
      </w:pPr>
      <w:moveTo w:id="2128" w:author="Roger Granda" w:date="2015-03-18T23:48:00Z">
        <w:r w:rsidRPr="0048708A">
          <w:rPr>
            <w:b/>
          </w:rPr>
          <w:t>Percepción en relación a la equidad de carga de trabajo</w:t>
        </w:r>
        <w:r w:rsidRPr="0048708A">
          <w:t xml:space="preserve"> </w:t>
        </w:r>
      </w:moveTo>
    </w:p>
    <w:p w14:paraId="0732E40F" w14:textId="4F547CA9" w:rsidR="000F53AE" w:rsidRDefault="00637562" w:rsidP="000F53AE">
      <w:pPr>
        <w:pStyle w:val="Texto"/>
        <w:ind w:left="1416"/>
        <w:rPr>
          <w:ins w:id="2129" w:author="Roger Granda" w:date="2015-03-19T00:03:00Z"/>
        </w:rPr>
      </w:pPr>
      <w:moveTo w:id="2130" w:author="Roger Granda" w:date="2015-03-18T23:48:00Z">
        <w:r>
          <w:t xml:space="preserve">Las opiniones de los </w:t>
        </w:r>
        <w:del w:id="2131" w:author="Roger Granda" w:date="2015-03-19T00:01:00Z">
          <w:r w:rsidDel="000F53AE">
            <w:delText xml:space="preserve">10 </w:delText>
          </w:r>
        </w:del>
        <w:r>
          <w:t>estudiantes muestran inicialmente que sus percepciones en cuanto a equidad de carga de trabajo son dispersas y se ubican entre un nivel intermedio a alto de equidad.</w:t>
        </w:r>
      </w:moveTo>
      <w:ins w:id="2132" w:author="Roger Granda" w:date="2015-03-19T00:02:00Z">
        <w:r w:rsidR="000F53AE">
          <w:t xml:space="preserve"> Las pruebas de hipótesis en el pretest (</w:t>
        </w:r>
      </w:ins>
      <w:ins w:id="2133" w:author="Roger Granda" w:date="2015-03-19T00:03:00Z">
        <w:r w:rsidR="000F53AE">
          <w:t>pretest</w:t>
        </w:r>
        <w:r w:rsidR="000F53AE" w:rsidRPr="00145A01">
          <w:rPr>
            <w:vertAlign w:val="superscript"/>
            <w:rPrChange w:id="2134" w:author="Roger Granda" w:date="2015-03-19T01:31:00Z">
              <w:rPr/>
            </w:rPrChange>
          </w:rPr>
          <w:t>1</w:t>
        </w:r>
        <w:r w:rsidR="000F53AE">
          <w:t>: Z=-1.737</w:t>
        </w:r>
      </w:ins>
    </w:p>
    <w:p w14:paraId="3E0BF231" w14:textId="21B04222" w:rsidR="00637562" w:rsidRDefault="000F53AE" w:rsidP="00E5563C">
      <w:pPr>
        <w:pStyle w:val="Texto"/>
        <w:ind w:left="1416"/>
        <w:rPr>
          <w:rStyle w:val="TextoCar"/>
          <w:rFonts w:eastAsiaTheme="minorHAnsi"/>
        </w:rPr>
      </w:pPr>
      <w:ins w:id="2135" w:author="Roger Granda" w:date="2015-03-19T00:03:00Z">
        <w:r>
          <w:lastRenderedPageBreak/>
          <w:t>p=0.082 y pretest</w:t>
        </w:r>
        <w:r w:rsidRPr="00145A01">
          <w:rPr>
            <w:vertAlign w:val="superscript"/>
            <w:rPrChange w:id="2136" w:author="Roger Granda" w:date="2015-03-19T01:31:00Z">
              <w:rPr/>
            </w:rPrChange>
          </w:rPr>
          <w:t>2</w:t>
        </w:r>
        <w:r>
          <w:t xml:space="preserve">: </w:t>
        </w:r>
      </w:ins>
      <w:ins w:id="2137" w:author="Roger Granda" w:date="2015-03-19T00:04:00Z">
        <w:r w:rsidRPr="000F53AE">
          <w:t>Z=-1.30 p=0.194</w:t>
        </w:r>
      </w:ins>
      <w:ins w:id="2138" w:author="Roger Granda" w:date="2015-03-19T00:02:00Z">
        <w:r>
          <w:t>) demuestran que</w:t>
        </w:r>
      </w:ins>
      <w:ins w:id="2139" w:author="Roger Granda" w:date="2015-03-19T00:04:00Z">
        <w:r>
          <w:t xml:space="preserve"> inicialmente no existe diferencia significativa entre los grupos de control y experimenta</w:t>
        </w:r>
      </w:ins>
      <w:ins w:id="2140" w:author="Roger Granda" w:date="2015-03-19T00:05:00Z">
        <w:r>
          <w:t>l</w:t>
        </w:r>
      </w:ins>
      <w:ins w:id="2141" w:author="Roger Granda" w:date="2015-03-19T00:04:00Z">
        <w:r>
          <w:t>.</w:t>
        </w:r>
      </w:ins>
      <w:ins w:id="2142" w:author="Roger Granda" w:date="2015-03-19T00:02:00Z">
        <w:r>
          <w:t xml:space="preserve"> </w:t>
        </w:r>
      </w:ins>
      <w:moveTo w:id="2143" w:author="Roger Granda" w:date="2015-03-18T23:48:00Z">
        <w:r w:rsidR="00637562">
          <w:t xml:space="preserve"> Luego de la experimentación </w:t>
        </w:r>
      </w:moveTo>
      <w:ins w:id="2144" w:author="Roger Granda" w:date="2015-03-19T00:05:00Z">
        <w:r>
          <w:t xml:space="preserve">1 y 2 </w:t>
        </w:r>
      </w:ins>
      <w:moveTo w:id="2145" w:author="Roger Granda" w:date="2015-03-18T23:48:00Z">
        <w:r w:rsidR="00637562">
          <w:t xml:space="preserve">con la superficie colaborativa, </w:t>
        </w:r>
      </w:moveTo>
      <w:ins w:id="2146" w:author="Roger Granda" w:date="2015-03-19T00:05:00Z">
        <w:r w:rsidR="00145A01">
          <w:t>la percepción de 7</w:t>
        </w:r>
        <w:r>
          <w:t xml:space="preserve"> estudiantes </w:t>
        </w:r>
      </w:ins>
      <w:ins w:id="2147" w:author="Roger Granda" w:date="2015-03-19T01:32:00Z">
        <w:r w:rsidR="00145A01">
          <w:t>que participaron en la utilizaci</w:t>
        </w:r>
      </w:ins>
      <w:ins w:id="2148" w:author="Roger Granda" w:date="2015-03-19T01:33:00Z">
        <w:r w:rsidR="00145A01">
          <w:t xml:space="preserve">ón de la mesa en ambas experimentaciones </w:t>
        </w:r>
      </w:ins>
      <w:moveTo w:id="2149" w:author="Roger Granda" w:date="2015-03-18T23:48:00Z">
        <w:r w:rsidR="00637562">
          <w:t xml:space="preserve">se vuelve menos dispersa, y se desplaza al nivel de </w:t>
        </w:r>
        <w:del w:id="2150" w:author="Roger Granda" w:date="2015-03-19T01:33:00Z">
          <w:r w:rsidR="00637562" w:rsidRPr="00752912" w:rsidDel="00145A01">
            <w:rPr>
              <w:i/>
            </w:rPr>
            <w:delText xml:space="preserve">Total </w:delText>
          </w:r>
        </w:del>
        <w:r w:rsidR="00637562" w:rsidRPr="00752912">
          <w:rPr>
            <w:i/>
          </w:rPr>
          <w:t>Equidad</w:t>
        </w:r>
        <w:r w:rsidR="00637562">
          <w:t xml:space="preserve"> </w:t>
        </w:r>
      </w:moveTo>
      <w:ins w:id="2151" w:author="Roger Granda" w:date="2015-03-19T01:33:00Z">
        <w:r w:rsidR="00145A01">
          <w:t xml:space="preserve">o </w:t>
        </w:r>
        <w:r w:rsidR="00145A01" w:rsidRPr="00E5563C">
          <w:rPr>
            <w:i/>
            <w:rPrChange w:id="2152" w:author="Roger Granda" w:date="2015-03-19T01:36:00Z">
              <w:rPr/>
            </w:rPrChange>
          </w:rPr>
          <w:t xml:space="preserve">Total </w:t>
        </w:r>
      </w:ins>
      <w:ins w:id="2153" w:author="Roger Granda" w:date="2015-03-19T01:36:00Z">
        <w:r w:rsidR="00E5563C">
          <w:rPr>
            <w:i/>
          </w:rPr>
          <w:t>E</w:t>
        </w:r>
      </w:ins>
      <w:ins w:id="2154" w:author="Roger Granda" w:date="2015-03-19T01:33:00Z">
        <w:r w:rsidR="00145A01" w:rsidRPr="00E5563C">
          <w:rPr>
            <w:i/>
            <w:rPrChange w:id="2155" w:author="Roger Granda" w:date="2015-03-19T01:36:00Z">
              <w:rPr/>
            </w:rPrChange>
          </w:rPr>
          <w:t xml:space="preserve">quidad </w:t>
        </w:r>
      </w:ins>
      <w:moveTo w:id="2156" w:author="Roger Granda" w:date="2015-03-18T23:48:00Z">
        <w:r w:rsidR="00637562">
          <w:t>de carga de trabajo (ver figura 5.</w:t>
        </w:r>
      </w:moveTo>
      <w:ins w:id="2157" w:author="Roger Granda" w:date="2015-03-19T01:54:00Z">
        <w:r w:rsidR="00350A5C">
          <w:t>4</w:t>
        </w:r>
      </w:ins>
      <w:moveTo w:id="2158" w:author="Roger Granda" w:date="2015-03-18T23:48:00Z">
        <w:del w:id="2159" w:author="Roger Granda" w:date="2015-03-19T01:54:00Z">
          <w:r w:rsidR="00637562" w:rsidDel="00350A5C">
            <w:delText>6</w:delText>
          </w:r>
        </w:del>
        <w:r w:rsidR="00637562">
          <w:t>).</w:t>
        </w:r>
      </w:moveTo>
      <w:ins w:id="2160" w:author="Roger Granda" w:date="2015-03-19T01:34:00Z">
        <w:r w:rsidR="00145A01">
          <w:t xml:space="preserve"> Cabe notar que existe una diferencia entre las experimentaciones 1 y 2</w:t>
        </w:r>
      </w:ins>
      <w:ins w:id="2161" w:author="Roger Granda" w:date="2015-03-19T01:35:00Z">
        <w:r w:rsidR="00145A01">
          <w:t xml:space="preserve">, </w:t>
        </w:r>
        <w:r w:rsidR="00E5563C">
          <w:t>y</w:t>
        </w:r>
        <w:r w:rsidR="00145A01">
          <w:t>a que existe un desplazamiento positivo de la percepción de equidad de la segunda experimentación</w:t>
        </w:r>
      </w:ins>
      <w:ins w:id="2162" w:author="Roger Granda" w:date="2015-03-19T01:37:00Z">
        <w:r w:rsidR="00E5563C">
          <w:t xml:space="preserve"> respecto de la primera</w:t>
        </w:r>
      </w:ins>
      <w:ins w:id="2163" w:author="Roger Granda" w:date="2015-03-19T01:34:00Z">
        <w:r w:rsidR="00145A01">
          <w:t xml:space="preserve">. </w:t>
        </w:r>
      </w:ins>
      <w:moveTo w:id="2164" w:author="Roger Granda" w:date="2015-03-18T23:48:00Z">
        <w:r w:rsidR="00637562">
          <w:t xml:space="preserve"> </w:t>
        </w:r>
        <w:r w:rsidR="00637562">
          <w:rPr>
            <w:rStyle w:val="TextoCar"/>
            <w:rFonts w:eastAsiaTheme="minorHAnsi"/>
          </w:rPr>
          <w:t xml:space="preserve">La prueba Wilcoxon mostró que las percepciones de los  </w:t>
        </w:r>
      </w:moveTo>
      <w:ins w:id="2165" w:author="Roger Granda" w:date="2015-03-19T00:05:00Z">
        <w:r w:rsidR="00E5563C">
          <w:rPr>
            <w:rStyle w:val="TextoCar"/>
            <w:rFonts w:eastAsiaTheme="minorHAnsi"/>
          </w:rPr>
          <w:t>11</w:t>
        </w:r>
      </w:ins>
      <w:moveTo w:id="2166" w:author="Roger Granda" w:date="2015-03-18T23:48:00Z">
        <w:del w:id="2167" w:author="Roger Granda" w:date="2015-03-19T00:05:00Z">
          <w:r w:rsidR="00637562" w:rsidDel="000F53AE">
            <w:rPr>
              <w:rStyle w:val="TextoCar"/>
              <w:rFonts w:eastAsiaTheme="minorHAnsi"/>
            </w:rPr>
            <w:delText>10</w:delText>
          </w:r>
        </w:del>
        <w:r w:rsidR="00637562">
          <w:rPr>
            <w:rStyle w:val="TextoCar"/>
            <w:rFonts w:eastAsiaTheme="minorHAnsi"/>
          </w:rPr>
          <w:t xml:space="preserve"> estudiantes </w:t>
        </w:r>
      </w:moveTo>
      <w:ins w:id="2168" w:author="Roger Granda" w:date="2015-03-19T01:40:00Z">
        <w:r w:rsidR="00E5563C">
          <w:rPr>
            <w:rStyle w:val="TextoCar"/>
            <w:rFonts w:eastAsiaTheme="minorHAnsi"/>
          </w:rPr>
          <w:t xml:space="preserve">del grupo experimental </w:t>
        </w:r>
      </w:ins>
      <w:moveTo w:id="2169" w:author="Roger Granda" w:date="2015-03-18T23:48:00Z">
        <w:r w:rsidR="00637562">
          <w:rPr>
            <w:rStyle w:val="TextoCar"/>
            <w:rFonts w:eastAsiaTheme="minorHAnsi"/>
          </w:rPr>
          <w:t>en cuanto a equidad de carga de trabajo en el post-test</w:t>
        </w:r>
      </w:moveTo>
      <w:ins w:id="2170" w:author="Roger Granda" w:date="2015-03-19T01:37:00Z">
        <w:r w:rsidR="00E5563C">
          <w:rPr>
            <w:rStyle w:val="TextoCar"/>
            <w:rFonts w:eastAsiaTheme="minorHAnsi"/>
          </w:rPr>
          <w:t>1</w:t>
        </w:r>
      </w:ins>
      <w:moveTo w:id="2171" w:author="Roger Granda" w:date="2015-03-18T23:48:00Z">
        <w:r w:rsidR="00637562">
          <w:rPr>
            <w:rStyle w:val="TextoCar"/>
            <w:rFonts w:eastAsiaTheme="minorHAnsi"/>
          </w:rPr>
          <w:t xml:space="preserve"> </w:t>
        </w:r>
        <w:del w:id="2172" w:author="Roger Granda" w:date="2015-03-19T01:37:00Z">
          <w:r w:rsidR="00637562" w:rsidDel="00E5563C">
            <w:rPr>
              <w:rStyle w:val="TextoCar"/>
              <w:rFonts w:eastAsiaTheme="minorHAnsi"/>
            </w:rPr>
            <w:delText xml:space="preserve">no </w:delText>
          </w:r>
        </w:del>
        <w:r w:rsidR="00637562">
          <w:rPr>
            <w:rStyle w:val="TextoCar"/>
            <w:rFonts w:eastAsiaTheme="minorHAnsi"/>
          </w:rPr>
          <w:t xml:space="preserve">fueron significativamente mayores que en el pre-test </w:t>
        </w:r>
      </w:moveTo>
      <w:ins w:id="2173" w:author="Roger Granda" w:date="2015-03-19T01:39:00Z">
        <w:r w:rsidR="00E5563C" w:rsidRPr="00E5563C">
          <w:rPr>
            <w:rStyle w:val="TextoCar"/>
            <w:rFonts w:eastAsiaTheme="minorHAnsi"/>
          </w:rPr>
          <w:t>Z=-2.54, p=0.011</w:t>
        </w:r>
      </w:ins>
      <w:moveTo w:id="2174" w:author="Roger Granda" w:date="2015-03-18T23:48:00Z">
        <w:del w:id="2175" w:author="Roger Granda" w:date="2015-03-19T01:39:00Z">
          <w:r w:rsidR="00637562" w:rsidDel="00E5563C">
            <w:rPr>
              <w:rStyle w:val="TextoCar"/>
              <w:rFonts w:eastAsiaTheme="minorHAnsi"/>
            </w:rPr>
            <w:delText>Z</w:delText>
          </w:r>
          <w:r w:rsidR="00637562" w:rsidRPr="00414E81" w:rsidDel="00E5563C">
            <w:rPr>
              <w:rStyle w:val="TextoCar"/>
              <w:rFonts w:eastAsiaTheme="minorHAnsi"/>
            </w:rPr>
            <w:delText>=</w:delText>
          </w:r>
          <w:r w:rsidR="00637562" w:rsidDel="00E5563C">
            <w:delText>-1</w:delText>
          </w:r>
          <w:r w:rsidR="00637562" w:rsidRPr="00CB38C4" w:rsidDel="00E5563C">
            <w:delText>.</w:delText>
          </w:r>
          <w:r w:rsidR="00637562" w:rsidDel="00E5563C">
            <w:delText>26</w:delText>
          </w:r>
          <w:r w:rsidR="00637562" w:rsidRPr="00CB38C4" w:rsidDel="00E5563C">
            <w:delText>3</w:delText>
          </w:r>
          <w:r w:rsidR="00637562" w:rsidDel="00E5563C">
            <w:rPr>
              <w:rStyle w:val="TextoCar"/>
              <w:rFonts w:eastAsiaTheme="minorHAnsi"/>
            </w:rPr>
            <w:delText xml:space="preserve">, p=0.216 </w:delText>
          </w:r>
        </w:del>
      </w:moveTo>
      <w:ins w:id="2176" w:author="Roger Granda" w:date="2015-03-19T01:40:00Z">
        <w:r w:rsidR="00C70479">
          <w:rPr>
            <w:rStyle w:val="TextoCar"/>
            <w:rFonts w:eastAsiaTheme="minorHAnsi"/>
          </w:rPr>
          <w:t>.</w:t>
        </w:r>
        <w:r w:rsidR="00E5563C">
          <w:rPr>
            <w:rStyle w:val="TextoCar"/>
            <w:rFonts w:eastAsiaTheme="minorHAnsi"/>
          </w:rPr>
          <w:t xml:space="preserve"> </w:t>
        </w:r>
      </w:ins>
      <w:ins w:id="2177" w:author="Roger Granda" w:date="2015-03-19T01:44:00Z">
        <w:r w:rsidR="00C70479">
          <w:rPr>
            <w:rStyle w:val="TextoCar"/>
            <w:rFonts w:eastAsiaTheme="minorHAnsi"/>
          </w:rPr>
          <w:t xml:space="preserve">Sin embargo </w:t>
        </w:r>
      </w:ins>
      <w:ins w:id="2178" w:author="Roger Granda" w:date="2015-03-19T01:40:00Z">
        <w:r w:rsidR="00E5563C">
          <w:rPr>
            <w:rStyle w:val="TextoCar"/>
            <w:rFonts w:eastAsiaTheme="minorHAnsi"/>
          </w:rPr>
          <w:t>no demostraron ser significativamente distintas en la comparación con el grupo de control</w:t>
        </w:r>
      </w:ins>
      <w:ins w:id="2179" w:author="Roger Granda" w:date="2015-03-19T01:41:00Z">
        <w:r w:rsidR="00E5563C">
          <w:rPr>
            <w:rStyle w:val="TextoCar"/>
            <w:rFonts w:eastAsiaTheme="minorHAnsi"/>
          </w:rPr>
          <w:t xml:space="preserve"> Z=-0.925 </w:t>
        </w:r>
        <w:r w:rsidR="00E5563C" w:rsidRPr="00E5563C">
          <w:rPr>
            <w:rStyle w:val="TextoCar"/>
            <w:rFonts w:eastAsiaTheme="minorHAnsi"/>
          </w:rPr>
          <w:t>p=0.355</w:t>
        </w:r>
        <w:r w:rsidR="00E5563C" w:rsidRPr="00E5563C" w:rsidDel="00E5563C">
          <w:rPr>
            <w:rStyle w:val="TextoCar"/>
            <w:rFonts w:eastAsiaTheme="minorHAnsi"/>
          </w:rPr>
          <w:t xml:space="preserve"> </w:t>
        </w:r>
      </w:ins>
      <w:moveTo w:id="2180" w:author="Roger Granda" w:date="2015-03-18T23:48:00Z">
        <w:del w:id="2181" w:author="Roger Granda" w:date="2015-03-19T01:40:00Z">
          <w:r w:rsidR="00637562" w:rsidDel="00E5563C">
            <w:rPr>
              <w:rStyle w:val="TextoCar"/>
              <w:rFonts w:eastAsiaTheme="minorHAnsi"/>
            </w:rPr>
            <w:delText>(ver tabla 5.6)</w:delText>
          </w:r>
        </w:del>
        <w:r w:rsidR="00637562">
          <w:rPr>
            <w:rStyle w:val="TextoCar"/>
            <w:rFonts w:eastAsiaTheme="minorHAnsi"/>
          </w:rPr>
          <w:t>.</w:t>
        </w:r>
      </w:moveTo>
      <w:ins w:id="2182" w:author="Roger Granda" w:date="2015-03-19T01:41:00Z">
        <w:r w:rsidR="00E5563C">
          <w:rPr>
            <w:rStyle w:val="TextoCar"/>
            <w:rFonts w:eastAsiaTheme="minorHAnsi"/>
          </w:rPr>
          <w:t xml:space="preserve"> La experimentaci</w:t>
        </w:r>
      </w:ins>
      <w:ins w:id="2183" w:author="Roger Granda" w:date="2015-03-19T01:42:00Z">
        <w:r w:rsidR="00E5563C">
          <w:rPr>
            <w:rStyle w:val="TextoCar"/>
            <w:rFonts w:eastAsiaTheme="minorHAnsi"/>
          </w:rPr>
          <w:t xml:space="preserve">ón 2 no </w:t>
        </w:r>
      </w:ins>
      <w:ins w:id="2184" w:author="Roger Granda" w:date="2015-03-19T02:01:00Z">
        <w:r w:rsidR="00F17B9F">
          <w:rPr>
            <w:rStyle w:val="TextoCar"/>
            <w:rFonts w:eastAsiaTheme="minorHAnsi"/>
          </w:rPr>
          <w:t>muestra diferencias significativas en las comparaciones intra-grupales</w:t>
        </w:r>
      </w:ins>
      <w:ins w:id="2185" w:author="Roger Granda" w:date="2015-03-19T02:02:00Z">
        <w:r w:rsidR="00F17B9F">
          <w:rPr>
            <w:rStyle w:val="TextoCar"/>
            <w:rFonts w:eastAsiaTheme="minorHAnsi"/>
          </w:rPr>
          <w:t xml:space="preserve"> en </w:t>
        </w:r>
      </w:ins>
      <w:ins w:id="2186" w:author="Roger Granda" w:date="2015-03-19T02:01:00Z">
        <w:r w:rsidR="00F17B9F">
          <w:rPr>
            <w:rStyle w:val="TextoCar"/>
            <w:rFonts w:eastAsiaTheme="minorHAnsi"/>
          </w:rPr>
          <w:t xml:space="preserve"> y entre grupos de experimentaci</w:t>
        </w:r>
      </w:ins>
      <w:ins w:id="2187" w:author="Roger Granda" w:date="2015-03-19T02:02:00Z">
        <w:r w:rsidR="00F17B9F">
          <w:rPr>
            <w:rStyle w:val="TextoCar"/>
            <w:rFonts w:eastAsiaTheme="minorHAnsi"/>
          </w:rPr>
          <w:t>ón</w:t>
        </w:r>
      </w:ins>
      <w:ins w:id="2188" w:author="Roger Granda" w:date="2015-03-19T02:03:00Z">
        <w:r w:rsidR="00F17B9F">
          <w:rPr>
            <w:rStyle w:val="TextoCar"/>
            <w:rFonts w:eastAsiaTheme="minorHAnsi"/>
          </w:rPr>
          <w:t xml:space="preserve"> y control</w:t>
        </w:r>
      </w:ins>
      <w:ins w:id="2189" w:author="Roger Granda" w:date="2015-03-19T01:42:00Z">
        <w:r w:rsidR="00E5563C">
          <w:rPr>
            <w:rStyle w:val="TextoCar"/>
            <w:rFonts w:eastAsiaTheme="minorHAnsi"/>
          </w:rPr>
          <w:t>.</w:t>
        </w:r>
      </w:ins>
    </w:p>
    <w:p w14:paraId="6B571292" w14:textId="77777777" w:rsidR="00637562" w:rsidRPr="0048708A" w:rsidRDefault="00637562" w:rsidP="00637562">
      <w:pPr>
        <w:pStyle w:val="Texto"/>
        <w:rPr>
          <w:b/>
        </w:rPr>
      </w:pPr>
    </w:p>
    <w:p w14:paraId="067063E7" w14:textId="4808A27B" w:rsidR="00637562" w:rsidRDefault="00637562" w:rsidP="00637562">
      <w:pPr>
        <w:pStyle w:val="Subtitulocapitulo"/>
        <w:numPr>
          <w:ilvl w:val="0"/>
          <w:numId w:val="0"/>
        </w:numPr>
        <w:ind w:left="792"/>
        <w:rPr>
          <w:b w:val="0"/>
        </w:rPr>
      </w:pPr>
    </w:p>
    <w:p w14:paraId="20B547F2" w14:textId="77777777" w:rsidR="00637562" w:rsidRDefault="00637562" w:rsidP="00637562">
      <w:pPr>
        <w:pStyle w:val="Subtitulocapitulo"/>
        <w:numPr>
          <w:ilvl w:val="0"/>
          <w:numId w:val="0"/>
        </w:numPr>
        <w:ind w:left="792"/>
        <w:rPr>
          <w:b w:val="0"/>
        </w:rPr>
      </w:pPr>
    </w:p>
    <w:p w14:paraId="6595DD23" w14:textId="77777777" w:rsidR="00637562" w:rsidRDefault="00637562" w:rsidP="00637562">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37562" w14:paraId="6DBBAC5B" w14:textId="77777777" w:rsidTr="00362ED4">
        <w:trPr>
          <w:cantSplit/>
          <w:trHeight w:val="217"/>
        </w:trPr>
        <w:tc>
          <w:tcPr>
            <w:tcW w:w="7654" w:type="dxa"/>
            <w:gridSpan w:val="2"/>
            <w:vAlign w:val="center"/>
          </w:tcPr>
          <w:p w14:paraId="415179D5" w14:textId="3FF52B72" w:rsidR="00637562" w:rsidRPr="00C7447E" w:rsidRDefault="00637562" w:rsidP="00350A5C">
            <w:pPr>
              <w:pStyle w:val="Texto"/>
              <w:spacing w:line="240" w:lineRule="auto"/>
              <w:ind w:left="0"/>
              <w:jc w:val="center"/>
              <w:rPr>
                <w:b/>
              </w:rPr>
            </w:pPr>
            <w:moveTo w:id="2190" w:author="Roger Granda" w:date="2015-03-18T23:48:00Z">
              <w:r w:rsidRPr="00AA3EDB">
                <w:rPr>
                  <w:b/>
                </w:rPr>
                <w:t xml:space="preserve">Percepción de </w:t>
              </w:r>
              <w:del w:id="2191" w:author="Roger Granda" w:date="2015-03-19T01:51:00Z">
                <w:r w:rsidRPr="00AA3EDB" w:rsidDel="00350A5C">
                  <w:rPr>
                    <w:b/>
                  </w:rPr>
                  <w:delText xml:space="preserve">cuán justa es la calificación </w:delText>
                </w:r>
                <w:r w:rsidDel="00350A5C">
                  <w:rPr>
                    <w:b/>
                  </w:rPr>
                  <w:delText>grupal</w:delText>
                </w:r>
              </w:del>
            </w:moveTo>
            <w:ins w:id="2192" w:author="Roger Granda" w:date="2015-03-19T01:51:00Z">
              <w:r w:rsidR="00350A5C">
                <w:rPr>
                  <w:b/>
                </w:rPr>
                <w:t>equidad de carga de trabajo entre estudiantes</w:t>
              </w:r>
            </w:ins>
          </w:p>
        </w:tc>
      </w:tr>
      <w:tr w:rsidR="00637562" w14:paraId="4C5E715C" w14:textId="77777777" w:rsidTr="00362ED4">
        <w:trPr>
          <w:cantSplit/>
          <w:trHeight w:val="1134"/>
        </w:trPr>
        <w:tc>
          <w:tcPr>
            <w:tcW w:w="567" w:type="dxa"/>
            <w:textDirection w:val="btLr"/>
            <w:vAlign w:val="center"/>
          </w:tcPr>
          <w:p w14:paraId="53CFFFF1" w14:textId="77777777" w:rsidR="00637562" w:rsidRDefault="00637562" w:rsidP="00362ED4">
            <w:pPr>
              <w:pStyle w:val="Texto"/>
              <w:spacing w:line="240" w:lineRule="auto"/>
              <w:ind w:left="113" w:right="113"/>
              <w:jc w:val="center"/>
              <w:rPr>
                <w:rStyle w:val="TextoCar"/>
                <w:rFonts w:eastAsiaTheme="minorHAnsi"/>
              </w:rPr>
            </w:pPr>
            <w:moveTo w:id="2193" w:author="Roger Granda" w:date="2015-03-18T23:48:00Z">
              <w:r>
                <w:rPr>
                  <w:rStyle w:val="TextoCar"/>
                  <w:rFonts w:eastAsiaTheme="minorHAnsi"/>
                </w:rPr>
                <w:t>Nivel de equidad</w:t>
              </w:r>
            </w:moveTo>
          </w:p>
        </w:tc>
        <w:tc>
          <w:tcPr>
            <w:tcW w:w="7087" w:type="dxa"/>
          </w:tcPr>
          <w:p w14:paraId="220867A9" w14:textId="25BF60C8" w:rsidR="00145A01" w:rsidRDefault="00637562" w:rsidP="00145A01">
            <w:pPr>
              <w:autoSpaceDE w:val="0"/>
              <w:autoSpaceDN w:val="0"/>
              <w:adjustRightInd w:val="0"/>
              <w:rPr>
                <w:ins w:id="2194" w:author="Roger Granda" w:date="2015-03-19T01:26:00Z"/>
                <w:rFonts w:ascii="Times New Roman" w:hAnsi="Times New Roman" w:cs="Times New Roman"/>
                <w:sz w:val="24"/>
                <w:szCs w:val="24"/>
              </w:rPr>
            </w:pPr>
            <w:moveTo w:id="2195" w:author="Roger Granda" w:date="2015-03-18T23:48:00Z">
              <w:del w:id="2196" w:author="Roger Granda" w:date="2015-03-19T01:26:00Z">
                <w:r w:rsidDel="00145A01">
                  <w:rPr>
                    <w:rFonts w:ascii="Times New Roman" w:hAnsi="Times New Roman" w:cs="Times New Roman"/>
                    <w:noProof/>
                    <w:sz w:val="24"/>
                    <w:szCs w:val="24"/>
                    <w:lang w:eastAsia="es-EC"/>
                  </w:rPr>
                  <w:drawing>
                    <wp:inline distT="0" distB="0" distL="0" distR="0" wp14:anchorId="5E2FB282" wp14:editId="26C45A73">
                      <wp:extent cx="3904328" cy="3125953"/>
                      <wp:effectExtent l="0" t="0" r="127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22597" cy="3140580"/>
                              </a:xfrm>
                              <a:prstGeom prst="rect">
                                <a:avLst/>
                              </a:prstGeom>
                              <a:noFill/>
                              <a:ln>
                                <a:noFill/>
                              </a:ln>
                            </pic:spPr>
                          </pic:pic>
                        </a:graphicData>
                      </a:graphic>
                    </wp:inline>
                  </w:drawing>
                </w:r>
              </w:del>
            </w:moveTo>
            <w:ins w:id="2197" w:author="Roger Granda" w:date="2015-03-19T01:26:00Z">
              <w:r w:rsidR="00145A01">
                <w:rPr>
                  <w:rFonts w:ascii="Times New Roman" w:hAnsi="Times New Roman" w:cs="Times New Roman"/>
                  <w:sz w:val="24"/>
                  <w:szCs w:val="24"/>
                </w:rPr>
                <w:t xml:space="preserve"> </w:t>
              </w:r>
              <w:r w:rsidR="00145A01">
                <w:rPr>
                  <w:rFonts w:ascii="Times New Roman" w:hAnsi="Times New Roman" w:cs="Times New Roman"/>
                  <w:noProof/>
                  <w:sz w:val="24"/>
                  <w:szCs w:val="24"/>
                  <w:lang w:eastAsia="es-EC"/>
                </w:rPr>
                <w:drawing>
                  <wp:inline distT="0" distB="0" distL="0" distR="0" wp14:anchorId="33356249" wp14:editId="569D7E08">
                    <wp:extent cx="4383453" cy="3503221"/>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ins>
          </w:p>
          <w:p w14:paraId="6D9A9524" w14:textId="380C1CF8" w:rsidR="00637562" w:rsidDel="00350A5C" w:rsidRDefault="00637562" w:rsidP="00362ED4">
            <w:pPr>
              <w:autoSpaceDE w:val="0"/>
              <w:autoSpaceDN w:val="0"/>
              <w:adjustRightInd w:val="0"/>
              <w:rPr>
                <w:del w:id="2198" w:author="Roger Granda" w:date="2015-03-19T01:47:00Z"/>
                <w:rFonts w:ascii="Times New Roman" w:hAnsi="Times New Roman" w:cs="Times New Roman"/>
                <w:sz w:val="24"/>
                <w:szCs w:val="24"/>
              </w:rPr>
            </w:pPr>
          </w:p>
          <w:p w14:paraId="5E58890D" w14:textId="77777777" w:rsidR="00637562" w:rsidRDefault="00637562" w:rsidP="00362ED4">
            <w:pPr>
              <w:autoSpaceDE w:val="0"/>
              <w:autoSpaceDN w:val="0"/>
              <w:adjustRightInd w:val="0"/>
              <w:rPr>
                <w:rFonts w:ascii="Times New Roman" w:hAnsi="Times New Roman" w:cs="Times New Roman"/>
                <w:sz w:val="24"/>
                <w:szCs w:val="24"/>
              </w:rPr>
            </w:pPr>
          </w:p>
          <w:p w14:paraId="058EA50C" w14:textId="07E4A3B9" w:rsidR="00637562" w:rsidRDefault="00637562" w:rsidP="00362ED4">
            <w:pPr>
              <w:pStyle w:val="Texto"/>
              <w:spacing w:line="240" w:lineRule="auto"/>
              <w:ind w:left="0"/>
              <w:jc w:val="left"/>
              <w:rPr>
                <w:rStyle w:val="TextoCar"/>
                <w:rFonts w:eastAsiaTheme="minorHAnsi"/>
              </w:rPr>
            </w:pPr>
            <w:moveTo w:id="2199" w:author="Roger Granda" w:date="2015-03-18T23:48:00Z">
              <w:r>
                <w:rPr>
                  <w:sz w:val="16"/>
                  <w:szCs w:val="16"/>
                </w:rPr>
                <w:t>Figura 5.</w:t>
              </w:r>
            </w:moveTo>
            <w:ins w:id="2200" w:author="Roger Granda" w:date="2015-03-19T01:32:00Z">
              <w:r w:rsidR="00145A01">
                <w:rPr>
                  <w:sz w:val="16"/>
                  <w:szCs w:val="16"/>
                </w:rPr>
                <w:t>4</w:t>
              </w:r>
            </w:ins>
            <w:moveTo w:id="2201" w:author="Roger Granda" w:date="2015-03-18T23:48:00Z">
              <w:del w:id="2202" w:author="Roger Granda" w:date="2015-03-19T01:32:00Z">
                <w:r w:rsidDel="00145A01">
                  <w:rPr>
                    <w:sz w:val="16"/>
                    <w:szCs w:val="16"/>
                  </w:rPr>
                  <w:delText>6</w:delText>
                </w:r>
              </w:del>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moveTo>
          </w:p>
        </w:tc>
      </w:tr>
      <w:moveToRangeEnd w:id="2127"/>
    </w:tbl>
    <w:p w14:paraId="23D98136" w14:textId="77777777" w:rsidR="00145A01" w:rsidRDefault="00145A01" w:rsidP="00AA3EDB">
      <w:pPr>
        <w:pStyle w:val="Texto"/>
        <w:ind w:firstLine="591"/>
        <w:rPr>
          <w:ins w:id="2203" w:author="Roger Granda" w:date="2015-03-19T01:29:00Z"/>
        </w:rPr>
      </w:pPr>
    </w:p>
    <w:p w14:paraId="5F62D01F" w14:textId="77777777" w:rsidR="00C70479" w:rsidRDefault="00C70479" w:rsidP="00C70479">
      <w:pPr>
        <w:pStyle w:val="Texto"/>
        <w:ind w:left="1416"/>
        <w:rPr>
          <w:ins w:id="2204" w:author="Roger Granda" w:date="2015-03-19T01:46:00Z"/>
          <w:b/>
        </w:rPr>
      </w:pPr>
    </w:p>
    <w:p w14:paraId="6A1E1C1B" w14:textId="0DA99333" w:rsidR="00C70479" w:rsidRDefault="00C70479" w:rsidP="00C70479">
      <w:pPr>
        <w:pStyle w:val="Texto"/>
        <w:ind w:left="1416"/>
        <w:rPr>
          <w:ins w:id="2205" w:author="Roger Granda" w:date="2015-03-19T01:45:00Z"/>
        </w:rPr>
      </w:pPr>
      <w:ins w:id="2206" w:author="Roger Granda" w:date="2015-03-19T01:45:00Z">
        <w:r w:rsidRPr="0048708A">
          <w:rPr>
            <w:b/>
          </w:rPr>
          <w:t xml:space="preserve">Percepción en relación a </w:t>
        </w:r>
      </w:ins>
      <w:ins w:id="2207" w:author="Roger Granda" w:date="2015-03-19T01:46:00Z">
        <w:r>
          <w:rPr>
            <w:b/>
          </w:rPr>
          <w:t xml:space="preserve">capacidad de herramientas para </w:t>
        </w:r>
      </w:ins>
      <w:ins w:id="2208" w:author="Roger Granda" w:date="2015-03-19T01:47:00Z">
        <w:r w:rsidR="00350A5C">
          <w:rPr>
            <w:b/>
          </w:rPr>
          <w:t>reflejar</w:t>
        </w:r>
      </w:ins>
      <w:ins w:id="2209" w:author="Roger Granda" w:date="2015-03-19T01:46:00Z">
        <w:r>
          <w:rPr>
            <w:b/>
          </w:rPr>
          <w:t xml:space="preserve"> aporte real</w:t>
        </w:r>
      </w:ins>
    </w:p>
    <w:p w14:paraId="40A55E0E" w14:textId="70BE6237" w:rsidR="00860920" w:rsidRPr="00860920" w:rsidRDefault="00C70479" w:rsidP="00860920">
      <w:pPr>
        <w:pStyle w:val="Texto"/>
        <w:ind w:left="1416"/>
        <w:rPr>
          <w:ins w:id="2210" w:author="Roger Granda" w:date="2015-03-19T01:59:00Z"/>
          <w:rStyle w:val="TextoCar"/>
          <w:rFonts w:eastAsiaTheme="minorHAnsi"/>
        </w:rPr>
      </w:pPr>
      <w:ins w:id="2211" w:author="Roger Granda" w:date="2015-03-19T01:45:00Z">
        <w:r>
          <w:t xml:space="preserve">Las opiniones de los estudiantes muestran inicialmente que sus percepciones en cuanto a </w:t>
        </w:r>
      </w:ins>
      <w:ins w:id="2212" w:author="Roger Granda" w:date="2015-03-19T01:47:00Z">
        <w:r w:rsidR="00350A5C">
          <w:t xml:space="preserve"> la capacidad de las herramientas que utilizan para reflejar el aporte real </w:t>
        </w:r>
      </w:ins>
      <w:ins w:id="2213" w:author="Roger Granda" w:date="2015-03-19T01:45:00Z">
        <w:r>
          <w:t xml:space="preserve">son </w:t>
        </w:r>
      </w:ins>
      <w:ins w:id="2214" w:author="Roger Granda" w:date="2015-03-19T01:49:00Z">
        <w:r w:rsidR="00350A5C">
          <w:t xml:space="preserve"> bastante compactas </w:t>
        </w:r>
      </w:ins>
      <w:ins w:id="2215" w:author="Roger Granda" w:date="2015-03-19T01:45:00Z">
        <w:r>
          <w:t xml:space="preserve">y se ubican </w:t>
        </w:r>
      </w:ins>
      <w:ins w:id="2216" w:author="Roger Granda" w:date="2015-03-19T01:49:00Z">
        <w:r w:rsidR="00350A5C">
          <w:t xml:space="preserve">en </w:t>
        </w:r>
      </w:ins>
      <w:ins w:id="2217" w:author="Roger Granda" w:date="2015-03-19T01:50:00Z">
        <w:r w:rsidR="00350A5C">
          <w:t xml:space="preserve">el nivel </w:t>
        </w:r>
        <w:r w:rsidR="00350A5C">
          <w:rPr>
            <w:i/>
          </w:rPr>
          <w:t>Cercano a la realidad</w:t>
        </w:r>
      </w:ins>
      <w:ins w:id="2218" w:author="Roger Granda" w:date="2015-03-19T01:45:00Z">
        <w:r>
          <w:t>. Las pruebas de hipótesis en el pretest (pretest</w:t>
        </w:r>
        <w:r w:rsidRPr="00482B91">
          <w:rPr>
            <w:vertAlign w:val="superscript"/>
          </w:rPr>
          <w:t>1</w:t>
        </w:r>
        <w:r>
          <w:t xml:space="preserve">: </w:t>
        </w:r>
      </w:ins>
      <w:ins w:id="2219" w:author="Roger Granda" w:date="2015-03-19T01:52:00Z">
        <w:r w:rsidR="00350A5C">
          <w:t>Z=-0.187 p=0.852</w:t>
        </w:r>
      </w:ins>
      <w:ins w:id="2220" w:author="Roger Granda" w:date="2015-03-19T01:45:00Z">
        <w:r>
          <w:t xml:space="preserve"> y pretest</w:t>
        </w:r>
        <w:r w:rsidRPr="00482B91">
          <w:rPr>
            <w:vertAlign w:val="superscript"/>
          </w:rPr>
          <w:t>2</w:t>
        </w:r>
        <w:r>
          <w:t xml:space="preserve">: </w:t>
        </w:r>
      </w:ins>
      <w:ins w:id="2221" w:author="Roger Granda" w:date="2015-03-19T01:52:00Z">
        <w:r w:rsidR="00350A5C" w:rsidRPr="00350A5C">
          <w:t xml:space="preserve">Z=-1.013 </w:t>
        </w:r>
        <w:r w:rsidR="00350A5C" w:rsidRPr="00350A5C">
          <w:lastRenderedPageBreak/>
          <w:t>p=0.311</w:t>
        </w:r>
      </w:ins>
      <w:ins w:id="2222" w:author="Roger Granda" w:date="2015-03-19T01:45:00Z">
        <w:r>
          <w:t xml:space="preserve">) demuestran que inicialmente no existe diferencia significativa entre los grupos de control y experimental.  Luego de la experimentación </w:t>
        </w:r>
        <w:r w:rsidR="00350A5C">
          <w:t xml:space="preserve">1 </w:t>
        </w:r>
        <w:r>
          <w:t>con la superficie colaborativa, la percepción</w:t>
        </w:r>
        <w:r w:rsidR="005960E7">
          <w:t xml:space="preserve"> de 11</w:t>
        </w:r>
        <w:r>
          <w:t xml:space="preserve"> estudiantes que participaron en la utilización de la mesa en ambas experimentaciones se </w:t>
        </w:r>
      </w:ins>
      <w:ins w:id="2223" w:author="Roger Granda" w:date="2015-03-19T01:53:00Z">
        <w:r w:rsidR="00350A5C">
          <w:t>afecta</w:t>
        </w:r>
      </w:ins>
      <w:ins w:id="2224" w:author="Roger Granda" w:date="2015-03-19T01:45:00Z">
        <w:r w:rsidR="00350A5C">
          <w:t>. Esta</w:t>
        </w:r>
        <w:r>
          <w:t xml:space="preserve"> se desplaza al nivel de </w:t>
        </w:r>
        <w:r w:rsidRPr="00482B91">
          <w:rPr>
            <w:i/>
          </w:rPr>
          <w:t>Total</w:t>
        </w:r>
      </w:ins>
      <w:ins w:id="2225" w:author="Roger Granda" w:date="2015-03-19T01:53:00Z">
        <w:r w:rsidR="00350A5C">
          <w:rPr>
            <w:i/>
          </w:rPr>
          <w:t>mente cercano a la realidad</w:t>
        </w:r>
      </w:ins>
      <w:ins w:id="2226" w:author="Roger Granda" w:date="2015-03-19T01:45:00Z">
        <w:r w:rsidRPr="00482B91">
          <w:rPr>
            <w:i/>
          </w:rPr>
          <w:t xml:space="preserve"> </w:t>
        </w:r>
        <w:r>
          <w:t>(ver figura 5.</w:t>
        </w:r>
        <w:r w:rsidR="00350A5C">
          <w:t>5</w:t>
        </w:r>
        <w:r>
          <w:t xml:space="preserve">). </w:t>
        </w:r>
      </w:ins>
      <w:ins w:id="2227" w:author="Roger Granda" w:date="2015-03-19T01:55:00Z">
        <w:r w:rsidR="00350A5C">
          <w:t>Luego de la experimentación 2 existe una afectación negativa de estas percepciones, pues estas regresan</w:t>
        </w:r>
      </w:ins>
      <w:ins w:id="2228" w:author="Roger Granda" w:date="2015-03-19T01:56:00Z">
        <w:r w:rsidR="00350A5C">
          <w:t xml:space="preserve"> al nivel </w:t>
        </w:r>
        <w:r w:rsidR="00350A5C">
          <w:rPr>
            <w:i/>
          </w:rPr>
          <w:t>Cercano a la realidad</w:t>
        </w:r>
        <w:r w:rsidR="00350A5C">
          <w:t>.</w:t>
        </w:r>
      </w:ins>
      <w:ins w:id="2229" w:author="Roger Granda" w:date="2015-03-19T01:45:00Z">
        <w:r>
          <w:t xml:space="preserve">  </w:t>
        </w:r>
        <w:r>
          <w:rPr>
            <w:rStyle w:val="TextoCar"/>
            <w:rFonts w:eastAsiaTheme="minorHAnsi"/>
          </w:rPr>
          <w:t xml:space="preserve">La prueba Wilcoxon mostró que las percepciones de los  11 estudiantes del grupo experimental en cuanto a </w:t>
        </w:r>
      </w:ins>
      <w:ins w:id="2230" w:author="Roger Granda" w:date="2015-03-19T01:56:00Z">
        <w:r w:rsidR="00860920">
          <w:rPr>
            <w:rStyle w:val="TextoCar"/>
            <w:rFonts w:eastAsiaTheme="minorHAnsi"/>
          </w:rPr>
          <w:t xml:space="preserve">capacidad de herramientas para reflejar aporte real </w:t>
        </w:r>
      </w:ins>
      <w:ins w:id="2231" w:author="Roger Granda" w:date="2015-03-19T01:45:00Z">
        <w:r>
          <w:rPr>
            <w:rStyle w:val="TextoCar"/>
            <w:rFonts w:eastAsiaTheme="minorHAnsi"/>
          </w:rPr>
          <w:t xml:space="preserve">en el post-test1 fueron significativamente mayores que en el pre-test </w:t>
        </w:r>
      </w:ins>
      <w:ins w:id="2232" w:author="Roger Granda" w:date="2015-03-19T01:57:00Z">
        <w:r w:rsidR="00860920" w:rsidRPr="00860920">
          <w:rPr>
            <w:rStyle w:val="TextoCar"/>
            <w:rFonts w:eastAsiaTheme="minorHAnsi"/>
          </w:rPr>
          <w:t>Z=-2.97, p=0.003</w:t>
        </w:r>
      </w:ins>
      <w:ins w:id="2233" w:author="Roger Granda" w:date="2015-03-19T01:45:00Z">
        <w:r>
          <w:rPr>
            <w:rStyle w:val="TextoCar"/>
            <w:rFonts w:eastAsiaTheme="minorHAnsi"/>
          </w:rPr>
          <w:t xml:space="preserve">. </w:t>
        </w:r>
      </w:ins>
      <w:ins w:id="2234" w:author="Roger Granda" w:date="2015-03-19T01:58:00Z">
        <w:r w:rsidR="00860920">
          <w:rPr>
            <w:rStyle w:val="TextoCar"/>
            <w:rFonts w:eastAsiaTheme="minorHAnsi"/>
          </w:rPr>
          <w:t xml:space="preserve">Los resultados </w:t>
        </w:r>
      </w:ins>
      <w:ins w:id="2235" w:author="Roger Granda" w:date="2015-03-19T01:45:00Z">
        <w:r w:rsidR="00860920">
          <w:rPr>
            <w:rStyle w:val="TextoCar"/>
            <w:rFonts w:eastAsiaTheme="minorHAnsi"/>
          </w:rPr>
          <w:t>demostraron tambi</w:t>
        </w:r>
      </w:ins>
      <w:ins w:id="2236" w:author="Roger Granda" w:date="2015-03-19T01:58:00Z">
        <w:r w:rsidR="00860920">
          <w:rPr>
            <w:rStyle w:val="TextoCar"/>
            <w:rFonts w:eastAsiaTheme="minorHAnsi"/>
          </w:rPr>
          <w:t xml:space="preserve">én ser </w:t>
        </w:r>
      </w:ins>
      <w:ins w:id="2237" w:author="Roger Granda" w:date="2015-03-19T01:45:00Z">
        <w:r>
          <w:rPr>
            <w:rStyle w:val="TextoCar"/>
            <w:rFonts w:eastAsiaTheme="minorHAnsi"/>
          </w:rPr>
          <w:t xml:space="preserve">significativamente distintas en la comparación con el grupo de control </w:t>
        </w:r>
      </w:ins>
      <w:ins w:id="2238" w:author="Roger Granda" w:date="2015-03-19T01:59:00Z">
        <w:r w:rsidR="00860920" w:rsidRPr="00860920">
          <w:rPr>
            <w:rStyle w:val="TextoCar"/>
            <w:rFonts w:eastAsiaTheme="minorHAnsi"/>
          </w:rPr>
          <w:t>Z=-2,727</w:t>
        </w:r>
      </w:ins>
    </w:p>
    <w:p w14:paraId="67064BE4" w14:textId="24F0439A" w:rsidR="00C70479" w:rsidRDefault="00860920" w:rsidP="00860920">
      <w:pPr>
        <w:pStyle w:val="Texto"/>
        <w:ind w:left="1416"/>
        <w:rPr>
          <w:ins w:id="2239" w:author="Roger Granda" w:date="2015-03-19T02:41:00Z"/>
          <w:rStyle w:val="TextoCar"/>
          <w:rFonts w:eastAsiaTheme="minorHAnsi"/>
        </w:rPr>
      </w:pPr>
      <w:ins w:id="2240" w:author="Roger Granda" w:date="2015-03-19T01:59:00Z">
        <w:r w:rsidRPr="00860920">
          <w:rPr>
            <w:rStyle w:val="TextoCar"/>
            <w:rFonts w:eastAsiaTheme="minorHAnsi"/>
          </w:rPr>
          <w:t>p=0.006</w:t>
        </w:r>
      </w:ins>
      <w:ins w:id="2241" w:author="Roger Granda" w:date="2015-03-19T01:45:00Z">
        <w:r w:rsidR="00C70479">
          <w:rPr>
            <w:rStyle w:val="TextoCar"/>
            <w:rFonts w:eastAsiaTheme="minorHAnsi"/>
          </w:rPr>
          <w:t>.</w:t>
        </w:r>
      </w:ins>
      <w:ins w:id="2242" w:author="Roger Granda" w:date="2015-03-19T02:07:00Z">
        <w:r w:rsidR="00143B52">
          <w:rPr>
            <w:rStyle w:val="TextoCar"/>
            <w:rFonts w:eastAsiaTheme="minorHAnsi"/>
          </w:rPr>
          <w:t xml:space="preserve"> La comparación del pre-test y el post-test1 demuestra que no existe diferencia significativa en los estudiantes del grupo de control </w:t>
        </w:r>
      </w:ins>
      <w:ins w:id="2243" w:author="Roger Granda" w:date="2015-03-19T02:08:00Z">
        <w:r w:rsidR="00143B52" w:rsidRPr="00143B52">
          <w:rPr>
            <w:rStyle w:val="TextoCar"/>
            <w:rFonts w:eastAsiaTheme="minorHAnsi"/>
          </w:rPr>
          <w:t>Z=-1.19, p= 0.234</w:t>
        </w:r>
        <w:r w:rsidR="00143B52">
          <w:rPr>
            <w:rStyle w:val="TextoCar"/>
            <w:rFonts w:eastAsiaTheme="minorHAnsi"/>
          </w:rPr>
          <w:t>.</w:t>
        </w:r>
      </w:ins>
      <w:ins w:id="2244" w:author="Roger Granda" w:date="2015-03-19T01:45:00Z">
        <w:r w:rsidR="00C70479">
          <w:rPr>
            <w:rStyle w:val="TextoCar"/>
            <w:rFonts w:eastAsiaTheme="minorHAnsi"/>
          </w:rPr>
          <w:t xml:space="preserve"> </w:t>
        </w:r>
      </w:ins>
      <w:ins w:id="2245" w:author="Roger Granda" w:date="2015-03-19T01:59:00Z">
        <w:r>
          <w:rPr>
            <w:rStyle w:val="TextoCar"/>
            <w:rFonts w:eastAsiaTheme="minorHAnsi"/>
          </w:rPr>
          <w:t xml:space="preserve">Los resultados de la segunda experimentación 2 </w:t>
        </w:r>
      </w:ins>
      <w:ins w:id="2246" w:author="Roger Granda" w:date="2015-03-19T02:01:00Z">
        <w:r w:rsidR="00F17B9F">
          <w:rPr>
            <w:rStyle w:val="TextoCar"/>
            <w:rFonts w:eastAsiaTheme="minorHAnsi"/>
          </w:rPr>
          <w:t xml:space="preserve"> con 10 estudiantes </w:t>
        </w:r>
      </w:ins>
      <w:ins w:id="2247" w:author="Roger Granda" w:date="2015-03-19T01:59:00Z">
        <w:r>
          <w:rPr>
            <w:rStyle w:val="TextoCar"/>
            <w:rFonts w:eastAsiaTheme="minorHAnsi"/>
          </w:rPr>
          <w:t>no muestran la misma tendencia que los obtenidos en la experimentación 1, ya que en estos no existen</w:t>
        </w:r>
      </w:ins>
      <w:ins w:id="2248" w:author="Roger Granda" w:date="2015-03-19T02:00:00Z">
        <w:r>
          <w:rPr>
            <w:rStyle w:val="TextoCar"/>
            <w:rFonts w:eastAsiaTheme="minorHAnsi"/>
          </w:rPr>
          <w:t xml:space="preserve"> diferencias significativas en la comparación intra-grupal y entre grupos.</w:t>
        </w:r>
      </w:ins>
    </w:p>
    <w:p w14:paraId="49B447E2" w14:textId="77777777" w:rsidR="000A55DE" w:rsidRPr="00350A5C" w:rsidRDefault="000A55DE" w:rsidP="00860920">
      <w:pPr>
        <w:pStyle w:val="Texto"/>
        <w:ind w:left="1416"/>
        <w:rPr>
          <w:ins w:id="2249" w:author="Roger Granda" w:date="2015-03-19T01:45:00Z"/>
          <w:rStyle w:val="TextoCar"/>
          <w:rPrChange w:id="2250" w:author="Roger Granda" w:date="2015-03-19T01:50:00Z">
            <w:rPr>
              <w:ins w:id="2251" w:author="Roger Granda" w:date="2015-03-19T01:45:00Z"/>
              <w:rStyle w:val="TextoCar"/>
              <w:rFonts w:eastAsiaTheme="minorHAnsi"/>
            </w:rPr>
          </w:rPrChange>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350A5C" w14:paraId="25E6B86D" w14:textId="77777777" w:rsidTr="00362ED4">
        <w:trPr>
          <w:cantSplit/>
          <w:trHeight w:val="217"/>
          <w:ins w:id="2252" w:author="Roger Granda" w:date="2015-03-19T01:48:00Z"/>
        </w:trPr>
        <w:tc>
          <w:tcPr>
            <w:tcW w:w="7654" w:type="dxa"/>
            <w:gridSpan w:val="2"/>
            <w:vAlign w:val="center"/>
          </w:tcPr>
          <w:p w14:paraId="0BC529F1" w14:textId="591BBA22" w:rsidR="00350A5C" w:rsidRPr="00C7447E" w:rsidRDefault="00350A5C" w:rsidP="00350A5C">
            <w:pPr>
              <w:pStyle w:val="Texto"/>
              <w:spacing w:line="240" w:lineRule="auto"/>
              <w:ind w:left="0"/>
              <w:jc w:val="center"/>
              <w:rPr>
                <w:ins w:id="2253" w:author="Roger Granda" w:date="2015-03-19T01:48:00Z"/>
                <w:b/>
              </w:rPr>
            </w:pPr>
            <w:ins w:id="2254" w:author="Roger Granda" w:date="2015-03-19T01:48:00Z">
              <w:r w:rsidRPr="00AA3EDB">
                <w:rPr>
                  <w:b/>
                </w:rPr>
                <w:lastRenderedPageBreak/>
                <w:t xml:space="preserve">Percepción de </w:t>
              </w:r>
              <w:r>
                <w:rPr>
                  <w:b/>
                </w:rPr>
                <w:t>capacidad de herramientas para reflejar aporte real</w:t>
              </w:r>
            </w:ins>
          </w:p>
        </w:tc>
      </w:tr>
      <w:tr w:rsidR="00350A5C" w14:paraId="6E29FA7D" w14:textId="77777777" w:rsidTr="00362ED4">
        <w:trPr>
          <w:cantSplit/>
          <w:trHeight w:val="1134"/>
          <w:ins w:id="2255" w:author="Roger Granda" w:date="2015-03-19T01:48:00Z"/>
        </w:trPr>
        <w:tc>
          <w:tcPr>
            <w:tcW w:w="567" w:type="dxa"/>
            <w:textDirection w:val="btLr"/>
            <w:vAlign w:val="center"/>
          </w:tcPr>
          <w:p w14:paraId="1F3DF814" w14:textId="77777777" w:rsidR="00350A5C" w:rsidRDefault="00350A5C" w:rsidP="00362ED4">
            <w:pPr>
              <w:pStyle w:val="Texto"/>
              <w:spacing w:line="240" w:lineRule="auto"/>
              <w:ind w:left="113" w:right="113"/>
              <w:jc w:val="center"/>
              <w:rPr>
                <w:ins w:id="2256" w:author="Roger Granda" w:date="2015-03-19T01:48:00Z"/>
                <w:rStyle w:val="TextoCar"/>
                <w:rFonts w:eastAsiaTheme="minorHAnsi"/>
              </w:rPr>
            </w:pPr>
            <w:ins w:id="2257" w:author="Roger Granda" w:date="2015-03-19T01:48:00Z">
              <w:r>
                <w:rPr>
                  <w:rStyle w:val="TextoCar"/>
                  <w:rFonts w:eastAsiaTheme="minorHAnsi"/>
                </w:rPr>
                <w:t>Nivel de equidad</w:t>
              </w:r>
            </w:ins>
          </w:p>
        </w:tc>
        <w:tc>
          <w:tcPr>
            <w:tcW w:w="7087" w:type="dxa"/>
          </w:tcPr>
          <w:p w14:paraId="2762DFDF" w14:textId="67D9C363" w:rsidR="00350A5C" w:rsidRDefault="00350A5C" w:rsidP="00362ED4">
            <w:pPr>
              <w:autoSpaceDE w:val="0"/>
              <w:autoSpaceDN w:val="0"/>
              <w:adjustRightInd w:val="0"/>
              <w:rPr>
                <w:ins w:id="2258" w:author="Roger Granda" w:date="2015-03-19T01:48:00Z"/>
                <w:rFonts w:ascii="Times New Roman" w:hAnsi="Times New Roman" w:cs="Times New Roman"/>
                <w:sz w:val="24"/>
                <w:szCs w:val="24"/>
              </w:rPr>
            </w:pPr>
            <w:ins w:id="2259" w:author="Roger Granda" w:date="2015-03-19T01:48:00Z">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28299CAF" wp14:editId="4794F2BD">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ins>
          </w:p>
          <w:p w14:paraId="1733483A" w14:textId="77777777" w:rsidR="00350A5C" w:rsidRDefault="00350A5C" w:rsidP="00362ED4">
            <w:pPr>
              <w:autoSpaceDE w:val="0"/>
              <w:autoSpaceDN w:val="0"/>
              <w:adjustRightInd w:val="0"/>
              <w:rPr>
                <w:ins w:id="2260" w:author="Roger Granda" w:date="2015-03-19T01:48:00Z"/>
                <w:rFonts w:ascii="Times New Roman" w:hAnsi="Times New Roman" w:cs="Times New Roman"/>
                <w:sz w:val="24"/>
                <w:szCs w:val="24"/>
              </w:rPr>
            </w:pPr>
          </w:p>
          <w:p w14:paraId="2566A739" w14:textId="0EED57E7" w:rsidR="00350A5C" w:rsidRDefault="00350A5C" w:rsidP="00350A5C">
            <w:pPr>
              <w:pStyle w:val="Texto"/>
              <w:spacing w:line="240" w:lineRule="auto"/>
              <w:ind w:left="0"/>
              <w:jc w:val="left"/>
              <w:rPr>
                <w:ins w:id="2261" w:author="Roger Granda" w:date="2015-03-19T01:48:00Z"/>
                <w:rStyle w:val="TextoCar"/>
                <w:rFonts w:eastAsiaTheme="minorHAnsi"/>
              </w:rPr>
            </w:pPr>
            <w:ins w:id="2262" w:author="Roger Granda" w:date="2015-03-19T01:48:00Z">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ins>
          </w:p>
        </w:tc>
      </w:tr>
    </w:tbl>
    <w:p w14:paraId="72391E0E" w14:textId="77777777" w:rsidR="00145A01" w:rsidRDefault="00145A01" w:rsidP="00AA3EDB">
      <w:pPr>
        <w:pStyle w:val="Texto"/>
        <w:ind w:firstLine="591"/>
        <w:rPr>
          <w:ins w:id="2263" w:author="Roger Granda" w:date="2015-03-19T01:29:00Z"/>
        </w:rPr>
      </w:pPr>
    </w:p>
    <w:p w14:paraId="24078D8C" w14:textId="2A46F07C" w:rsidR="00C70479" w:rsidRDefault="00C70479" w:rsidP="00C70479">
      <w:pPr>
        <w:autoSpaceDE w:val="0"/>
        <w:autoSpaceDN w:val="0"/>
        <w:adjustRightInd w:val="0"/>
        <w:spacing w:after="0" w:line="240" w:lineRule="auto"/>
        <w:rPr>
          <w:ins w:id="2264" w:author="Roger Granda" w:date="2015-03-19T01:43:00Z"/>
          <w:rFonts w:ascii="Times New Roman" w:hAnsi="Times New Roman" w:cs="Times New Roman"/>
          <w:sz w:val="24"/>
          <w:szCs w:val="24"/>
        </w:rPr>
      </w:pPr>
    </w:p>
    <w:p w14:paraId="50CDEED4" w14:textId="77777777" w:rsidR="00C70479" w:rsidRDefault="00C70479" w:rsidP="00C70479">
      <w:pPr>
        <w:autoSpaceDE w:val="0"/>
        <w:autoSpaceDN w:val="0"/>
        <w:adjustRightInd w:val="0"/>
        <w:spacing w:after="0" w:line="240" w:lineRule="auto"/>
        <w:rPr>
          <w:ins w:id="2265" w:author="Roger Granda" w:date="2015-03-19T01:43:00Z"/>
          <w:rFonts w:ascii="Times New Roman" w:hAnsi="Times New Roman" w:cs="Times New Roman"/>
          <w:sz w:val="24"/>
          <w:szCs w:val="24"/>
        </w:rPr>
      </w:pPr>
    </w:p>
    <w:p w14:paraId="075012FC" w14:textId="77777777" w:rsidR="00C70479" w:rsidRDefault="00C70479" w:rsidP="00C70479">
      <w:pPr>
        <w:autoSpaceDE w:val="0"/>
        <w:autoSpaceDN w:val="0"/>
        <w:adjustRightInd w:val="0"/>
        <w:spacing w:after="0" w:line="400" w:lineRule="atLeast"/>
        <w:rPr>
          <w:ins w:id="2266" w:author="Roger Granda" w:date="2015-03-19T01:43:00Z"/>
          <w:rFonts w:ascii="Times New Roman" w:hAnsi="Times New Roman" w:cs="Times New Roman"/>
          <w:sz w:val="24"/>
          <w:szCs w:val="24"/>
        </w:rPr>
      </w:pPr>
    </w:p>
    <w:p w14:paraId="0713B008" w14:textId="31DDBC4F" w:rsidR="00701829" w:rsidDel="00B40BC3" w:rsidRDefault="00701829" w:rsidP="00AA3EDB">
      <w:pPr>
        <w:pStyle w:val="Subtitulocapitulo"/>
        <w:numPr>
          <w:ilvl w:val="0"/>
          <w:numId w:val="0"/>
        </w:numPr>
        <w:ind w:left="792"/>
        <w:rPr>
          <w:del w:id="2267" w:author="Roger Granda" w:date="2015-03-18T23:13:00Z"/>
        </w:rPr>
      </w:pPr>
      <w:del w:id="2268" w:author="Roger Granda" w:date="2015-03-18T23:13:00Z">
        <w:r w:rsidDel="00B40BC3">
          <w:delText>Presenta primero las variables en las que tengas las 3 mediciones y luego empieza a hacer la de pre test post t1 y post test2… y las de diferencia de grupos…</w:delText>
        </w:r>
      </w:del>
    </w:p>
    <w:p w14:paraId="1E19DC3A" w14:textId="7DC3ED78" w:rsidR="000774CA" w:rsidDel="00F17B9F" w:rsidRDefault="000774CA" w:rsidP="00AA3EDB">
      <w:pPr>
        <w:pStyle w:val="Texto"/>
        <w:ind w:firstLine="591"/>
        <w:rPr>
          <w:del w:id="2269" w:author="Roger Granda" w:date="2015-03-19T02:01:00Z"/>
          <w:b/>
        </w:rPr>
      </w:pP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4EDD5A6A" w:rsidR="00347AAA" w:rsidRDefault="00347AAA" w:rsidP="00347AAA">
      <w:pPr>
        <w:pStyle w:val="Texto"/>
        <w:ind w:left="1416"/>
        <w:rPr>
          <w:rStyle w:val="TextoCar"/>
          <w:rFonts w:eastAsiaTheme="minorHAnsi"/>
        </w:rPr>
      </w:pPr>
      <w:r>
        <w:t>Las opiniones</w:t>
      </w:r>
      <w:r w:rsidR="007238A8">
        <w:t>, previas a la experimentación,</w:t>
      </w:r>
      <w:r>
        <w:t xml:space="preserve"> recolectadas de los </w:t>
      </w:r>
      <w:r w:rsidR="007238A8">
        <w:t xml:space="preserve">10 </w:t>
      </w:r>
      <w:r>
        <w:t>e</w:t>
      </w:r>
      <w:r w:rsidR="007238A8">
        <w:t xml:space="preserve">studiantes </w:t>
      </w:r>
      <w:r>
        <w:t>en cuanto a la</w:t>
      </w:r>
      <w:r w:rsidR="0046108F">
        <w:t xml:space="preserve"> </w:t>
      </w:r>
      <w:r>
        <w:t>calificación</w:t>
      </w:r>
      <w:r w:rsidR="001528B0">
        <w:t xml:space="preserve"> </w:t>
      </w:r>
      <w:r w:rsidR="0046108F">
        <w:t>in</w:t>
      </w:r>
      <w:r w:rsidR="001528B0">
        <w:t>dividual</w:t>
      </w:r>
      <w:r>
        <w:t xml:space="preserve"> que obtienen individualmente en trabajos grupales</w:t>
      </w:r>
      <w:r w:rsidR="007238A8">
        <w:t xml:space="preserve"> muestran un nivel </w:t>
      </w:r>
      <w:r w:rsidR="007238A8" w:rsidRPr="007238A8">
        <w:rPr>
          <w:i/>
        </w:rPr>
        <w:t>Conforme</w:t>
      </w:r>
      <w:r w:rsidR="007238A8">
        <w:t>.</w:t>
      </w:r>
      <w:r>
        <w:t xml:space="preserve"> </w:t>
      </w:r>
      <w:r w:rsidR="007238A8">
        <w:t xml:space="preserve"> Los resultados obtenidos en el test posterior, muestran opiniones bastante dispersas. Sin embargo, se debe considerar que el 50% tuvo una afectación positiva, esto se observa en el diagrama de cajas de la figura 5.</w:t>
      </w:r>
      <w:ins w:id="2270" w:author="Roger Granda" w:date="2015-03-19T02:15:00Z">
        <w:r w:rsidR="000C3839">
          <w:t>6</w:t>
        </w:r>
      </w:ins>
      <w:del w:id="2271" w:author="Roger Granda" w:date="2015-03-19T02:15:00Z">
        <w:r w:rsidR="007238A8" w:rsidDel="000C3839">
          <w:delText>4</w:delText>
        </w:r>
      </w:del>
      <w:r w:rsidR="007238A8">
        <w:t xml:space="preserve">, donde la </w:t>
      </w:r>
      <w:r w:rsidR="007238A8">
        <w:lastRenderedPageBreak/>
        <w:t xml:space="preserve">mediana se desplazó al nivel de </w:t>
      </w:r>
      <w:r w:rsidR="007238A8" w:rsidRPr="007238A8">
        <w:rPr>
          <w:i/>
        </w:rPr>
        <w:t>Total Conformidad</w:t>
      </w:r>
      <w:r>
        <w:t xml:space="preserve">. </w:t>
      </w:r>
      <w:r>
        <w:rPr>
          <w:rStyle w:val="TextoCar"/>
          <w:rFonts w:eastAsiaTheme="minorHAnsi"/>
        </w:rPr>
        <w:t>La prueba Wilcoxon</w:t>
      </w:r>
      <w:r w:rsidR="00BF5607">
        <w:rPr>
          <w:rStyle w:val="TextoCar"/>
          <w:rFonts w:eastAsiaTheme="minorHAnsi"/>
        </w:rPr>
        <w:t xml:space="preserve"> mostró 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F07D31">
        <w:rPr>
          <w:rStyle w:val="TextoCar"/>
          <w:rFonts w:eastAsiaTheme="minorHAnsi"/>
        </w:rPr>
        <w:t>10</w:t>
      </w:r>
      <w:r w:rsidR="000617A4">
        <w:rPr>
          <w:rStyle w:val="TextoCar"/>
          <w:rFonts w:eastAsiaTheme="minorHAnsi"/>
        </w:rPr>
        <w:t xml:space="preserve"> </w:t>
      </w:r>
      <w:r>
        <w:rPr>
          <w:rStyle w:val="TextoCar"/>
          <w:rFonts w:eastAsiaTheme="minorHAnsi"/>
        </w:rPr>
        <w:t>alumnos acerca de cuán justa es su calificación individual en el post-test</w:t>
      </w:r>
      <w:ins w:id="2272" w:author="Roger Granda" w:date="2015-03-19T02:16:00Z">
        <w:r w:rsidR="000C3839">
          <w:rPr>
            <w:rStyle w:val="TextoCar"/>
            <w:rFonts w:eastAsiaTheme="minorHAnsi"/>
          </w:rPr>
          <w:t>2</w:t>
        </w:r>
      </w:ins>
      <w:r>
        <w:rPr>
          <w:rStyle w:val="TextoCar"/>
          <w:rFonts w:eastAsiaTheme="minorHAnsi"/>
        </w:rPr>
        <w:t xml:space="preserve">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 Z</w:t>
      </w:r>
      <w:r w:rsidRPr="00347AAA">
        <w:rPr>
          <w:rStyle w:val="TextoCar"/>
          <w:rFonts w:eastAsiaTheme="minorHAnsi"/>
        </w:rPr>
        <w:t>=</w:t>
      </w:r>
      <w:r w:rsidR="00F07D31">
        <w:t>-0</w:t>
      </w:r>
      <w:r w:rsidRPr="00347AAA">
        <w:t>.</w:t>
      </w:r>
      <w:r w:rsidR="00F07D31">
        <w:t>44</w:t>
      </w:r>
      <w:r w:rsidR="00F07D31">
        <w:rPr>
          <w:rStyle w:val="TextoCar"/>
          <w:rFonts w:eastAsiaTheme="minorHAnsi"/>
        </w:rPr>
        <w:t>, p=0.66</w:t>
      </w:r>
      <w:ins w:id="2273" w:author="Roger Granda" w:date="2015-03-19T02:17:00Z">
        <w:r w:rsidR="000C3839">
          <w:rPr>
            <w:rStyle w:val="TextoCar"/>
            <w:rFonts w:eastAsiaTheme="minorHAnsi"/>
          </w:rPr>
          <w:t xml:space="preserve">, ni en la comparación con el grupo de control </w:t>
        </w:r>
      </w:ins>
      <w:ins w:id="2274" w:author="Roger Granda" w:date="2015-03-19T02:18:00Z">
        <w:r w:rsidR="000C3839" w:rsidRPr="000C3839">
          <w:rPr>
            <w:rStyle w:val="TextoCar"/>
            <w:rFonts w:eastAsiaTheme="minorHAnsi"/>
          </w:rPr>
          <w:t>Z=-0.410 p=0.682</w:t>
        </w:r>
      </w:ins>
      <w:ins w:id="2275" w:author="Roger Granda" w:date="2015-03-19T02:16:00Z">
        <w:r w:rsidR="000C3839">
          <w:rPr>
            <w:rStyle w:val="TextoCar"/>
            <w:rFonts w:eastAsiaTheme="minorHAnsi"/>
          </w:rPr>
          <w:t>.</w:t>
        </w:r>
      </w:ins>
      <w:del w:id="2276" w:author="Roger Granda" w:date="2015-03-19T02:16:00Z">
        <w:r w:rsidR="002C7004" w:rsidDel="000C3839">
          <w:rPr>
            <w:rStyle w:val="TextoCar"/>
            <w:rFonts w:eastAsiaTheme="minorHAnsi"/>
          </w:rPr>
          <w:delText xml:space="preserve"> (ver tabla 5.4</w:delText>
        </w:r>
        <w:r w:rsidDel="000C3839">
          <w:rPr>
            <w:rStyle w:val="TextoCar"/>
            <w:rFonts w:eastAsiaTheme="minorHAnsi"/>
          </w:rPr>
          <w:delText>).</w:delText>
        </w:r>
      </w:del>
    </w:p>
    <w:p w14:paraId="52E6015E" w14:textId="77777777" w:rsidR="005F1A9B" w:rsidRPr="00347AAA" w:rsidRDefault="005F1A9B" w:rsidP="00AA3EDB">
      <w:pPr>
        <w:pStyle w:val="Texto"/>
        <w:ind w:firstLine="591"/>
      </w:pPr>
    </w:p>
    <w:p w14:paraId="5CCF6377" w14:textId="274B4012" w:rsidR="005F1A9B" w:rsidDel="000C3839" w:rsidRDefault="005F1A9B" w:rsidP="005F1A9B">
      <w:pPr>
        <w:pStyle w:val="Sinespaciado"/>
        <w:rPr>
          <w:del w:id="2277" w:author="Roger Granda" w:date="2015-03-19T02:18:00Z"/>
        </w:rPr>
      </w:pPr>
    </w:p>
    <w:p w14:paraId="4854615F" w14:textId="7F88BFEC" w:rsidR="005F1A9B" w:rsidDel="000C3839" w:rsidRDefault="005F1A9B" w:rsidP="005F1A9B">
      <w:pPr>
        <w:pStyle w:val="Sinespaciado"/>
        <w:rPr>
          <w:del w:id="2278" w:author="Roger Granda" w:date="2015-03-19T02:18:00Z"/>
        </w:rPr>
      </w:pPr>
    </w:p>
    <w:p w14:paraId="72D5E205" w14:textId="38A8A8CA" w:rsidR="000774CA" w:rsidDel="000C3839" w:rsidRDefault="000774CA" w:rsidP="005F1A9B">
      <w:pPr>
        <w:pStyle w:val="Sinespaciado"/>
        <w:rPr>
          <w:del w:id="2279" w:author="Roger Granda" w:date="2015-03-19T02:17:00Z"/>
        </w:rPr>
      </w:pPr>
    </w:p>
    <w:p w14:paraId="00139306" w14:textId="5D4E0C83" w:rsidR="000774CA" w:rsidDel="000C3839" w:rsidRDefault="000774CA" w:rsidP="005F1A9B">
      <w:pPr>
        <w:pStyle w:val="Sinespaciado"/>
        <w:rPr>
          <w:del w:id="2280" w:author="Roger Granda" w:date="2015-03-19T02:17:00Z"/>
        </w:rPr>
      </w:pPr>
    </w:p>
    <w:p w14:paraId="09FBEDB4" w14:textId="3D531433" w:rsidR="000774CA" w:rsidDel="000C3839" w:rsidRDefault="000774CA" w:rsidP="005F1A9B">
      <w:pPr>
        <w:pStyle w:val="Sinespaciado"/>
        <w:rPr>
          <w:del w:id="2281" w:author="Roger Granda" w:date="2015-03-19T02:17:00Z"/>
        </w:rPr>
      </w:pPr>
    </w:p>
    <w:p w14:paraId="20DABF6D" w14:textId="3E905DF3" w:rsidR="000774CA" w:rsidDel="000C3839" w:rsidRDefault="000774CA" w:rsidP="005F1A9B">
      <w:pPr>
        <w:pStyle w:val="Sinespaciado"/>
        <w:rPr>
          <w:del w:id="2282" w:author="Roger Granda" w:date="2015-03-19T02:17:00Z"/>
        </w:rPr>
      </w:pPr>
    </w:p>
    <w:p w14:paraId="02EE801A" w14:textId="563D6F84" w:rsidR="000774CA" w:rsidDel="000C3839" w:rsidRDefault="000774CA" w:rsidP="005F1A9B">
      <w:pPr>
        <w:pStyle w:val="Sinespaciado"/>
        <w:rPr>
          <w:del w:id="2283" w:author="Roger Granda" w:date="2015-03-19T02:17:00Z"/>
        </w:rPr>
      </w:pPr>
    </w:p>
    <w:p w14:paraId="12B51BFF" w14:textId="77777777" w:rsidR="000774CA" w:rsidRDefault="000774CA" w:rsidP="005F1A9B">
      <w:pPr>
        <w:pStyle w:val="Sinespaciado"/>
      </w:pPr>
    </w:p>
    <w:p w14:paraId="48FFC21B" w14:textId="77777777" w:rsidR="000774CA" w:rsidRDefault="000774CA"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t xml:space="preserve">Nivel de </w:t>
            </w:r>
            <w:r w:rsidR="00D4751F">
              <w:rPr>
                <w:rStyle w:val="TextoCar"/>
                <w:rFonts w:eastAsiaTheme="minorHAnsi"/>
              </w:rPr>
              <w:t>conformidad</w:t>
            </w:r>
          </w:p>
        </w:tc>
        <w:tc>
          <w:tcPr>
            <w:tcW w:w="7087" w:type="dxa"/>
          </w:tcPr>
          <w:p w14:paraId="7A8889B1" w14:textId="446B566E" w:rsidR="00327CA7" w:rsidRDefault="00AE5C8E" w:rsidP="0013078F">
            <w:pPr>
              <w:pStyle w:val="Texto"/>
              <w:spacing w:line="240" w:lineRule="auto"/>
              <w:ind w:left="0"/>
              <w:jc w:val="left"/>
              <w:rPr>
                <w:sz w:val="16"/>
                <w:szCs w:val="16"/>
              </w:rPr>
            </w:pPr>
            <w:r w:rsidRPr="00AE5C8E">
              <w:rPr>
                <w:noProof/>
                <w:sz w:val="16"/>
                <w:szCs w:val="16"/>
              </w:rPr>
              <w:drawing>
                <wp:inline distT="0" distB="0" distL="0" distR="0" wp14:anchorId="64DFA1CF" wp14:editId="1701A9AF">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41323" cy="3233062"/>
                          </a:xfrm>
                          <a:prstGeom prst="rect">
                            <a:avLst/>
                          </a:prstGeom>
                        </pic:spPr>
                      </pic:pic>
                    </a:graphicData>
                  </a:graphic>
                </wp:inline>
              </w:drawing>
            </w:r>
          </w:p>
          <w:p w14:paraId="194AF97A" w14:textId="62ADBA52"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w:t>
            </w:r>
            <w:ins w:id="2284" w:author="Roger Granda" w:date="2015-03-19T02:14:00Z">
              <w:r w:rsidR="000C3839">
                <w:rPr>
                  <w:sz w:val="16"/>
                  <w:szCs w:val="16"/>
                </w:rPr>
                <w:t>6</w:t>
              </w:r>
            </w:ins>
            <w:del w:id="2285" w:author="Roger Granda" w:date="2015-03-19T02:14:00Z">
              <w:r w:rsidR="00714901" w:rsidDel="000C3839">
                <w:rPr>
                  <w:sz w:val="16"/>
                  <w:szCs w:val="16"/>
                </w:rPr>
                <w:delText>4</w:delText>
              </w:r>
            </w:del>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tbl>
      <w:tblPr>
        <w:tblStyle w:val="Tablaconcuadrcula"/>
        <w:tblW w:w="0" w:type="auto"/>
        <w:tblInd w:w="792" w:type="dxa"/>
        <w:tblLook w:val="04A0" w:firstRow="1" w:lastRow="0" w:firstColumn="1" w:lastColumn="0" w:noHBand="0" w:noVBand="1"/>
      </w:tblPr>
      <w:tblGrid>
        <w:gridCol w:w="1874"/>
        <w:gridCol w:w="2718"/>
        <w:gridCol w:w="2883"/>
      </w:tblGrid>
      <w:tr w:rsidR="00676203" w:rsidRPr="000D46B3" w:rsidDel="000C3839" w14:paraId="1FB95EB3" w14:textId="2210CBBB" w:rsidTr="00A12FEA">
        <w:trPr>
          <w:del w:id="2286" w:author="Roger Granda" w:date="2015-03-19T02:08:00Z"/>
        </w:trPr>
        <w:tc>
          <w:tcPr>
            <w:tcW w:w="7475" w:type="dxa"/>
            <w:gridSpan w:val="3"/>
            <w:tcBorders>
              <w:top w:val="nil"/>
              <w:left w:val="nil"/>
              <w:bottom w:val="single" w:sz="4" w:space="0" w:color="auto"/>
              <w:right w:val="nil"/>
            </w:tcBorders>
          </w:tcPr>
          <w:p w14:paraId="1D74AA63" w14:textId="2F77CD6E" w:rsidR="00676203" w:rsidRPr="00591A0D" w:rsidDel="000C3839" w:rsidRDefault="002C7004" w:rsidP="00DA6ADF">
            <w:pPr>
              <w:pStyle w:val="Subtitulocapitulo"/>
              <w:numPr>
                <w:ilvl w:val="0"/>
                <w:numId w:val="0"/>
              </w:numPr>
              <w:tabs>
                <w:tab w:val="left" w:pos="2910"/>
              </w:tabs>
              <w:spacing w:line="276" w:lineRule="auto"/>
              <w:rPr>
                <w:del w:id="2287" w:author="Roger Granda" w:date="2015-03-19T02:08:00Z"/>
                <w:b w:val="0"/>
                <w:sz w:val="24"/>
                <w:szCs w:val="24"/>
              </w:rPr>
            </w:pPr>
            <w:del w:id="2288" w:author="Roger Granda" w:date="2015-03-19T02:08:00Z">
              <w:r w:rsidDel="000C3839">
                <w:rPr>
                  <w:sz w:val="18"/>
                  <w:szCs w:val="18"/>
                </w:rPr>
                <w:delText>Tabla 5.4</w:delText>
              </w:r>
              <w:r w:rsidR="009E37DF" w:rsidRPr="00591A0D" w:rsidDel="000C3839">
                <w:rPr>
                  <w:sz w:val="18"/>
                  <w:szCs w:val="18"/>
                </w:rPr>
                <w:delText>:</w:delText>
              </w:r>
              <w:r w:rsidR="009E37DF" w:rsidDel="000C3839">
                <w:rPr>
                  <w:b w:val="0"/>
                  <w:sz w:val="18"/>
                  <w:szCs w:val="18"/>
                </w:rPr>
                <w:delText xml:space="preserve"> Resumen descriptivo de </w:delText>
              </w:r>
              <w:r w:rsidR="00DA6ADF" w:rsidDel="000C3839">
                <w:rPr>
                  <w:b w:val="0"/>
                  <w:sz w:val="18"/>
                  <w:szCs w:val="18"/>
                </w:rPr>
                <w:delText>conformidad de la</w:delText>
              </w:r>
              <w:r w:rsidR="009E37DF" w:rsidDel="000C3839">
                <w:rPr>
                  <w:b w:val="0"/>
                  <w:sz w:val="18"/>
                  <w:szCs w:val="18"/>
                </w:rPr>
                <w:delText xml:space="preserve"> calificación individual obtenida por los alumnos.</w:delText>
              </w:r>
            </w:del>
          </w:p>
        </w:tc>
      </w:tr>
      <w:tr w:rsidR="00676203" w:rsidRPr="000D46B3" w:rsidDel="000C3839" w14:paraId="3E02837F" w14:textId="29CF954B" w:rsidTr="00A12FEA">
        <w:trPr>
          <w:del w:id="2289" w:author="Roger Granda" w:date="2015-03-19T02:08:00Z"/>
        </w:trPr>
        <w:tc>
          <w:tcPr>
            <w:tcW w:w="7475" w:type="dxa"/>
            <w:gridSpan w:val="3"/>
            <w:tcBorders>
              <w:top w:val="single" w:sz="4" w:space="0" w:color="auto"/>
            </w:tcBorders>
          </w:tcPr>
          <w:p w14:paraId="2572BE7D" w14:textId="20604F51" w:rsidR="00676203" w:rsidRPr="000D46B3" w:rsidDel="000C3839" w:rsidRDefault="00676203" w:rsidP="00A12FEA">
            <w:pPr>
              <w:pStyle w:val="Subtitulocapitulo"/>
              <w:numPr>
                <w:ilvl w:val="0"/>
                <w:numId w:val="0"/>
              </w:numPr>
              <w:spacing w:line="276" w:lineRule="auto"/>
              <w:jc w:val="center"/>
              <w:rPr>
                <w:del w:id="2290" w:author="Roger Granda" w:date="2015-03-19T02:08:00Z"/>
                <w:sz w:val="24"/>
                <w:szCs w:val="24"/>
              </w:rPr>
            </w:pPr>
            <w:del w:id="2291" w:author="Roger Granda" w:date="2015-03-19T02:08:00Z">
              <w:r w:rsidDel="000C3839">
                <w:rPr>
                  <w:sz w:val="24"/>
                  <w:szCs w:val="24"/>
                </w:rPr>
                <w:delText>Estadística Descriptiva</w:delText>
              </w:r>
            </w:del>
          </w:p>
        </w:tc>
      </w:tr>
      <w:tr w:rsidR="00676203" w:rsidRPr="000D46B3" w:rsidDel="000C3839" w14:paraId="1FC12998" w14:textId="0B1FB561" w:rsidTr="00A12FEA">
        <w:trPr>
          <w:del w:id="2292" w:author="Roger Granda" w:date="2015-03-19T02:08:00Z"/>
        </w:trPr>
        <w:tc>
          <w:tcPr>
            <w:tcW w:w="1874" w:type="dxa"/>
          </w:tcPr>
          <w:p w14:paraId="017B80EC" w14:textId="1B9F20EF" w:rsidR="00676203" w:rsidRPr="000D46B3" w:rsidDel="000C3839" w:rsidRDefault="00676203" w:rsidP="00A12FEA">
            <w:pPr>
              <w:pStyle w:val="Subtitulocapitulo"/>
              <w:numPr>
                <w:ilvl w:val="0"/>
                <w:numId w:val="0"/>
              </w:numPr>
              <w:spacing w:line="276" w:lineRule="auto"/>
              <w:rPr>
                <w:del w:id="2293" w:author="Roger Granda" w:date="2015-03-19T02:08:00Z"/>
                <w:b w:val="0"/>
                <w:sz w:val="24"/>
                <w:szCs w:val="24"/>
              </w:rPr>
            </w:pPr>
          </w:p>
        </w:tc>
        <w:tc>
          <w:tcPr>
            <w:tcW w:w="2718" w:type="dxa"/>
          </w:tcPr>
          <w:p w14:paraId="7A0D92C8" w14:textId="42BF3DA0" w:rsidR="00676203" w:rsidRPr="00591A0D" w:rsidDel="000C3839" w:rsidRDefault="00676203" w:rsidP="00A12FEA">
            <w:pPr>
              <w:pStyle w:val="Subtitulocapitulo"/>
              <w:numPr>
                <w:ilvl w:val="0"/>
                <w:numId w:val="0"/>
              </w:numPr>
              <w:spacing w:line="276" w:lineRule="auto"/>
              <w:rPr>
                <w:del w:id="2294" w:author="Roger Granda" w:date="2015-03-19T02:08:00Z"/>
                <w:sz w:val="24"/>
                <w:szCs w:val="24"/>
              </w:rPr>
            </w:pPr>
            <w:del w:id="2295" w:author="Roger Granda" w:date="2015-03-19T02:08:00Z">
              <w:r w:rsidRPr="00591A0D" w:rsidDel="000C3839">
                <w:rPr>
                  <w:sz w:val="24"/>
                  <w:szCs w:val="24"/>
                </w:rPr>
                <w:delText>Pre-Test</w:delText>
              </w:r>
            </w:del>
          </w:p>
        </w:tc>
        <w:tc>
          <w:tcPr>
            <w:tcW w:w="2883" w:type="dxa"/>
          </w:tcPr>
          <w:p w14:paraId="75C4F392" w14:textId="3DAC03EF" w:rsidR="00676203" w:rsidRPr="00591A0D" w:rsidDel="000C3839" w:rsidRDefault="00676203" w:rsidP="00A12FEA">
            <w:pPr>
              <w:pStyle w:val="Subtitulocapitulo"/>
              <w:numPr>
                <w:ilvl w:val="0"/>
                <w:numId w:val="0"/>
              </w:numPr>
              <w:spacing w:line="276" w:lineRule="auto"/>
              <w:rPr>
                <w:del w:id="2296" w:author="Roger Granda" w:date="2015-03-19T02:08:00Z"/>
                <w:sz w:val="24"/>
                <w:szCs w:val="24"/>
              </w:rPr>
            </w:pPr>
            <w:del w:id="2297" w:author="Roger Granda" w:date="2015-03-19T02:08:00Z">
              <w:r w:rsidRPr="00591A0D" w:rsidDel="000C3839">
                <w:rPr>
                  <w:sz w:val="24"/>
                  <w:szCs w:val="24"/>
                </w:rPr>
                <w:delText>Post-Test</w:delText>
              </w:r>
            </w:del>
          </w:p>
        </w:tc>
      </w:tr>
      <w:tr w:rsidR="00676203" w:rsidRPr="000D46B3" w:rsidDel="000C3839" w14:paraId="35929029" w14:textId="4B4DF884" w:rsidTr="00A12FEA">
        <w:trPr>
          <w:del w:id="2298" w:author="Roger Granda" w:date="2015-03-19T02:08:00Z"/>
        </w:trPr>
        <w:tc>
          <w:tcPr>
            <w:tcW w:w="1874" w:type="dxa"/>
          </w:tcPr>
          <w:p w14:paraId="506561F1" w14:textId="5A7DFDA3" w:rsidR="00676203" w:rsidRPr="00591A0D" w:rsidDel="000C3839" w:rsidRDefault="00676203" w:rsidP="00A12FEA">
            <w:pPr>
              <w:pStyle w:val="Subtitulocapitulo"/>
              <w:numPr>
                <w:ilvl w:val="0"/>
                <w:numId w:val="0"/>
              </w:numPr>
              <w:spacing w:line="276" w:lineRule="auto"/>
              <w:rPr>
                <w:del w:id="2299" w:author="Roger Granda" w:date="2015-03-19T02:08:00Z"/>
                <w:sz w:val="24"/>
                <w:szCs w:val="24"/>
              </w:rPr>
            </w:pPr>
            <w:del w:id="2300" w:author="Roger Granda" w:date="2015-03-19T02:08:00Z">
              <w:r w:rsidRPr="00591A0D" w:rsidDel="000C3839">
                <w:rPr>
                  <w:sz w:val="24"/>
                  <w:szCs w:val="24"/>
                </w:rPr>
                <w:delText>Media</w:delText>
              </w:r>
            </w:del>
          </w:p>
        </w:tc>
        <w:tc>
          <w:tcPr>
            <w:tcW w:w="2718" w:type="dxa"/>
          </w:tcPr>
          <w:p w14:paraId="5C6B3D74" w14:textId="575372AA" w:rsidR="00676203" w:rsidRPr="00676203" w:rsidDel="000C3839" w:rsidRDefault="00AE5C8E" w:rsidP="00A12FEA">
            <w:pPr>
              <w:pStyle w:val="Subtitulocapitulo"/>
              <w:numPr>
                <w:ilvl w:val="0"/>
                <w:numId w:val="0"/>
              </w:numPr>
              <w:spacing w:line="276" w:lineRule="auto"/>
              <w:rPr>
                <w:del w:id="2301" w:author="Roger Granda" w:date="2015-03-19T02:08:00Z"/>
                <w:b w:val="0"/>
                <w:sz w:val="24"/>
                <w:szCs w:val="24"/>
              </w:rPr>
            </w:pPr>
            <w:del w:id="2302" w:author="Roger Granda" w:date="2015-03-19T02:08:00Z">
              <w:r w:rsidDel="000C3839">
                <w:rPr>
                  <w:b w:val="0"/>
                  <w:sz w:val="24"/>
                  <w:szCs w:val="24"/>
                </w:rPr>
                <w:delText>4</w:delText>
              </w:r>
            </w:del>
          </w:p>
        </w:tc>
        <w:tc>
          <w:tcPr>
            <w:tcW w:w="2883" w:type="dxa"/>
          </w:tcPr>
          <w:p w14:paraId="1921825B" w14:textId="66043ABB" w:rsidR="00676203" w:rsidRPr="000D46B3" w:rsidDel="000C3839" w:rsidRDefault="00AE5C8E" w:rsidP="00A12FEA">
            <w:pPr>
              <w:pStyle w:val="Subtitulocapitulo"/>
              <w:numPr>
                <w:ilvl w:val="0"/>
                <w:numId w:val="0"/>
              </w:numPr>
              <w:spacing w:line="276" w:lineRule="auto"/>
              <w:rPr>
                <w:del w:id="2303" w:author="Roger Granda" w:date="2015-03-19T02:08:00Z"/>
                <w:b w:val="0"/>
                <w:sz w:val="24"/>
                <w:szCs w:val="24"/>
              </w:rPr>
            </w:pPr>
            <w:del w:id="2304" w:author="Roger Granda" w:date="2015-03-19T02:08:00Z">
              <w:r w:rsidDel="000C3839">
                <w:rPr>
                  <w:b w:val="0"/>
                  <w:sz w:val="24"/>
                  <w:szCs w:val="24"/>
                </w:rPr>
                <w:delText>4</w:delText>
              </w:r>
            </w:del>
          </w:p>
        </w:tc>
      </w:tr>
      <w:tr w:rsidR="00676203" w:rsidRPr="000D46B3" w:rsidDel="000C3839" w14:paraId="619F38C6" w14:textId="040A127D" w:rsidTr="00A12FEA">
        <w:trPr>
          <w:del w:id="2305" w:author="Roger Granda" w:date="2015-03-19T02:08:00Z"/>
        </w:trPr>
        <w:tc>
          <w:tcPr>
            <w:tcW w:w="1874" w:type="dxa"/>
          </w:tcPr>
          <w:p w14:paraId="52B14A16" w14:textId="0943BEF7" w:rsidR="00676203" w:rsidRPr="00591A0D" w:rsidDel="000C3839" w:rsidRDefault="00676203" w:rsidP="00A12FEA">
            <w:pPr>
              <w:pStyle w:val="Subtitulocapitulo"/>
              <w:numPr>
                <w:ilvl w:val="0"/>
                <w:numId w:val="0"/>
              </w:numPr>
              <w:spacing w:line="276" w:lineRule="auto"/>
              <w:rPr>
                <w:del w:id="2306" w:author="Roger Granda" w:date="2015-03-19T02:08:00Z"/>
                <w:sz w:val="24"/>
                <w:szCs w:val="24"/>
              </w:rPr>
            </w:pPr>
            <w:del w:id="2307" w:author="Roger Granda" w:date="2015-03-19T02:08:00Z">
              <w:r w:rsidRPr="00591A0D" w:rsidDel="000C3839">
                <w:rPr>
                  <w:sz w:val="24"/>
                  <w:szCs w:val="24"/>
                </w:rPr>
                <w:delText>Mediana</w:delText>
              </w:r>
            </w:del>
          </w:p>
        </w:tc>
        <w:tc>
          <w:tcPr>
            <w:tcW w:w="2718" w:type="dxa"/>
          </w:tcPr>
          <w:p w14:paraId="76741BFC" w14:textId="6A9BD6B7" w:rsidR="00676203" w:rsidRPr="000D46B3" w:rsidDel="000C3839" w:rsidRDefault="00676203" w:rsidP="00A12FEA">
            <w:pPr>
              <w:pStyle w:val="Subtitulocapitulo"/>
              <w:numPr>
                <w:ilvl w:val="0"/>
                <w:numId w:val="0"/>
              </w:numPr>
              <w:spacing w:line="276" w:lineRule="auto"/>
              <w:rPr>
                <w:del w:id="2308" w:author="Roger Granda" w:date="2015-03-19T02:08:00Z"/>
                <w:b w:val="0"/>
                <w:sz w:val="24"/>
                <w:szCs w:val="24"/>
              </w:rPr>
            </w:pPr>
            <w:del w:id="2309" w:author="Roger Granda" w:date="2015-03-19T02:08:00Z">
              <w:r w:rsidDel="000C3839">
                <w:rPr>
                  <w:b w:val="0"/>
                  <w:sz w:val="24"/>
                  <w:szCs w:val="24"/>
                </w:rPr>
                <w:delText>4</w:delText>
              </w:r>
            </w:del>
          </w:p>
        </w:tc>
        <w:tc>
          <w:tcPr>
            <w:tcW w:w="2883" w:type="dxa"/>
          </w:tcPr>
          <w:p w14:paraId="5F628543" w14:textId="6099B6E3" w:rsidR="00676203" w:rsidRPr="000D46B3" w:rsidDel="000C3839" w:rsidRDefault="00AE5C8E" w:rsidP="00A12FEA">
            <w:pPr>
              <w:pStyle w:val="Subtitulocapitulo"/>
              <w:numPr>
                <w:ilvl w:val="0"/>
                <w:numId w:val="0"/>
              </w:numPr>
              <w:spacing w:line="276" w:lineRule="auto"/>
              <w:rPr>
                <w:del w:id="2310" w:author="Roger Granda" w:date="2015-03-19T02:08:00Z"/>
                <w:b w:val="0"/>
                <w:sz w:val="24"/>
                <w:szCs w:val="24"/>
              </w:rPr>
            </w:pPr>
            <w:del w:id="2311" w:author="Roger Granda" w:date="2015-03-19T02:08:00Z">
              <w:r w:rsidDel="000C3839">
                <w:rPr>
                  <w:b w:val="0"/>
                  <w:sz w:val="24"/>
                  <w:szCs w:val="24"/>
                </w:rPr>
                <w:delText>5</w:delText>
              </w:r>
            </w:del>
          </w:p>
        </w:tc>
      </w:tr>
      <w:tr w:rsidR="00676203" w:rsidRPr="000D46B3" w:rsidDel="000C3839" w14:paraId="469E1EBE" w14:textId="268DABC1" w:rsidTr="00A12FEA">
        <w:trPr>
          <w:del w:id="2312" w:author="Roger Granda" w:date="2015-03-19T02:08:00Z"/>
        </w:trPr>
        <w:tc>
          <w:tcPr>
            <w:tcW w:w="7475" w:type="dxa"/>
            <w:gridSpan w:val="3"/>
          </w:tcPr>
          <w:p w14:paraId="3451F12D" w14:textId="1173E7BB" w:rsidR="00676203" w:rsidRPr="00591A0D" w:rsidDel="000C3839" w:rsidRDefault="00676203" w:rsidP="00A12FEA">
            <w:pPr>
              <w:pStyle w:val="Subtitulocapitulo"/>
              <w:numPr>
                <w:ilvl w:val="0"/>
                <w:numId w:val="0"/>
              </w:numPr>
              <w:spacing w:line="276" w:lineRule="auto"/>
              <w:jc w:val="center"/>
              <w:rPr>
                <w:del w:id="2313" w:author="Roger Granda" w:date="2015-03-19T02:08:00Z"/>
                <w:sz w:val="24"/>
                <w:szCs w:val="24"/>
              </w:rPr>
            </w:pPr>
            <w:del w:id="2314" w:author="Roger Granda" w:date="2015-03-19T02:08:00Z">
              <w:r w:rsidRPr="00591A0D" w:rsidDel="000C3839">
                <w:rPr>
                  <w:sz w:val="24"/>
                  <w:szCs w:val="24"/>
                </w:rPr>
                <w:delText>Prueba de Hipótesis</w:delText>
              </w:r>
            </w:del>
          </w:p>
        </w:tc>
      </w:tr>
      <w:tr w:rsidR="00676203" w:rsidRPr="000D46B3" w:rsidDel="000C3839" w14:paraId="6C5EA126" w14:textId="39BED582" w:rsidTr="00A12FEA">
        <w:trPr>
          <w:del w:id="2315" w:author="Roger Granda" w:date="2015-03-19T02:08:00Z"/>
        </w:trPr>
        <w:tc>
          <w:tcPr>
            <w:tcW w:w="1874" w:type="dxa"/>
            <w:vMerge w:val="restart"/>
          </w:tcPr>
          <w:p w14:paraId="3B0E3F3B" w14:textId="1BB7B19A" w:rsidR="00676203" w:rsidRPr="00591A0D" w:rsidDel="000C3839" w:rsidRDefault="00676203" w:rsidP="00A12FEA">
            <w:pPr>
              <w:pStyle w:val="Subtitulocapitulo"/>
              <w:numPr>
                <w:ilvl w:val="0"/>
                <w:numId w:val="0"/>
              </w:numPr>
              <w:tabs>
                <w:tab w:val="left" w:pos="1500"/>
              </w:tabs>
              <w:spacing w:line="276" w:lineRule="auto"/>
              <w:rPr>
                <w:del w:id="2316" w:author="Roger Granda" w:date="2015-03-19T02:08:00Z"/>
                <w:sz w:val="24"/>
                <w:szCs w:val="24"/>
              </w:rPr>
            </w:pPr>
            <w:del w:id="2317" w:author="Roger Granda" w:date="2015-03-19T02:08:00Z">
              <w:r w:rsidRPr="00591A0D" w:rsidDel="000C3839">
                <w:rPr>
                  <w:sz w:val="24"/>
                  <w:szCs w:val="24"/>
                </w:rPr>
                <w:delText>Wilcoxon signed-rank</w:delText>
              </w:r>
            </w:del>
          </w:p>
        </w:tc>
        <w:tc>
          <w:tcPr>
            <w:tcW w:w="2718" w:type="dxa"/>
          </w:tcPr>
          <w:p w14:paraId="2C9C9CF7" w14:textId="71252D85" w:rsidR="00676203" w:rsidRPr="00591A0D" w:rsidDel="000C3839" w:rsidRDefault="00676203" w:rsidP="00A12FEA">
            <w:pPr>
              <w:pStyle w:val="Subtitulocapitulo"/>
              <w:numPr>
                <w:ilvl w:val="0"/>
                <w:numId w:val="0"/>
              </w:numPr>
              <w:spacing w:line="276" w:lineRule="auto"/>
              <w:rPr>
                <w:del w:id="2318" w:author="Roger Granda" w:date="2015-03-19T02:08:00Z"/>
                <w:sz w:val="24"/>
                <w:szCs w:val="24"/>
              </w:rPr>
            </w:pPr>
            <w:del w:id="2319" w:author="Roger Granda" w:date="2015-03-19T02:08:00Z">
              <w:r w:rsidRPr="00591A0D" w:rsidDel="000C3839">
                <w:rPr>
                  <w:sz w:val="24"/>
                  <w:szCs w:val="24"/>
                </w:rPr>
                <w:delText>Z</w:delText>
              </w:r>
            </w:del>
          </w:p>
        </w:tc>
        <w:tc>
          <w:tcPr>
            <w:tcW w:w="2883" w:type="dxa"/>
          </w:tcPr>
          <w:p w14:paraId="0F3E841A" w14:textId="32BDE31E" w:rsidR="00676203" w:rsidRPr="00591A0D" w:rsidDel="000C3839" w:rsidRDefault="00676203" w:rsidP="00A12FEA">
            <w:pPr>
              <w:pStyle w:val="Subtitulocapitulo"/>
              <w:numPr>
                <w:ilvl w:val="0"/>
                <w:numId w:val="0"/>
              </w:numPr>
              <w:spacing w:line="276" w:lineRule="auto"/>
              <w:rPr>
                <w:del w:id="2320" w:author="Roger Granda" w:date="2015-03-19T02:08:00Z"/>
                <w:sz w:val="24"/>
                <w:szCs w:val="24"/>
              </w:rPr>
            </w:pPr>
            <w:del w:id="2321" w:author="Roger Granda" w:date="2015-03-19T02:08:00Z">
              <w:r w:rsidDel="000C3839">
                <w:rPr>
                  <w:sz w:val="24"/>
                  <w:szCs w:val="24"/>
                </w:rPr>
                <w:delText xml:space="preserve">Valor </w:delText>
              </w:r>
              <w:r w:rsidRPr="00591A0D" w:rsidDel="000C3839">
                <w:rPr>
                  <w:sz w:val="24"/>
                  <w:szCs w:val="24"/>
                </w:rPr>
                <w:delText>p</w:delText>
              </w:r>
            </w:del>
          </w:p>
        </w:tc>
      </w:tr>
      <w:tr w:rsidR="00676203" w:rsidRPr="000D46B3" w:rsidDel="000C3839" w14:paraId="555B74FF" w14:textId="2FE98DFD" w:rsidTr="00A12FEA">
        <w:trPr>
          <w:del w:id="2322" w:author="Roger Granda" w:date="2015-03-19T02:08:00Z"/>
        </w:trPr>
        <w:tc>
          <w:tcPr>
            <w:tcW w:w="1874" w:type="dxa"/>
            <w:vMerge/>
          </w:tcPr>
          <w:p w14:paraId="0559287E" w14:textId="6911AD5F" w:rsidR="00676203" w:rsidRPr="000D46B3" w:rsidDel="000C3839" w:rsidRDefault="00676203" w:rsidP="00A12FEA">
            <w:pPr>
              <w:pStyle w:val="Subtitulocapitulo"/>
              <w:numPr>
                <w:ilvl w:val="0"/>
                <w:numId w:val="0"/>
              </w:numPr>
              <w:spacing w:line="276" w:lineRule="auto"/>
              <w:rPr>
                <w:del w:id="2323" w:author="Roger Granda" w:date="2015-03-19T02:08:00Z"/>
                <w:b w:val="0"/>
                <w:sz w:val="24"/>
                <w:szCs w:val="24"/>
              </w:rPr>
            </w:pPr>
          </w:p>
        </w:tc>
        <w:tc>
          <w:tcPr>
            <w:tcW w:w="2718" w:type="dxa"/>
          </w:tcPr>
          <w:p w14:paraId="48731CA6" w14:textId="1BEE11E8" w:rsidR="00676203" w:rsidRPr="00676203" w:rsidDel="000C3839" w:rsidRDefault="00AE5C8E" w:rsidP="00A12FEA">
            <w:pPr>
              <w:pStyle w:val="Subtitulocapitulo"/>
              <w:numPr>
                <w:ilvl w:val="0"/>
                <w:numId w:val="0"/>
              </w:numPr>
              <w:spacing w:line="276" w:lineRule="auto"/>
              <w:rPr>
                <w:del w:id="2324" w:author="Roger Granda" w:date="2015-03-19T02:08:00Z"/>
                <w:b w:val="0"/>
                <w:sz w:val="24"/>
                <w:szCs w:val="24"/>
              </w:rPr>
            </w:pPr>
            <w:del w:id="2325" w:author="Roger Granda" w:date="2015-03-19T02:08:00Z">
              <w:r w:rsidDel="000C3839">
                <w:rPr>
                  <w:b w:val="0"/>
                  <w:sz w:val="24"/>
                  <w:szCs w:val="24"/>
                </w:rPr>
                <w:delText>-0.440</w:delText>
              </w:r>
            </w:del>
          </w:p>
        </w:tc>
        <w:tc>
          <w:tcPr>
            <w:tcW w:w="2883" w:type="dxa"/>
          </w:tcPr>
          <w:p w14:paraId="031EF2F6" w14:textId="66ADAD98" w:rsidR="00676203" w:rsidRPr="00676203" w:rsidDel="000C3839" w:rsidRDefault="00676203" w:rsidP="00A12FEA">
            <w:pPr>
              <w:pStyle w:val="Subtitulocapitulo"/>
              <w:numPr>
                <w:ilvl w:val="0"/>
                <w:numId w:val="0"/>
              </w:numPr>
              <w:spacing w:line="276" w:lineRule="auto"/>
              <w:rPr>
                <w:del w:id="2326" w:author="Roger Granda" w:date="2015-03-19T02:08:00Z"/>
                <w:b w:val="0"/>
                <w:sz w:val="24"/>
                <w:szCs w:val="24"/>
              </w:rPr>
            </w:pPr>
            <w:del w:id="2327" w:author="Roger Granda" w:date="2015-03-19T02:08:00Z">
              <w:r w:rsidDel="000C3839">
                <w:rPr>
                  <w:b w:val="0"/>
                  <w:sz w:val="24"/>
                  <w:szCs w:val="24"/>
                </w:rPr>
                <w:delText>0</w:delText>
              </w:r>
              <w:r w:rsidR="00AE5C8E" w:rsidDel="000C3839">
                <w:rPr>
                  <w:b w:val="0"/>
                  <w:sz w:val="24"/>
                  <w:szCs w:val="24"/>
                </w:rPr>
                <w:delText>.66</w:delText>
              </w:r>
            </w:del>
          </w:p>
        </w:tc>
      </w:tr>
    </w:tbl>
    <w:p w14:paraId="0D8409B2" w14:textId="670B3306" w:rsidR="00676203" w:rsidDel="00986E44" w:rsidRDefault="00676203" w:rsidP="00437C75">
      <w:pPr>
        <w:pStyle w:val="Subtitulocapitulo"/>
        <w:numPr>
          <w:ilvl w:val="0"/>
          <w:numId w:val="0"/>
        </w:numPr>
        <w:ind w:left="792"/>
        <w:rPr>
          <w:del w:id="2328" w:author="Roger Granda" w:date="2015-03-19T02:20:00Z"/>
        </w:rPr>
      </w:pPr>
    </w:p>
    <w:p w14:paraId="4A734E17" w14:textId="7B50EA59" w:rsidR="00437C75" w:rsidDel="00986E44" w:rsidRDefault="00437C75" w:rsidP="00437C75">
      <w:pPr>
        <w:pStyle w:val="Subtitulocapitulo"/>
        <w:numPr>
          <w:ilvl w:val="0"/>
          <w:numId w:val="0"/>
        </w:numPr>
        <w:ind w:left="792"/>
        <w:rPr>
          <w:del w:id="2329" w:author="Roger Granda" w:date="2015-03-19T02:20:00Z"/>
        </w:rPr>
      </w:pPr>
    </w:p>
    <w:p w14:paraId="73F1452D" w14:textId="7471E22A" w:rsidR="00094848" w:rsidDel="00986E44" w:rsidRDefault="00094848" w:rsidP="00437C75">
      <w:pPr>
        <w:pStyle w:val="Subtitulocapitulo"/>
        <w:numPr>
          <w:ilvl w:val="0"/>
          <w:numId w:val="0"/>
        </w:numPr>
        <w:ind w:left="792"/>
        <w:rPr>
          <w:del w:id="2330" w:author="Roger Granda" w:date="2015-03-19T02:20:00Z"/>
        </w:rPr>
      </w:pPr>
    </w:p>
    <w:p w14:paraId="35D74DDB" w14:textId="77777777" w:rsidR="000774CA" w:rsidRDefault="000774CA" w:rsidP="00437C75">
      <w:pPr>
        <w:pStyle w:val="Subtitulocapitulo"/>
        <w:numPr>
          <w:ilvl w:val="0"/>
          <w:numId w:val="0"/>
        </w:numPr>
        <w:ind w:left="792"/>
        <w:rPr>
          <w:ins w:id="2331" w:author="Roger Granda" w:date="2015-03-19T02:20:00Z"/>
        </w:rPr>
      </w:pPr>
    </w:p>
    <w:p w14:paraId="44BAA047" w14:textId="77777777" w:rsidR="00986E44" w:rsidRDefault="00986E44" w:rsidP="00437C75">
      <w:pPr>
        <w:pStyle w:val="Subtitulocapitulo"/>
        <w:numPr>
          <w:ilvl w:val="0"/>
          <w:numId w:val="0"/>
        </w:numPr>
        <w:ind w:left="792"/>
      </w:pPr>
    </w:p>
    <w:p w14:paraId="1FD295A4" w14:textId="1EBF4F07" w:rsidR="000774CA" w:rsidDel="00986E44" w:rsidRDefault="000774CA" w:rsidP="00437C75">
      <w:pPr>
        <w:pStyle w:val="Subtitulocapitulo"/>
        <w:numPr>
          <w:ilvl w:val="0"/>
          <w:numId w:val="0"/>
        </w:numPr>
        <w:ind w:left="792"/>
        <w:rPr>
          <w:del w:id="2332" w:author="Roger Granda" w:date="2015-03-19T02:20:00Z"/>
        </w:rPr>
      </w:pPr>
    </w:p>
    <w:p w14:paraId="43A1C61F" w14:textId="77777777" w:rsidR="00986E44" w:rsidRDefault="00986E44" w:rsidP="00FD792A">
      <w:pPr>
        <w:pStyle w:val="Texto"/>
        <w:ind w:firstLine="591"/>
        <w:rPr>
          <w:ins w:id="2333" w:author="Roger Granda" w:date="2015-03-19T02:20:00Z"/>
          <w:b/>
        </w:rPr>
      </w:pPr>
    </w:p>
    <w:p w14:paraId="5C216663" w14:textId="55EDF51B" w:rsidR="001D3EF5" w:rsidRDefault="002641A6" w:rsidP="00FD792A">
      <w:pPr>
        <w:pStyle w:val="Texto"/>
        <w:ind w:firstLine="591"/>
        <w:rPr>
          <w:b/>
        </w:rPr>
      </w:pPr>
      <w:r>
        <w:rPr>
          <w:b/>
        </w:rPr>
        <w:t>Conformidad con</w:t>
      </w:r>
      <w:r w:rsidR="00D23021" w:rsidRPr="00FD792A">
        <w:rPr>
          <w:b/>
        </w:rPr>
        <w:t xml:space="preserve"> calificación grupal</w:t>
      </w:r>
    </w:p>
    <w:p w14:paraId="381B3D02" w14:textId="1A4392C4" w:rsidR="001528B0" w:rsidRDefault="001528B0" w:rsidP="001528B0">
      <w:pPr>
        <w:pStyle w:val="Texto"/>
        <w:ind w:left="1416"/>
        <w:rPr>
          <w:rStyle w:val="TextoCar"/>
          <w:rFonts w:eastAsiaTheme="minorHAnsi"/>
        </w:rPr>
      </w:pPr>
      <w:r>
        <w:t>Las opiniones recolectadas de los</w:t>
      </w:r>
      <w:r w:rsidR="006F4D4D">
        <w:t xml:space="preserve"> 10</w:t>
      </w:r>
      <w:r>
        <w:t xml:space="preserve"> estudiantes </w:t>
      </w:r>
      <w:r w:rsidR="006F4D4D">
        <w:t xml:space="preserve">en el pre-test, se ubican en el </w:t>
      </w:r>
      <w:r>
        <w:t xml:space="preserve">nivel </w:t>
      </w:r>
      <w:r w:rsidR="006F4D4D">
        <w:rPr>
          <w:i/>
        </w:rPr>
        <w:t>Conforme</w:t>
      </w:r>
      <w:r w:rsidR="006F4D4D">
        <w:t xml:space="preserve"> </w:t>
      </w:r>
      <w:r>
        <w:t>en cuanto a</w:t>
      </w:r>
      <w:r w:rsidR="00B404A7">
        <w:t xml:space="preserve"> la </w:t>
      </w:r>
      <w:r>
        <w:t xml:space="preserve"> calificación que obtienen </w:t>
      </w:r>
      <w:r w:rsidR="00817204">
        <w:t>de manera grupal</w:t>
      </w:r>
      <w:r>
        <w:t xml:space="preserve">. </w:t>
      </w:r>
      <w:r w:rsidR="006F4D4D">
        <w:t>En el post test</w:t>
      </w:r>
      <w:ins w:id="2334" w:author="Roger Granda" w:date="2015-03-19T02:14:00Z">
        <w:r w:rsidR="000C3839">
          <w:t>2</w:t>
        </w:r>
      </w:ins>
      <w:r w:rsidR="006F4D4D">
        <w:t xml:space="preserve">, las opiniones son más dispersas. Sin embargo existió un desplazamiento positivo de las opiniones como lo  muestra la </w:t>
      </w:r>
      <w:r>
        <w:t xml:space="preserve">figura </w:t>
      </w:r>
      <w:r w:rsidR="00714901">
        <w:t>5.</w:t>
      </w:r>
      <w:ins w:id="2335" w:author="Roger Granda" w:date="2015-03-19T02:18:00Z">
        <w:r w:rsidR="00986E44">
          <w:t>7</w:t>
        </w:r>
      </w:ins>
      <w:del w:id="2336" w:author="Roger Granda" w:date="2015-03-19T02:18:00Z">
        <w:r w:rsidR="00714901" w:rsidDel="00986E44">
          <w:delText>5</w:delText>
        </w:r>
      </w:del>
      <w:r>
        <w:t xml:space="preserve">. </w:t>
      </w:r>
      <w:r>
        <w:rPr>
          <w:rStyle w:val="TextoCar"/>
          <w:rFonts w:eastAsiaTheme="minorHAnsi"/>
        </w:rPr>
        <w:t>La prueba Wilcoxon mos</w:t>
      </w:r>
      <w:r w:rsidR="000617A4">
        <w:rPr>
          <w:rStyle w:val="TextoCar"/>
          <w:rFonts w:eastAsiaTheme="minorHAnsi"/>
        </w:rPr>
        <w:t xml:space="preserve">tró que las percepciones  de los </w:t>
      </w:r>
      <w:r w:rsidR="006F4D4D">
        <w:rPr>
          <w:rStyle w:val="TextoCar"/>
          <w:rFonts w:eastAsiaTheme="minorHAnsi"/>
        </w:rPr>
        <w:t>10</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en el post-test</w:t>
      </w:r>
      <w:ins w:id="2337" w:author="Roger Granda" w:date="2015-03-19T02:18:00Z">
        <w:r w:rsidR="00986E44">
          <w:rPr>
            <w:rStyle w:val="TextoCar"/>
            <w:rFonts w:eastAsiaTheme="minorHAnsi"/>
          </w:rPr>
          <w:t>2</w:t>
        </w:r>
      </w:ins>
      <w:r w:rsidR="006F4D4D">
        <w:rPr>
          <w:rStyle w:val="TextoCar"/>
          <w:rFonts w:eastAsiaTheme="minorHAnsi"/>
        </w:rPr>
        <w:t xml:space="preserve"> no</w:t>
      </w:r>
      <w:r>
        <w:rPr>
          <w:rStyle w:val="TextoCar"/>
          <w:rFonts w:eastAsiaTheme="minorHAnsi"/>
        </w:rPr>
        <w:t xml:space="preserve">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 Z</w:t>
      </w:r>
      <w:r w:rsidRPr="00347AAA">
        <w:rPr>
          <w:rStyle w:val="TextoCar"/>
          <w:rFonts w:eastAsiaTheme="minorHAnsi"/>
        </w:rPr>
        <w:t>=</w:t>
      </w:r>
      <w:r w:rsidRPr="00347AAA">
        <w:t>-</w:t>
      </w:r>
      <w:r w:rsidR="006F4D4D">
        <w:t>1.667</w:t>
      </w:r>
      <w:r>
        <w:rPr>
          <w:rStyle w:val="TextoCar"/>
          <w:rFonts w:eastAsiaTheme="minorHAnsi"/>
        </w:rPr>
        <w:t>, p=0.</w:t>
      </w:r>
      <w:r w:rsidR="006F4D4D">
        <w:rPr>
          <w:rStyle w:val="TextoCar"/>
          <w:rFonts w:eastAsiaTheme="minorHAnsi"/>
        </w:rPr>
        <w:t>096</w:t>
      </w:r>
      <w:del w:id="2338" w:author="Roger Granda" w:date="2015-03-19T02:18:00Z">
        <w:r w:rsidR="002C7004" w:rsidDel="00986E44">
          <w:rPr>
            <w:rStyle w:val="TextoCar"/>
            <w:rFonts w:eastAsiaTheme="minorHAnsi"/>
          </w:rPr>
          <w:delText xml:space="preserve"> (ver tabla 5.5</w:delText>
        </w:r>
        <w:r w:rsidDel="00986E44">
          <w:rPr>
            <w:rStyle w:val="TextoCar"/>
            <w:rFonts w:eastAsiaTheme="minorHAnsi"/>
          </w:rPr>
          <w:delText>)</w:delText>
        </w:r>
      </w:del>
      <w:r>
        <w:rPr>
          <w:rStyle w:val="TextoCar"/>
          <w:rFonts w:eastAsiaTheme="minorHAnsi"/>
        </w:rPr>
        <w:t>.</w:t>
      </w:r>
      <w:ins w:id="2339" w:author="Roger Granda" w:date="2015-03-19T02:18:00Z">
        <w:r w:rsidR="00986E44">
          <w:rPr>
            <w:rStyle w:val="TextoCar"/>
            <w:rFonts w:eastAsiaTheme="minorHAnsi"/>
          </w:rPr>
          <w:t xml:space="preserve"> Tampoco existieron diferencias en la comparaci</w:t>
        </w:r>
      </w:ins>
      <w:ins w:id="2340" w:author="Roger Granda" w:date="2015-03-19T02:19:00Z">
        <w:r w:rsidR="00986E44">
          <w:rPr>
            <w:rStyle w:val="TextoCar"/>
            <w:rFonts w:eastAsiaTheme="minorHAnsi"/>
          </w:rPr>
          <w:t xml:space="preserve">ón con el grupo de control </w:t>
        </w:r>
        <w:r w:rsidR="00986E44" w:rsidRPr="00986E44">
          <w:rPr>
            <w:rStyle w:val="TextoCar"/>
            <w:rFonts w:eastAsiaTheme="minorHAnsi"/>
          </w:rPr>
          <w:t>Z=-1.101 p=0.271</w:t>
        </w:r>
        <w:r w:rsidR="00986E44">
          <w:rPr>
            <w:rStyle w:val="TextoCar"/>
            <w:rFonts w:eastAsiaTheme="minorHAnsi"/>
          </w:rPr>
          <w:t>.</w:t>
        </w:r>
      </w:ins>
    </w:p>
    <w:p w14:paraId="23FFA5E1" w14:textId="5CDFA6E3" w:rsidR="001528B0" w:rsidRPr="001528B0" w:rsidDel="00986E44" w:rsidRDefault="001528B0" w:rsidP="00FD792A">
      <w:pPr>
        <w:pStyle w:val="Texto"/>
        <w:ind w:firstLine="591"/>
        <w:rPr>
          <w:del w:id="2341" w:author="Roger Granda" w:date="2015-03-19T02:20:00Z"/>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t xml:space="preserve">Nivel de </w:t>
            </w:r>
            <w:r w:rsidR="00AA74B0">
              <w:rPr>
                <w:rStyle w:val="TextoCar"/>
                <w:rFonts w:eastAsiaTheme="minorHAnsi"/>
              </w:rPr>
              <w:t>conformidad</w:t>
            </w:r>
          </w:p>
        </w:tc>
        <w:tc>
          <w:tcPr>
            <w:tcW w:w="7087" w:type="dxa"/>
          </w:tcPr>
          <w:p w14:paraId="5C86FC52" w14:textId="255C8223" w:rsidR="00AF65C0" w:rsidRDefault="00977E4C" w:rsidP="00AF65C0">
            <w:pPr>
              <w:autoSpaceDE w:val="0"/>
              <w:autoSpaceDN w:val="0"/>
              <w:adjustRightInd w:val="0"/>
              <w:rPr>
                <w:rFonts w:ascii="Times New Roman" w:hAnsi="Times New Roman" w:cs="Times New Roman"/>
                <w:sz w:val="24"/>
                <w:szCs w:val="24"/>
              </w:rPr>
            </w:pPr>
            <w:r w:rsidRPr="00977E4C">
              <w:rPr>
                <w:rFonts w:ascii="Times New Roman" w:hAnsi="Times New Roman" w:cs="Times New Roman"/>
                <w:noProof/>
                <w:sz w:val="24"/>
                <w:szCs w:val="24"/>
                <w:lang w:eastAsia="es-EC"/>
              </w:rPr>
              <w:drawing>
                <wp:inline distT="0" distB="0" distL="0" distR="0" wp14:anchorId="68F94151" wp14:editId="2891FE5E">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32293" cy="3057132"/>
                          </a:xfrm>
                          <a:prstGeom prst="rect">
                            <a:avLst/>
                          </a:prstGeom>
                        </pic:spPr>
                      </pic:pic>
                    </a:graphicData>
                  </a:graphic>
                </wp:inline>
              </w:drawing>
            </w:r>
          </w:p>
          <w:p w14:paraId="39EABD4E" w14:textId="01AE6617" w:rsidR="00456BE1" w:rsidRDefault="003267D7" w:rsidP="00714901">
            <w:pPr>
              <w:pStyle w:val="Texto"/>
              <w:spacing w:line="240" w:lineRule="auto"/>
              <w:ind w:left="0"/>
              <w:jc w:val="left"/>
              <w:rPr>
                <w:rStyle w:val="TextoCar"/>
                <w:rFonts w:eastAsiaTheme="minorHAnsi"/>
              </w:rPr>
            </w:pPr>
            <w:r>
              <w:rPr>
                <w:sz w:val="16"/>
                <w:szCs w:val="16"/>
              </w:rPr>
              <w:t>Figura 5.</w:t>
            </w:r>
            <w:ins w:id="2342" w:author="Roger Granda" w:date="2015-03-19T02:15:00Z">
              <w:r w:rsidR="000C3839">
                <w:rPr>
                  <w:sz w:val="16"/>
                  <w:szCs w:val="16"/>
                </w:rPr>
                <w:t>7</w:t>
              </w:r>
            </w:ins>
            <w:del w:id="2343" w:author="Roger Granda" w:date="2015-03-19T02:15:00Z">
              <w:r w:rsidR="00714901" w:rsidDel="000C3839">
                <w:rPr>
                  <w:sz w:val="16"/>
                  <w:szCs w:val="16"/>
                </w:rPr>
                <w:delText>5</w:delText>
              </w:r>
            </w:del>
            <w:r w:rsidR="00AA74B0">
              <w:rPr>
                <w:sz w:val="16"/>
                <w:szCs w:val="16"/>
              </w:rPr>
              <w:t xml:space="preserve">: Diagrama de cajas de la conformidad </w:t>
            </w:r>
            <w:r w:rsidR="00327CA7">
              <w:rPr>
                <w:sz w:val="16"/>
                <w:szCs w:val="16"/>
              </w:rPr>
              <w:t>de estudiantes sobre calificaciones grupales</w:t>
            </w:r>
          </w:p>
        </w:tc>
      </w:tr>
    </w:tbl>
    <w:p w14:paraId="0714943D" w14:textId="5E2436B2" w:rsidR="00456BE1" w:rsidDel="000A55DE" w:rsidRDefault="00456BE1" w:rsidP="00456BE1">
      <w:pPr>
        <w:pStyle w:val="Sinespaciado"/>
        <w:rPr>
          <w:del w:id="2344" w:author="Roger Granda" w:date="2015-03-19T02:42:00Z"/>
        </w:rPr>
      </w:pPr>
    </w:p>
    <w:p w14:paraId="3B879397" w14:textId="6066A3D5" w:rsidR="00456BE1" w:rsidDel="000A55DE" w:rsidRDefault="00456BE1" w:rsidP="00437C75">
      <w:pPr>
        <w:pStyle w:val="Subtitulocapitulo"/>
        <w:numPr>
          <w:ilvl w:val="0"/>
          <w:numId w:val="0"/>
        </w:numPr>
        <w:ind w:left="792"/>
        <w:rPr>
          <w:del w:id="2345" w:author="Roger Granda" w:date="2015-03-19T02:42:00Z"/>
        </w:rPr>
      </w:pPr>
    </w:p>
    <w:tbl>
      <w:tblPr>
        <w:tblStyle w:val="Tablaconcuadrcula"/>
        <w:tblW w:w="0" w:type="auto"/>
        <w:tblInd w:w="792" w:type="dxa"/>
        <w:tblLook w:val="04A0" w:firstRow="1" w:lastRow="0" w:firstColumn="1" w:lastColumn="0" w:noHBand="0" w:noVBand="1"/>
      </w:tblPr>
      <w:tblGrid>
        <w:gridCol w:w="1874"/>
        <w:gridCol w:w="2718"/>
        <w:gridCol w:w="2883"/>
      </w:tblGrid>
      <w:tr w:rsidR="001D3EF5" w:rsidRPr="000D46B3" w:rsidDel="000C3839" w14:paraId="76DCA738" w14:textId="608CBF85" w:rsidTr="00A12FEA">
        <w:trPr>
          <w:del w:id="2346" w:author="Roger Granda" w:date="2015-03-19T02:08:00Z"/>
        </w:trPr>
        <w:tc>
          <w:tcPr>
            <w:tcW w:w="7475" w:type="dxa"/>
            <w:gridSpan w:val="3"/>
            <w:tcBorders>
              <w:top w:val="nil"/>
              <w:left w:val="nil"/>
              <w:bottom w:val="single" w:sz="4" w:space="0" w:color="auto"/>
              <w:right w:val="nil"/>
            </w:tcBorders>
          </w:tcPr>
          <w:p w14:paraId="2BDA758F" w14:textId="04843FB5" w:rsidR="001D3EF5" w:rsidRPr="00591A0D" w:rsidDel="000C3839" w:rsidRDefault="002C7004" w:rsidP="00AA74B0">
            <w:pPr>
              <w:pStyle w:val="Subtitulocapitulo"/>
              <w:numPr>
                <w:ilvl w:val="0"/>
                <w:numId w:val="0"/>
              </w:numPr>
              <w:tabs>
                <w:tab w:val="left" w:pos="2910"/>
              </w:tabs>
              <w:spacing w:line="276" w:lineRule="auto"/>
              <w:rPr>
                <w:del w:id="2347" w:author="Roger Granda" w:date="2015-03-19T02:08:00Z"/>
                <w:b w:val="0"/>
                <w:sz w:val="24"/>
                <w:szCs w:val="24"/>
              </w:rPr>
            </w:pPr>
            <w:del w:id="2348" w:author="Roger Granda" w:date="2015-03-19T02:08:00Z">
              <w:r w:rsidDel="000C3839">
                <w:rPr>
                  <w:sz w:val="18"/>
                  <w:szCs w:val="18"/>
                </w:rPr>
                <w:delText>Tabla 5.5</w:delText>
              </w:r>
              <w:r w:rsidR="00994039" w:rsidRPr="00591A0D" w:rsidDel="000C3839">
                <w:rPr>
                  <w:sz w:val="18"/>
                  <w:szCs w:val="18"/>
                </w:rPr>
                <w:delText>:</w:delText>
              </w:r>
              <w:r w:rsidR="00994039" w:rsidDel="000C3839">
                <w:rPr>
                  <w:b w:val="0"/>
                  <w:sz w:val="18"/>
                  <w:szCs w:val="18"/>
                </w:rPr>
                <w:delText xml:space="preserve"> Resumen descriptivo de la </w:delText>
              </w:r>
              <w:r w:rsidR="00AA74B0" w:rsidDel="000C3839">
                <w:rPr>
                  <w:b w:val="0"/>
                  <w:sz w:val="18"/>
                  <w:szCs w:val="18"/>
                </w:rPr>
                <w:delText xml:space="preserve">conformidad con </w:delText>
              </w:r>
              <w:r w:rsidR="00994039" w:rsidDel="000C3839">
                <w:rPr>
                  <w:b w:val="0"/>
                  <w:sz w:val="18"/>
                  <w:szCs w:val="18"/>
                </w:rPr>
                <w:delText>la calificación grupal obtenida por los alumnos.</w:delText>
              </w:r>
            </w:del>
          </w:p>
        </w:tc>
      </w:tr>
      <w:tr w:rsidR="001D3EF5" w:rsidRPr="000D46B3" w:rsidDel="000C3839" w14:paraId="6EE8069B" w14:textId="36E2BBE5" w:rsidTr="00A12FEA">
        <w:trPr>
          <w:del w:id="2349" w:author="Roger Granda" w:date="2015-03-19T02:08:00Z"/>
        </w:trPr>
        <w:tc>
          <w:tcPr>
            <w:tcW w:w="7475" w:type="dxa"/>
            <w:gridSpan w:val="3"/>
            <w:tcBorders>
              <w:top w:val="single" w:sz="4" w:space="0" w:color="auto"/>
            </w:tcBorders>
          </w:tcPr>
          <w:p w14:paraId="0A07F8FF" w14:textId="0DF97AA5" w:rsidR="001D3EF5" w:rsidRPr="000D46B3" w:rsidDel="000C3839" w:rsidRDefault="001D3EF5" w:rsidP="00A12FEA">
            <w:pPr>
              <w:pStyle w:val="Subtitulocapitulo"/>
              <w:numPr>
                <w:ilvl w:val="0"/>
                <w:numId w:val="0"/>
              </w:numPr>
              <w:spacing w:line="276" w:lineRule="auto"/>
              <w:jc w:val="center"/>
              <w:rPr>
                <w:del w:id="2350" w:author="Roger Granda" w:date="2015-03-19T02:08:00Z"/>
                <w:sz w:val="24"/>
                <w:szCs w:val="24"/>
              </w:rPr>
            </w:pPr>
            <w:del w:id="2351" w:author="Roger Granda" w:date="2015-03-19T02:08:00Z">
              <w:r w:rsidDel="000C3839">
                <w:rPr>
                  <w:sz w:val="24"/>
                  <w:szCs w:val="24"/>
                </w:rPr>
                <w:delText>Estadística Descriptiva</w:delText>
              </w:r>
            </w:del>
          </w:p>
        </w:tc>
      </w:tr>
      <w:tr w:rsidR="001D3EF5" w:rsidRPr="000D46B3" w:rsidDel="000C3839" w14:paraId="78F7014B" w14:textId="1DCF17CA" w:rsidTr="00A12FEA">
        <w:trPr>
          <w:del w:id="2352" w:author="Roger Granda" w:date="2015-03-19T02:08:00Z"/>
        </w:trPr>
        <w:tc>
          <w:tcPr>
            <w:tcW w:w="1874" w:type="dxa"/>
          </w:tcPr>
          <w:p w14:paraId="56525C72" w14:textId="334F239F" w:rsidR="001D3EF5" w:rsidRPr="000D46B3" w:rsidDel="000C3839" w:rsidRDefault="001D3EF5" w:rsidP="00A12FEA">
            <w:pPr>
              <w:pStyle w:val="Subtitulocapitulo"/>
              <w:numPr>
                <w:ilvl w:val="0"/>
                <w:numId w:val="0"/>
              </w:numPr>
              <w:spacing w:line="276" w:lineRule="auto"/>
              <w:rPr>
                <w:del w:id="2353" w:author="Roger Granda" w:date="2015-03-19T02:08:00Z"/>
                <w:b w:val="0"/>
                <w:sz w:val="24"/>
                <w:szCs w:val="24"/>
              </w:rPr>
            </w:pPr>
          </w:p>
        </w:tc>
        <w:tc>
          <w:tcPr>
            <w:tcW w:w="2718" w:type="dxa"/>
          </w:tcPr>
          <w:p w14:paraId="30B1703C" w14:textId="7E166605" w:rsidR="001D3EF5" w:rsidRPr="00591A0D" w:rsidDel="000C3839" w:rsidRDefault="001D3EF5" w:rsidP="00A12FEA">
            <w:pPr>
              <w:pStyle w:val="Subtitulocapitulo"/>
              <w:numPr>
                <w:ilvl w:val="0"/>
                <w:numId w:val="0"/>
              </w:numPr>
              <w:spacing w:line="276" w:lineRule="auto"/>
              <w:rPr>
                <w:del w:id="2354" w:author="Roger Granda" w:date="2015-03-19T02:08:00Z"/>
                <w:sz w:val="24"/>
                <w:szCs w:val="24"/>
              </w:rPr>
            </w:pPr>
            <w:del w:id="2355" w:author="Roger Granda" w:date="2015-03-19T02:08:00Z">
              <w:r w:rsidRPr="00591A0D" w:rsidDel="000C3839">
                <w:rPr>
                  <w:sz w:val="24"/>
                  <w:szCs w:val="24"/>
                </w:rPr>
                <w:delText>Pre-Test</w:delText>
              </w:r>
            </w:del>
          </w:p>
        </w:tc>
        <w:tc>
          <w:tcPr>
            <w:tcW w:w="2883" w:type="dxa"/>
          </w:tcPr>
          <w:p w14:paraId="222B7A13" w14:textId="3C54D729" w:rsidR="001D3EF5" w:rsidRPr="00591A0D" w:rsidDel="000C3839" w:rsidRDefault="001D3EF5" w:rsidP="00A12FEA">
            <w:pPr>
              <w:pStyle w:val="Subtitulocapitulo"/>
              <w:numPr>
                <w:ilvl w:val="0"/>
                <w:numId w:val="0"/>
              </w:numPr>
              <w:spacing w:line="276" w:lineRule="auto"/>
              <w:rPr>
                <w:del w:id="2356" w:author="Roger Granda" w:date="2015-03-19T02:08:00Z"/>
                <w:sz w:val="24"/>
                <w:szCs w:val="24"/>
              </w:rPr>
            </w:pPr>
            <w:del w:id="2357" w:author="Roger Granda" w:date="2015-03-19T02:08:00Z">
              <w:r w:rsidRPr="00591A0D" w:rsidDel="000C3839">
                <w:rPr>
                  <w:sz w:val="24"/>
                  <w:szCs w:val="24"/>
                </w:rPr>
                <w:delText>Post-Test</w:delText>
              </w:r>
            </w:del>
          </w:p>
        </w:tc>
      </w:tr>
      <w:tr w:rsidR="001D3EF5" w:rsidRPr="000D46B3" w:rsidDel="000C3839" w14:paraId="5AC0ECD7" w14:textId="0885C798" w:rsidTr="00A12FEA">
        <w:trPr>
          <w:del w:id="2358" w:author="Roger Granda" w:date="2015-03-19T02:08:00Z"/>
        </w:trPr>
        <w:tc>
          <w:tcPr>
            <w:tcW w:w="1874" w:type="dxa"/>
          </w:tcPr>
          <w:p w14:paraId="36F984A5" w14:textId="2CD05655" w:rsidR="001D3EF5" w:rsidRPr="00591A0D" w:rsidDel="000C3839" w:rsidRDefault="001D3EF5" w:rsidP="00A12FEA">
            <w:pPr>
              <w:pStyle w:val="Subtitulocapitulo"/>
              <w:numPr>
                <w:ilvl w:val="0"/>
                <w:numId w:val="0"/>
              </w:numPr>
              <w:spacing w:line="276" w:lineRule="auto"/>
              <w:rPr>
                <w:del w:id="2359" w:author="Roger Granda" w:date="2015-03-19T02:08:00Z"/>
                <w:sz w:val="24"/>
                <w:szCs w:val="24"/>
              </w:rPr>
            </w:pPr>
            <w:del w:id="2360" w:author="Roger Granda" w:date="2015-03-19T02:08:00Z">
              <w:r w:rsidRPr="00591A0D" w:rsidDel="000C3839">
                <w:rPr>
                  <w:sz w:val="24"/>
                  <w:szCs w:val="24"/>
                </w:rPr>
                <w:delText>Media</w:delText>
              </w:r>
            </w:del>
          </w:p>
        </w:tc>
        <w:tc>
          <w:tcPr>
            <w:tcW w:w="2718" w:type="dxa"/>
          </w:tcPr>
          <w:p w14:paraId="1D628516" w14:textId="678776FF" w:rsidR="001D3EF5" w:rsidRPr="00676203" w:rsidDel="000C3839" w:rsidRDefault="00AE5C8E" w:rsidP="00A12FEA">
            <w:pPr>
              <w:pStyle w:val="Subtitulocapitulo"/>
              <w:numPr>
                <w:ilvl w:val="0"/>
                <w:numId w:val="0"/>
              </w:numPr>
              <w:spacing w:line="276" w:lineRule="auto"/>
              <w:rPr>
                <w:del w:id="2361" w:author="Roger Granda" w:date="2015-03-19T02:08:00Z"/>
                <w:b w:val="0"/>
                <w:sz w:val="24"/>
                <w:szCs w:val="24"/>
              </w:rPr>
            </w:pPr>
            <w:del w:id="2362" w:author="Roger Granda" w:date="2015-03-19T02:08:00Z">
              <w:r w:rsidDel="000C3839">
                <w:rPr>
                  <w:b w:val="0"/>
                  <w:sz w:val="24"/>
                  <w:szCs w:val="24"/>
                </w:rPr>
                <w:delText>4</w:delText>
              </w:r>
            </w:del>
          </w:p>
        </w:tc>
        <w:tc>
          <w:tcPr>
            <w:tcW w:w="2883" w:type="dxa"/>
          </w:tcPr>
          <w:p w14:paraId="679859FB" w14:textId="6C620C7B" w:rsidR="001D3EF5" w:rsidRPr="000D46B3" w:rsidDel="000C3839" w:rsidRDefault="00AE5C8E" w:rsidP="00A12FEA">
            <w:pPr>
              <w:pStyle w:val="Subtitulocapitulo"/>
              <w:numPr>
                <w:ilvl w:val="0"/>
                <w:numId w:val="0"/>
              </w:numPr>
              <w:spacing w:line="276" w:lineRule="auto"/>
              <w:rPr>
                <w:del w:id="2363" w:author="Roger Granda" w:date="2015-03-19T02:08:00Z"/>
                <w:b w:val="0"/>
                <w:sz w:val="24"/>
                <w:szCs w:val="24"/>
              </w:rPr>
            </w:pPr>
            <w:del w:id="2364" w:author="Roger Granda" w:date="2015-03-19T02:08:00Z">
              <w:r w:rsidDel="000C3839">
                <w:rPr>
                  <w:b w:val="0"/>
                  <w:sz w:val="24"/>
                  <w:szCs w:val="24"/>
                </w:rPr>
                <w:delText>4.5</w:delText>
              </w:r>
            </w:del>
          </w:p>
        </w:tc>
      </w:tr>
      <w:tr w:rsidR="001D3EF5" w:rsidRPr="000D46B3" w:rsidDel="000C3839" w14:paraId="34C1C55E" w14:textId="22808487" w:rsidTr="00A12FEA">
        <w:trPr>
          <w:del w:id="2365" w:author="Roger Granda" w:date="2015-03-19T02:08:00Z"/>
        </w:trPr>
        <w:tc>
          <w:tcPr>
            <w:tcW w:w="1874" w:type="dxa"/>
          </w:tcPr>
          <w:p w14:paraId="364ADB35" w14:textId="0F46BDE8" w:rsidR="001D3EF5" w:rsidRPr="00591A0D" w:rsidDel="000C3839" w:rsidRDefault="001D3EF5" w:rsidP="00A12FEA">
            <w:pPr>
              <w:pStyle w:val="Subtitulocapitulo"/>
              <w:numPr>
                <w:ilvl w:val="0"/>
                <w:numId w:val="0"/>
              </w:numPr>
              <w:spacing w:line="276" w:lineRule="auto"/>
              <w:rPr>
                <w:del w:id="2366" w:author="Roger Granda" w:date="2015-03-19T02:08:00Z"/>
                <w:sz w:val="24"/>
                <w:szCs w:val="24"/>
              </w:rPr>
            </w:pPr>
            <w:del w:id="2367" w:author="Roger Granda" w:date="2015-03-19T02:08:00Z">
              <w:r w:rsidRPr="00591A0D" w:rsidDel="000C3839">
                <w:rPr>
                  <w:sz w:val="24"/>
                  <w:szCs w:val="24"/>
                </w:rPr>
                <w:delText>Mediana</w:delText>
              </w:r>
            </w:del>
          </w:p>
        </w:tc>
        <w:tc>
          <w:tcPr>
            <w:tcW w:w="2718" w:type="dxa"/>
          </w:tcPr>
          <w:p w14:paraId="70C857B1" w14:textId="418D2B01" w:rsidR="001D3EF5" w:rsidRPr="000D46B3" w:rsidDel="000C3839" w:rsidRDefault="001D3EF5" w:rsidP="00A12FEA">
            <w:pPr>
              <w:pStyle w:val="Subtitulocapitulo"/>
              <w:numPr>
                <w:ilvl w:val="0"/>
                <w:numId w:val="0"/>
              </w:numPr>
              <w:spacing w:line="276" w:lineRule="auto"/>
              <w:rPr>
                <w:del w:id="2368" w:author="Roger Granda" w:date="2015-03-19T02:08:00Z"/>
                <w:b w:val="0"/>
                <w:sz w:val="24"/>
                <w:szCs w:val="24"/>
              </w:rPr>
            </w:pPr>
            <w:del w:id="2369" w:author="Roger Granda" w:date="2015-03-19T02:08:00Z">
              <w:r w:rsidDel="000C3839">
                <w:rPr>
                  <w:b w:val="0"/>
                  <w:sz w:val="24"/>
                  <w:szCs w:val="24"/>
                </w:rPr>
                <w:delText>4</w:delText>
              </w:r>
            </w:del>
          </w:p>
        </w:tc>
        <w:tc>
          <w:tcPr>
            <w:tcW w:w="2883" w:type="dxa"/>
          </w:tcPr>
          <w:p w14:paraId="50D92087" w14:textId="208ED4A5" w:rsidR="001D3EF5" w:rsidRPr="000D46B3" w:rsidDel="000C3839" w:rsidRDefault="00AE5C8E" w:rsidP="00A12FEA">
            <w:pPr>
              <w:pStyle w:val="Subtitulocapitulo"/>
              <w:numPr>
                <w:ilvl w:val="0"/>
                <w:numId w:val="0"/>
              </w:numPr>
              <w:spacing w:line="276" w:lineRule="auto"/>
              <w:rPr>
                <w:del w:id="2370" w:author="Roger Granda" w:date="2015-03-19T02:08:00Z"/>
                <w:b w:val="0"/>
                <w:sz w:val="24"/>
                <w:szCs w:val="24"/>
              </w:rPr>
            </w:pPr>
            <w:del w:id="2371" w:author="Roger Granda" w:date="2015-03-19T02:08:00Z">
              <w:r w:rsidDel="000C3839">
                <w:rPr>
                  <w:b w:val="0"/>
                  <w:sz w:val="24"/>
                  <w:szCs w:val="24"/>
                </w:rPr>
                <w:delText>4.5</w:delText>
              </w:r>
            </w:del>
          </w:p>
        </w:tc>
      </w:tr>
      <w:tr w:rsidR="001D3EF5" w:rsidRPr="000D46B3" w:rsidDel="000C3839" w14:paraId="67976C43" w14:textId="4E621301" w:rsidTr="00A12FEA">
        <w:trPr>
          <w:del w:id="2372" w:author="Roger Granda" w:date="2015-03-19T02:08:00Z"/>
        </w:trPr>
        <w:tc>
          <w:tcPr>
            <w:tcW w:w="7475" w:type="dxa"/>
            <w:gridSpan w:val="3"/>
          </w:tcPr>
          <w:p w14:paraId="08BD7753" w14:textId="3768E691" w:rsidR="001D3EF5" w:rsidRPr="00591A0D" w:rsidDel="000C3839" w:rsidRDefault="001D3EF5" w:rsidP="00A12FEA">
            <w:pPr>
              <w:pStyle w:val="Subtitulocapitulo"/>
              <w:numPr>
                <w:ilvl w:val="0"/>
                <w:numId w:val="0"/>
              </w:numPr>
              <w:spacing w:line="276" w:lineRule="auto"/>
              <w:jc w:val="center"/>
              <w:rPr>
                <w:del w:id="2373" w:author="Roger Granda" w:date="2015-03-19T02:08:00Z"/>
                <w:sz w:val="24"/>
                <w:szCs w:val="24"/>
              </w:rPr>
            </w:pPr>
            <w:del w:id="2374" w:author="Roger Granda" w:date="2015-03-19T02:08:00Z">
              <w:r w:rsidRPr="00591A0D" w:rsidDel="000C3839">
                <w:rPr>
                  <w:sz w:val="24"/>
                  <w:szCs w:val="24"/>
                </w:rPr>
                <w:delText>Prueba de Hipótesis</w:delText>
              </w:r>
            </w:del>
          </w:p>
        </w:tc>
      </w:tr>
      <w:tr w:rsidR="001D3EF5" w:rsidRPr="000D46B3" w:rsidDel="000C3839" w14:paraId="0CF4744D" w14:textId="6E999F72" w:rsidTr="00A12FEA">
        <w:trPr>
          <w:del w:id="2375" w:author="Roger Granda" w:date="2015-03-19T02:08:00Z"/>
        </w:trPr>
        <w:tc>
          <w:tcPr>
            <w:tcW w:w="1874" w:type="dxa"/>
            <w:vMerge w:val="restart"/>
          </w:tcPr>
          <w:p w14:paraId="372140A0" w14:textId="237FEE66" w:rsidR="001D3EF5" w:rsidRPr="00591A0D" w:rsidDel="000C3839" w:rsidRDefault="001D3EF5" w:rsidP="00A12FEA">
            <w:pPr>
              <w:pStyle w:val="Subtitulocapitulo"/>
              <w:numPr>
                <w:ilvl w:val="0"/>
                <w:numId w:val="0"/>
              </w:numPr>
              <w:tabs>
                <w:tab w:val="left" w:pos="1500"/>
              </w:tabs>
              <w:spacing w:line="276" w:lineRule="auto"/>
              <w:rPr>
                <w:del w:id="2376" w:author="Roger Granda" w:date="2015-03-19T02:08:00Z"/>
                <w:sz w:val="24"/>
                <w:szCs w:val="24"/>
              </w:rPr>
            </w:pPr>
            <w:del w:id="2377" w:author="Roger Granda" w:date="2015-03-19T02:08:00Z">
              <w:r w:rsidRPr="00591A0D" w:rsidDel="000C3839">
                <w:rPr>
                  <w:sz w:val="24"/>
                  <w:szCs w:val="24"/>
                </w:rPr>
                <w:delText>Wilcoxon signed-rank</w:delText>
              </w:r>
            </w:del>
          </w:p>
        </w:tc>
        <w:tc>
          <w:tcPr>
            <w:tcW w:w="2718" w:type="dxa"/>
          </w:tcPr>
          <w:p w14:paraId="11B8FE63" w14:textId="7DE97B25" w:rsidR="001D3EF5" w:rsidRPr="00591A0D" w:rsidDel="000C3839" w:rsidRDefault="001D3EF5" w:rsidP="00A12FEA">
            <w:pPr>
              <w:pStyle w:val="Subtitulocapitulo"/>
              <w:numPr>
                <w:ilvl w:val="0"/>
                <w:numId w:val="0"/>
              </w:numPr>
              <w:spacing w:line="276" w:lineRule="auto"/>
              <w:rPr>
                <w:del w:id="2378" w:author="Roger Granda" w:date="2015-03-19T02:08:00Z"/>
                <w:sz w:val="24"/>
                <w:szCs w:val="24"/>
              </w:rPr>
            </w:pPr>
            <w:del w:id="2379" w:author="Roger Granda" w:date="2015-03-19T02:08:00Z">
              <w:r w:rsidRPr="00591A0D" w:rsidDel="000C3839">
                <w:rPr>
                  <w:sz w:val="24"/>
                  <w:szCs w:val="24"/>
                </w:rPr>
                <w:delText>Z</w:delText>
              </w:r>
            </w:del>
          </w:p>
        </w:tc>
        <w:tc>
          <w:tcPr>
            <w:tcW w:w="2883" w:type="dxa"/>
          </w:tcPr>
          <w:p w14:paraId="0103E1A7" w14:textId="30C77328" w:rsidR="001D3EF5" w:rsidRPr="00591A0D" w:rsidDel="000C3839" w:rsidRDefault="001D3EF5" w:rsidP="00A12FEA">
            <w:pPr>
              <w:pStyle w:val="Subtitulocapitulo"/>
              <w:numPr>
                <w:ilvl w:val="0"/>
                <w:numId w:val="0"/>
              </w:numPr>
              <w:spacing w:line="276" w:lineRule="auto"/>
              <w:rPr>
                <w:del w:id="2380" w:author="Roger Granda" w:date="2015-03-19T02:08:00Z"/>
                <w:sz w:val="24"/>
                <w:szCs w:val="24"/>
              </w:rPr>
            </w:pPr>
            <w:del w:id="2381" w:author="Roger Granda" w:date="2015-03-19T02:08:00Z">
              <w:r w:rsidDel="000C3839">
                <w:rPr>
                  <w:sz w:val="24"/>
                  <w:szCs w:val="24"/>
                </w:rPr>
                <w:delText xml:space="preserve">Valor </w:delText>
              </w:r>
              <w:r w:rsidRPr="00591A0D" w:rsidDel="000C3839">
                <w:rPr>
                  <w:sz w:val="24"/>
                  <w:szCs w:val="24"/>
                </w:rPr>
                <w:delText>p</w:delText>
              </w:r>
            </w:del>
          </w:p>
        </w:tc>
      </w:tr>
      <w:tr w:rsidR="001D3EF5" w:rsidRPr="000D46B3" w:rsidDel="000C3839" w14:paraId="2251FD11" w14:textId="63DE7F42" w:rsidTr="00A12FEA">
        <w:trPr>
          <w:del w:id="2382" w:author="Roger Granda" w:date="2015-03-19T02:08:00Z"/>
        </w:trPr>
        <w:tc>
          <w:tcPr>
            <w:tcW w:w="1874" w:type="dxa"/>
            <w:vMerge/>
          </w:tcPr>
          <w:p w14:paraId="191E5D08" w14:textId="1686BC8F" w:rsidR="001D3EF5" w:rsidRPr="000D46B3" w:rsidDel="000C3839" w:rsidRDefault="001D3EF5" w:rsidP="00A12FEA">
            <w:pPr>
              <w:pStyle w:val="Subtitulocapitulo"/>
              <w:numPr>
                <w:ilvl w:val="0"/>
                <w:numId w:val="0"/>
              </w:numPr>
              <w:spacing w:line="276" w:lineRule="auto"/>
              <w:rPr>
                <w:del w:id="2383" w:author="Roger Granda" w:date="2015-03-19T02:08:00Z"/>
                <w:b w:val="0"/>
                <w:sz w:val="24"/>
                <w:szCs w:val="24"/>
              </w:rPr>
            </w:pPr>
          </w:p>
        </w:tc>
        <w:tc>
          <w:tcPr>
            <w:tcW w:w="2718" w:type="dxa"/>
          </w:tcPr>
          <w:p w14:paraId="3CE3BD95" w14:textId="0AFA2262" w:rsidR="001D3EF5" w:rsidRPr="001D3EF5" w:rsidDel="000C3839" w:rsidRDefault="00AE5C8E" w:rsidP="00AE5C8E">
            <w:pPr>
              <w:pStyle w:val="Subtitulocapitulo"/>
              <w:numPr>
                <w:ilvl w:val="0"/>
                <w:numId w:val="0"/>
              </w:numPr>
              <w:spacing w:line="276" w:lineRule="auto"/>
              <w:rPr>
                <w:del w:id="2384" w:author="Roger Granda" w:date="2015-03-19T02:08:00Z"/>
                <w:b w:val="0"/>
                <w:sz w:val="24"/>
                <w:szCs w:val="24"/>
              </w:rPr>
            </w:pPr>
            <w:del w:id="2385" w:author="Roger Granda" w:date="2015-03-19T02:08:00Z">
              <w:r w:rsidDel="000C3839">
                <w:rPr>
                  <w:b w:val="0"/>
                  <w:sz w:val="24"/>
                  <w:szCs w:val="24"/>
                </w:rPr>
                <w:delText>-1</w:delText>
              </w:r>
              <w:r w:rsidR="001D3EF5" w:rsidRPr="001D3EF5" w:rsidDel="000C3839">
                <w:rPr>
                  <w:b w:val="0"/>
                  <w:sz w:val="24"/>
                  <w:szCs w:val="24"/>
                </w:rPr>
                <w:delText>.</w:delText>
              </w:r>
              <w:r w:rsidDel="000C3839">
                <w:rPr>
                  <w:b w:val="0"/>
                  <w:sz w:val="24"/>
                  <w:szCs w:val="24"/>
                </w:rPr>
                <w:delText>667</w:delText>
              </w:r>
            </w:del>
          </w:p>
        </w:tc>
        <w:tc>
          <w:tcPr>
            <w:tcW w:w="2883" w:type="dxa"/>
          </w:tcPr>
          <w:p w14:paraId="07ECCBC5" w14:textId="1A55AD1A" w:rsidR="001D3EF5" w:rsidRPr="00676203" w:rsidDel="000C3839" w:rsidRDefault="001D3EF5" w:rsidP="001D3EF5">
            <w:pPr>
              <w:pStyle w:val="Subtitulocapitulo"/>
              <w:numPr>
                <w:ilvl w:val="0"/>
                <w:numId w:val="0"/>
              </w:numPr>
              <w:spacing w:line="276" w:lineRule="auto"/>
              <w:rPr>
                <w:del w:id="2386" w:author="Roger Granda" w:date="2015-03-19T02:08:00Z"/>
                <w:b w:val="0"/>
                <w:sz w:val="24"/>
                <w:szCs w:val="24"/>
              </w:rPr>
            </w:pPr>
            <w:del w:id="2387" w:author="Roger Granda" w:date="2015-03-19T02:08:00Z">
              <w:r w:rsidDel="000C3839">
                <w:rPr>
                  <w:b w:val="0"/>
                  <w:sz w:val="24"/>
                  <w:szCs w:val="24"/>
                </w:rPr>
                <w:delText>0</w:delText>
              </w:r>
              <w:r w:rsidR="00AE5C8E" w:rsidDel="000C3839">
                <w:rPr>
                  <w:b w:val="0"/>
                  <w:sz w:val="24"/>
                  <w:szCs w:val="24"/>
                </w:rPr>
                <w:delText>.096</w:delText>
              </w:r>
            </w:del>
          </w:p>
        </w:tc>
      </w:tr>
    </w:tbl>
    <w:p w14:paraId="0861D2A3" w14:textId="0675154B" w:rsidR="001D3EF5" w:rsidDel="00986E44" w:rsidRDefault="001D3EF5" w:rsidP="00437C75">
      <w:pPr>
        <w:pStyle w:val="Subtitulocapitulo"/>
        <w:numPr>
          <w:ilvl w:val="0"/>
          <w:numId w:val="0"/>
        </w:numPr>
        <w:ind w:left="792"/>
        <w:rPr>
          <w:del w:id="2388" w:author="Roger Granda" w:date="2015-03-19T02:20:00Z"/>
        </w:rPr>
      </w:pPr>
    </w:p>
    <w:p w14:paraId="3A1CB08C" w14:textId="7BCC7079" w:rsidR="00994039" w:rsidDel="00637562" w:rsidRDefault="00994039" w:rsidP="0048708A">
      <w:pPr>
        <w:pStyle w:val="Texto"/>
        <w:ind w:left="1416"/>
        <w:rPr>
          <w:b/>
        </w:rPr>
      </w:pPr>
      <w:moveFromRangeStart w:id="2389" w:author="Roger Granda" w:date="2015-03-18T23:48:00Z" w:name="move414485824"/>
    </w:p>
    <w:p w14:paraId="109DB0E2" w14:textId="0EF49988" w:rsidR="0048708A" w:rsidDel="00637562" w:rsidRDefault="00D23021" w:rsidP="0048708A">
      <w:pPr>
        <w:pStyle w:val="Texto"/>
        <w:ind w:left="1416"/>
      </w:pPr>
      <w:moveFrom w:id="2390" w:author="Roger Granda" w:date="2015-03-18T23:48:00Z">
        <w:r w:rsidRPr="0048708A" w:rsidDel="00637562">
          <w:rPr>
            <w:b/>
          </w:rPr>
          <w:t>Percepción en relación a la equidad de carga de trabajo</w:t>
        </w:r>
        <w:r w:rsidR="0048708A" w:rsidRPr="0048708A" w:rsidDel="00637562">
          <w:t xml:space="preserve"> </w:t>
        </w:r>
      </w:moveFrom>
    </w:p>
    <w:p w14:paraId="58F85147" w14:textId="62CB4A15" w:rsidR="0048708A" w:rsidDel="00637562" w:rsidRDefault="0048708A" w:rsidP="0048708A">
      <w:pPr>
        <w:pStyle w:val="Texto"/>
        <w:ind w:left="1416"/>
        <w:rPr>
          <w:rStyle w:val="TextoCar"/>
          <w:rFonts w:eastAsiaTheme="minorHAnsi"/>
        </w:rPr>
      </w:pPr>
      <w:moveFrom w:id="2391" w:author="Roger Granda" w:date="2015-03-18T23:48:00Z">
        <w:r w:rsidDel="00637562">
          <w:t xml:space="preserve">Las opiniones de los </w:t>
        </w:r>
        <w:r w:rsidR="00752912" w:rsidDel="00637562">
          <w:t xml:space="preserve">10 </w:t>
        </w:r>
        <w:r w:rsidR="00CB38C4" w:rsidDel="00637562">
          <w:t>estudiantes</w:t>
        </w:r>
        <w:r w:rsidDel="00637562">
          <w:t xml:space="preserve"> muestran inicialmente </w:t>
        </w:r>
        <w:r w:rsidR="00CB38C4" w:rsidDel="00637562">
          <w:t>que sus percepciones en cuanto a</w:t>
        </w:r>
        <w:r w:rsidR="004D667D" w:rsidDel="00637562">
          <w:t xml:space="preserve"> equidad de</w:t>
        </w:r>
        <w:r w:rsidR="00CB38C4" w:rsidDel="00637562">
          <w:t xml:space="preserve"> carga de trabajo s</w:t>
        </w:r>
        <w:r w:rsidR="00752912" w:rsidDel="00637562">
          <w:t>on dispersas y s</w:t>
        </w:r>
        <w:r w:rsidR="00CB38C4" w:rsidDel="00637562">
          <w:t>e ubican en</w:t>
        </w:r>
        <w:r w:rsidR="004D667D" w:rsidDel="00637562">
          <w:t>tre</w:t>
        </w:r>
        <w:r w:rsidR="00CB38C4" w:rsidDel="00637562">
          <w:t xml:space="preserve"> un nivel intermedio a alto</w:t>
        </w:r>
        <w:r w:rsidR="00752912" w:rsidDel="00637562">
          <w:t xml:space="preserve"> de equidad</w:t>
        </w:r>
        <w:r w:rsidDel="00637562">
          <w:t>. Luego de la experimentación con la superficie colabor</w:t>
        </w:r>
        <w:r w:rsidR="00CB38C4" w:rsidDel="00637562">
          <w:t xml:space="preserve">ativa, </w:t>
        </w:r>
        <w:r w:rsidR="00752912" w:rsidDel="00637562">
          <w:t xml:space="preserve">se vuelve menos dispersa, y se desplaza al nivel de </w:t>
        </w:r>
        <w:r w:rsidR="00752912" w:rsidRPr="00752912" w:rsidDel="00637562">
          <w:rPr>
            <w:i/>
          </w:rPr>
          <w:t>Total Equidad</w:t>
        </w:r>
        <w:r w:rsidR="00752912" w:rsidDel="00637562">
          <w:t xml:space="preserve"> de carga de trabajo</w:t>
        </w:r>
        <w:r w:rsidR="003267D7" w:rsidDel="00637562">
          <w:t xml:space="preserve"> (ver figura 5.</w:t>
        </w:r>
        <w:r w:rsidR="00714901" w:rsidDel="00637562">
          <w:t>6</w:t>
        </w:r>
        <w:r w:rsidDel="00637562">
          <w:t xml:space="preserve">). </w:t>
        </w:r>
        <w:r w:rsidDel="00637562">
          <w:rPr>
            <w:rStyle w:val="TextoCar"/>
            <w:rFonts w:eastAsiaTheme="minorHAnsi"/>
          </w:rPr>
          <w:t>La prueba Wilcoxon mostró que las percepciones</w:t>
        </w:r>
        <w:r w:rsidR="004D667D" w:rsidDel="00637562">
          <w:rPr>
            <w:rStyle w:val="TextoCar"/>
            <w:rFonts w:eastAsiaTheme="minorHAnsi"/>
          </w:rPr>
          <w:t xml:space="preserve"> de los </w:t>
        </w:r>
        <w:r w:rsidR="000617A4" w:rsidDel="00637562">
          <w:rPr>
            <w:rStyle w:val="TextoCar"/>
            <w:rFonts w:eastAsiaTheme="minorHAnsi"/>
          </w:rPr>
          <w:t xml:space="preserve"> </w:t>
        </w:r>
        <w:r w:rsidR="00752912" w:rsidDel="00637562">
          <w:rPr>
            <w:rStyle w:val="TextoCar"/>
            <w:rFonts w:eastAsiaTheme="minorHAnsi"/>
          </w:rPr>
          <w:t>10</w:t>
        </w:r>
        <w:r w:rsidR="000617A4" w:rsidDel="00637562">
          <w:rPr>
            <w:rStyle w:val="TextoCar"/>
            <w:rFonts w:eastAsiaTheme="minorHAnsi"/>
          </w:rPr>
          <w:t xml:space="preserve"> </w:t>
        </w:r>
        <w:r w:rsidR="004D667D" w:rsidDel="00637562">
          <w:rPr>
            <w:rStyle w:val="TextoCar"/>
            <w:rFonts w:eastAsiaTheme="minorHAnsi"/>
          </w:rPr>
          <w:t>estudiantes en cuanto a</w:t>
        </w:r>
        <w:r w:rsidDel="00637562">
          <w:rPr>
            <w:rStyle w:val="TextoCar"/>
            <w:rFonts w:eastAsiaTheme="minorHAnsi"/>
          </w:rPr>
          <w:t xml:space="preserve"> equidad de carga de trabajo en el post-test </w:t>
        </w:r>
        <w:r w:rsidR="00752912" w:rsidDel="00637562">
          <w:rPr>
            <w:rStyle w:val="TextoCar"/>
            <w:rFonts w:eastAsiaTheme="minorHAnsi"/>
          </w:rPr>
          <w:t xml:space="preserve">no </w:t>
        </w:r>
        <w:r w:rsidDel="00637562">
          <w:rPr>
            <w:rStyle w:val="TextoCar"/>
            <w:rFonts w:eastAsiaTheme="minorHAnsi"/>
          </w:rPr>
          <w:t>fueron significativamente mayores que en el pre-test Z</w:t>
        </w:r>
        <w:r w:rsidRPr="00414E81" w:rsidDel="00637562">
          <w:rPr>
            <w:rStyle w:val="TextoCar"/>
            <w:rFonts w:eastAsiaTheme="minorHAnsi"/>
          </w:rPr>
          <w:t>=</w:t>
        </w:r>
        <w:r w:rsidR="00752912" w:rsidDel="00637562">
          <w:t>-1</w:t>
        </w:r>
        <w:r w:rsidR="00CB38C4" w:rsidRPr="00CB38C4" w:rsidDel="00637562">
          <w:t>.</w:t>
        </w:r>
        <w:r w:rsidR="00752912" w:rsidDel="00637562">
          <w:t>26</w:t>
        </w:r>
        <w:r w:rsidR="00CB38C4" w:rsidRPr="00CB38C4" w:rsidDel="00637562">
          <w:t>3</w:t>
        </w:r>
        <w:r w:rsidR="00CB38C4" w:rsidDel="00637562">
          <w:rPr>
            <w:rStyle w:val="TextoCar"/>
            <w:rFonts w:eastAsiaTheme="minorHAnsi"/>
          </w:rPr>
          <w:t>, p=0.</w:t>
        </w:r>
        <w:r w:rsidR="00752912" w:rsidDel="00637562">
          <w:rPr>
            <w:rStyle w:val="TextoCar"/>
            <w:rFonts w:eastAsiaTheme="minorHAnsi"/>
          </w:rPr>
          <w:t>216</w:t>
        </w:r>
        <w:r w:rsidDel="00637562">
          <w:rPr>
            <w:rStyle w:val="TextoCar"/>
            <w:rFonts w:eastAsiaTheme="minorHAnsi"/>
          </w:rPr>
          <w:t xml:space="preserve"> (ver tabla </w:t>
        </w:r>
        <w:r w:rsidR="002C7004" w:rsidDel="00637562">
          <w:rPr>
            <w:rStyle w:val="TextoCar"/>
            <w:rFonts w:eastAsiaTheme="minorHAnsi"/>
          </w:rPr>
          <w:t>5.6</w:t>
        </w:r>
        <w:r w:rsidDel="00637562">
          <w:rPr>
            <w:rStyle w:val="TextoCar"/>
            <w:rFonts w:eastAsiaTheme="minorHAnsi"/>
          </w:rPr>
          <w:t>).</w:t>
        </w:r>
      </w:moveFrom>
    </w:p>
    <w:p w14:paraId="69EB5DFD" w14:textId="2BE5E717" w:rsidR="0048708A" w:rsidRPr="0048708A" w:rsidDel="00637562" w:rsidRDefault="0048708A" w:rsidP="0048708A">
      <w:pPr>
        <w:pStyle w:val="Texto"/>
        <w:rPr>
          <w:b/>
        </w:rPr>
      </w:pPr>
    </w:p>
    <w:p w14:paraId="0B195F0E" w14:textId="2DDF2091" w:rsidR="00B8625E" w:rsidDel="00637562" w:rsidRDefault="00B8625E" w:rsidP="00437C75">
      <w:pPr>
        <w:pStyle w:val="Subtitulocapitulo"/>
        <w:numPr>
          <w:ilvl w:val="0"/>
          <w:numId w:val="0"/>
        </w:numPr>
        <w:ind w:left="792"/>
        <w:rPr>
          <w:b w:val="0"/>
        </w:rPr>
      </w:pPr>
    </w:p>
    <w:p w14:paraId="730F519A" w14:textId="63F131E4" w:rsidR="000774CA" w:rsidDel="00637562" w:rsidRDefault="000774CA" w:rsidP="00437C75">
      <w:pPr>
        <w:pStyle w:val="Subtitulocapitulo"/>
        <w:numPr>
          <w:ilvl w:val="0"/>
          <w:numId w:val="0"/>
        </w:numPr>
        <w:ind w:left="792"/>
        <w:rPr>
          <w:b w:val="0"/>
        </w:rPr>
      </w:pPr>
    </w:p>
    <w:p w14:paraId="2DBA7FE0" w14:textId="3713E227" w:rsidR="000774CA" w:rsidDel="00637562" w:rsidRDefault="000774CA" w:rsidP="00437C75">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8625E" w:rsidDel="00637562" w14:paraId="2D71E511" w14:textId="55F75D7B" w:rsidTr="00276DC8">
        <w:trPr>
          <w:cantSplit/>
          <w:trHeight w:val="217"/>
        </w:trPr>
        <w:tc>
          <w:tcPr>
            <w:tcW w:w="7654" w:type="dxa"/>
            <w:gridSpan w:val="2"/>
            <w:vAlign w:val="center"/>
          </w:tcPr>
          <w:p w14:paraId="5D089611" w14:textId="0EE3D88D" w:rsidR="00B8625E" w:rsidRPr="00C7447E" w:rsidDel="00637562" w:rsidRDefault="00B8625E" w:rsidP="00276DC8">
            <w:pPr>
              <w:pStyle w:val="Texto"/>
              <w:spacing w:line="240" w:lineRule="auto"/>
              <w:ind w:left="0"/>
              <w:jc w:val="center"/>
              <w:rPr>
                <w:b/>
              </w:rPr>
            </w:pPr>
            <w:moveFrom w:id="2392" w:author="Roger Granda" w:date="2015-03-18T23:48:00Z">
              <w:r w:rsidRPr="00AA3EDB" w:rsidDel="00637562">
                <w:rPr>
                  <w:b/>
                </w:rPr>
                <w:t xml:space="preserve">Percepción de cuán justa es la calificación </w:t>
              </w:r>
              <w:r w:rsidDel="00637562">
                <w:rPr>
                  <w:b/>
                </w:rPr>
                <w:t>grupal</w:t>
              </w:r>
            </w:moveFrom>
          </w:p>
        </w:tc>
      </w:tr>
      <w:tr w:rsidR="00B8625E" w:rsidDel="00637562" w14:paraId="4C58D921" w14:textId="50C4964B" w:rsidTr="00276DC8">
        <w:trPr>
          <w:cantSplit/>
          <w:trHeight w:val="1134"/>
        </w:trPr>
        <w:tc>
          <w:tcPr>
            <w:tcW w:w="567" w:type="dxa"/>
            <w:textDirection w:val="btLr"/>
            <w:vAlign w:val="center"/>
          </w:tcPr>
          <w:p w14:paraId="056D7D51" w14:textId="363CC084" w:rsidR="00B8625E" w:rsidDel="00637562" w:rsidRDefault="00B8625E" w:rsidP="006C5817">
            <w:pPr>
              <w:pStyle w:val="Texto"/>
              <w:spacing w:line="240" w:lineRule="auto"/>
              <w:ind w:left="113" w:right="113"/>
              <w:jc w:val="center"/>
              <w:rPr>
                <w:rStyle w:val="TextoCar"/>
                <w:rFonts w:eastAsiaTheme="minorHAnsi"/>
              </w:rPr>
            </w:pPr>
            <w:moveFrom w:id="2393" w:author="Roger Granda" w:date="2015-03-18T23:48:00Z">
              <w:r w:rsidDel="00637562">
                <w:rPr>
                  <w:rStyle w:val="TextoCar"/>
                  <w:rFonts w:eastAsiaTheme="minorHAnsi"/>
                </w:rPr>
                <w:t xml:space="preserve">Nivel de </w:t>
              </w:r>
              <w:r w:rsidR="006C5817" w:rsidDel="00637562">
                <w:rPr>
                  <w:rStyle w:val="TextoCar"/>
                  <w:rFonts w:eastAsiaTheme="minorHAnsi"/>
                </w:rPr>
                <w:t>equidad</w:t>
              </w:r>
            </w:moveFrom>
          </w:p>
        </w:tc>
        <w:tc>
          <w:tcPr>
            <w:tcW w:w="7087" w:type="dxa"/>
          </w:tcPr>
          <w:p w14:paraId="5605FE7C" w14:textId="7DC5F5C2" w:rsidR="00977E4C" w:rsidDel="00637562" w:rsidRDefault="00977E4C" w:rsidP="00977E4C">
            <w:pPr>
              <w:autoSpaceDE w:val="0"/>
              <w:autoSpaceDN w:val="0"/>
              <w:adjustRightInd w:val="0"/>
              <w:rPr>
                <w:rFonts w:ascii="Times New Roman" w:hAnsi="Times New Roman" w:cs="Times New Roman"/>
                <w:sz w:val="24"/>
                <w:szCs w:val="24"/>
              </w:rPr>
            </w:pPr>
            <w:moveFrom w:id="2394" w:author="Roger Granda" w:date="2015-03-18T23:48:00Z">
              <w:r w:rsidDel="00637562">
                <w:rPr>
                  <w:rFonts w:ascii="Times New Roman" w:hAnsi="Times New Roman" w:cs="Times New Roman"/>
                  <w:noProof/>
                  <w:sz w:val="24"/>
                  <w:szCs w:val="24"/>
                  <w:lang w:eastAsia="es-EC"/>
                </w:rPr>
                <w:drawing>
                  <wp:inline distT="0" distB="0" distL="0" distR="0" wp14:anchorId="52670A61" wp14:editId="073A35DB">
                    <wp:extent cx="3904328" cy="3125953"/>
                    <wp:effectExtent l="0" t="0" r="127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22597" cy="3140580"/>
                            </a:xfrm>
                            <a:prstGeom prst="rect">
                              <a:avLst/>
                            </a:prstGeom>
                            <a:noFill/>
                            <a:ln>
                              <a:noFill/>
                            </a:ln>
                          </pic:spPr>
                        </pic:pic>
                      </a:graphicData>
                    </a:graphic>
                  </wp:inline>
                </w:drawing>
              </w:r>
            </w:moveFrom>
          </w:p>
          <w:p w14:paraId="3F00AD52" w14:textId="411500CF" w:rsidR="00977E4C" w:rsidDel="00637562" w:rsidRDefault="00977E4C" w:rsidP="00977E4C">
            <w:pPr>
              <w:autoSpaceDE w:val="0"/>
              <w:autoSpaceDN w:val="0"/>
              <w:adjustRightInd w:val="0"/>
              <w:rPr>
                <w:rFonts w:ascii="Times New Roman" w:hAnsi="Times New Roman" w:cs="Times New Roman"/>
                <w:sz w:val="24"/>
                <w:szCs w:val="24"/>
              </w:rPr>
            </w:pPr>
          </w:p>
          <w:p w14:paraId="01023285" w14:textId="631FA9DE" w:rsidR="00B8625E" w:rsidDel="00637562" w:rsidRDefault="003267D7" w:rsidP="00714901">
            <w:pPr>
              <w:pStyle w:val="Texto"/>
              <w:spacing w:line="240" w:lineRule="auto"/>
              <w:ind w:left="0"/>
              <w:jc w:val="left"/>
              <w:rPr>
                <w:rStyle w:val="TextoCar"/>
                <w:rFonts w:eastAsiaTheme="minorHAnsi"/>
              </w:rPr>
            </w:pPr>
            <w:moveFrom w:id="2395" w:author="Roger Granda" w:date="2015-03-18T23:48:00Z">
              <w:r w:rsidDel="00637562">
                <w:rPr>
                  <w:sz w:val="16"/>
                  <w:szCs w:val="16"/>
                </w:rPr>
                <w:t>Figura 5.</w:t>
              </w:r>
              <w:r w:rsidR="00714901" w:rsidDel="00637562">
                <w:rPr>
                  <w:sz w:val="16"/>
                  <w:szCs w:val="16"/>
                </w:rPr>
                <w:t>6</w:t>
              </w:r>
              <w:r w:rsidR="00B8625E" w:rsidRPr="00C7447E" w:rsidDel="00637562">
                <w:rPr>
                  <w:sz w:val="16"/>
                  <w:szCs w:val="16"/>
                </w:rPr>
                <w:t>: Diagrama de cajas de las opiniones</w:t>
              </w:r>
              <w:r w:rsidR="00B8625E" w:rsidDel="00637562">
                <w:rPr>
                  <w:sz w:val="16"/>
                  <w:szCs w:val="16"/>
                </w:rPr>
                <w:t xml:space="preserve"> de </w:t>
              </w:r>
              <w:r w:rsidR="00A5039D" w:rsidDel="00637562">
                <w:rPr>
                  <w:sz w:val="16"/>
                  <w:szCs w:val="16"/>
                </w:rPr>
                <w:t>alumnos</w:t>
              </w:r>
              <w:r w:rsidR="00B8625E" w:rsidDel="00637562">
                <w:rPr>
                  <w:sz w:val="16"/>
                  <w:szCs w:val="16"/>
                </w:rPr>
                <w:t xml:space="preserve"> sobre</w:t>
              </w:r>
              <w:r w:rsidR="00B8625E" w:rsidRPr="00C7447E" w:rsidDel="00637562">
                <w:rPr>
                  <w:sz w:val="16"/>
                  <w:szCs w:val="16"/>
                </w:rPr>
                <w:t xml:space="preserve"> </w:t>
              </w:r>
              <w:r w:rsidR="00B8625E" w:rsidDel="00637562">
                <w:rPr>
                  <w:sz w:val="16"/>
                  <w:szCs w:val="16"/>
                </w:rPr>
                <w:t>equidad de carga de trabajo</w:t>
              </w:r>
            </w:moveFrom>
          </w:p>
        </w:tc>
      </w:tr>
      <w:moveFromRangeEnd w:id="2389"/>
    </w:tbl>
    <w:p w14:paraId="676059C0" w14:textId="6B78B3E3" w:rsidR="00B8625E" w:rsidDel="00986E44" w:rsidRDefault="00B8625E" w:rsidP="00437C75">
      <w:pPr>
        <w:pStyle w:val="Subtitulocapitulo"/>
        <w:numPr>
          <w:ilvl w:val="0"/>
          <w:numId w:val="0"/>
        </w:numPr>
        <w:ind w:left="792"/>
        <w:rPr>
          <w:del w:id="2396" w:author="Roger Granda" w:date="2015-03-19T02:20:00Z"/>
          <w:b w:val="0"/>
        </w:rPr>
      </w:pPr>
    </w:p>
    <w:tbl>
      <w:tblPr>
        <w:tblStyle w:val="Tablaconcuadrcula"/>
        <w:tblW w:w="0" w:type="auto"/>
        <w:tblInd w:w="792" w:type="dxa"/>
        <w:tblLook w:val="04A0" w:firstRow="1" w:lastRow="0" w:firstColumn="1" w:lastColumn="0" w:noHBand="0" w:noVBand="1"/>
      </w:tblPr>
      <w:tblGrid>
        <w:gridCol w:w="1874"/>
        <w:gridCol w:w="2718"/>
        <w:gridCol w:w="2883"/>
      </w:tblGrid>
      <w:tr w:rsidR="00A50273" w:rsidRPr="000D46B3" w:rsidDel="00637562" w14:paraId="18224CC2" w14:textId="441C6B57" w:rsidTr="00A12FEA">
        <w:trPr>
          <w:del w:id="2397" w:author="Roger Granda" w:date="2015-03-18T23:47:00Z"/>
        </w:trPr>
        <w:tc>
          <w:tcPr>
            <w:tcW w:w="7475" w:type="dxa"/>
            <w:gridSpan w:val="3"/>
            <w:tcBorders>
              <w:top w:val="nil"/>
              <w:left w:val="nil"/>
              <w:bottom w:val="single" w:sz="4" w:space="0" w:color="auto"/>
              <w:right w:val="nil"/>
            </w:tcBorders>
          </w:tcPr>
          <w:p w14:paraId="3CFEDAF2" w14:textId="76AF74B0" w:rsidR="00A50273" w:rsidRPr="00591A0D" w:rsidDel="00637562" w:rsidRDefault="00182B22" w:rsidP="00182B22">
            <w:pPr>
              <w:pStyle w:val="Subtitulocapitulo"/>
              <w:numPr>
                <w:ilvl w:val="0"/>
                <w:numId w:val="0"/>
              </w:numPr>
              <w:tabs>
                <w:tab w:val="left" w:pos="2910"/>
              </w:tabs>
              <w:spacing w:line="276" w:lineRule="auto"/>
              <w:rPr>
                <w:del w:id="2398" w:author="Roger Granda" w:date="2015-03-18T23:47:00Z"/>
                <w:b w:val="0"/>
                <w:sz w:val="24"/>
                <w:szCs w:val="24"/>
              </w:rPr>
            </w:pPr>
            <w:del w:id="2399" w:author="Roger Granda" w:date="2015-03-18T23:47:00Z">
              <w:r w:rsidRPr="00591A0D" w:rsidDel="00637562">
                <w:rPr>
                  <w:sz w:val="18"/>
                  <w:szCs w:val="18"/>
                </w:rPr>
                <w:delText xml:space="preserve">Tabla </w:delText>
              </w:r>
              <w:r w:rsidR="002C7004" w:rsidDel="00637562">
                <w:rPr>
                  <w:sz w:val="18"/>
                  <w:szCs w:val="18"/>
                </w:rPr>
                <w:delText>5.</w:delText>
              </w:r>
              <w:r w:rsidRPr="00591A0D" w:rsidDel="00637562">
                <w:rPr>
                  <w:sz w:val="18"/>
                  <w:szCs w:val="18"/>
                </w:rPr>
                <w:delText>6:</w:delText>
              </w:r>
              <w:r w:rsidDel="00637562">
                <w:rPr>
                  <w:b w:val="0"/>
                  <w:sz w:val="18"/>
                  <w:szCs w:val="18"/>
                </w:rPr>
                <w:delText xml:space="preserve"> Resumen descriptivo de la percepción de estudiantes sobre equidad de carga de trabajo.</w:delText>
              </w:r>
            </w:del>
          </w:p>
        </w:tc>
      </w:tr>
      <w:tr w:rsidR="00A50273" w:rsidRPr="000D46B3" w:rsidDel="00637562" w14:paraId="28A51CC9" w14:textId="1397F755" w:rsidTr="00A12FEA">
        <w:trPr>
          <w:del w:id="2400" w:author="Roger Granda" w:date="2015-03-18T23:47:00Z"/>
        </w:trPr>
        <w:tc>
          <w:tcPr>
            <w:tcW w:w="7475" w:type="dxa"/>
            <w:gridSpan w:val="3"/>
            <w:tcBorders>
              <w:top w:val="single" w:sz="4" w:space="0" w:color="auto"/>
            </w:tcBorders>
          </w:tcPr>
          <w:p w14:paraId="76E775F5" w14:textId="114EB58F" w:rsidR="00A50273" w:rsidRPr="000D46B3" w:rsidDel="00637562" w:rsidRDefault="00A50273" w:rsidP="00A12FEA">
            <w:pPr>
              <w:pStyle w:val="Subtitulocapitulo"/>
              <w:numPr>
                <w:ilvl w:val="0"/>
                <w:numId w:val="0"/>
              </w:numPr>
              <w:spacing w:line="276" w:lineRule="auto"/>
              <w:jc w:val="center"/>
              <w:rPr>
                <w:del w:id="2401" w:author="Roger Granda" w:date="2015-03-18T23:47:00Z"/>
                <w:sz w:val="24"/>
                <w:szCs w:val="24"/>
              </w:rPr>
            </w:pPr>
            <w:del w:id="2402" w:author="Roger Granda" w:date="2015-03-18T23:47:00Z">
              <w:r w:rsidDel="00637562">
                <w:rPr>
                  <w:sz w:val="24"/>
                  <w:szCs w:val="24"/>
                </w:rPr>
                <w:delText>Estadística Descriptiva</w:delText>
              </w:r>
            </w:del>
          </w:p>
        </w:tc>
      </w:tr>
      <w:tr w:rsidR="00A50273" w:rsidRPr="000D46B3" w:rsidDel="00637562" w14:paraId="6B4CEC1E" w14:textId="30D8BCA3" w:rsidTr="00A12FEA">
        <w:trPr>
          <w:del w:id="2403" w:author="Roger Granda" w:date="2015-03-18T23:47:00Z"/>
        </w:trPr>
        <w:tc>
          <w:tcPr>
            <w:tcW w:w="1874" w:type="dxa"/>
          </w:tcPr>
          <w:p w14:paraId="614E0A55" w14:textId="47F83D30" w:rsidR="00A50273" w:rsidRPr="000D46B3" w:rsidDel="00637562" w:rsidRDefault="00A50273" w:rsidP="00A12FEA">
            <w:pPr>
              <w:pStyle w:val="Subtitulocapitulo"/>
              <w:numPr>
                <w:ilvl w:val="0"/>
                <w:numId w:val="0"/>
              </w:numPr>
              <w:spacing w:line="276" w:lineRule="auto"/>
              <w:rPr>
                <w:del w:id="2404" w:author="Roger Granda" w:date="2015-03-18T23:47:00Z"/>
                <w:b w:val="0"/>
                <w:sz w:val="24"/>
                <w:szCs w:val="24"/>
              </w:rPr>
            </w:pPr>
          </w:p>
        </w:tc>
        <w:tc>
          <w:tcPr>
            <w:tcW w:w="2718" w:type="dxa"/>
          </w:tcPr>
          <w:p w14:paraId="09EF4B61" w14:textId="195034F4" w:rsidR="00A50273" w:rsidRPr="00591A0D" w:rsidDel="00637562" w:rsidRDefault="00A50273" w:rsidP="00A12FEA">
            <w:pPr>
              <w:pStyle w:val="Subtitulocapitulo"/>
              <w:numPr>
                <w:ilvl w:val="0"/>
                <w:numId w:val="0"/>
              </w:numPr>
              <w:spacing w:line="276" w:lineRule="auto"/>
              <w:rPr>
                <w:del w:id="2405" w:author="Roger Granda" w:date="2015-03-18T23:47:00Z"/>
                <w:sz w:val="24"/>
                <w:szCs w:val="24"/>
              </w:rPr>
            </w:pPr>
            <w:del w:id="2406" w:author="Roger Granda" w:date="2015-03-18T23:47:00Z">
              <w:r w:rsidRPr="00591A0D" w:rsidDel="00637562">
                <w:rPr>
                  <w:sz w:val="24"/>
                  <w:szCs w:val="24"/>
                </w:rPr>
                <w:delText>Pre-Test</w:delText>
              </w:r>
            </w:del>
          </w:p>
        </w:tc>
        <w:tc>
          <w:tcPr>
            <w:tcW w:w="2883" w:type="dxa"/>
          </w:tcPr>
          <w:p w14:paraId="3C2B7C50" w14:textId="350C384D" w:rsidR="00A50273" w:rsidRPr="00591A0D" w:rsidDel="00637562" w:rsidRDefault="00A50273" w:rsidP="00A12FEA">
            <w:pPr>
              <w:pStyle w:val="Subtitulocapitulo"/>
              <w:numPr>
                <w:ilvl w:val="0"/>
                <w:numId w:val="0"/>
              </w:numPr>
              <w:spacing w:line="276" w:lineRule="auto"/>
              <w:rPr>
                <w:del w:id="2407" w:author="Roger Granda" w:date="2015-03-18T23:47:00Z"/>
                <w:sz w:val="24"/>
                <w:szCs w:val="24"/>
              </w:rPr>
            </w:pPr>
            <w:del w:id="2408" w:author="Roger Granda" w:date="2015-03-18T23:47:00Z">
              <w:r w:rsidRPr="00591A0D" w:rsidDel="00637562">
                <w:rPr>
                  <w:sz w:val="24"/>
                  <w:szCs w:val="24"/>
                </w:rPr>
                <w:delText>Post-Test</w:delText>
              </w:r>
            </w:del>
          </w:p>
        </w:tc>
      </w:tr>
      <w:tr w:rsidR="00A50273" w:rsidRPr="000D46B3" w:rsidDel="00637562" w14:paraId="3F526E11" w14:textId="5FBF9491" w:rsidTr="00A12FEA">
        <w:trPr>
          <w:del w:id="2409" w:author="Roger Granda" w:date="2015-03-18T23:47:00Z"/>
        </w:trPr>
        <w:tc>
          <w:tcPr>
            <w:tcW w:w="1874" w:type="dxa"/>
          </w:tcPr>
          <w:p w14:paraId="010B19B0" w14:textId="05C98AD1" w:rsidR="00A50273" w:rsidRPr="00591A0D" w:rsidDel="00637562" w:rsidRDefault="00A50273" w:rsidP="00A12FEA">
            <w:pPr>
              <w:pStyle w:val="Subtitulocapitulo"/>
              <w:numPr>
                <w:ilvl w:val="0"/>
                <w:numId w:val="0"/>
              </w:numPr>
              <w:spacing w:line="276" w:lineRule="auto"/>
              <w:rPr>
                <w:del w:id="2410" w:author="Roger Granda" w:date="2015-03-18T23:47:00Z"/>
                <w:sz w:val="24"/>
                <w:szCs w:val="24"/>
              </w:rPr>
            </w:pPr>
            <w:del w:id="2411" w:author="Roger Granda" w:date="2015-03-18T23:47:00Z">
              <w:r w:rsidRPr="00591A0D" w:rsidDel="00637562">
                <w:rPr>
                  <w:sz w:val="24"/>
                  <w:szCs w:val="24"/>
                </w:rPr>
                <w:delText>Media</w:delText>
              </w:r>
            </w:del>
          </w:p>
        </w:tc>
        <w:tc>
          <w:tcPr>
            <w:tcW w:w="2718" w:type="dxa"/>
          </w:tcPr>
          <w:p w14:paraId="21E51FE0" w14:textId="1FDF1FFC" w:rsidR="00A50273" w:rsidRPr="00676203" w:rsidDel="00637562" w:rsidRDefault="00AE5C8E" w:rsidP="00A12FEA">
            <w:pPr>
              <w:pStyle w:val="Subtitulocapitulo"/>
              <w:numPr>
                <w:ilvl w:val="0"/>
                <w:numId w:val="0"/>
              </w:numPr>
              <w:spacing w:line="276" w:lineRule="auto"/>
              <w:rPr>
                <w:del w:id="2412" w:author="Roger Granda" w:date="2015-03-18T23:47:00Z"/>
                <w:b w:val="0"/>
                <w:sz w:val="24"/>
                <w:szCs w:val="24"/>
              </w:rPr>
            </w:pPr>
            <w:del w:id="2413" w:author="Roger Granda" w:date="2015-03-18T23:47:00Z">
              <w:r w:rsidDel="00637562">
                <w:rPr>
                  <w:b w:val="0"/>
                  <w:sz w:val="24"/>
                  <w:szCs w:val="24"/>
                </w:rPr>
                <w:delText>3.8</w:delText>
              </w:r>
            </w:del>
          </w:p>
        </w:tc>
        <w:tc>
          <w:tcPr>
            <w:tcW w:w="2883" w:type="dxa"/>
          </w:tcPr>
          <w:p w14:paraId="6E048AEC" w14:textId="4DDAD8E4" w:rsidR="00A50273" w:rsidRPr="000D46B3" w:rsidDel="00637562" w:rsidRDefault="00AE5C8E" w:rsidP="00A12FEA">
            <w:pPr>
              <w:pStyle w:val="Subtitulocapitulo"/>
              <w:numPr>
                <w:ilvl w:val="0"/>
                <w:numId w:val="0"/>
              </w:numPr>
              <w:spacing w:line="276" w:lineRule="auto"/>
              <w:rPr>
                <w:del w:id="2414" w:author="Roger Granda" w:date="2015-03-18T23:47:00Z"/>
                <w:b w:val="0"/>
                <w:sz w:val="24"/>
                <w:szCs w:val="24"/>
              </w:rPr>
            </w:pPr>
            <w:del w:id="2415" w:author="Roger Granda" w:date="2015-03-18T23:47:00Z">
              <w:r w:rsidDel="00637562">
                <w:rPr>
                  <w:b w:val="0"/>
                  <w:sz w:val="24"/>
                  <w:szCs w:val="24"/>
                </w:rPr>
                <w:delText>4.4</w:delText>
              </w:r>
            </w:del>
          </w:p>
        </w:tc>
      </w:tr>
      <w:tr w:rsidR="00A50273" w:rsidRPr="000D46B3" w:rsidDel="00637562" w14:paraId="12422470" w14:textId="0C1E4204" w:rsidTr="00A12FEA">
        <w:trPr>
          <w:del w:id="2416" w:author="Roger Granda" w:date="2015-03-18T23:47:00Z"/>
        </w:trPr>
        <w:tc>
          <w:tcPr>
            <w:tcW w:w="1874" w:type="dxa"/>
          </w:tcPr>
          <w:p w14:paraId="58555AD1" w14:textId="53B37489" w:rsidR="00A50273" w:rsidRPr="00591A0D" w:rsidDel="00637562" w:rsidRDefault="00A50273" w:rsidP="00A12FEA">
            <w:pPr>
              <w:pStyle w:val="Subtitulocapitulo"/>
              <w:numPr>
                <w:ilvl w:val="0"/>
                <w:numId w:val="0"/>
              </w:numPr>
              <w:spacing w:line="276" w:lineRule="auto"/>
              <w:rPr>
                <w:del w:id="2417" w:author="Roger Granda" w:date="2015-03-18T23:47:00Z"/>
                <w:sz w:val="24"/>
                <w:szCs w:val="24"/>
              </w:rPr>
            </w:pPr>
            <w:del w:id="2418" w:author="Roger Granda" w:date="2015-03-18T23:47:00Z">
              <w:r w:rsidRPr="00591A0D" w:rsidDel="00637562">
                <w:rPr>
                  <w:sz w:val="24"/>
                  <w:szCs w:val="24"/>
                </w:rPr>
                <w:delText>Mediana</w:delText>
              </w:r>
            </w:del>
          </w:p>
        </w:tc>
        <w:tc>
          <w:tcPr>
            <w:tcW w:w="2718" w:type="dxa"/>
          </w:tcPr>
          <w:p w14:paraId="5D89D931" w14:textId="268AA142" w:rsidR="00A50273" w:rsidRPr="000D46B3" w:rsidDel="00637562" w:rsidRDefault="00AE5C8E" w:rsidP="00A12FEA">
            <w:pPr>
              <w:pStyle w:val="Subtitulocapitulo"/>
              <w:numPr>
                <w:ilvl w:val="0"/>
                <w:numId w:val="0"/>
              </w:numPr>
              <w:spacing w:line="276" w:lineRule="auto"/>
              <w:rPr>
                <w:del w:id="2419" w:author="Roger Granda" w:date="2015-03-18T23:47:00Z"/>
                <w:b w:val="0"/>
                <w:sz w:val="24"/>
                <w:szCs w:val="24"/>
              </w:rPr>
            </w:pPr>
            <w:del w:id="2420" w:author="Roger Granda" w:date="2015-03-18T23:47:00Z">
              <w:r w:rsidDel="00637562">
                <w:rPr>
                  <w:b w:val="0"/>
                  <w:sz w:val="24"/>
                  <w:szCs w:val="24"/>
                </w:rPr>
                <w:delText>4</w:delText>
              </w:r>
            </w:del>
          </w:p>
        </w:tc>
        <w:tc>
          <w:tcPr>
            <w:tcW w:w="2883" w:type="dxa"/>
          </w:tcPr>
          <w:p w14:paraId="0C5E21C4" w14:textId="2F5933A0" w:rsidR="00A50273" w:rsidRPr="000D46B3" w:rsidDel="00637562" w:rsidRDefault="00AE5C8E" w:rsidP="00A12FEA">
            <w:pPr>
              <w:pStyle w:val="Subtitulocapitulo"/>
              <w:numPr>
                <w:ilvl w:val="0"/>
                <w:numId w:val="0"/>
              </w:numPr>
              <w:spacing w:line="276" w:lineRule="auto"/>
              <w:rPr>
                <w:del w:id="2421" w:author="Roger Granda" w:date="2015-03-18T23:47:00Z"/>
                <w:b w:val="0"/>
                <w:sz w:val="24"/>
                <w:szCs w:val="24"/>
              </w:rPr>
            </w:pPr>
            <w:del w:id="2422" w:author="Roger Granda" w:date="2015-03-18T23:47:00Z">
              <w:r w:rsidDel="00637562">
                <w:rPr>
                  <w:b w:val="0"/>
                  <w:sz w:val="24"/>
                  <w:szCs w:val="24"/>
                </w:rPr>
                <w:delText>5</w:delText>
              </w:r>
            </w:del>
          </w:p>
        </w:tc>
      </w:tr>
      <w:tr w:rsidR="00A50273" w:rsidRPr="000D46B3" w:rsidDel="00637562" w14:paraId="5C48E634" w14:textId="02839638" w:rsidTr="00A12FEA">
        <w:trPr>
          <w:del w:id="2423" w:author="Roger Granda" w:date="2015-03-18T23:47:00Z"/>
        </w:trPr>
        <w:tc>
          <w:tcPr>
            <w:tcW w:w="7475" w:type="dxa"/>
            <w:gridSpan w:val="3"/>
          </w:tcPr>
          <w:p w14:paraId="0E7C9410" w14:textId="7FD75277" w:rsidR="00A50273" w:rsidRPr="00591A0D" w:rsidDel="00637562" w:rsidRDefault="00A50273" w:rsidP="00A12FEA">
            <w:pPr>
              <w:pStyle w:val="Subtitulocapitulo"/>
              <w:numPr>
                <w:ilvl w:val="0"/>
                <w:numId w:val="0"/>
              </w:numPr>
              <w:spacing w:line="276" w:lineRule="auto"/>
              <w:jc w:val="center"/>
              <w:rPr>
                <w:del w:id="2424" w:author="Roger Granda" w:date="2015-03-18T23:47:00Z"/>
                <w:sz w:val="24"/>
                <w:szCs w:val="24"/>
              </w:rPr>
            </w:pPr>
            <w:del w:id="2425" w:author="Roger Granda" w:date="2015-03-18T23:47:00Z">
              <w:r w:rsidRPr="00591A0D" w:rsidDel="00637562">
                <w:rPr>
                  <w:sz w:val="24"/>
                  <w:szCs w:val="24"/>
                </w:rPr>
                <w:delText>Prueba de Hipótesis</w:delText>
              </w:r>
            </w:del>
          </w:p>
        </w:tc>
      </w:tr>
      <w:tr w:rsidR="00A50273" w:rsidRPr="000D46B3" w:rsidDel="00637562" w14:paraId="1BDDDB06" w14:textId="0479C342" w:rsidTr="00A12FEA">
        <w:trPr>
          <w:del w:id="2426" w:author="Roger Granda" w:date="2015-03-18T23:47:00Z"/>
        </w:trPr>
        <w:tc>
          <w:tcPr>
            <w:tcW w:w="1874" w:type="dxa"/>
            <w:vMerge w:val="restart"/>
          </w:tcPr>
          <w:p w14:paraId="73B44229" w14:textId="0D26A6E8" w:rsidR="00A50273" w:rsidRPr="00591A0D" w:rsidDel="00637562" w:rsidRDefault="00A50273" w:rsidP="00A12FEA">
            <w:pPr>
              <w:pStyle w:val="Subtitulocapitulo"/>
              <w:numPr>
                <w:ilvl w:val="0"/>
                <w:numId w:val="0"/>
              </w:numPr>
              <w:tabs>
                <w:tab w:val="left" w:pos="1500"/>
              </w:tabs>
              <w:spacing w:line="276" w:lineRule="auto"/>
              <w:rPr>
                <w:del w:id="2427" w:author="Roger Granda" w:date="2015-03-18T23:47:00Z"/>
                <w:sz w:val="24"/>
                <w:szCs w:val="24"/>
              </w:rPr>
            </w:pPr>
            <w:del w:id="2428" w:author="Roger Granda" w:date="2015-03-18T23:47:00Z">
              <w:r w:rsidRPr="00591A0D" w:rsidDel="00637562">
                <w:rPr>
                  <w:sz w:val="24"/>
                  <w:szCs w:val="24"/>
                </w:rPr>
                <w:delText>Wilcoxon signed-rank</w:delText>
              </w:r>
            </w:del>
          </w:p>
        </w:tc>
        <w:tc>
          <w:tcPr>
            <w:tcW w:w="2718" w:type="dxa"/>
          </w:tcPr>
          <w:p w14:paraId="655B26F6" w14:textId="1EDDCD7B" w:rsidR="00A50273" w:rsidRPr="00591A0D" w:rsidDel="00637562" w:rsidRDefault="00A50273" w:rsidP="00A12FEA">
            <w:pPr>
              <w:pStyle w:val="Subtitulocapitulo"/>
              <w:numPr>
                <w:ilvl w:val="0"/>
                <w:numId w:val="0"/>
              </w:numPr>
              <w:spacing w:line="276" w:lineRule="auto"/>
              <w:rPr>
                <w:del w:id="2429" w:author="Roger Granda" w:date="2015-03-18T23:47:00Z"/>
                <w:sz w:val="24"/>
                <w:szCs w:val="24"/>
              </w:rPr>
            </w:pPr>
            <w:del w:id="2430" w:author="Roger Granda" w:date="2015-03-18T23:47:00Z">
              <w:r w:rsidRPr="00591A0D" w:rsidDel="00637562">
                <w:rPr>
                  <w:sz w:val="24"/>
                  <w:szCs w:val="24"/>
                </w:rPr>
                <w:delText>Z</w:delText>
              </w:r>
            </w:del>
          </w:p>
        </w:tc>
        <w:tc>
          <w:tcPr>
            <w:tcW w:w="2883" w:type="dxa"/>
          </w:tcPr>
          <w:p w14:paraId="74F2A62C" w14:textId="3E209ED2" w:rsidR="00A50273" w:rsidRPr="00591A0D" w:rsidDel="00637562" w:rsidRDefault="00A50273" w:rsidP="00A12FEA">
            <w:pPr>
              <w:pStyle w:val="Subtitulocapitulo"/>
              <w:numPr>
                <w:ilvl w:val="0"/>
                <w:numId w:val="0"/>
              </w:numPr>
              <w:spacing w:line="276" w:lineRule="auto"/>
              <w:rPr>
                <w:del w:id="2431" w:author="Roger Granda" w:date="2015-03-18T23:47:00Z"/>
                <w:sz w:val="24"/>
                <w:szCs w:val="24"/>
              </w:rPr>
            </w:pPr>
            <w:del w:id="2432" w:author="Roger Granda" w:date="2015-03-18T23:47:00Z">
              <w:r w:rsidDel="00637562">
                <w:rPr>
                  <w:sz w:val="24"/>
                  <w:szCs w:val="24"/>
                </w:rPr>
                <w:delText xml:space="preserve">Valor </w:delText>
              </w:r>
              <w:r w:rsidRPr="00591A0D" w:rsidDel="00637562">
                <w:rPr>
                  <w:sz w:val="24"/>
                  <w:szCs w:val="24"/>
                </w:rPr>
                <w:delText>p</w:delText>
              </w:r>
            </w:del>
          </w:p>
        </w:tc>
      </w:tr>
      <w:tr w:rsidR="00A50273" w:rsidRPr="000D46B3" w:rsidDel="00637562" w14:paraId="3115D250" w14:textId="040FAED6" w:rsidTr="00A12FEA">
        <w:trPr>
          <w:del w:id="2433" w:author="Roger Granda" w:date="2015-03-18T23:47:00Z"/>
        </w:trPr>
        <w:tc>
          <w:tcPr>
            <w:tcW w:w="1874" w:type="dxa"/>
            <w:vMerge/>
          </w:tcPr>
          <w:p w14:paraId="29284488" w14:textId="4E44786B" w:rsidR="00A50273" w:rsidRPr="000D46B3" w:rsidDel="00637562" w:rsidRDefault="00A50273" w:rsidP="00A12FEA">
            <w:pPr>
              <w:pStyle w:val="Subtitulocapitulo"/>
              <w:numPr>
                <w:ilvl w:val="0"/>
                <w:numId w:val="0"/>
              </w:numPr>
              <w:spacing w:line="276" w:lineRule="auto"/>
              <w:rPr>
                <w:del w:id="2434" w:author="Roger Granda" w:date="2015-03-18T23:47:00Z"/>
                <w:b w:val="0"/>
                <w:sz w:val="24"/>
                <w:szCs w:val="24"/>
              </w:rPr>
            </w:pPr>
          </w:p>
        </w:tc>
        <w:tc>
          <w:tcPr>
            <w:tcW w:w="2718" w:type="dxa"/>
          </w:tcPr>
          <w:p w14:paraId="08D9D699" w14:textId="33CC789D" w:rsidR="00A50273" w:rsidRPr="00F27E26" w:rsidDel="00637562" w:rsidRDefault="00AE5C8E" w:rsidP="00A12FEA">
            <w:pPr>
              <w:pStyle w:val="Subtitulocapitulo"/>
              <w:numPr>
                <w:ilvl w:val="0"/>
                <w:numId w:val="0"/>
              </w:numPr>
              <w:spacing w:line="276" w:lineRule="auto"/>
              <w:rPr>
                <w:del w:id="2435" w:author="Roger Granda" w:date="2015-03-18T23:47:00Z"/>
                <w:b w:val="0"/>
                <w:sz w:val="24"/>
                <w:szCs w:val="24"/>
              </w:rPr>
            </w:pPr>
            <w:del w:id="2436" w:author="Roger Granda" w:date="2015-03-18T23:47:00Z">
              <w:r w:rsidDel="00637562">
                <w:rPr>
                  <w:b w:val="0"/>
                  <w:sz w:val="24"/>
                  <w:szCs w:val="24"/>
                </w:rPr>
                <w:delText>-1.236</w:delText>
              </w:r>
            </w:del>
          </w:p>
        </w:tc>
        <w:tc>
          <w:tcPr>
            <w:tcW w:w="2883" w:type="dxa"/>
          </w:tcPr>
          <w:p w14:paraId="280A601C" w14:textId="463BED69" w:rsidR="00A50273" w:rsidRPr="00676203" w:rsidDel="00637562" w:rsidRDefault="00A50273" w:rsidP="00A12FEA">
            <w:pPr>
              <w:pStyle w:val="Subtitulocapitulo"/>
              <w:numPr>
                <w:ilvl w:val="0"/>
                <w:numId w:val="0"/>
              </w:numPr>
              <w:spacing w:line="276" w:lineRule="auto"/>
              <w:rPr>
                <w:del w:id="2437" w:author="Roger Granda" w:date="2015-03-18T23:47:00Z"/>
                <w:b w:val="0"/>
                <w:sz w:val="24"/>
                <w:szCs w:val="24"/>
              </w:rPr>
            </w:pPr>
            <w:del w:id="2438" w:author="Roger Granda" w:date="2015-03-18T23:47:00Z">
              <w:r w:rsidDel="00637562">
                <w:rPr>
                  <w:b w:val="0"/>
                  <w:sz w:val="24"/>
                  <w:szCs w:val="24"/>
                </w:rPr>
                <w:delText>0</w:delText>
              </w:r>
              <w:r w:rsidR="00AE5C8E" w:rsidDel="00637562">
                <w:rPr>
                  <w:b w:val="0"/>
                  <w:sz w:val="24"/>
                  <w:szCs w:val="24"/>
                </w:rPr>
                <w:delText>.216</w:delText>
              </w:r>
            </w:del>
          </w:p>
        </w:tc>
      </w:tr>
    </w:tbl>
    <w:p w14:paraId="1B984E41" w14:textId="40300A57" w:rsidR="00A50273" w:rsidDel="00986E44" w:rsidRDefault="00A50273" w:rsidP="00437C75">
      <w:pPr>
        <w:pStyle w:val="Subtitulocapitulo"/>
        <w:numPr>
          <w:ilvl w:val="0"/>
          <w:numId w:val="0"/>
        </w:numPr>
        <w:ind w:left="792"/>
        <w:rPr>
          <w:del w:id="2439" w:author="Roger Granda" w:date="2015-03-19T02:20:00Z"/>
        </w:rPr>
      </w:pPr>
    </w:p>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Las pruebas realizadas al sistema desarrollado se han realizado utilizando un enfoque de caja negra a través de pruebas unitarias utilizando JUnit. Estas pruebas de ejecutaron en cada uno los 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441A9B85" w:rsidR="008337F4" w:rsidRPr="00554737" w:rsidRDefault="008337F4" w:rsidP="008337F4">
      <w:pPr>
        <w:pStyle w:val="Texto"/>
        <w:ind w:left="1416"/>
      </w:pPr>
      <w:r>
        <w:t xml:space="preserve">Para la recolección de los datos de la prueba de usabilidad, se les solicitó a los estudiantes que utilizaron la superficie </w:t>
      </w:r>
      <w:r>
        <w:lastRenderedPageBreak/>
        <w:t>colaborativa llenar un formulario de usabilidad</w:t>
      </w:r>
      <w:r w:rsidR="00701829">
        <w:t xml:space="preserve"> para que evaluaran la última versión de la solución</w:t>
      </w:r>
      <w:r>
        <w:t xml:space="preserve">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lastRenderedPageBreak/>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lastRenderedPageBreak/>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D1F0E9D" w14:textId="77777777" w:rsidR="000774CA" w:rsidRDefault="000774CA" w:rsidP="00044713">
      <w:pPr>
        <w:pStyle w:val="Texto"/>
        <w:ind w:left="360"/>
      </w:pPr>
      <w:r>
        <w:t>Este capítulo contiene la discusión de los resultados obtenido en la experimentación y pruebas de usabilidad. Implicaciones y limitaciones de estas pruebas son mencionadas</w:t>
      </w:r>
    </w:p>
    <w:p w14:paraId="76D33CD6" w14:textId="2B80997E" w:rsidR="00044713" w:rsidRDefault="000774CA" w:rsidP="00044713">
      <w:pPr>
        <w:pStyle w:val="Texto"/>
        <w:ind w:left="360"/>
      </w:pPr>
      <w:r>
        <w:t>.</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6FFAAFE" w14:textId="6C7ECE25" w:rsidR="00CC1ECD" w:rsidRPr="00CC1ECD" w:rsidRDefault="00CC1ECD" w:rsidP="00CC1ECD">
      <w:pPr>
        <w:pStyle w:val="Texto"/>
        <w:ind w:left="1416"/>
        <w:rPr>
          <w:b/>
        </w:rPr>
      </w:pPr>
      <w:r w:rsidRPr="00CC1ECD">
        <w:rPr>
          <w:b/>
        </w:rPr>
        <w:t>Usabilidad</w:t>
      </w:r>
    </w:p>
    <w:p w14:paraId="0C0F8070" w14:textId="3780845B" w:rsidR="00863153" w:rsidRDefault="00863153" w:rsidP="0031495D">
      <w:pPr>
        <w:pStyle w:val="Texto"/>
        <w:ind w:left="1416"/>
      </w:pPr>
      <w:r>
        <w:t xml:space="preserve">Los aspectos en los que se probó la usabilidad del sistema, dieron resultados satisfactorios. </w:t>
      </w:r>
      <w:r w:rsidR="00CC1ECD">
        <w:t xml:space="preserve">El 90% de los usuarios </w:t>
      </w:r>
      <w:r w:rsidR="004579D6">
        <w:t xml:space="preserve">calificaron a la </w:t>
      </w:r>
      <w:r>
        <w:t xml:space="preserve">facilidad de uso del sistema,  la satisfacción, y, la </w:t>
      </w:r>
      <w:r>
        <w:lastRenderedPageBreak/>
        <w:t>utilidad que percibieron,</w:t>
      </w:r>
      <w:r w:rsidR="004579D6">
        <w:t xml:space="preserve"> </w:t>
      </w:r>
      <w:r>
        <w:t xml:space="preserve"> </w:t>
      </w:r>
      <w:r w:rsidR="004579D6">
        <w:t>en un nivel alto (4-5).</w:t>
      </w:r>
      <w:r>
        <w:t xml:space="preserve"> </w:t>
      </w:r>
      <w:r w:rsidR="004579D6">
        <w:t>L</w:t>
      </w:r>
      <w:r>
        <w:t xml:space="preserve">o cual asegura que la solución es factible para la utilización en el diseño de software. </w:t>
      </w:r>
    </w:p>
    <w:p w14:paraId="7F8D455F" w14:textId="77777777" w:rsidR="000774CA" w:rsidRDefault="000774CA" w:rsidP="0031495D">
      <w:pPr>
        <w:pStyle w:val="Texto"/>
        <w:ind w:left="1416"/>
        <w:rPr>
          <w:b/>
        </w:rPr>
      </w:pPr>
    </w:p>
    <w:p w14:paraId="343DFB51" w14:textId="532D5DC1" w:rsidR="00863153" w:rsidRPr="004579D6" w:rsidRDefault="004579D6" w:rsidP="0031495D">
      <w:pPr>
        <w:pStyle w:val="Texto"/>
        <w:ind w:left="1416"/>
        <w:rPr>
          <w:b/>
        </w:rPr>
      </w:pPr>
      <w:r w:rsidRPr="004579D6">
        <w:rPr>
          <w:b/>
        </w:rPr>
        <w:t>Experimentación</w:t>
      </w:r>
    </w:p>
    <w:p w14:paraId="4146F874" w14:textId="06F6D382"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rsidR="000958CA">
        <w:t>.</w:t>
      </w:r>
      <w:r>
        <w:t xml:space="preserve"> </w:t>
      </w:r>
      <w:r w:rsidR="000958CA">
        <w:t>C</w:t>
      </w:r>
      <w:r>
        <w:t>omo lo demuestran los resultados</w:t>
      </w:r>
      <w:r w:rsidR="00F3668F">
        <w:t xml:space="preserve"> de l</w:t>
      </w:r>
      <w:r w:rsidR="000958CA">
        <w:t>as pruebas de hipótesis realizadas entre</w:t>
      </w:r>
      <w:r w:rsidR="00F3668F">
        <w:t xml:space="preserve"> </w:t>
      </w:r>
      <w:r>
        <w:t>pre-test y post-test</w:t>
      </w:r>
      <w:r w:rsidR="0051164B">
        <w:t>.</w:t>
      </w:r>
      <w:r w:rsidR="00FD72A2">
        <w:t xml:space="preserve"> </w:t>
      </w:r>
      <w:r w:rsidR="00A35708">
        <w:t xml:space="preserve">Además, </w:t>
      </w:r>
      <w:r w:rsidR="00F3668F">
        <w:t xml:space="preserve">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03B46E1B" w14:textId="77777777" w:rsidR="009E0623" w:rsidRDefault="009E0623" w:rsidP="00BA78AE">
      <w:pPr>
        <w:pStyle w:val="Texto"/>
        <w:ind w:left="1416"/>
        <w:rPr>
          <w:ins w:id="2440" w:author="Roger Granda" w:date="2015-03-19T02:22:00Z"/>
        </w:rPr>
      </w:pPr>
    </w:p>
    <w:p w14:paraId="5BDC4CC5" w14:textId="4EB61C7D" w:rsidR="00BA78AE" w:rsidDel="009E0623" w:rsidRDefault="00CC18B5" w:rsidP="00BA78AE">
      <w:pPr>
        <w:pStyle w:val="Texto"/>
        <w:ind w:left="1416"/>
        <w:rPr>
          <w:del w:id="2441" w:author="Roger Granda" w:date="2015-03-19T02:22:00Z"/>
        </w:rPr>
      </w:pPr>
      <w:ins w:id="2442" w:author="Katherine Chiluiza" w:date="2015-03-12T04:02:00Z">
        <w:del w:id="2443" w:author="Roger Granda" w:date="2015-03-19T02:22:00Z">
          <w:r w:rsidDel="009E0623">
            <w:delText>Cambiar…. Porque esto variará dependiendo de los resultados con post test 1</w:delText>
          </w:r>
        </w:del>
      </w:ins>
    </w:p>
    <w:p w14:paraId="43D73E17" w14:textId="77777777" w:rsidR="009E0623" w:rsidRDefault="00BA78AE" w:rsidP="00BA78AE">
      <w:pPr>
        <w:pStyle w:val="Texto"/>
        <w:ind w:left="1416"/>
        <w:rPr>
          <w:ins w:id="2444" w:author="Roger Granda" w:date="2015-03-19T02:29:00Z"/>
        </w:rPr>
      </w:pPr>
      <w:r>
        <w:t>En los estudiantes, los resultados</w:t>
      </w:r>
      <w:ins w:id="2445" w:author="Roger Granda" w:date="2015-03-19T02:22:00Z">
        <w:r w:rsidR="009E0623">
          <w:t xml:space="preserve"> son diversos. </w:t>
        </w:r>
      </w:ins>
      <w:ins w:id="2446" w:author="Roger Granda" w:date="2015-03-19T02:23:00Z">
        <w:r w:rsidR="009E0623">
          <w:t>Se encontraron resultados concluyentes en la variable que mide la percepción de los estudiantes en cuanto a la capacidad de las herramientas para reflejar su aporte real con la utilizaci</w:t>
        </w:r>
      </w:ins>
      <w:ins w:id="2447" w:author="Roger Granda" w:date="2015-03-19T02:24:00Z">
        <w:r w:rsidR="009E0623">
          <w:t>ón de la mesa</w:t>
        </w:r>
      </w:ins>
      <w:ins w:id="2448" w:author="Roger Granda" w:date="2015-03-19T02:25:00Z">
        <w:r w:rsidR="009E0623">
          <w:t xml:space="preserve"> en el pre-test-post-test1</w:t>
        </w:r>
      </w:ins>
      <w:ins w:id="2449" w:author="Roger Granda" w:date="2015-03-19T02:24:00Z">
        <w:r w:rsidR="009E0623">
          <w:t xml:space="preserve">. Lo que indica que ellos perciben que esta herramienta cumple su propósito de diseño. </w:t>
        </w:r>
      </w:ins>
      <w:ins w:id="2450" w:author="Roger Granda" w:date="2015-03-19T02:25:00Z">
        <w:r w:rsidR="009E0623">
          <w:t>Estos resultados no se repiten en el post-test2, lo cu</w:t>
        </w:r>
      </w:ins>
      <w:ins w:id="2451" w:author="Roger Granda" w:date="2015-03-19T02:26:00Z">
        <w:r w:rsidR="009E0623">
          <w:t xml:space="preserve">ál </w:t>
        </w:r>
      </w:ins>
      <w:ins w:id="2452" w:author="Roger Granda" w:date="2015-03-19T02:27:00Z">
        <w:r w:rsidR="009E0623">
          <w:t>se explica</w:t>
        </w:r>
      </w:ins>
      <w:ins w:id="2453" w:author="Roger Granda" w:date="2015-03-19T02:26:00Z">
        <w:r w:rsidR="009E0623">
          <w:t xml:space="preserve"> </w:t>
        </w:r>
      </w:ins>
      <w:ins w:id="2454" w:author="Roger Granda" w:date="2015-03-19T02:27:00Z">
        <w:r w:rsidR="009E0623">
          <w:t xml:space="preserve">con una </w:t>
        </w:r>
      </w:ins>
      <w:ins w:id="2455" w:author="Roger Granda" w:date="2015-03-19T02:28:00Z">
        <w:r w:rsidR="009E0623">
          <w:t xml:space="preserve">posible </w:t>
        </w:r>
      </w:ins>
      <w:ins w:id="2456" w:author="Roger Granda" w:date="2015-03-19T02:26:00Z">
        <w:r w:rsidR="009E0623">
          <w:t xml:space="preserve">atenuación la impresión que causan estas herramientas </w:t>
        </w:r>
        <w:r w:rsidR="009E0623">
          <w:lastRenderedPageBreak/>
          <w:t>novedosas</w:t>
        </w:r>
      </w:ins>
      <w:ins w:id="2457" w:author="Roger Granda" w:date="2015-03-19T02:27:00Z">
        <w:r w:rsidR="009E0623">
          <w:t xml:space="preserve"> luego de que los estudiantes ya se han familiarizado con su utilizaci</w:t>
        </w:r>
      </w:ins>
      <w:ins w:id="2458" w:author="Roger Granda" w:date="2015-03-19T02:28:00Z">
        <w:r w:rsidR="009E0623">
          <w:t>ón</w:t>
        </w:r>
      </w:ins>
      <w:ins w:id="2459" w:author="Roger Granda" w:date="2015-03-19T02:26:00Z">
        <w:r w:rsidR="009E0623">
          <w:t xml:space="preserve">. </w:t>
        </w:r>
      </w:ins>
    </w:p>
    <w:p w14:paraId="034A3685" w14:textId="5FDD3F79" w:rsidR="009E0623" w:rsidRDefault="009E0623" w:rsidP="009E0623">
      <w:pPr>
        <w:pStyle w:val="Texto"/>
        <w:ind w:left="1416"/>
        <w:rPr>
          <w:ins w:id="2460" w:author="Roger Granda" w:date="2015-03-19T02:29:00Z"/>
        </w:rPr>
      </w:pPr>
      <w:ins w:id="2461" w:author="Roger Granda" w:date="2015-03-19T02:29:00Z">
        <w:r>
          <w:t>Se observa que aunque no existe evidencia significativa para asegurar una mayor percepción de equidad en los estudiantes referente a la carga de trabajo, estas si se ven afectadas positivamente aunque de manera sutil, para luego verse atenuadas. Esto po</w:t>
        </w:r>
      </w:ins>
      <w:ins w:id="2462" w:author="Roger Granda" w:date="2015-03-19T02:30:00Z">
        <w:r>
          <w:t>dría deberse al mismo efecto atrnuador con la familia</w:t>
        </w:r>
      </w:ins>
      <w:ins w:id="2463" w:author="Roger Granda" w:date="2015-03-19T02:31:00Z">
        <w:r>
          <w:t>ri</w:t>
        </w:r>
      </w:ins>
      <w:ins w:id="2464" w:author="Roger Granda" w:date="2015-03-19T02:30:00Z">
        <w:r>
          <w:t xml:space="preserve">zación  </w:t>
        </w:r>
      </w:ins>
      <w:ins w:id="2465" w:author="Roger Granda" w:date="2015-03-19T02:31:00Z">
        <w:r>
          <w:t xml:space="preserve">de la herramienta, </w:t>
        </w:r>
      </w:ins>
      <w:ins w:id="2466" w:author="Roger Granda" w:date="2015-03-19T02:30:00Z">
        <w:r>
          <w:t>mencionado anteriormente.</w:t>
        </w:r>
      </w:ins>
    </w:p>
    <w:p w14:paraId="3089AA88" w14:textId="22835AA8" w:rsidR="00BA78AE" w:rsidRDefault="009E0623" w:rsidP="00BA78AE">
      <w:pPr>
        <w:pStyle w:val="Texto"/>
        <w:ind w:left="1416"/>
      </w:pPr>
      <w:ins w:id="2467" w:author="Roger Granda" w:date="2015-03-19T02:22:00Z">
        <w:r>
          <w:t>Las pruebas de hipótesis</w:t>
        </w:r>
      </w:ins>
      <w:r w:rsidR="00BA78AE">
        <w:t xml:space="preserve"> demuestran que no existe diferencia significativa en la conformidad con la nota individual y grupal asignada por el profesor al usar una superficie colaborativa</w:t>
      </w:r>
      <w:r w:rsidR="000958CA">
        <w:t>,</w:t>
      </w:r>
      <w:r w:rsidR="00BA78AE">
        <w:t xml:space="preserve"> comparada con experiencias previas con otras herramientas</w:t>
      </w:r>
      <w:ins w:id="2468" w:author="Roger Granda" w:date="2015-03-19T02:31:00Z">
        <w:r w:rsidR="00362ED4">
          <w:t xml:space="preserve"> y con el grupo de control</w:t>
        </w:r>
      </w:ins>
      <w:r w:rsidR="00BA78AE">
        <w:t>. Sin embargo, con a una observación más detallada de las respuestas obtenidas, se aprecia que si existe un ligero aumento en el nivel conformidad.</w:t>
      </w:r>
    </w:p>
    <w:p w14:paraId="7807BCA0" w14:textId="32DCA433" w:rsidR="00BA78AE" w:rsidDel="009E0623" w:rsidRDefault="00BA78AE" w:rsidP="00BA78AE">
      <w:pPr>
        <w:pStyle w:val="Texto"/>
        <w:ind w:left="1416"/>
        <w:rPr>
          <w:del w:id="2469" w:author="Roger Granda" w:date="2015-03-19T02:29:00Z"/>
        </w:rPr>
      </w:pPr>
      <w:del w:id="2470" w:author="Roger Granda" w:date="2015-03-19T02:28:00Z">
        <w:r w:rsidDel="009E0623">
          <w:delText xml:space="preserve">Además </w:delText>
        </w:r>
        <w:r w:rsidR="000958CA" w:rsidDel="009E0623">
          <w:delText>s</w:delText>
        </w:r>
      </w:del>
      <w:del w:id="2471" w:author="Roger Granda" w:date="2015-03-19T02:29:00Z">
        <w:r w:rsidR="000958CA" w:rsidDel="009E0623">
          <w:delText xml:space="preserve">e observa </w:delText>
        </w:r>
        <w:r w:rsidDel="009E0623">
          <w:delText xml:space="preserve">que aunque no existe evidencia significativa para asegurar una </w:delText>
        </w:r>
        <w:r w:rsidR="00D838A4" w:rsidDel="009E0623">
          <w:delText>mayor</w:delText>
        </w:r>
        <w:r w:rsidDel="009E0623">
          <w:delText xml:space="preserve"> percepción </w:delText>
        </w:r>
        <w:r w:rsidR="00D838A4" w:rsidDel="009E0623">
          <w:delText xml:space="preserve">de equidad </w:delText>
        </w:r>
        <w:r w:rsidDel="009E0623">
          <w:delText xml:space="preserve">en los estudiantes referente a </w:delText>
        </w:r>
        <w:r w:rsidR="00D838A4" w:rsidDel="009E0623">
          <w:delText>la</w:delText>
        </w:r>
        <w:r w:rsidDel="009E0623">
          <w:delText xml:space="preserve"> carga de</w:delText>
        </w:r>
        <w:r w:rsidR="00F3668F" w:rsidDel="009E0623">
          <w:delText xml:space="preserve"> trabajo</w:delText>
        </w:r>
        <w:r w:rsidDel="009E0623">
          <w:delText xml:space="preserve">, </w:delText>
        </w:r>
        <w:r w:rsidR="00D838A4" w:rsidDel="009E0623">
          <w:delText>estas si se ven afectadas positivamente aunque de manera muy sutil.</w:delText>
        </w:r>
      </w:del>
    </w:p>
    <w:p w14:paraId="305F3370" w14:textId="77777777" w:rsidR="00E22415" w:rsidRDefault="00E22415" w:rsidP="0031495D">
      <w:pPr>
        <w:pStyle w:val="Texto"/>
        <w:ind w:left="1416"/>
      </w:pPr>
    </w:p>
    <w:p w14:paraId="66DE041D" w14:textId="494789EE" w:rsidR="00700603" w:rsidRDefault="008267E5" w:rsidP="008267E5">
      <w:pPr>
        <w:pStyle w:val="Texto"/>
        <w:ind w:left="1416"/>
      </w:pPr>
      <w:r>
        <w:t>En resumen, l</w:t>
      </w:r>
      <w:r w:rsidR="00FD72A2">
        <w:t>a obtención de estos resultados</w:t>
      </w:r>
      <w:r>
        <w:t xml:space="preserve"> </w:t>
      </w:r>
      <w:r w:rsidR="00FD72A2">
        <w:t>sugiere</w:t>
      </w:r>
      <w:r>
        <w:t>n</w:t>
      </w:r>
      <w:r w:rsidR="00FD72A2">
        <w:t xml:space="preserve"> que los profesores encuentran que el uso de superficies colaborativas facilita el proceso de calificación de un trabajo colaborativo</w:t>
      </w:r>
      <w:r w:rsidR="009E7152">
        <w:t>.</w:t>
      </w:r>
      <w:r w:rsidR="00FD72A2">
        <w:t xml:space="preserve"> </w:t>
      </w:r>
      <w:r w:rsidR="009E7152">
        <w:t>A</w:t>
      </w:r>
      <w:r w:rsidR="00FD72A2">
        <w:t>demás</w:t>
      </w:r>
      <w:r w:rsidR="006B5A81">
        <w:t xml:space="preserve">, </w:t>
      </w:r>
      <w:r w:rsidR="00E67EF8">
        <w:t xml:space="preserve">ellos perciben </w:t>
      </w:r>
      <w:r w:rsidR="009E7152">
        <w:t xml:space="preserve">que este tipo de herramientas </w:t>
      </w:r>
      <w:r w:rsidR="00FD72A2">
        <w:t>promueve una participación más equitativa entre los miembros que realizan</w:t>
      </w:r>
      <w:r w:rsidR="00205E98">
        <w:t xml:space="preserve"> este tipo de trabajos</w:t>
      </w:r>
      <w:r w:rsidR="009E7152">
        <w:t xml:space="preserve">. </w:t>
      </w:r>
      <w:r w:rsidR="006B5A81">
        <w:t>Que puede deberse principalmente a que</w:t>
      </w:r>
      <w:r>
        <w:t xml:space="preserve"> </w:t>
      </w:r>
      <w:r>
        <w:lastRenderedPageBreak/>
        <w:t xml:space="preserve">ellos </w:t>
      </w:r>
      <w:r w:rsidR="00E67EF8">
        <w:t>observan</w:t>
      </w:r>
      <w:r>
        <w:t xml:space="preserve"> que</w:t>
      </w:r>
      <w:r w:rsidR="006B5A81">
        <w:t xml:space="preserve"> </w:t>
      </w:r>
      <w:r>
        <w:t>sus</w:t>
      </w:r>
      <w:r w:rsidR="006B5A81">
        <w:t xml:space="preserve"> alumnos se encuentran en un ambiente de trabajo en el que se tiene más control, </w:t>
      </w:r>
      <w:r w:rsidR="00E67EF8">
        <w:t>que el que se cuenta</w:t>
      </w:r>
      <w:r w:rsidR="00877AA4">
        <w:t xml:space="preserve"> </w:t>
      </w:r>
      <w:r w:rsidR="00E67EF8">
        <w:t xml:space="preserve">con </w:t>
      </w:r>
      <w:r w:rsidR="006B5A81">
        <w:t>un ambiente tradicional.</w:t>
      </w:r>
      <w:r w:rsidR="00D51994">
        <w:t xml:space="preserve"> En los </w:t>
      </w:r>
      <w:r w:rsidR="002C4CCC">
        <w:t>estudiantes los resultados obtenidos sugieren</w:t>
      </w:r>
      <w:r w:rsidR="00D51994">
        <w:t xml:space="preserve"> que ellos perciben que</w:t>
      </w:r>
      <w:r w:rsidR="000774CA">
        <w:t xml:space="preserve"> con</w:t>
      </w:r>
      <w:r w:rsidR="002C4CCC">
        <w:t xml:space="preserve"> </w:t>
      </w:r>
      <w:r w:rsidR="00D51994">
        <w:t>la utilización de superficies colaborativas</w:t>
      </w:r>
      <w:ins w:id="2472" w:author="Roger Granda" w:date="2015-03-19T02:32:00Z">
        <w:r w:rsidR="00362ED4">
          <w:t>, cuentan con una herramienta que hace posible reflejar sus contribucones reales. Pero</w:t>
        </w:r>
      </w:ins>
      <w:r w:rsidR="00D51994">
        <w:t xml:space="preserve"> </w:t>
      </w:r>
      <w:r w:rsidR="000774CA">
        <w:t>no obtienen</w:t>
      </w:r>
      <w:r w:rsidR="00D51994">
        <w:t xml:space="preserve"> mejores calificaciones, ni mejora</w:t>
      </w:r>
      <w:r w:rsidR="002C4CCC">
        <w:t xml:space="preserve"> </w:t>
      </w:r>
      <w:r w:rsidR="00D51994">
        <w:t xml:space="preserve">la </w:t>
      </w:r>
      <w:r w:rsidR="002C4CCC">
        <w:t>equidad de trabajo</w:t>
      </w:r>
      <w:r w:rsidR="000774CA">
        <w:t xml:space="preserve"> entre los miembros de su grupo</w:t>
      </w:r>
      <w:r w:rsidR="00594742">
        <w:t xml:space="preserve">. </w:t>
      </w:r>
      <w:r w:rsidR="000774CA">
        <w:t xml:space="preserve">Los hallazgos en cuanto a conformidad de la calificación obtenida, </w:t>
      </w:r>
      <w:r w:rsidR="00682BD0">
        <w:t>complementa</w:t>
      </w:r>
      <w:r w:rsidR="000774CA">
        <w:t>n</w:t>
      </w:r>
      <w:r w:rsidR="00682BD0">
        <w:t xml:space="preserve"> los hallazgos del estudio de K. Sinmai t. al </w:t>
      </w:r>
      <w:r w:rsidR="00682BD0">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 "properties" : { "noteIndex" : 0 }, "schema" : "https://github.com/citation-style-language/schema/raw/master/csl-citation.json" }</w:instrText>
      </w:r>
      <w:r w:rsidR="00682BD0">
        <w:fldChar w:fldCharType="separate"/>
      </w:r>
      <w:r w:rsidR="00682BD0" w:rsidRPr="00682BD0">
        <w:rPr>
          <w:noProof/>
        </w:rPr>
        <w:t>[36]</w:t>
      </w:r>
      <w:r w:rsidR="00682BD0">
        <w:fldChar w:fldCharType="end"/>
      </w:r>
      <w:r w:rsidR="00682BD0">
        <w:t xml:space="preserve"> en </w:t>
      </w:r>
      <w:r w:rsidR="00594742">
        <w:t>el</w:t>
      </w:r>
      <w:r w:rsidR="00682BD0">
        <w:t xml:space="preserve"> que se </w:t>
      </w:r>
      <w:r w:rsidR="00594742">
        <w:t>compara</w:t>
      </w:r>
      <w:r w:rsidR="00682BD0">
        <w:t xml:space="preserve"> objetivamente </w:t>
      </w:r>
      <w:r w:rsidR="000774CA">
        <w:t xml:space="preserve">calidad </w:t>
      </w:r>
      <w:r w:rsidR="00594742">
        <w:t>de trabajo realizada con superficies colaborativas y herramientas tradicionales</w:t>
      </w:r>
      <w:r w:rsidR="000774CA">
        <w:t xml:space="preserve"> y no se encuentran diferencias entre el uso de estas</w:t>
      </w:r>
      <w:r w:rsidR="00D51994">
        <w:t xml:space="preserve">. Esto podría deberse a que </w:t>
      </w:r>
      <w:r w:rsidR="00594742">
        <w:t>los alumnos</w:t>
      </w:r>
      <w:r w:rsidR="00D51994">
        <w:t xml:space="preserve"> desconocen todas las ventajas que la solución propuesta brinda al profesor para evaluarlos de manera más objetiva. Sin embargo, las pruebas de usabilidad realizadas </w:t>
      </w:r>
      <w:r w:rsidR="00D576D8">
        <w:t>con estudiantes</w:t>
      </w:r>
      <w:r w:rsidR="00537947">
        <w:t xml:space="preserve"> en cuanto a satisfacción y utilidad</w:t>
      </w:r>
      <w:r w:rsidR="00890E44">
        <w:t>,</w:t>
      </w:r>
      <w:r w:rsidR="00D576D8">
        <w:t xml:space="preserve"> de</w:t>
      </w:r>
      <w:r w:rsidR="00D51994">
        <w:t xml:space="preserve">muestran </w:t>
      </w:r>
      <w:r w:rsidR="00D576D8">
        <w:t>que existe una actitud positiva hacia uso de superficies colaborativas</w:t>
      </w:r>
      <w:r w:rsidR="00847F77">
        <w:t xml:space="preserve">, </w:t>
      </w:r>
      <w:r w:rsidR="00594742">
        <w:t xml:space="preserve">de manera similar a lo </w:t>
      </w:r>
      <w:r w:rsidR="00847F77">
        <w:t>obtenid</w:t>
      </w:r>
      <w:r w:rsidR="00594742">
        <w:t>o</w:t>
      </w:r>
      <w:r w:rsidR="00847F77">
        <w:t xml:space="preserve"> por </w:t>
      </w:r>
      <w:r w:rsidR="002110DC">
        <w:t xml:space="preserve">K. </w:t>
      </w:r>
      <w:r w:rsidR="00847F77">
        <w:t xml:space="preserve">Sinmai et. al </w:t>
      </w:r>
      <w:r w:rsidR="00847F77">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847F77">
        <w:fldChar w:fldCharType="separate"/>
      </w:r>
      <w:r w:rsidR="00847F77" w:rsidRPr="00847F77">
        <w:rPr>
          <w:noProof/>
        </w:rPr>
        <w:t>[36]</w:t>
      </w:r>
      <w:r w:rsidR="00847F77">
        <w:fldChar w:fldCharType="end"/>
      </w:r>
      <w:r w:rsidR="00847F77">
        <w:t xml:space="preserve"> </w:t>
      </w:r>
      <w:r w:rsidR="00D576D8">
        <w:t>.</w:t>
      </w:r>
    </w:p>
    <w:p w14:paraId="1AEF1DE4" w14:textId="77777777" w:rsidR="00700603" w:rsidRDefault="00700603" w:rsidP="0031495D">
      <w:pPr>
        <w:pStyle w:val="Texto"/>
        <w:ind w:left="1416"/>
      </w:pPr>
    </w:p>
    <w:p w14:paraId="7218E114" w14:textId="77777777" w:rsidR="001D7D9F" w:rsidRPr="009D70C6" w:rsidRDefault="001D7D9F" w:rsidP="001D7D9F">
      <w:pPr>
        <w:pStyle w:val="Subtitulocapitulo"/>
      </w:pPr>
      <w:r w:rsidRPr="009D70C6">
        <w:t>IMPLICACIONES</w:t>
      </w:r>
    </w:p>
    <w:p w14:paraId="22424A27" w14:textId="582BFB99" w:rsidR="00D40F86" w:rsidRDefault="009D70C6" w:rsidP="009D70C6">
      <w:pPr>
        <w:pStyle w:val="Texto"/>
        <w:ind w:left="1416"/>
      </w:pPr>
      <w:r>
        <w:lastRenderedPageBreak/>
        <w:t xml:space="preserve">Existen varios aspectos </w:t>
      </w:r>
      <w:r w:rsidR="002050AB">
        <w:t>que</w:t>
      </w:r>
      <w:r w:rsidR="00D40F86">
        <w:t xml:space="preserve"> han surgido durante la realización de </w:t>
      </w:r>
      <w:r>
        <w:t>este estudio</w:t>
      </w:r>
      <w:r w:rsidR="002050AB">
        <w:t xml:space="preserve"> que podrían considerarse en futuros trabajos</w:t>
      </w:r>
      <w:r>
        <w:t>.</w:t>
      </w:r>
      <w:r w:rsidR="002F307E">
        <w:t xml:space="preserve"> </w:t>
      </w:r>
      <w:r w:rsidR="00D40F86">
        <w:t>Por ejemplo, estudios que consideren la medición el desempeño de los estudiantes considerando la calidad de sus aportaciones; tomar en cuenta sus interacciones verbales; descubrir las características que hacen a un estudiante líder del equipo. También p</w:t>
      </w:r>
      <w:r w:rsidR="002F307E">
        <w:t xml:space="preserve">odría considerarse la posibilidad de estudiar analíticas de aprendizaje </w:t>
      </w:r>
      <w:r w:rsidR="00D40F86">
        <w:t xml:space="preserve">colaborativo en el diseño de software. </w:t>
      </w:r>
      <w:r w:rsidR="002050AB">
        <w:t>Conducir experimentos enfocada en una población más grande en número.</w:t>
      </w:r>
    </w:p>
    <w:p w14:paraId="0E72854A" w14:textId="0C146D32" w:rsidR="004579D6" w:rsidRDefault="00D40F86" w:rsidP="009D70C6">
      <w:pPr>
        <w:pStyle w:val="Texto"/>
        <w:ind w:left="1416"/>
      </w:pPr>
      <w:r>
        <w:t>La solución propuesta puede mejorar en varios aspectos como: considerar el diseño de diagramas mucho más extensos;</w:t>
      </w:r>
      <w:r w:rsidR="002050AB">
        <w:t xml:space="preserve"> resolver problemas de oclusión; implementar una interfaz rica en funciones que ayuden a facilitar más el proceso de diseño</w:t>
      </w:r>
      <w:r>
        <w:t xml:space="preserve">. </w:t>
      </w:r>
      <w:r w:rsidR="002050AB">
        <w:t>Es necesario extender las aplicaciones de superficies colaborativas a otras áreas de ciencias computacionales.</w:t>
      </w:r>
    </w:p>
    <w:p w14:paraId="20D1993D" w14:textId="77777777" w:rsidR="009C5647" w:rsidRPr="009D70C6" w:rsidRDefault="009C5647" w:rsidP="009D70C6">
      <w:pPr>
        <w:pStyle w:val="Texto"/>
        <w:ind w:left="1416"/>
      </w:pPr>
    </w:p>
    <w:p w14:paraId="3F7FAB16" w14:textId="77777777" w:rsidR="001D7D9F" w:rsidRPr="009D70C6" w:rsidRDefault="001D7D9F" w:rsidP="001D7D9F">
      <w:pPr>
        <w:pStyle w:val="Subtitulocapitulo"/>
      </w:pPr>
      <w:r w:rsidRPr="009D70C6">
        <w:t>LIMITACIONES</w:t>
      </w:r>
    </w:p>
    <w:p w14:paraId="46FF3B79" w14:textId="1F7E4839" w:rsidR="000E025D" w:rsidRPr="000E025D" w:rsidRDefault="000E025D" w:rsidP="000E025D">
      <w:pPr>
        <w:pStyle w:val="Texto"/>
        <w:ind w:left="1416"/>
      </w:pPr>
      <w:r>
        <w:t xml:space="preserve">La validez de los </w:t>
      </w:r>
      <w:r w:rsidRPr="000E025D">
        <w:t>resultados obtenidos</w:t>
      </w:r>
      <w:r>
        <w:t xml:space="preserve"> en este estudio </w:t>
      </w:r>
      <w:r w:rsidR="006F54A0">
        <w:t>debe considerarse a la población de estudiantes y profesores del área de computación de la Escuela Superior Politécnica del Litoral</w:t>
      </w:r>
      <w:r>
        <w:t xml:space="preserve">. Los profesores tomados en consideración para las pruebas, ya </w:t>
      </w:r>
      <w:r>
        <w:lastRenderedPageBreak/>
        <w:t>cuentan con  experiencia previa con el modelamiento de bases de datos. Los estudiantes, son personas que se encuentran tomando un curso de pre-grado de bases de datos</w:t>
      </w:r>
      <w:r w:rsidR="006F54A0">
        <w:t xml:space="preserve"> que pertenecen a la carrera de Ingeniería en Ciencias Computacionales</w:t>
      </w:r>
      <w:r>
        <w:t>. La muestra tomada de profesores y estudiantes estuvo limitada po</w:t>
      </w:r>
      <w:r w:rsidR="006F54A0">
        <w:t xml:space="preserve">r </w:t>
      </w:r>
      <w:r>
        <w:t xml:space="preserve"> su disponibilidad</w:t>
      </w:r>
      <w:r w:rsidR="006F54A0">
        <w:t xml:space="preserve"> y predisposición a la realización de las pruebas</w:t>
      </w:r>
      <w:r>
        <w:t>. Los problemas resueltos por los estudiantes en la experimentación tuvieron un nivel de complejidad intermedio. Los diagramas que elaboraron los estudiantes contenían un máximo de 15 tablas.</w:t>
      </w:r>
      <w:r w:rsidR="006F54A0">
        <w:t xml:space="preserve"> La superficie colaborativa desarrollada, considera la participación de grupos pequeños: no más de 5 estudiantes.</w:t>
      </w:r>
    </w:p>
    <w:p w14:paraId="385E7E2A" w14:textId="77777777" w:rsidR="001D7D9F" w:rsidRPr="000E025D" w:rsidRDefault="001D7D9F">
      <w:pPr>
        <w:rPr>
          <w:rFonts w:ascii="Arial" w:eastAsia="Times New Roman" w:hAnsi="Arial" w:cs="Arial"/>
          <w:b/>
          <w:bCs/>
          <w:color w:val="000000"/>
          <w:sz w:val="24"/>
          <w:szCs w:val="24"/>
          <w:lang w:eastAsia="es-EC"/>
        </w:rPr>
      </w:pPr>
      <w:r w:rsidRPr="000E025D">
        <w:rPr>
          <w:rFonts w:ascii="Arial" w:eastAsia="Times New Roman" w:hAnsi="Arial" w:cs="Arial"/>
          <w:b/>
          <w:bCs/>
          <w:color w:val="000000"/>
          <w:sz w:val="24"/>
          <w:szCs w:val="24"/>
          <w:lang w:eastAsia="es-EC"/>
        </w:rPr>
        <w:br w:type="page"/>
      </w:r>
    </w:p>
    <w:p w14:paraId="5A7804C4" w14:textId="77777777" w:rsidR="00C44391" w:rsidRDefault="00C44391"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CONCLUSIONES</w:t>
      </w:r>
    </w:p>
    <w:p w14:paraId="65A8D6F0" w14:textId="77777777" w:rsidR="00A7440F" w:rsidRPr="00A7440F" w:rsidRDefault="00A7440F" w:rsidP="001D7D9F">
      <w:pPr>
        <w:spacing w:line="240" w:lineRule="auto"/>
        <w:jc w:val="both"/>
        <w:rPr>
          <w:rFonts w:ascii="Arial" w:eastAsia="Times New Roman" w:hAnsi="Arial" w:cs="Arial"/>
          <w:b/>
          <w:bCs/>
          <w:color w:val="000000"/>
          <w:sz w:val="24"/>
          <w:szCs w:val="24"/>
          <w:lang w:eastAsia="es-EC"/>
        </w:rPr>
      </w:pPr>
    </w:p>
    <w:p w14:paraId="6120A197" w14:textId="058CB862" w:rsidR="00C44391" w:rsidRPr="00AE0518" w:rsidRDefault="00A7440F" w:rsidP="00A7440F">
      <w:pPr>
        <w:pStyle w:val="Texto"/>
        <w:numPr>
          <w:ilvl w:val="0"/>
          <w:numId w:val="49"/>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507019B3" w14:textId="37933299" w:rsidR="00AE0518" w:rsidRPr="00AE0518" w:rsidRDefault="00AE0518" w:rsidP="00A7440F">
      <w:pPr>
        <w:pStyle w:val="Texto"/>
        <w:numPr>
          <w:ilvl w:val="0"/>
          <w:numId w:val="49"/>
        </w:numPr>
        <w:rPr>
          <w:b/>
        </w:rPr>
      </w:pPr>
      <w:r>
        <w:t>El proceso de asignar una calificación a los estudiantes se facilita con el uso de una herramienta digital, como una superficie colaborativa.</w:t>
      </w:r>
    </w:p>
    <w:p w14:paraId="5C8A0FF6" w14:textId="30FD51A6" w:rsidR="00AE0518" w:rsidRPr="00F01DF8" w:rsidRDefault="00AE0518" w:rsidP="00A7440F">
      <w:pPr>
        <w:pStyle w:val="Texto"/>
        <w:numPr>
          <w:ilvl w:val="0"/>
          <w:numId w:val="49"/>
        </w:numPr>
        <w:rPr>
          <w:ins w:id="2473" w:author="Roger Granda" w:date="2015-03-19T02:34:00Z"/>
          <w:b/>
          <w:rPrChange w:id="2474" w:author="Roger Granda" w:date="2015-03-19T02:34:00Z">
            <w:rPr>
              <w:ins w:id="2475" w:author="Roger Granda" w:date="2015-03-19T02:34:00Z"/>
            </w:rPr>
          </w:rPrChange>
        </w:rPr>
      </w:pPr>
      <w:r>
        <w:t>Las percepciones de profesores  acerca de la equidad de trabajo en la elaboración de un trabajo colaborativo se ven alteradas positivamente con el uso de una herramienta colaborativa.</w:t>
      </w:r>
    </w:p>
    <w:p w14:paraId="593D917D" w14:textId="7950EAC7" w:rsidR="00F01DF8" w:rsidRPr="00F01DF8" w:rsidRDefault="00F01DF8" w:rsidP="00A7440F">
      <w:pPr>
        <w:pStyle w:val="Texto"/>
        <w:numPr>
          <w:ilvl w:val="0"/>
          <w:numId w:val="49"/>
        </w:numPr>
        <w:rPr>
          <w:ins w:id="2476" w:author="Roger Granda" w:date="2015-03-19T02:36:00Z"/>
          <w:b/>
          <w:rPrChange w:id="2477" w:author="Roger Granda" w:date="2015-03-19T02:36:00Z">
            <w:rPr>
              <w:ins w:id="2478" w:author="Roger Granda" w:date="2015-03-19T02:36:00Z"/>
            </w:rPr>
          </w:rPrChange>
        </w:rPr>
      </w:pPr>
      <w:ins w:id="2479" w:author="Roger Granda" w:date="2015-03-19T02:34:00Z">
        <w:r>
          <w:t xml:space="preserve">Los estudiantes opinan que </w:t>
        </w:r>
      </w:ins>
      <w:ins w:id="2480" w:author="Roger Granda" w:date="2015-03-19T02:35:00Z">
        <w:r>
          <w:t>herramientas digitales, como las</w:t>
        </w:r>
      </w:ins>
      <w:ins w:id="2481" w:author="Roger Granda" w:date="2015-03-19T02:34:00Z">
        <w:r>
          <w:t xml:space="preserve"> superficies colaborativas ayudan</w:t>
        </w:r>
      </w:ins>
      <w:ins w:id="2482" w:author="Roger Granda" w:date="2015-03-19T02:35:00Z">
        <w:r>
          <w:t xml:space="preserve"> a reflejar de manera más real sus contribuciones en un trabajo colaborativo.</w:t>
        </w:r>
      </w:ins>
    </w:p>
    <w:p w14:paraId="2EBEAD88" w14:textId="210D28A0" w:rsidR="00F01DF8" w:rsidRPr="00AE0518" w:rsidRDefault="00F01DF8" w:rsidP="00A7440F">
      <w:pPr>
        <w:pStyle w:val="Texto"/>
        <w:numPr>
          <w:ilvl w:val="0"/>
          <w:numId w:val="49"/>
        </w:numPr>
        <w:rPr>
          <w:b/>
        </w:rPr>
      </w:pPr>
      <w:ins w:id="2483" w:author="Roger Granda" w:date="2015-03-19T02:36:00Z">
        <w:r>
          <w:t>La percepción de los estudiantes acerca de las superficies colaborativas se ven atenuadas a medida que se hace más familiar su uso.</w:t>
        </w:r>
      </w:ins>
    </w:p>
    <w:p w14:paraId="4D28E027" w14:textId="2ECBAC7D" w:rsidR="00AE0518" w:rsidRPr="00AE0518" w:rsidRDefault="00AE0518" w:rsidP="00AE0518">
      <w:pPr>
        <w:pStyle w:val="Texto"/>
        <w:numPr>
          <w:ilvl w:val="0"/>
          <w:numId w:val="49"/>
        </w:numPr>
        <w:rPr>
          <w:b/>
        </w:rPr>
      </w:pPr>
      <w:r>
        <w:t>L</w:t>
      </w:r>
      <w:r w:rsidR="00212C4E">
        <w:t>a usabilidad de l</w:t>
      </w:r>
      <w:r>
        <w:t>as superficies colaborativas promueven y ayudan a los estudiantes en las actividades</w:t>
      </w:r>
      <w:r w:rsidR="00212C4E">
        <w:t xml:space="preserve"> grupales</w:t>
      </w:r>
      <w:r>
        <w:t xml:space="preserve"> de modelamiento de software. </w:t>
      </w:r>
    </w:p>
    <w:p w14:paraId="023883E7" w14:textId="310EF2F9" w:rsidR="00AE0518" w:rsidRPr="00212C4E" w:rsidRDefault="00212C4E" w:rsidP="00A7440F">
      <w:pPr>
        <w:pStyle w:val="Texto"/>
        <w:numPr>
          <w:ilvl w:val="0"/>
          <w:numId w:val="49"/>
        </w:numPr>
        <w:rPr>
          <w:b/>
        </w:rPr>
      </w:pPr>
      <w:r>
        <w:t>El uso superficies colaborativas en el diseño de software</w:t>
      </w:r>
      <w:r w:rsidR="001409C3">
        <w:t>, por ejemplo modelamiento de datos</w:t>
      </w:r>
      <w:r>
        <w:t xml:space="preserve"> es factible.</w:t>
      </w:r>
    </w:p>
    <w:p w14:paraId="2C30B3F3" w14:textId="1447A41F" w:rsidR="00212C4E" w:rsidRPr="00A7440F" w:rsidRDefault="00212C4E" w:rsidP="00A7440F">
      <w:pPr>
        <w:pStyle w:val="Texto"/>
        <w:numPr>
          <w:ilvl w:val="0"/>
          <w:numId w:val="49"/>
        </w:numPr>
        <w:rPr>
          <w:b/>
        </w:rPr>
      </w:pPr>
      <w:r>
        <w:lastRenderedPageBreak/>
        <w:t>La construcción de superficies colaborativas portables de bajo costo es viable en el contexto educativo y ecuatoriano.</w:t>
      </w:r>
    </w:p>
    <w:p w14:paraId="3BE419B6" w14:textId="77777777" w:rsidR="00C44391" w:rsidRPr="00A7440F" w:rsidRDefault="00C44391" w:rsidP="001D7D9F">
      <w:pPr>
        <w:spacing w:line="240" w:lineRule="auto"/>
        <w:jc w:val="both"/>
        <w:rPr>
          <w:rFonts w:ascii="Arial" w:eastAsia="Times New Roman" w:hAnsi="Arial" w:cs="Arial"/>
          <w:b/>
          <w:bCs/>
          <w:color w:val="000000"/>
          <w:sz w:val="24"/>
          <w:szCs w:val="24"/>
          <w:lang w:eastAsia="es-EC"/>
        </w:rPr>
      </w:pPr>
    </w:p>
    <w:p w14:paraId="38BB3E9F" w14:textId="77777777" w:rsidR="00C44391" w:rsidRDefault="00C44391" w:rsidP="001D7D9F">
      <w:pPr>
        <w:spacing w:line="240" w:lineRule="auto"/>
        <w:jc w:val="both"/>
        <w:rPr>
          <w:rFonts w:ascii="Arial" w:eastAsia="Times New Roman" w:hAnsi="Arial" w:cs="Arial"/>
          <w:b/>
          <w:bCs/>
          <w:color w:val="000000"/>
          <w:sz w:val="24"/>
          <w:szCs w:val="24"/>
          <w:lang w:eastAsia="es-EC"/>
        </w:rPr>
      </w:pPr>
    </w:p>
    <w:p w14:paraId="258BF92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05E2E81A"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6CEEDC20" w14:textId="77777777" w:rsidR="001409C3" w:rsidRPr="00A7440F" w:rsidRDefault="001409C3" w:rsidP="001D7D9F">
      <w:pPr>
        <w:spacing w:line="240" w:lineRule="auto"/>
        <w:jc w:val="both"/>
        <w:rPr>
          <w:rFonts w:ascii="Arial" w:eastAsia="Times New Roman" w:hAnsi="Arial" w:cs="Arial"/>
          <w:b/>
          <w:bCs/>
          <w:color w:val="000000"/>
          <w:sz w:val="24"/>
          <w:szCs w:val="24"/>
          <w:lang w:eastAsia="es-EC"/>
        </w:rPr>
      </w:pPr>
    </w:p>
    <w:p w14:paraId="360FDE88" w14:textId="77777777" w:rsidR="00986DBD" w:rsidRDefault="00986DBD" w:rsidP="001D7D9F">
      <w:pPr>
        <w:spacing w:line="240" w:lineRule="auto"/>
        <w:jc w:val="both"/>
        <w:rPr>
          <w:rFonts w:ascii="Arial" w:eastAsia="Times New Roman" w:hAnsi="Arial" w:cs="Arial"/>
          <w:b/>
          <w:bCs/>
          <w:color w:val="000000"/>
          <w:sz w:val="24"/>
          <w:szCs w:val="24"/>
          <w:lang w:eastAsia="es-EC"/>
        </w:rPr>
      </w:pPr>
    </w:p>
    <w:p w14:paraId="303168A7" w14:textId="77777777" w:rsidR="00025C8C" w:rsidRDefault="00025C8C">
      <w:pPr>
        <w:rPr>
          <w:ins w:id="2484" w:author="Roger Granda" w:date="2015-03-19T02:38:00Z"/>
          <w:rFonts w:ascii="Arial" w:eastAsia="Times New Roman" w:hAnsi="Arial" w:cs="Arial"/>
          <w:b/>
          <w:bCs/>
          <w:color w:val="000000"/>
          <w:sz w:val="24"/>
          <w:szCs w:val="24"/>
          <w:lang w:eastAsia="es-EC"/>
        </w:rPr>
      </w:pPr>
      <w:ins w:id="2485" w:author="Roger Granda" w:date="2015-03-19T02:38:00Z">
        <w:r>
          <w:rPr>
            <w:rFonts w:ascii="Arial" w:eastAsia="Times New Roman" w:hAnsi="Arial" w:cs="Arial"/>
            <w:b/>
            <w:bCs/>
            <w:color w:val="000000"/>
            <w:sz w:val="24"/>
            <w:szCs w:val="24"/>
            <w:lang w:eastAsia="es-EC"/>
          </w:rPr>
          <w:br w:type="page"/>
        </w:r>
      </w:ins>
    </w:p>
    <w:p w14:paraId="46EF64CB" w14:textId="34B21DE3" w:rsidR="001D7D9F" w:rsidRDefault="001D7D9F"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RECOMENDACIONES</w:t>
      </w:r>
    </w:p>
    <w:p w14:paraId="7A005966" w14:textId="77777777" w:rsidR="00FC5B76" w:rsidRDefault="00FC5B76" w:rsidP="00AA0432">
      <w:pPr>
        <w:pStyle w:val="Texto"/>
        <w:ind w:left="0"/>
      </w:pPr>
    </w:p>
    <w:p w14:paraId="627FEA2F" w14:textId="77777777" w:rsidR="00042B9B" w:rsidRDefault="00FC5B76" w:rsidP="00AA0432">
      <w:pPr>
        <w:pStyle w:val="Texto"/>
        <w:ind w:left="0"/>
      </w:pPr>
      <w:r>
        <w:t>Se espera que este estudio sirva como punto de partida para otros trabajos de investigación en el que se consideren nuevas herramientas tecnológicas con nuevas formas de interacción.</w:t>
      </w:r>
      <w:r w:rsidR="001A6B6A">
        <w:t xml:space="preserve"> Se recomienda </w:t>
      </w:r>
      <w:r w:rsidR="00667DB6">
        <w:t>enriquecer la f</w:t>
      </w:r>
      <w:r w:rsidR="001A6B6A">
        <w:t xml:space="preserve">uncionalidad de la solución propuesta para </w:t>
      </w:r>
      <w:r w:rsidR="00667DB6">
        <w:t xml:space="preserve">que se pueda soportar el </w:t>
      </w:r>
      <w:r w:rsidR="001A6B6A">
        <w:t>diseñ</w:t>
      </w:r>
      <w:r w:rsidR="00667DB6">
        <w:t>o</w:t>
      </w:r>
      <w:r w:rsidR="001A6B6A">
        <w:t xml:space="preserve"> software más complejo. </w:t>
      </w:r>
      <w:r w:rsidR="00042B9B">
        <w:t>E</w:t>
      </w:r>
      <w:r>
        <w:t xml:space="preserv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6903DF1" w14:textId="50EDF98B" w:rsidR="00AA0432" w:rsidRPr="00A7440F" w:rsidRDefault="001A6B6A" w:rsidP="00AA0432">
      <w:pPr>
        <w:pStyle w:val="Texto"/>
        <w:ind w:left="0"/>
      </w:pPr>
      <w:r>
        <w:t xml:space="preserve">Se recomienda conducir experimentos con el uso de superficies colaborativas </w:t>
      </w:r>
      <w:ins w:id="2486" w:author="Roger Granda" w:date="2015-03-19T02:37:00Z">
        <w:r w:rsidR="00025C8C">
          <w:t xml:space="preserve"> para extender los hallazgos de este trabajo de investigación. Estas herramientas pueden servier para </w:t>
        </w:r>
      </w:ins>
      <w:del w:id="2487" w:author="Roger Granda" w:date="2015-03-19T02:37:00Z">
        <w:r w:rsidDel="00025C8C">
          <w:delText xml:space="preserve">para </w:delText>
        </w:r>
      </w:del>
      <w:r>
        <w:t xml:space="preserve">realizar hallazgos </w:t>
      </w:r>
      <w:r w:rsidR="00042B9B">
        <w:t xml:space="preserve">importantes </w:t>
      </w:r>
      <w:r>
        <w:t xml:space="preserve">respecto a la interacción creativa de grupos de personas que realizan trabajos de diseño de software. </w:t>
      </w:r>
      <w:r w:rsidR="00042B9B">
        <w:t>Las superficies colaborativas podrían servir como herramienta de apoyo en investigaciones de analíticas de aprendizaje.</w:t>
      </w:r>
    </w:p>
    <w:p w14:paraId="4EEAF911" w14:textId="77777777" w:rsidR="001D7D9F" w:rsidRPr="00A7440F" w:rsidRDefault="001D7D9F">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786E258F" w14:textId="2B689444" w:rsidR="00682BD0" w:rsidRPr="006C77A4" w:rsidRDefault="000C40F1">
      <w:pPr>
        <w:pStyle w:val="NormalWeb"/>
        <w:ind w:left="640" w:hanging="640"/>
        <w:divId w:val="1792241901"/>
        <w:rPr>
          <w:rFonts w:ascii="Arial" w:eastAsiaTheme="minorEastAsia" w:hAnsi="Arial" w:cs="Arial"/>
          <w:noProof/>
          <w:lang w:val="en-US"/>
          <w:rPrChange w:id="2488" w:author="Katherine Chiluiza" w:date="2015-03-10T12:18:00Z">
            <w:rPr>
              <w:rFonts w:ascii="Arial" w:eastAsiaTheme="minorEastAsia" w:hAnsi="Arial" w:cs="Arial"/>
              <w:noProof/>
            </w:rPr>
          </w:rPrChange>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82BD0" w:rsidRPr="006C77A4">
        <w:rPr>
          <w:rFonts w:ascii="Arial" w:hAnsi="Arial" w:cs="Arial"/>
          <w:noProof/>
          <w:lang w:val="en-US"/>
          <w:rPrChange w:id="2489" w:author="Katherine Chiluiza" w:date="2015-03-10T12:18:00Z">
            <w:rPr>
              <w:rFonts w:ascii="Arial" w:hAnsi="Arial" w:cs="Arial"/>
              <w:noProof/>
            </w:rPr>
          </w:rPrChange>
        </w:rPr>
        <w:t>[1]</w:t>
      </w:r>
      <w:r w:rsidR="00682BD0" w:rsidRPr="006C77A4">
        <w:rPr>
          <w:rFonts w:ascii="Arial" w:hAnsi="Arial" w:cs="Arial"/>
          <w:noProof/>
          <w:lang w:val="en-US"/>
          <w:rPrChange w:id="2490" w:author="Katherine Chiluiza" w:date="2015-03-10T12:18:00Z">
            <w:rPr>
              <w:rFonts w:ascii="Arial" w:hAnsi="Arial" w:cs="Arial"/>
              <w:noProof/>
            </w:rPr>
          </w:rPrChange>
        </w:rPr>
        <w:tab/>
        <w:t>Kaplan, “Graduate Recruitment Report: Employer Perspectives,” 2014.</w:t>
      </w:r>
    </w:p>
    <w:p w14:paraId="34A3D364" w14:textId="77777777" w:rsidR="00682BD0" w:rsidRPr="006C77A4" w:rsidRDefault="00682BD0">
      <w:pPr>
        <w:pStyle w:val="NormalWeb"/>
        <w:ind w:left="640" w:hanging="640"/>
        <w:divId w:val="1792241901"/>
        <w:rPr>
          <w:rFonts w:ascii="Arial" w:hAnsi="Arial" w:cs="Arial"/>
          <w:noProof/>
          <w:lang w:val="en-US"/>
          <w:rPrChange w:id="2491" w:author="Katherine Chiluiza" w:date="2015-03-10T12:18:00Z">
            <w:rPr>
              <w:rFonts w:ascii="Arial" w:hAnsi="Arial" w:cs="Arial"/>
              <w:noProof/>
            </w:rPr>
          </w:rPrChange>
        </w:rPr>
      </w:pPr>
      <w:r w:rsidRPr="006C77A4">
        <w:rPr>
          <w:rFonts w:ascii="Arial" w:hAnsi="Arial" w:cs="Arial"/>
          <w:noProof/>
          <w:lang w:val="en-US"/>
          <w:rPrChange w:id="2492" w:author="Katherine Chiluiza" w:date="2015-03-10T12:18:00Z">
            <w:rPr>
              <w:rFonts w:ascii="Arial" w:hAnsi="Arial" w:cs="Arial"/>
              <w:noProof/>
            </w:rPr>
          </w:rPrChange>
        </w:rPr>
        <w:t>[2]</w:t>
      </w:r>
      <w:r w:rsidRPr="006C77A4">
        <w:rPr>
          <w:rFonts w:ascii="Arial" w:hAnsi="Arial" w:cs="Arial"/>
          <w:noProof/>
          <w:lang w:val="en-US"/>
          <w:rPrChange w:id="2493" w:author="Katherine Chiluiza" w:date="2015-03-10T12:18:00Z">
            <w:rPr>
              <w:rFonts w:ascii="Arial" w:hAnsi="Arial" w:cs="Arial"/>
              <w:noProof/>
            </w:rPr>
          </w:rPrChange>
        </w:rPr>
        <w:tab/>
        <w:t>National Association of Colleges and Employers, “The Skills and Qualities Employers Want in Their Class of 2013 Recruits,” 2012. [Online]. Available: http://www.naceweb.org/s10242012/skills-abilities-qualities-new-hires/. [Accessed: 16-Feb-2015].</w:t>
      </w:r>
    </w:p>
    <w:p w14:paraId="0BF1614C" w14:textId="77777777" w:rsidR="00682BD0" w:rsidRPr="006C77A4" w:rsidRDefault="00682BD0">
      <w:pPr>
        <w:pStyle w:val="NormalWeb"/>
        <w:ind w:left="640" w:hanging="640"/>
        <w:divId w:val="1792241901"/>
        <w:rPr>
          <w:rFonts w:ascii="Arial" w:hAnsi="Arial" w:cs="Arial"/>
          <w:noProof/>
          <w:lang w:val="en-US"/>
          <w:rPrChange w:id="2494" w:author="Katherine Chiluiza" w:date="2015-03-10T12:18:00Z">
            <w:rPr>
              <w:rFonts w:ascii="Arial" w:hAnsi="Arial" w:cs="Arial"/>
              <w:noProof/>
            </w:rPr>
          </w:rPrChange>
        </w:rPr>
      </w:pPr>
      <w:r w:rsidRPr="006C77A4">
        <w:rPr>
          <w:rFonts w:ascii="Arial" w:hAnsi="Arial" w:cs="Arial"/>
          <w:noProof/>
          <w:lang w:val="en-US"/>
          <w:rPrChange w:id="2495" w:author="Katherine Chiluiza" w:date="2015-03-10T12:18:00Z">
            <w:rPr>
              <w:rFonts w:ascii="Arial" w:hAnsi="Arial" w:cs="Arial"/>
              <w:noProof/>
            </w:rPr>
          </w:rPrChange>
        </w:rPr>
        <w:t>[3]</w:t>
      </w:r>
      <w:r w:rsidRPr="006C77A4">
        <w:rPr>
          <w:rFonts w:ascii="Arial" w:hAnsi="Arial" w:cs="Arial"/>
          <w:noProof/>
          <w:lang w:val="en-US"/>
          <w:rPrChange w:id="2496" w:author="Katherine Chiluiza" w:date="2015-03-10T12:18:00Z">
            <w:rPr>
              <w:rFonts w:ascii="Arial" w:hAnsi="Arial" w:cs="Arial"/>
              <w:noProof/>
            </w:rPr>
          </w:rPrChange>
        </w:rPr>
        <w:tab/>
        <w:t>J. Rick, P. Marshall, and N. Yuill, “Beyond one-size-fits-all: how interactive tabletops support collaborative learning,” 2011.</w:t>
      </w:r>
    </w:p>
    <w:p w14:paraId="462E5C67" w14:textId="77777777" w:rsidR="00682BD0" w:rsidRPr="006C77A4" w:rsidRDefault="00682BD0">
      <w:pPr>
        <w:pStyle w:val="NormalWeb"/>
        <w:ind w:left="640" w:hanging="640"/>
        <w:divId w:val="1792241901"/>
        <w:rPr>
          <w:rFonts w:ascii="Arial" w:hAnsi="Arial" w:cs="Arial"/>
          <w:noProof/>
          <w:lang w:val="en-US"/>
          <w:rPrChange w:id="2497" w:author="Katherine Chiluiza" w:date="2015-03-10T12:18:00Z">
            <w:rPr>
              <w:rFonts w:ascii="Arial" w:hAnsi="Arial" w:cs="Arial"/>
              <w:noProof/>
            </w:rPr>
          </w:rPrChange>
        </w:rPr>
      </w:pPr>
      <w:r w:rsidRPr="006C77A4">
        <w:rPr>
          <w:rFonts w:ascii="Arial" w:hAnsi="Arial" w:cs="Arial"/>
          <w:noProof/>
          <w:lang w:val="en-US"/>
          <w:rPrChange w:id="2498" w:author="Katherine Chiluiza" w:date="2015-03-10T12:18:00Z">
            <w:rPr>
              <w:rFonts w:ascii="Arial" w:hAnsi="Arial" w:cs="Arial"/>
              <w:noProof/>
            </w:rPr>
          </w:rPrChange>
        </w:rPr>
        <w:t>[4]</w:t>
      </w:r>
      <w:r w:rsidRPr="006C77A4">
        <w:rPr>
          <w:rFonts w:ascii="Arial" w:hAnsi="Arial" w:cs="Arial"/>
          <w:noProof/>
          <w:lang w:val="en-US"/>
          <w:rPrChange w:id="2499" w:author="Katherine Chiluiza" w:date="2015-03-10T12:18:00Z">
            <w:rPr>
              <w:rFonts w:ascii="Arial" w:hAnsi="Arial" w:cs="Arial"/>
              <w:noProof/>
            </w:rPr>
          </w:rPrChange>
        </w:rPr>
        <w:tab/>
        <w:t xml:space="preserve">R. Martinez Maldonado, J. Kay, K. Yacef, and B. Schwendimann, “An interactive teacher’s dashboard for monitoring groups in a multi-tabletop learning environment,” in </w:t>
      </w:r>
      <w:r w:rsidRPr="006C77A4">
        <w:rPr>
          <w:rFonts w:ascii="Arial" w:hAnsi="Arial" w:cs="Arial"/>
          <w:i/>
          <w:iCs/>
          <w:noProof/>
          <w:lang w:val="en-US"/>
          <w:rPrChange w:id="2500" w:author="Katherine Chiluiza" w:date="2015-03-10T12:18:00Z">
            <w:rPr>
              <w:rFonts w:ascii="Arial" w:hAnsi="Arial" w:cs="Arial"/>
              <w:i/>
              <w:iCs/>
              <w:noProof/>
            </w:rPr>
          </w:rPrChange>
        </w:rPr>
        <w:t>Lecture Notes in Computer Science (including subseries Lecture Notes in Artificial Intelligence and Lecture Notes in Bioinformatics)</w:t>
      </w:r>
      <w:r w:rsidRPr="006C77A4">
        <w:rPr>
          <w:rFonts w:ascii="Arial" w:hAnsi="Arial" w:cs="Arial"/>
          <w:noProof/>
          <w:lang w:val="en-US"/>
          <w:rPrChange w:id="2501" w:author="Katherine Chiluiza" w:date="2015-03-10T12:18:00Z">
            <w:rPr>
              <w:rFonts w:ascii="Arial" w:hAnsi="Arial" w:cs="Arial"/>
              <w:noProof/>
            </w:rPr>
          </w:rPrChange>
        </w:rPr>
        <w:t>, 2012, vol. 7315 LNCS.</w:t>
      </w:r>
    </w:p>
    <w:p w14:paraId="7B9BB34E" w14:textId="77777777" w:rsidR="00682BD0" w:rsidRPr="006C77A4" w:rsidRDefault="00682BD0">
      <w:pPr>
        <w:pStyle w:val="NormalWeb"/>
        <w:ind w:left="640" w:hanging="640"/>
        <w:divId w:val="1792241901"/>
        <w:rPr>
          <w:rFonts w:ascii="Arial" w:hAnsi="Arial" w:cs="Arial"/>
          <w:noProof/>
          <w:lang w:val="en-US"/>
          <w:rPrChange w:id="2502" w:author="Katherine Chiluiza" w:date="2015-03-10T12:18:00Z">
            <w:rPr>
              <w:rFonts w:ascii="Arial" w:hAnsi="Arial" w:cs="Arial"/>
              <w:noProof/>
            </w:rPr>
          </w:rPrChange>
        </w:rPr>
      </w:pPr>
      <w:r w:rsidRPr="006C77A4">
        <w:rPr>
          <w:rFonts w:ascii="Arial" w:hAnsi="Arial" w:cs="Arial"/>
          <w:noProof/>
          <w:lang w:val="en-US"/>
          <w:rPrChange w:id="2503" w:author="Katherine Chiluiza" w:date="2015-03-10T12:18:00Z">
            <w:rPr>
              <w:rFonts w:ascii="Arial" w:hAnsi="Arial" w:cs="Arial"/>
              <w:noProof/>
            </w:rPr>
          </w:rPrChange>
        </w:rPr>
        <w:t>[5]</w:t>
      </w:r>
      <w:r w:rsidRPr="006C77A4">
        <w:rPr>
          <w:rFonts w:ascii="Arial" w:hAnsi="Arial" w:cs="Arial"/>
          <w:noProof/>
          <w:lang w:val="en-US"/>
          <w:rPrChange w:id="2504" w:author="Katherine Chiluiza" w:date="2015-03-10T12:18:00Z">
            <w:rPr>
              <w:rFonts w:ascii="Arial" w:hAnsi="Arial" w:cs="Arial"/>
              <w:noProof/>
            </w:rPr>
          </w:rPrChange>
        </w:rPr>
        <w:tab/>
        <w:t xml:space="preserve">P. Dillenbourg and M. Evans, “Interactive tabletops in education,” </w:t>
      </w:r>
      <w:r w:rsidRPr="006C77A4">
        <w:rPr>
          <w:rFonts w:ascii="Arial" w:hAnsi="Arial" w:cs="Arial"/>
          <w:i/>
          <w:iCs/>
          <w:noProof/>
          <w:lang w:val="en-US"/>
          <w:rPrChange w:id="2505" w:author="Katherine Chiluiza" w:date="2015-03-10T12:18:00Z">
            <w:rPr>
              <w:rFonts w:ascii="Arial" w:hAnsi="Arial" w:cs="Arial"/>
              <w:i/>
              <w:iCs/>
              <w:noProof/>
            </w:rPr>
          </w:rPrChange>
        </w:rPr>
        <w:t>Int. J. Comput. Collab. Learn.</w:t>
      </w:r>
      <w:r w:rsidRPr="006C77A4">
        <w:rPr>
          <w:rFonts w:ascii="Arial" w:hAnsi="Arial" w:cs="Arial"/>
          <w:noProof/>
          <w:lang w:val="en-US"/>
          <w:rPrChange w:id="2506" w:author="Katherine Chiluiza" w:date="2015-03-10T12:18:00Z">
            <w:rPr>
              <w:rFonts w:ascii="Arial" w:hAnsi="Arial" w:cs="Arial"/>
              <w:noProof/>
            </w:rPr>
          </w:rPrChange>
        </w:rPr>
        <w:t>, vol. 6, no. 4, 2011.</w:t>
      </w:r>
    </w:p>
    <w:p w14:paraId="1F3ABA03" w14:textId="77777777" w:rsidR="00682BD0" w:rsidRPr="006C77A4" w:rsidRDefault="00682BD0">
      <w:pPr>
        <w:pStyle w:val="NormalWeb"/>
        <w:ind w:left="640" w:hanging="640"/>
        <w:divId w:val="1792241901"/>
        <w:rPr>
          <w:rFonts w:ascii="Arial" w:hAnsi="Arial" w:cs="Arial"/>
          <w:noProof/>
          <w:lang w:val="en-US"/>
          <w:rPrChange w:id="2507" w:author="Katherine Chiluiza" w:date="2015-03-10T12:18:00Z">
            <w:rPr>
              <w:rFonts w:ascii="Arial" w:hAnsi="Arial" w:cs="Arial"/>
              <w:noProof/>
            </w:rPr>
          </w:rPrChange>
        </w:rPr>
      </w:pPr>
      <w:r w:rsidRPr="006C77A4">
        <w:rPr>
          <w:rFonts w:ascii="Arial" w:hAnsi="Arial" w:cs="Arial"/>
          <w:noProof/>
          <w:lang w:val="en-US"/>
          <w:rPrChange w:id="2508" w:author="Katherine Chiluiza" w:date="2015-03-10T12:18:00Z">
            <w:rPr>
              <w:rFonts w:ascii="Arial" w:hAnsi="Arial" w:cs="Arial"/>
              <w:noProof/>
            </w:rPr>
          </w:rPrChange>
        </w:rPr>
        <w:t>[6]</w:t>
      </w:r>
      <w:r w:rsidRPr="006C77A4">
        <w:rPr>
          <w:rFonts w:ascii="Arial" w:hAnsi="Arial" w:cs="Arial"/>
          <w:noProof/>
          <w:lang w:val="en-US"/>
          <w:rPrChange w:id="2509" w:author="Katherine Chiluiza" w:date="2015-03-10T12:18:00Z">
            <w:rPr>
              <w:rFonts w:ascii="Arial" w:hAnsi="Arial" w:cs="Arial"/>
              <w:noProof/>
            </w:rPr>
          </w:rPrChange>
        </w:rPr>
        <w:tab/>
        <w:t xml:space="preserve">O. Hilliges, L. Terrenghi, S. Boring, D. Kim, H. Richter, and A. Butz, “Designing for collaborative creative problem solving,” in </w:t>
      </w:r>
      <w:r w:rsidRPr="006C77A4">
        <w:rPr>
          <w:rFonts w:ascii="Arial" w:hAnsi="Arial" w:cs="Arial"/>
          <w:i/>
          <w:iCs/>
          <w:noProof/>
          <w:lang w:val="en-US"/>
          <w:rPrChange w:id="2510" w:author="Katherine Chiluiza" w:date="2015-03-10T12:18:00Z">
            <w:rPr>
              <w:rFonts w:ascii="Arial" w:hAnsi="Arial" w:cs="Arial"/>
              <w:i/>
              <w:iCs/>
              <w:noProof/>
            </w:rPr>
          </w:rPrChange>
        </w:rPr>
        <w:t>Proceedings of the 6th ACM SIGCHI conference on Creativity &amp; cognition - C&amp;C ’07</w:t>
      </w:r>
      <w:r w:rsidRPr="006C77A4">
        <w:rPr>
          <w:rFonts w:ascii="Arial" w:hAnsi="Arial" w:cs="Arial"/>
          <w:noProof/>
          <w:lang w:val="en-US"/>
          <w:rPrChange w:id="2511" w:author="Katherine Chiluiza" w:date="2015-03-10T12:18:00Z">
            <w:rPr>
              <w:rFonts w:ascii="Arial" w:hAnsi="Arial" w:cs="Arial"/>
              <w:noProof/>
            </w:rPr>
          </w:rPrChange>
        </w:rPr>
        <w:t>, 2007, pp. 1–2.</w:t>
      </w:r>
    </w:p>
    <w:p w14:paraId="2AFED68A" w14:textId="77777777" w:rsidR="00682BD0" w:rsidRPr="006C77A4" w:rsidRDefault="00682BD0">
      <w:pPr>
        <w:pStyle w:val="NormalWeb"/>
        <w:ind w:left="640" w:hanging="640"/>
        <w:divId w:val="1792241901"/>
        <w:rPr>
          <w:rFonts w:ascii="Arial" w:hAnsi="Arial" w:cs="Arial"/>
          <w:noProof/>
          <w:lang w:val="en-US"/>
          <w:rPrChange w:id="2512" w:author="Katherine Chiluiza" w:date="2015-03-10T12:18:00Z">
            <w:rPr>
              <w:rFonts w:ascii="Arial" w:hAnsi="Arial" w:cs="Arial"/>
              <w:noProof/>
            </w:rPr>
          </w:rPrChange>
        </w:rPr>
      </w:pPr>
      <w:r w:rsidRPr="006C77A4">
        <w:rPr>
          <w:rFonts w:ascii="Arial" w:hAnsi="Arial" w:cs="Arial"/>
          <w:noProof/>
          <w:lang w:val="en-US"/>
          <w:rPrChange w:id="2513" w:author="Katherine Chiluiza" w:date="2015-03-10T12:18:00Z">
            <w:rPr>
              <w:rFonts w:ascii="Arial" w:hAnsi="Arial" w:cs="Arial"/>
              <w:noProof/>
            </w:rPr>
          </w:rPrChange>
        </w:rPr>
        <w:t>[7]</w:t>
      </w:r>
      <w:r w:rsidRPr="006C77A4">
        <w:rPr>
          <w:rFonts w:ascii="Arial" w:hAnsi="Arial" w:cs="Arial"/>
          <w:noProof/>
          <w:lang w:val="en-US"/>
          <w:rPrChange w:id="2514" w:author="Katherine Chiluiza" w:date="2015-03-10T12:18:00Z">
            <w:rPr>
              <w:rFonts w:ascii="Arial" w:hAnsi="Arial" w:cs="Arial"/>
              <w:noProof/>
            </w:rPr>
          </w:rPrChange>
        </w:rPr>
        <w:tab/>
        <w:t xml:space="preserve">F. Geyer, U. Pfeil, A. Höchtl, J. Budzinski, and H. Reiterer, “Designing Reality-Based Interfaces for Creative Group Work,” </w:t>
      </w:r>
      <w:r w:rsidRPr="006C77A4">
        <w:rPr>
          <w:rFonts w:ascii="Arial" w:hAnsi="Arial" w:cs="Arial"/>
          <w:i/>
          <w:iCs/>
          <w:noProof/>
          <w:lang w:val="en-US"/>
          <w:rPrChange w:id="2515" w:author="Katherine Chiluiza" w:date="2015-03-10T12:18:00Z">
            <w:rPr>
              <w:rFonts w:ascii="Arial" w:hAnsi="Arial" w:cs="Arial"/>
              <w:i/>
              <w:iCs/>
              <w:noProof/>
            </w:rPr>
          </w:rPrChange>
        </w:rPr>
        <w:t>Human-Computer Interact.</w:t>
      </w:r>
      <w:r w:rsidRPr="006C77A4">
        <w:rPr>
          <w:rFonts w:ascii="Arial" w:hAnsi="Arial" w:cs="Arial"/>
          <w:noProof/>
          <w:lang w:val="en-US"/>
          <w:rPrChange w:id="2516" w:author="Katherine Chiluiza" w:date="2015-03-10T12:18:00Z">
            <w:rPr>
              <w:rFonts w:ascii="Arial" w:hAnsi="Arial" w:cs="Arial"/>
              <w:noProof/>
            </w:rPr>
          </w:rPrChange>
        </w:rPr>
        <w:t>, pp. 165–174, 2011.</w:t>
      </w:r>
    </w:p>
    <w:p w14:paraId="0D79309F" w14:textId="77777777" w:rsidR="00682BD0" w:rsidRPr="006C77A4" w:rsidRDefault="00682BD0">
      <w:pPr>
        <w:pStyle w:val="NormalWeb"/>
        <w:ind w:left="640" w:hanging="640"/>
        <w:divId w:val="1792241901"/>
        <w:rPr>
          <w:rFonts w:ascii="Arial" w:hAnsi="Arial" w:cs="Arial"/>
          <w:noProof/>
          <w:lang w:val="en-US"/>
          <w:rPrChange w:id="2517" w:author="Katherine Chiluiza" w:date="2015-03-10T12:18:00Z">
            <w:rPr>
              <w:rFonts w:ascii="Arial" w:hAnsi="Arial" w:cs="Arial"/>
              <w:noProof/>
            </w:rPr>
          </w:rPrChange>
        </w:rPr>
      </w:pPr>
      <w:r w:rsidRPr="006C77A4">
        <w:rPr>
          <w:rFonts w:ascii="Arial" w:hAnsi="Arial" w:cs="Arial"/>
          <w:noProof/>
          <w:lang w:val="en-US"/>
          <w:rPrChange w:id="2518" w:author="Katherine Chiluiza" w:date="2015-03-10T12:18:00Z">
            <w:rPr>
              <w:rFonts w:ascii="Arial" w:hAnsi="Arial" w:cs="Arial"/>
              <w:noProof/>
            </w:rPr>
          </w:rPrChange>
        </w:rPr>
        <w:t>[8]</w:t>
      </w:r>
      <w:r w:rsidRPr="006C77A4">
        <w:rPr>
          <w:rFonts w:ascii="Arial" w:hAnsi="Arial" w:cs="Arial"/>
          <w:noProof/>
          <w:lang w:val="en-US"/>
          <w:rPrChange w:id="2519" w:author="Katherine Chiluiza" w:date="2015-03-10T12:18:00Z">
            <w:rPr>
              <w:rFonts w:ascii="Arial" w:hAnsi="Arial" w:cs="Arial"/>
              <w:noProof/>
            </w:rPr>
          </w:rPrChange>
        </w:rPr>
        <w:tab/>
        <w:t>R. M. Chory</w:t>
      </w:r>
      <w:r w:rsidRPr="006C77A4">
        <w:rPr>
          <w:rFonts w:ascii="Cambria Math" w:hAnsi="Cambria Math" w:cs="Cambria Math"/>
          <w:noProof/>
          <w:lang w:val="en-US"/>
          <w:rPrChange w:id="2520" w:author="Katherine Chiluiza" w:date="2015-03-10T12:18:00Z">
            <w:rPr>
              <w:rFonts w:ascii="Cambria Math" w:hAnsi="Cambria Math" w:cs="Cambria Math"/>
              <w:noProof/>
            </w:rPr>
          </w:rPrChange>
        </w:rPr>
        <w:t>‐</w:t>
      </w:r>
      <w:r w:rsidRPr="006C77A4">
        <w:rPr>
          <w:rFonts w:ascii="Arial" w:hAnsi="Arial" w:cs="Arial"/>
          <w:noProof/>
          <w:lang w:val="en-US"/>
          <w:rPrChange w:id="2521" w:author="Katherine Chiluiza" w:date="2015-03-10T12:18:00Z">
            <w:rPr>
              <w:rFonts w:ascii="Arial" w:hAnsi="Arial" w:cs="Arial"/>
              <w:noProof/>
            </w:rPr>
          </w:rPrChange>
        </w:rPr>
        <w:t xml:space="preserve">Assad, “Classroom justice: Perceptions of fairness as a predictor of student motivation, learning, and aggression,” </w:t>
      </w:r>
      <w:r w:rsidRPr="006C77A4">
        <w:rPr>
          <w:rFonts w:ascii="Arial" w:hAnsi="Arial" w:cs="Arial"/>
          <w:i/>
          <w:iCs/>
          <w:noProof/>
          <w:lang w:val="en-US"/>
          <w:rPrChange w:id="2522" w:author="Katherine Chiluiza" w:date="2015-03-10T12:18:00Z">
            <w:rPr>
              <w:rFonts w:ascii="Arial" w:hAnsi="Arial" w:cs="Arial"/>
              <w:i/>
              <w:iCs/>
              <w:noProof/>
            </w:rPr>
          </w:rPrChange>
        </w:rPr>
        <w:t>Commun. Q.</w:t>
      </w:r>
      <w:r w:rsidRPr="006C77A4">
        <w:rPr>
          <w:rFonts w:ascii="Arial" w:hAnsi="Arial" w:cs="Arial"/>
          <w:noProof/>
          <w:lang w:val="en-US"/>
          <w:rPrChange w:id="2523" w:author="Katherine Chiluiza" w:date="2015-03-10T12:18:00Z">
            <w:rPr>
              <w:rFonts w:ascii="Arial" w:hAnsi="Arial" w:cs="Arial"/>
              <w:noProof/>
            </w:rPr>
          </w:rPrChange>
        </w:rPr>
        <w:t>, vol. 50, no. 1, pp. 58–77, Jan. 2002.</w:t>
      </w:r>
    </w:p>
    <w:p w14:paraId="7D4AF7FC" w14:textId="77777777" w:rsidR="00682BD0" w:rsidRPr="006C77A4" w:rsidRDefault="00682BD0">
      <w:pPr>
        <w:pStyle w:val="NormalWeb"/>
        <w:ind w:left="640" w:hanging="640"/>
        <w:divId w:val="1792241901"/>
        <w:rPr>
          <w:rFonts w:ascii="Arial" w:hAnsi="Arial" w:cs="Arial"/>
          <w:noProof/>
          <w:lang w:val="en-US"/>
          <w:rPrChange w:id="2524" w:author="Katherine Chiluiza" w:date="2015-03-10T12:18:00Z">
            <w:rPr>
              <w:rFonts w:ascii="Arial" w:hAnsi="Arial" w:cs="Arial"/>
              <w:noProof/>
            </w:rPr>
          </w:rPrChange>
        </w:rPr>
      </w:pPr>
      <w:r w:rsidRPr="006C77A4">
        <w:rPr>
          <w:rFonts w:ascii="Arial" w:hAnsi="Arial" w:cs="Arial"/>
          <w:noProof/>
          <w:lang w:val="en-US"/>
          <w:rPrChange w:id="2525" w:author="Katherine Chiluiza" w:date="2015-03-10T12:18:00Z">
            <w:rPr>
              <w:rFonts w:ascii="Arial" w:hAnsi="Arial" w:cs="Arial"/>
              <w:noProof/>
            </w:rPr>
          </w:rPrChange>
        </w:rPr>
        <w:t>[9]</w:t>
      </w:r>
      <w:r w:rsidRPr="006C77A4">
        <w:rPr>
          <w:rFonts w:ascii="Arial" w:hAnsi="Arial" w:cs="Arial"/>
          <w:noProof/>
          <w:lang w:val="en-US"/>
          <w:rPrChange w:id="2526" w:author="Katherine Chiluiza" w:date="2015-03-10T12:18:00Z">
            <w:rPr>
              <w:rFonts w:ascii="Arial" w:hAnsi="Arial" w:cs="Arial"/>
              <w:noProof/>
            </w:rPr>
          </w:rPrChange>
        </w:rPr>
        <w:tab/>
        <w:t xml:space="preserve">R. Martínez, A. Collins, J. Kay, and K. Yacef, “Who did what? Who said that?,” in </w:t>
      </w:r>
      <w:r w:rsidRPr="006C77A4">
        <w:rPr>
          <w:rFonts w:ascii="Arial" w:hAnsi="Arial" w:cs="Arial"/>
          <w:i/>
          <w:iCs/>
          <w:noProof/>
          <w:lang w:val="en-US"/>
          <w:rPrChange w:id="2527" w:author="Katherine Chiluiza" w:date="2015-03-10T12:18:00Z">
            <w:rPr>
              <w:rFonts w:ascii="Arial" w:hAnsi="Arial" w:cs="Arial"/>
              <w:i/>
              <w:iCs/>
              <w:noProof/>
            </w:rPr>
          </w:rPrChange>
        </w:rPr>
        <w:t>Proceedings of the ACM International Conference on Interactive Tabletops and Surfaces - ITS ’11</w:t>
      </w:r>
      <w:r w:rsidRPr="006C77A4">
        <w:rPr>
          <w:rFonts w:ascii="Arial" w:hAnsi="Arial" w:cs="Arial"/>
          <w:noProof/>
          <w:lang w:val="en-US"/>
          <w:rPrChange w:id="2528" w:author="Katherine Chiluiza" w:date="2015-03-10T12:18:00Z">
            <w:rPr>
              <w:rFonts w:ascii="Arial" w:hAnsi="Arial" w:cs="Arial"/>
              <w:noProof/>
            </w:rPr>
          </w:rPrChange>
        </w:rPr>
        <w:t>, 2011.</w:t>
      </w:r>
    </w:p>
    <w:p w14:paraId="40186F8A" w14:textId="77777777" w:rsidR="00682BD0" w:rsidRPr="006C77A4" w:rsidRDefault="00682BD0">
      <w:pPr>
        <w:pStyle w:val="NormalWeb"/>
        <w:ind w:left="640" w:hanging="640"/>
        <w:divId w:val="1792241901"/>
        <w:rPr>
          <w:rFonts w:ascii="Arial" w:hAnsi="Arial" w:cs="Arial"/>
          <w:noProof/>
          <w:lang w:val="en-US"/>
          <w:rPrChange w:id="2529" w:author="Katherine Chiluiza" w:date="2015-03-10T12:18:00Z">
            <w:rPr>
              <w:rFonts w:ascii="Arial" w:hAnsi="Arial" w:cs="Arial"/>
              <w:noProof/>
            </w:rPr>
          </w:rPrChange>
        </w:rPr>
      </w:pPr>
      <w:r w:rsidRPr="006C77A4">
        <w:rPr>
          <w:rFonts w:ascii="Arial" w:hAnsi="Arial" w:cs="Arial"/>
          <w:noProof/>
          <w:lang w:val="en-US"/>
          <w:rPrChange w:id="2530" w:author="Katherine Chiluiza" w:date="2015-03-10T12:18:00Z">
            <w:rPr>
              <w:rFonts w:ascii="Arial" w:hAnsi="Arial" w:cs="Arial"/>
              <w:noProof/>
            </w:rPr>
          </w:rPrChange>
        </w:rPr>
        <w:t>[10]</w:t>
      </w:r>
      <w:r w:rsidRPr="006C77A4">
        <w:rPr>
          <w:rFonts w:ascii="Arial" w:hAnsi="Arial" w:cs="Arial"/>
          <w:noProof/>
          <w:lang w:val="en-US"/>
          <w:rPrChange w:id="2531" w:author="Katherine Chiluiza" w:date="2015-03-10T12:18:00Z">
            <w:rPr>
              <w:rFonts w:ascii="Arial" w:hAnsi="Arial" w:cs="Arial"/>
              <w:noProof/>
            </w:rPr>
          </w:rPrChange>
        </w:rPr>
        <w:tab/>
        <w:t>J. H. Hayes, T. C. Lethbridge, and D. Port, “Evaluating individual contribution toward group software engineering projects,” pp. 1–2, May 2003.</w:t>
      </w:r>
    </w:p>
    <w:p w14:paraId="047BD7AE" w14:textId="77777777" w:rsidR="00682BD0" w:rsidRPr="006C77A4" w:rsidRDefault="00682BD0">
      <w:pPr>
        <w:pStyle w:val="NormalWeb"/>
        <w:ind w:left="640" w:hanging="640"/>
        <w:divId w:val="1792241901"/>
        <w:rPr>
          <w:rFonts w:ascii="Arial" w:hAnsi="Arial" w:cs="Arial"/>
          <w:noProof/>
          <w:lang w:val="en-US"/>
          <w:rPrChange w:id="2532" w:author="Katherine Chiluiza" w:date="2015-03-10T12:18:00Z">
            <w:rPr>
              <w:rFonts w:ascii="Arial" w:hAnsi="Arial" w:cs="Arial"/>
              <w:noProof/>
            </w:rPr>
          </w:rPrChange>
        </w:rPr>
      </w:pPr>
      <w:r w:rsidRPr="006C77A4">
        <w:rPr>
          <w:rFonts w:ascii="Arial" w:hAnsi="Arial" w:cs="Arial"/>
          <w:noProof/>
          <w:lang w:val="en-US"/>
          <w:rPrChange w:id="2533" w:author="Katherine Chiluiza" w:date="2015-03-10T12:18:00Z">
            <w:rPr>
              <w:rFonts w:ascii="Arial" w:hAnsi="Arial" w:cs="Arial"/>
              <w:noProof/>
            </w:rPr>
          </w:rPrChange>
        </w:rPr>
        <w:lastRenderedPageBreak/>
        <w:t>[11]</w:t>
      </w:r>
      <w:r w:rsidRPr="006C77A4">
        <w:rPr>
          <w:rFonts w:ascii="Arial" w:hAnsi="Arial" w:cs="Arial"/>
          <w:noProof/>
          <w:lang w:val="en-US"/>
          <w:rPrChange w:id="2534" w:author="Katherine Chiluiza" w:date="2015-03-10T12:18:00Z">
            <w:rPr>
              <w:rFonts w:ascii="Arial" w:hAnsi="Arial" w:cs="Arial"/>
              <w:noProof/>
            </w:rPr>
          </w:rPrChange>
        </w:rPr>
        <w:tab/>
        <w:t xml:space="preserve">A. M. Piper and J. D. Hollan, “Tabletop displays for small group study,” in </w:t>
      </w:r>
      <w:r w:rsidRPr="006C77A4">
        <w:rPr>
          <w:rFonts w:ascii="Arial" w:hAnsi="Arial" w:cs="Arial"/>
          <w:i/>
          <w:iCs/>
          <w:noProof/>
          <w:lang w:val="en-US"/>
          <w:rPrChange w:id="2535" w:author="Katherine Chiluiza" w:date="2015-03-10T12:18:00Z">
            <w:rPr>
              <w:rFonts w:ascii="Arial" w:hAnsi="Arial" w:cs="Arial"/>
              <w:i/>
              <w:iCs/>
              <w:noProof/>
            </w:rPr>
          </w:rPrChange>
        </w:rPr>
        <w:t>Proceedings of the 27th international conference on Human factors in computing systems - CHI 09</w:t>
      </w:r>
      <w:r w:rsidRPr="006C77A4">
        <w:rPr>
          <w:rFonts w:ascii="Arial" w:hAnsi="Arial" w:cs="Arial"/>
          <w:noProof/>
          <w:lang w:val="en-US"/>
          <w:rPrChange w:id="2536" w:author="Katherine Chiluiza" w:date="2015-03-10T12:18:00Z">
            <w:rPr>
              <w:rFonts w:ascii="Arial" w:hAnsi="Arial" w:cs="Arial"/>
              <w:noProof/>
            </w:rPr>
          </w:rPrChange>
        </w:rPr>
        <w:t>, 2009, p. 1227.</w:t>
      </w:r>
    </w:p>
    <w:p w14:paraId="1E0DD9D2" w14:textId="77777777" w:rsidR="00682BD0" w:rsidRPr="006C77A4" w:rsidRDefault="00682BD0">
      <w:pPr>
        <w:pStyle w:val="NormalWeb"/>
        <w:ind w:left="640" w:hanging="640"/>
        <w:divId w:val="1792241901"/>
        <w:rPr>
          <w:rFonts w:ascii="Arial" w:hAnsi="Arial" w:cs="Arial"/>
          <w:noProof/>
          <w:lang w:val="en-US"/>
          <w:rPrChange w:id="2537" w:author="Katherine Chiluiza" w:date="2015-03-10T12:18:00Z">
            <w:rPr>
              <w:rFonts w:ascii="Arial" w:hAnsi="Arial" w:cs="Arial"/>
              <w:noProof/>
            </w:rPr>
          </w:rPrChange>
        </w:rPr>
      </w:pPr>
      <w:r w:rsidRPr="006C77A4">
        <w:rPr>
          <w:rFonts w:ascii="Arial" w:hAnsi="Arial" w:cs="Arial"/>
          <w:noProof/>
          <w:lang w:val="en-US"/>
          <w:rPrChange w:id="2538" w:author="Katherine Chiluiza" w:date="2015-03-10T12:18:00Z">
            <w:rPr>
              <w:rFonts w:ascii="Arial" w:hAnsi="Arial" w:cs="Arial"/>
              <w:noProof/>
            </w:rPr>
          </w:rPrChange>
        </w:rPr>
        <w:t>[12]</w:t>
      </w:r>
      <w:r w:rsidRPr="006C77A4">
        <w:rPr>
          <w:rFonts w:ascii="Arial" w:hAnsi="Arial" w:cs="Arial"/>
          <w:noProof/>
          <w:lang w:val="en-US"/>
          <w:rPrChange w:id="2539" w:author="Katherine Chiluiza" w:date="2015-03-10T12:18:00Z">
            <w:rPr>
              <w:rFonts w:ascii="Arial" w:hAnsi="Arial" w:cs="Arial"/>
              <w:noProof/>
            </w:rPr>
          </w:rPrChange>
        </w:rPr>
        <w:tab/>
        <w:t xml:space="preserve">R. Martinez, J. Kay, and K. Yacef, “Visualisations for longitudinal participation, contribution and progress of a collaborative task at the tabletop,” </w:t>
      </w:r>
      <w:r w:rsidRPr="006C77A4">
        <w:rPr>
          <w:rFonts w:ascii="Arial" w:hAnsi="Arial" w:cs="Arial"/>
          <w:i/>
          <w:iCs/>
          <w:noProof/>
          <w:lang w:val="en-US"/>
          <w:rPrChange w:id="2540" w:author="Katherine Chiluiza" w:date="2015-03-10T12:18:00Z">
            <w:rPr>
              <w:rFonts w:ascii="Arial" w:hAnsi="Arial" w:cs="Arial"/>
              <w:i/>
              <w:iCs/>
              <w:noProof/>
            </w:rPr>
          </w:rPrChange>
        </w:rPr>
        <w:t>Int. Conf. Comput. Support. Collab. Learn. CSCL 2011</w:t>
      </w:r>
      <w:r w:rsidRPr="006C77A4">
        <w:rPr>
          <w:rFonts w:ascii="Arial" w:hAnsi="Arial" w:cs="Arial"/>
          <w:noProof/>
          <w:lang w:val="en-US"/>
          <w:rPrChange w:id="2541" w:author="Katherine Chiluiza" w:date="2015-03-10T12:18:00Z">
            <w:rPr>
              <w:rFonts w:ascii="Arial" w:hAnsi="Arial" w:cs="Arial"/>
              <w:noProof/>
            </w:rPr>
          </w:rPrChange>
        </w:rPr>
        <w:t>, pp. 25–32, 2011.</w:t>
      </w:r>
    </w:p>
    <w:p w14:paraId="146A1C31" w14:textId="77777777" w:rsidR="00682BD0" w:rsidRPr="006C77A4" w:rsidRDefault="00682BD0">
      <w:pPr>
        <w:pStyle w:val="NormalWeb"/>
        <w:ind w:left="640" w:hanging="640"/>
        <w:divId w:val="1792241901"/>
        <w:rPr>
          <w:rFonts w:ascii="Arial" w:hAnsi="Arial" w:cs="Arial"/>
          <w:noProof/>
          <w:lang w:val="en-US"/>
          <w:rPrChange w:id="2542" w:author="Katherine Chiluiza" w:date="2015-03-10T12:18:00Z">
            <w:rPr>
              <w:rFonts w:ascii="Arial" w:hAnsi="Arial" w:cs="Arial"/>
              <w:noProof/>
            </w:rPr>
          </w:rPrChange>
        </w:rPr>
      </w:pPr>
      <w:r w:rsidRPr="006C77A4">
        <w:rPr>
          <w:rFonts w:ascii="Arial" w:hAnsi="Arial" w:cs="Arial"/>
          <w:noProof/>
          <w:lang w:val="en-US"/>
          <w:rPrChange w:id="2543" w:author="Katherine Chiluiza" w:date="2015-03-10T12:18:00Z">
            <w:rPr>
              <w:rFonts w:ascii="Arial" w:hAnsi="Arial" w:cs="Arial"/>
              <w:noProof/>
            </w:rPr>
          </w:rPrChange>
        </w:rPr>
        <w:t>[13]</w:t>
      </w:r>
      <w:r w:rsidRPr="006C77A4">
        <w:rPr>
          <w:rFonts w:ascii="Arial" w:hAnsi="Arial" w:cs="Arial"/>
          <w:noProof/>
          <w:lang w:val="en-US"/>
          <w:rPrChange w:id="2544" w:author="Katherine Chiluiza" w:date="2015-03-10T12:18:00Z">
            <w:rPr>
              <w:rFonts w:ascii="Arial" w:hAnsi="Arial" w:cs="Arial"/>
              <w:noProof/>
            </w:rPr>
          </w:rPrChange>
        </w:rPr>
        <w:tab/>
        <w:t>Nuisense, “Ideum and 3M Touch Systems launch new Platform 46 multi-touch tables.” [Online]. Available: http://www.gizmag.com/ideum-3m-platform-multitouch-tables/27823/. [Accessed: 19-Feb-2015].</w:t>
      </w:r>
    </w:p>
    <w:p w14:paraId="45C8418B" w14:textId="77777777" w:rsidR="00682BD0" w:rsidRPr="006C77A4" w:rsidRDefault="00682BD0">
      <w:pPr>
        <w:pStyle w:val="NormalWeb"/>
        <w:ind w:left="640" w:hanging="640"/>
        <w:divId w:val="1792241901"/>
        <w:rPr>
          <w:rFonts w:ascii="Arial" w:hAnsi="Arial" w:cs="Arial"/>
          <w:noProof/>
          <w:lang w:val="en-US"/>
          <w:rPrChange w:id="2545" w:author="Katherine Chiluiza" w:date="2015-03-10T12:18:00Z">
            <w:rPr>
              <w:rFonts w:ascii="Arial" w:hAnsi="Arial" w:cs="Arial"/>
              <w:noProof/>
            </w:rPr>
          </w:rPrChange>
        </w:rPr>
      </w:pPr>
      <w:r w:rsidRPr="006C77A4">
        <w:rPr>
          <w:rFonts w:ascii="Arial" w:hAnsi="Arial" w:cs="Arial"/>
          <w:noProof/>
          <w:lang w:val="en-US"/>
          <w:rPrChange w:id="2546" w:author="Katherine Chiluiza" w:date="2015-03-10T12:18:00Z">
            <w:rPr>
              <w:rFonts w:ascii="Arial" w:hAnsi="Arial" w:cs="Arial"/>
              <w:noProof/>
            </w:rPr>
          </w:rPrChange>
        </w:rPr>
        <w:t>[14]</w:t>
      </w:r>
      <w:r w:rsidRPr="006C77A4">
        <w:rPr>
          <w:rFonts w:ascii="Arial" w:hAnsi="Arial" w:cs="Arial"/>
          <w:noProof/>
          <w:lang w:val="en-US"/>
          <w:rPrChange w:id="2547" w:author="Katherine Chiluiza" w:date="2015-03-10T12:18:00Z">
            <w:rPr>
              <w:rFonts w:ascii="Arial" w:hAnsi="Arial" w:cs="Arial"/>
              <w:noProof/>
            </w:rPr>
          </w:rPrChange>
        </w:rPr>
        <w:tab/>
        <w:t>“New Samsung SUR40 for Microsoft Surface is Available to Pre-order in India also.” [Online]. Available: http://www.indianweb2.com/2014/05/new-samsung-sur40-microsoft-surface-available-pre-order-india-also/. [Accessed: 19-Feb-2015].</w:t>
      </w:r>
    </w:p>
    <w:p w14:paraId="2E873EC0" w14:textId="77777777" w:rsidR="00682BD0" w:rsidRPr="006C77A4" w:rsidRDefault="00682BD0">
      <w:pPr>
        <w:pStyle w:val="NormalWeb"/>
        <w:ind w:left="640" w:hanging="640"/>
        <w:divId w:val="1792241901"/>
        <w:rPr>
          <w:rFonts w:ascii="Arial" w:hAnsi="Arial" w:cs="Arial"/>
          <w:noProof/>
          <w:lang w:val="en-US"/>
          <w:rPrChange w:id="2548" w:author="Katherine Chiluiza" w:date="2015-03-10T12:18:00Z">
            <w:rPr>
              <w:rFonts w:ascii="Arial" w:hAnsi="Arial" w:cs="Arial"/>
              <w:noProof/>
            </w:rPr>
          </w:rPrChange>
        </w:rPr>
      </w:pPr>
      <w:r w:rsidRPr="006C77A4">
        <w:rPr>
          <w:rFonts w:ascii="Arial" w:hAnsi="Arial" w:cs="Arial"/>
          <w:noProof/>
          <w:lang w:val="en-US"/>
          <w:rPrChange w:id="2549" w:author="Katherine Chiluiza" w:date="2015-03-10T12:18:00Z">
            <w:rPr>
              <w:rFonts w:ascii="Arial" w:hAnsi="Arial" w:cs="Arial"/>
              <w:noProof/>
            </w:rPr>
          </w:rPrChange>
        </w:rPr>
        <w:t>[15]</w:t>
      </w:r>
      <w:r w:rsidRPr="006C77A4">
        <w:rPr>
          <w:rFonts w:ascii="Arial" w:hAnsi="Arial" w:cs="Arial"/>
          <w:noProof/>
          <w:lang w:val="en-US"/>
          <w:rPrChange w:id="2550" w:author="Katherine Chiluiza" w:date="2015-03-10T12:18:00Z">
            <w:rPr>
              <w:rFonts w:ascii="Arial" w:hAnsi="Arial" w:cs="Arial"/>
              <w:noProof/>
            </w:rPr>
          </w:rPrChange>
        </w:rPr>
        <w:tab/>
        <w:t>“Ubi Interactive | PRODUCT.” [Online]. Available: http://www.ubi-interactive.com/product/#PRODUCT. [Accessed: 19-Feb-2015].</w:t>
      </w:r>
    </w:p>
    <w:p w14:paraId="157F09A5" w14:textId="77777777" w:rsidR="00682BD0" w:rsidRPr="006C77A4" w:rsidRDefault="00682BD0">
      <w:pPr>
        <w:pStyle w:val="NormalWeb"/>
        <w:ind w:left="640" w:hanging="640"/>
        <w:divId w:val="1792241901"/>
        <w:rPr>
          <w:rFonts w:ascii="Arial" w:hAnsi="Arial" w:cs="Arial"/>
          <w:noProof/>
          <w:lang w:val="en-US"/>
          <w:rPrChange w:id="2551" w:author="Katherine Chiluiza" w:date="2015-03-10T12:18:00Z">
            <w:rPr>
              <w:rFonts w:ascii="Arial" w:hAnsi="Arial" w:cs="Arial"/>
              <w:noProof/>
            </w:rPr>
          </w:rPrChange>
        </w:rPr>
      </w:pPr>
      <w:r w:rsidRPr="006C77A4">
        <w:rPr>
          <w:rFonts w:ascii="Arial" w:hAnsi="Arial" w:cs="Arial"/>
          <w:noProof/>
          <w:lang w:val="en-US"/>
          <w:rPrChange w:id="2552" w:author="Katherine Chiluiza" w:date="2015-03-10T12:18:00Z">
            <w:rPr>
              <w:rFonts w:ascii="Arial" w:hAnsi="Arial" w:cs="Arial"/>
              <w:noProof/>
            </w:rPr>
          </w:rPrChange>
        </w:rPr>
        <w:t>[16]</w:t>
      </w:r>
      <w:r w:rsidRPr="006C77A4">
        <w:rPr>
          <w:rFonts w:ascii="Arial" w:hAnsi="Arial" w:cs="Arial"/>
          <w:noProof/>
          <w:lang w:val="en-US"/>
          <w:rPrChange w:id="2553" w:author="Katherine Chiluiza" w:date="2015-03-10T12:18:00Z">
            <w:rPr>
              <w:rFonts w:ascii="Arial" w:hAnsi="Arial" w:cs="Arial"/>
              <w:noProof/>
            </w:rPr>
          </w:rPrChange>
        </w:rPr>
        <w:tab/>
        <w:t xml:space="preserve">S. Xu and C. M. Manders, “Building a multi-touch tabletop for classrooms,” </w:t>
      </w:r>
      <w:r w:rsidRPr="006C77A4">
        <w:rPr>
          <w:rFonts w:ascii="Arial" w:hAnsi="Arial" w:cs="Arial"/>
          <w:i/>
          <w:iCs/>
          <w:noProof/>
          <w:lang w:val="en-US"/>
          <w:rPrChange w:id="2554" w:author="Katherine Chiluiza" w:date="2015-03-10T12:18:00Z">
            <w:rPr>
              <w:rFonts w:ascii="Arial" w:hAnsi="Arial" w:cs="Arial"/>
              <w:i/>
              <w:iCs/>
              <w:noProof/>
            </w:rPr>
          </w:rPrChange>
        </w:rPr>
        <w:t>Lect. Notes Comput. Sci. (including Subser. Lect. Notes Artif. Intell. Lect. Notes Bioinformatics)</w:t>
      </w:r>
      <w:r w:rsidRPr="006C77A4">
        <w:rPr>
          <w:rFonts w:ascii="Arial" w:hAnsi="Arial" w:cs="Arial"/>
          <w:noProof/>
          <w:lang w:val="en-US"/>
          <w:rPrChange w:id="2555" w:author="Katherine Chiluiza" w:date="2015-03-10T12:18:00Z">
            <w:rPr>
              <w:rFonts w:ascii="Arial" w:hAnsi="Arial" w:cs="Arial"/>
              <w:noProof/>
            </w:rPr>
          </w:rPrChange>
        </w:rPr>
        <w:t>, vol. 6872 LNCS, pp. 131–138, 2011.</w:t>
      </w:r>
    </w:p>
    <w:p w14:paraId="45A1B3C4" w14:textId="77777777" w:rsidR="00682BD0" w:rsidRPr="006C77A4" w:rsidRDefault="00682BD0">
      <w:pPr>
        <w:pStyle w:val="NormalWeb"/>
        <w:ind w:left="640" w:hanging="640"/>
        <w:divId w:val="1792241901"/>
        <w:rPr>
          <w:rFonts w:ascii="Arial" w:hAnsi="Arial" w:cs="Arial"/>
          <w:noProof/>
          <w:lang w:val="en-US"/>
          <w:rPrChange w:id="2556" w:author="Katherine Chiluiza" w:date="2015-03-10T12:18:00Z">
            <w:rPr>
              <w:rFonts w:ascii="Arial" w:hAnsi="Arial" w:cs="Arial"/>
              <w:noProof/>
            </w:rPr>
          </w:rPrChange>
        </w:rPr>
      </w:pPr>
      <w:r w:rsidRPr="006C77A4">
        <w:rPr>
          <w:rFonts w:ascii="Arial" w:hAnsi="Arial" w:cs="Arial"/>
          <w:noProof/>
          <w:lang w:val="en-US"/>
          <w:rPrChange w:id="2557" w:author="Katherine Chiluiza" w:date="2015-03-10T12:18:00Z">
            <w:rPr>
              <w:rFonts w:ascii="Arial" w:hAnsi="Arial" w:cs="Arial"/>
              <w:noProof/>
            </w:rPr>
          </w:rPrChange>
        </w:rPr>
        <w:t>[17]</w:t>
      </w:r>
      <w:r w:rsidRPr="006C77A4">
        <w:rPr>
          <w:rFonts w:ascii="Arial" w:hAnsi="Arial" w:cs="Arial"/>
          <w:noProof/>
          <w:lang w:val="en-US"/>
          <w:rPrChange w:id="2558" w:author="Katherine Chiluiza" w:date="2015-03-10T12:18:00Z">
            <w:rPr>
              <w:rFonts w:ascii="Arial" w:hAnsi="Arial" w:cs="Arial"/>
              <w:noProof/>
            </w:rPr>
          </w:rPrChange>
        </w:rPr>
        <w:tab/>
        <w:t xml:space="preserve">H. Sharp, </w:t>
      </w:r>
      <w:r w:rsidRPr="006C77A4">
        <w:rPr>
          <w:rFonts w:ascii="Arial" w:hAnsi="Arial" w:cs="Arial"/>
          <w:i/>
          <w:iCs/>
          <w:noProof/>
          <w:lang w:val="en-US"/>
          <w:rPrChange w:id="2559" w:author="Katherine Chiluiza" w:date="2015-03-10T12:18:00Z">
            <w:rPr>
              <w:rFonts w:ascii="Arial" w:hAnsi="Arial" w:cs="Arial"/>
              <w:i/>
              <w:iCs/>
              <w:noProof/>
            </w:rPr>
          </w:rPrChange>
        </w:rPr>
        <w:t>Interaction Design: Beyond Human Computer Interaction.</w:t>
      </w:r>
      <w:r w:rsidRPr="006C77A4">
        <w:rPr>
          <w:rFonts w:ascii="Arial" w:hAnsi="Arial" w:cs="Arial"/>
          <w:noProof/>
          <w:lang w:val="en-US"/>
          <w:rPrChange w:id="2560" w:author="Katherine Chiluiza" w:date="2015-03-10T12:18:00Z">
            <w:rPr>
              <w:rFonts w:ascii="Arial" w:hAnsi="Arial" w:cs="Arial"/>
              <w:noProof/>
            </w:rPr>
          </w:rPrChange>
        </w:rPr>
        <w:t>, vol. 1. John Wiley &amp; Sons, 2007.</w:t>
      </w:r>
    </w:p>
    <w:p w14:paraId="677A4237" w14:textId="77777777" w:rsidR="00682BD0" w:rsidRPr="006C77A4" w:rsidRDefault="00682BD0">
      <w:pPr>
        <w:pStyle w:val="NormalWeb"/>
        <w:ind w:left="640" w:hanging="640"/>
        <w:divId w:val="1792241901"/>
        <w:rPr>
          <w:rFonts w:ascii="Arial" w:hAnsi="Arial" w:cs="Arial"/>
          <w:noProof/>
          <w:lang w:val="en-US"/>
          <w:rPrChange w:id="2561" w:author="Katherine Chiluiza" w:date="2015-03-10T12:18:00Z">
            <w:rPr>
              <w:rFonts w:ascii="Arial" w:hAnsi="Arial" w:cs="Arial"/>
              <w:noProof/>
            </w:rPr>
          </w:rPrChange>
        </w:rPr>
      </w:pPr>
      <w:r w:rsidRPr="006C77A4">
        <w:rPr>
          <w:rFonts w:ascii="Arial" w:hAnsi="Arial" w:cs="Arial"/>
          <w:noProof/>
          <w:lang w:val="en-US"/>
          <w:rPrChange w:id="2562" w:author="Katherine Chiluiza" w:date="2015-03-10T12:18:00Z">
            <w:rPr>
              <w:rFonts w:ascii="Arial" w:hAnsi="Arial" w:cs="Arial"/>
              <w:noProof/>
            </w:rPr>
          </w:rPrChange>
        </w:rPr>
        <w:t>[18]</w:t>
      </w:r>
      <w:r w:rsidRPr="006C77A4">
        <w:rPr>
          <w:rFonts w:ascii="Arial" w:hAnsi="Arial" w:cs="Arial"/>
          <w:noProof/>
          <w:lang w:val="en-US"/>
          <w:rPrChange w:id="2563" w:author="Katherine Chiluiza" w:date="2015-03-10T12:18:00Z">
            <w:rPr>
              <w:rFonts w:ascii="Arial" w:hAnsi="Arial" w:cs="Arial"/>
              <w:noProof/>
            </w:rPr>
          </w:rPrChange>
        </w:rPr>
        <w:tab/>
        <w:t xml:space="preserve">A. Dix, J. Finlay, G. D. Abwod, and R. Beale, </w:t>
      </w:r>
      <w:r w:rsidRPr="006C77A4">
        <w:rPr>
          <w:rFonts w:ascii="Arial" w:hAnsi="Arial" w:cs="Arial"/>
          <w:i/>
          <w:iCs/>
          <w:noProof/>
          <w:lang w:val="en-US"/>
          <w:rPrChange w:id="2564" w:author="Katherine Chiluiza" w:date="2015-03-10T12:18:00Z">
            <w:rPr>
              <w:rFonts w:ascii="Arial" w:hAnsi="Arial" w:cs="Arial"/>
              <w:i/>
              <w:iCs/>
              <w:noProof/>
            </w:rPr>
          </w:rPrChange>
        </w:rPr>
        <w:t>Human Computer Interaction</w:t>
      </w:r>
      <w:r w:rsidRPr="006C77A4">
        <w:rPr>
          <w:rFonts w:ascii="Arial" w:hAnsi="Arial" w:cs="Arial"/>
          <w:noProof/>
          <w:lang w:val="en-US"/>
          <w:rPrChange w:id="2565" w:author="Katherine Chiluiza" w:date="2015-03-10T12:18:00Z">
            <w:rPr>
              <w:rFonts w:ascii="Arial" w:hAnsi="Arial" w:cs="Arial"/>
              <w:noProof/>
            </w:rPr>
          </w:rPrChange>
        </w:rPr>
        <w:t>, 3rd Editio. Pearson, 2004.</w:t>
      </w:r>
    </w:p>
    <w:p w14:paraId="584B13EB" w14:textId="77777777" w:rsidR="00682BD0" w:rsidRPr="006C77A4" w:rsidRDefault="00682BD0">
      <w:pPr>
        <w:pStyle w:val="NormalWeb"/>
        <w:ind w:left="640" w:hanging="640"/>
        <w:divId w:val="1792241901"/>
        <w:rPr>
          <w:rFonts w:ascii="Arial" w:hAnsi="Arial" w:cs="Arial"/>
          <w:noProof/>
          <w:lang w:val="en-US"/>
          <w:rPrChange w:id="2566" w:author="Katherine Chiluiza" w:date="2015-03-10T12:18:00Z">
            <w:rPr>
              <w:rFonts w:ascii="Arial" w:hAnsi="Arial" w:cs="Arial"/>
              <w:noProof/>
            </w:rPr>
          </w:rPrChange>
        </w:rPr>
      </w:pPr>
      <w:r w:rsidRPr="006C77A4">
        <w:rPr>
          <w:rFonts w:ascii="Arial" w:hAnsi="Arial" w:cs="Arial"/>
          <w:noProof/>
          <w:lang w:val="en-US"/>
          <w:rPrChange w:id="2567" w:author="Katherine Chiluiza" w:date="2015-03-10T12:18:00Z">
            <w:rPr>
              <w:rFonts w:ascii="Arial" w:hAnsi="Arial" w:cs="Arial"/>
              <w:noProof/>
            </w:rPr>
          </w:rPrChange>
        </w:rPr>
        <w:t>[19]</w:t>
      </w:r>
      <w:r w:rsidRPr="006C77A4">
        <w:rPr>
          <w:rFonts w:ascii="Arial" w:hAnsi="Arial" w:cs="Arial"/>
          <w:noProof/>
          <w:lang w:val="en-US"/>
          <w:rPrChange w:id="2568" w:author="Katherine Chiluiza" w:date="2015-03-10T12:18:00Z">
            <w:rPr>
              <w:rFonts w:ascii="Arial" w:hAnsi="Arial" w:cs="Arial"/>
              <w:noProof/>
            </w:rPr>
          </w:rPrChange>
        </w:rPr>
        <w:tab/>
        <w:t xml:space="preserve">U. M. Borghoff and J. H. Schlichter, </w:t>
      </w:r>
      <w:r w:rsidRPr="006C77A4">
        <w:rPr>
          <w:rFonts w:ascii="Arial" w:hAnsi="Arial" w:cs="Arial"/>
          <w:i/>
          <w:iCs/>
          <w:noProof/>
          <w:lang w:val="en-US"/>
          <w:rPrChange w:id="2569" w:author="Katherine Chiluiza" w:date="2015-03-10T12:18:00Z">
            <w:rPr>
              <w:rFonts w:ascii="Arial" w:hAnsi="Arial" w:cs="Arial"/>
              <w:i/>
              <w:iCs/>
              <w:noProof/>
            </w:rPr>
          </w:rPrChange>
        </w:rPr>
        <w:t>Computer-Supported Cooperative Work: Introduction to Distributed Applications</w:t>
      </w:r>
      <w:r w:rsidRPr="006C77A4">
        <w:rPr>
          <w:rFonts w:ascii="Arial" w:hAnsi="Arial" w:cs="Arial"/>
          <w:noProof/>
          <w:lang w:val="en-US"/>
          <w:rPrChange w:id="2570" w:author="Katherine Chiluiza" w:date="2015-03-10T12:18:00Z">
            <w:rPr>
              <w:rFonts w:ascii="Arial" w:hAnsi="Arial" w:cs="Arial"/>
              <w:noProof/>
            </w:rPr>
          </w:rPrChange>
        </w:rPr>
        <w:t>. Springer Science &amp; Business Media, 2000.</w:t>
      </w:r>
    </w:p>
    <w:p w14:paraId="5347F357" w14:textId="77777777" w:rsidR="00682BD0" w:rsidRPr="006C77A4" w:rsidRDefault="00682BD0">
      <w:pPr>
        <w:pStyle w:val="NormalWeb"/>
        <w:ind w:left="640" w:hanging="640"/>
        <w:divId w:val="1792241901"/>
        <w:rPr>
          <w:rFonts w:ascii="Arial" w:hAnsi="Arial" w:cs="Arial"/>
          <w:noProof/>
          <w:lang w:val="en-US"/>
          <w:rPrChange w:id="2571" w:author="Katherine Chiluiza" w:date="2015-03-10T12:18:00Z">
            <w:rPr>
              <w:rFonts w:ascii="Arial" w:hAnsi="Arial" w:cs="Arial"/>
              <w:noProof/>
            </w:rPr>
          </w:rPrChange>
        </w:rPr>
      </w:pPr>
      <w:r w:rsidRPr="006C77A4">
        <w:rPr>
          <w:rFonts w:ascii="Arial" w:hAnsi="Arial" w:cs="Arial"/>
          <w:noProof/>
          <w:lang w:val="en-US"/>
          <w:rPrChange w:id="2572" w:author="Katherine Chiluiza" w:date="2015-03-10T12:18:00Z">
            <w:rPr>
              <w:rFonts w:ascii="Arial" w:hAnsi="Arial" w:cs="Arial"/>
              <w:noProof/>
            </w:rPr>
          </w:rPrChange>
        </w:rPr>
        <w:t>[20]</w:t>
      </w:r>
      <w:r w:rsidRPr="006C77A4">
        <w:rPr>
          <w:rFonts w:ascii="Arial" w:hAnsi="Arial" w:cs="Arial"/>
          <w:noProof/>
          <w:lang w:val="en-US"/>
          <w:rPrChange w:id="2573" w:author="Katherine Chiluiza" w:date="2015-03-10T12:18:00Z">
            <w:rPr>
              <w:rFonts w:ascii="Arial" w:hAnsi="Arial" w:cs="Arial"/>
              <w:noProof/>
            </w:rPr>
          </w:rPrChange>
        </w:rPr>
        <w:tab/>
        <w:t xml:space="preserve">P. Wilson, </w:t>
      </w:r>
      <w:r w:rsidRPr="006C77A4">
        <w:rPr>
          <w:rFonts w:ascii="Arial" w:hAnsi="Arial" w:cs="Arial"/>
          <w:i/>
          <w:iCs/>
          <w:noProof/>
          <w:lang w:val="en-US"/>
          <w:rPrChange w:id="2574" w:author="Katherine Chiluiza" w:date="2015-03-10T12:18:00Z">
            <w:rPr>
              <w:rFonts w:ascii="Arial" w:hAnsi="Arial" w:cs="Arial"/>
              <w:i/>
              <w:iCs/>
              <w:noProof/>
            </w:rPr>
          </w:rPrChange>
        </w:rPr>
        <w:t>Computer Supported Cooperative Work:: An Introduction</w:t>
      </w:r>
      <w:r w:rsidRPr="006C77A4">
        <w:rPr>
          <w:rFonts w:ascii="Arial" w:hAnsi="Arial" w:cs="Arial"/>
          <w:noProof/>
          <w:lang w:val="en-US"/>
          <w:rPrChange w:id="2575" w:author="Katherine Chiluiza" w:date="2015-03-10T12:18:00Z">
            <w:rPr>
              <w:rFonts w:ascii="Arial" w:hAnsi="Arial" w:cs="Arial"/>
              <w:noProof/>
            </w:rPr>
          </w:rPrChange>
        </w:rPr>
        <w:t>. Springer Science &amp; Business Media, 1991.</w:t>
      </w:r>
    </w:p>
    <w:p w14:paraId="0A4F29B3" w14:textId="77777777" w:rsidR="00682BD0" w:rsidRPr="006C77A4" w:rsidRDefault="00682BD0">
      <w:pPr>
        <w:pStyle w:val="NormalWeb"/>
        <w:ind w:left="640" w:hanging="640"/>
        <w:divId w:val="1792241901"/>
        <w:rPr>
          <w:rFonts w:ascii="Arial" w:hAnsi="Arial" w:cs="Arial"/>
          <w:noProof/>
          <w:lang w:val="en-US"/>
          <w:rPrChange w:id="2576" w:author="Katherine Chiluiza" w:date="2015-03-10T12:18:00Z">
            <w:rPr>
              <w:rFonts w:ascii="Arial" w:hAnsi="Arial" w:cs="Arial"/>
              <w:noProof/>
            </w:rPr>
          </w:rPrChange>
        </w:rPr>
      </w:pPr>
      <w:r w:rsidRPr="006C77A4">
        <w:rPr>
          <w:rFonts w:ascii="Arial" w:hAnsi="Arial" w:cs="Arial"/>
          <w:noProof/>
          <w:lang w:val="en-US"/>
          <w:rPrChange w:id="2577" w:author="Katherine Chiluiza" w:date="2015-03-10T12:18:00Z">
            <w:rPr>
              <w:rFonts w:ascii="Arial" w:hAnsi="Arial" w:cs="Arial"/>
              <w:noProof/>
            </w:rPr>
          </w:rPrChange>
        </w:rPr>
        <w:t>[21]</w:t>
      </w:r>
      <w:r w:rsidRPr="006C77A4">
        <w:rPr>
          <w:rFonts w:ascii="Arial" w:hAnsi="Arial" w:cs="Arial"/>
          <w:noProof/>
          <w:lang w:val="en-US"/>
          <w:rPrChange w:id="2578" w:author="Katherine Chiluiza" w:date="2015-03-10T12:18:00Z">
            <w:rPr>
              <w:rFonts w:ascii="Arial" w:hAnsi="Arial" w:cs="Arial"/>
              <w:noProof/>
            </w:rPr>
          </w:rPrChange>
        </w:rPr>
        <w:tab/>
        <w:t xml:space="preserve">C. Müller-Tomfelde, </w:t>
      </w:r>
      <w:r w:rsidRPr="006C77A4">
        <w:rPr>
          <w:rFonts w:ascii="Arial" w:hAnsi="Arial" w:cs="Arial"/>
          <w:i/>
          <w:iCs/>
          <w:noProof/>
          <w:lang w:val="en-US"/>
          <w:rPrChange w:id="2579" w:author="Katherine Chiluiza" w:date="2015-03-10T12:18:00Z">
            <w:rPr>
              <w:rFonts w:ascii="Arial" w:hAnsi="Arial" w:cs="Arial"/>
              <w:i/>
              <w:iCs/>
              <w:noProof/>
            </w:rPr>
          </w:rPrChange>
        </w:rPr>
        <w:t>Tabletops - Horizontal Interactive Displays: Horizontal Interactive Displays</w:t>
      </w:r>
      <w:r w:rsidRPr="006C77A4">
        <w:rPr>
          <w:rFonts w:ascii="Arial" w:hAnsi="Arial" w:cs="Arial"/>
          <w:noProof/>
          <w:lang w:val="en-US"/>
          <w:rPrChange w:id="2580" w:author="Katherine Chiluiza" w:date="2015-03-10T12:18:00Z">
            <w:rPr>
              <w:rFonts w:ascii="Arial" w:hAnsi="Arial" w:cs="Arial"/>
              <w:noProof/>
            </w:rPr>
          </w:rPrChange>
        </w:rPr>
        <w:t>. Springer Science &amp; Business Media, 2010, pp. 1–20.</w:t>
      </w:r>
    </w:p>
    <w:p w14:paraId="19FF6A62" w14:textId="77777777" w:rsidR="00682BD0" w:rsidRPr="006C77A4" w:rsidRDefault="00682BD0">
      <w:pPr>
        <w:pStyle w:val="NormalWeb"/>
        <w:ind w:left="640" w:hanging="640"/>
        <w:divId w:val="1792241901"/>
        <w:rPr>
          <w:rFonts w:ascii="Arial" w:hAnsi="Arial" w:cs="Arial"/>
          <w:noProof/>
          <w:lang w:val="en-US"/>
          <w:rPrChange w:id="2581" w:author="Katherine Chiluiza" w:date="2015-03-10T12:18:00Z">
            <w:rPr>
              <w:rFonts w:ascii="Arial" w:hAnsi="Arial" w:cs="Arial"/>
              <w:noProof/>
            </w:rPr>
          </w:rPrChange>
        </w:rPr>
      </w:pPr>
      <w:r w:rsidRPr="006C77A4">
        <w:rPr>
          <w:rFonts w:ascii="Arial" w:hAnsi="Arial" w:cs="Arial"/>
          <w:noProof/>
          <w:lang w:val="en-US"/>
          <w:rPrChange w:id="2582" w:author="Katherine Chiluiza" w:date="2015-03-10T12:18:00Z">
            <w:rPr>
              <w:rFonts w:ascii="Arial" w:hAnsi="Arial" w:cs="Arial"/>
              <w:noProof/>
            </w:rPr>
          </w:rPrChange>
        </w:rPr>
        <w:lastRenderedPageBreak/>
        <w:t>[22]</w:t>
      </w:r>
      <w:r w:rsidRPr="006C77A4">
        <w:rPr>
          <w:rFonts w:ascii="Arial" w:hAnsi="Arial" w:cs="Arial"/>
          <w:noProof/>
          <w:lang w:val="en-US"/>
          <w:rPrChange w:id="2583" w:author="Katherine Chiluiza" w:date="2015-03-10T12:18:00Z">
            <w:rPr>
              <w:rFonts w:ascii="Arial" w:hAnsi="Arial" w:cs="Arial"/>
              <w:noProof/>
            </w:rPr>
          </w:rPrChange>
        </w:rPr>
        <w:tab/>
        <w:t xml:space="preserve">C. Shen, C. Shen, K. Ryall, K. Ryall, C. Forlines, C. Forlines, A. Esenther, and A. Esenther, “Informing the Design of Direct- Touch Tabletops,” </w:t>
      </w:r>
      <w:r w:rsidRPr="006C77A4">
        <w:rPr>
          <w:rFonts w:ascii="Arial" w:hAnsi="Arial" w:cs="Arial"/>
          <w:i/>
          <w:iCs/>
          <w:noProof/>
          <w:lang w:val="en-US"/>
          <w:rPrChange w:id="2584" w:author="Katherine Chiluiza" w:date="2015-03-10T12:18:00Z">
            <w:rPr>
              <w:rFonts w:ascii="Arial" w:hAnsi="Arial" w:cs="Arial"/>
              <w:i/>
              <w:iCs/>
              <w:noProof/>
            </w:rPr>
          </w:rPrChange>
        </w:rPr>
        <w:t>Ieee Comput. Graph. Appl.</w:t>
      </w:r>
      <w:r w:rsidRPr="006C77A4">
        <w:rPr>
          <w:rFonts w:ascii="Arial" w:hAnsi="Arial" w:cs="Arial"/>
          <w:noProof/>
          <w:lang w:val="en-US"/>
          <w:rPrChange w:id="2585" w:author="Katherine Chiluiza" w:date="2015-03-10T12:18:00Z">
            <w:rPr>
              <w:rFonts w:ascii="Arial" w:hAnsi="Arial" w:cs="Arial"/>
              <w:noProof/>
            </w:rPr>
          </w:rPrChange>
        </w:rPr>
        <w:t>, no. October, 2006.</w:t>
      </w:r>
    </w:p>
    <w:p w14:paraId="76A0E779" w14:textId="77777777" w:rsidR="00682BD0" w:rsidRPr="006C77A4" w:rsidRDefault="00682BD0">
      <w:pPr>
        <w:pStyle w:val="NormalWeb"/>
        <w:ind w:left="640" w:hanging="640"/>
        <w:divId w:val="1792241901"/>
        <w:rPr>
          <w:rFonts w:ascii="Arial" w:hAnsi="Arial" w:cs="Arial"/>
          <w:noProof/>
          <w:lang w:val="en-US"/>
          <w:rPrChange w:id="2586" w:author="Katherine Chiluiza" w:date="2015-03-10T12:18:00Z">
            <w:rPr>
              <w:rFonts w:ascii="Arial" w:hAnsi="Arial" w:cs="Arial"/>
              <w:noProof/>
            </w:rPr>
          </w:rPrChange>
        </w:rPr>
      </w:pPr>
      <w:r w:rsidRPr="006C77A4">
        <w:rPr>
          <w:rFonts w:ascii="Arial" w:hAnsi="Arial" w:cs="Arial"/>
          <w:noProof/>
          <w:lang w:val="en-US"/>
          <w:rPrChange w:id="2587" w:author="Katherine Chiluiza" w:date="2015-03-10T12:18:00Z">
            <w:rPr>
              <w:rFonts w:ascii="Arial" w:hAnsi="Arial" w:cs="Arial"/>
              <w:noProof/>
            </w:rPr>
          </w:rPrChange>
        </w:rPr>
        <w:t>[23]</w:t>
      </w:r>
      <w:r w:rsidRPr="006C77A4">
        <w:rPr>
          <w:rFonts w:ascii="Arial" w:hAnsi="Arial" w:cs="Arial"/>
          <w:noProof/>
          <w:lang w:val="en-US"/>
          <w:rPrChange w:id="2588" w:author="Katherine Chiluiza" w:date="2015-03-10T12:18:00Z">
            <w:rPr>
              <w:rFonts w:ascii="Arial" w:hAnsi="Arial" w:cs="Arial"/>
              <w:noProof/>
            </w:rPr>
          </w:rPrChange>
        </w:rPr>
        <w:tab/>
        <w:t xml:space="preserve">J. O. Wobbrock, M. R. Morris, and A. D. Wilson, “User-defined gestures for surface computing,” </w:t>
      </w:r>
      <w:r w:rsidRPr="006C77A4">
        <w:rPr>
          <w:rFonts w:ascii="Arial" w:hAnsi="Arial" w:cs="Arial"/>
          <w:i/>
          <w:iCs/>
          <w:noProof/>
          <w:lang w:val="en-US"/>
          <w:rPrChange w:id="2589" w:author="Katherine Chiluiza" w:date="2015-03-10T12:18:00Z">
            <w:rPr>
              <w:rFonts w:ascii="Arial" w:hAnsi="Arial" w:cs="Arial"/>
              <w:i/>
              <w:iCs/>
              <w:noProof/>
            </w:rPr>
          </w:rPrChange>
        </w:rPr>
        <w:t>Proc. 27th Int. Conf. Hum. factors Comput. Syst. - CHI 09</w:t>
      </w:r>
      <w:r w:rsidRPr="006C77A4">
        <w:rPr>
          <w:rFonts w:ascii="Arial" w:hAnsi="Arial" w:cs="Arial"/>
          <w:noProof/>
          <w:lang w:val="en-US"/>
          <w:rPrChange w:id="2590" w:author="Katherine Chiluiza" w:date="2015-03-10T12:18:00Z">
            <w:rPr>
              <w:rFonts w:ascii="Arial" w:hAnsi="Arial" w:cs="Arial"/>
              <w:noProof/>
            </w:rPr>
          </w:rPrChange>
        </w:rPr>
        <w:t>, 2009.</w:t>
      </w:r>
    </w:p>
    <w:p w14:paraId="15DCFDCD" w14:textId="77777777" w:rsidR="00682BD0" w:rsidRPr="006C77A4" w:rsidRDefault="00682BD0">
      <w:pPr>
        <w:pStyle w:val="NormalWeb"/>
        <w:ind w:left="640" w:hanging="640"/>
        <w:divId w:val="1792241901"/>
        <w:rPr>
          <w:rFonts w:ascii="Arial" w:hAnsi="Arial" w:cs="Arial"/>
          <w:noProof/>
          <w:lang w:val="en-US"/>
          <w:rPrChange w:id="2591" w:author="Katherine Chiluiza" w:date="2015-03-10T12:18:00Z">
            <w:rPr>
              <w:rFonts w:ascii="Arial" w:hAnsi="Arial" w:cs="Arial"/>
              <w:noProof/>
            </w:rPr>
          </w:rPrChange>
        </w:rPr>
      </w:pPr>
      <w:r w:rsidRPr="006C77A4">
        <w:rPr>
          <w:rFonts w:ascii="Arial" w:hAnsi="Arial" w:cs="Arial"/>
          <w:noProof/>
          <w:lang w:val="en-US"/>
          <w:rPrChange w:id="2592" w:author="Katherine Chiluiza" w:date="2015-03-10T12:18:00Z">
            <w:rPr>
              <w:rFonts w:ascii="Arial" w:hAnsi="Arial" w:cs="Arial"/>
              <w:noProof/>
            </w:rPr>
          </w:rPrChange>
        </w:rPr>
        <w:t>[24]</w:t>
      </w:r>
      <w:r w:rsidRPr="006C77A4">
        <w:rPr>
          <w:rFonts w:ascii="Arial" w:hAnsi="Arial" w:cs="Arial"/>
          <w:noProof/>
          <w:lang w:val="en-US"/>
          <w:rPrChange w:id="2593" w:author="Katherine Chiluiza" w:date="2015-03-10T12:18:00Z">
            <w:rPr>
              <w:rFonts w:ascii="Arial" w:hAnsi="Arial" w:cs="Arial"/>
              <w:noProof/>
            </w:rPr>
          </w:rPrChange>
        </w:rPr>
        <w:tab/>
        <w:t>Nuisense, “Projected Capacitive Multi Touch Foil Vs. Infrared Touch Cover.” [Online]. Available: http://www.nuisense.com/projectedcapacitivevsir.aspx?l=en-US. [Accessed: 21-Feb-2015].</w:t>
      </w:r>
    </w:p>
    <w:p w14:paraId="5A016A3A" w14:textId="77777777" w:rsidR="00682BD0" w:rsidRPr="006C77A4" w:rsidRDefault="00682BD0">
      <w:pPr>
        <w:pStyle w:val="NormalWeb"/>
        <w:ind w:left="640" w:hanging="640"/>
        <w:divId w:val="1792241901"/>
        <w:rPr>
          <w:rFonts w:ascii="Arial" w:hAnsi="Arial" w:cs="Arial"/>
          <w:noProof/>
          <w:lang w:val="en-US"/>
          <w:rPrChange w:id="2594" w:author="Katherine Chiluiza" w:date="2015-03-10T12:18:00Z">
            <w:rPr>
              <w:rFonts w:ascii="Arial" w:hAnsi="Arial" w:cs="Arial"/>
              <w:noProof/>
            </w:rPr>
          </w:rPrChange>
        </w:rPr>
      </w:pPr>
      <w:r w:rsidRPr="006C77A4">
        <w:rPr>
          <w:rFonts w:ascii="Arial" w:hAnsi="Arial" w:cs="Arial"/>
          <w:noProof/>
          <w:lang w:val="en-US"/>
          <w:rPrChange w:id="2595" w:author="Katherine Chiluiza" w:date="2015-03-10T12:18:00Z">
            <w:rPr>
              <w:rFonts w:ascii="Arial" w:hAnsi="Arial" w:cs="Arial"/>
              <w:noProof/>
            </w:rPr>
          </w:rPrChange>
        </w:rPr>
        <w:t>[25]</w:t>
      </w:r>
      <w:r w:rsidRPr="006C77A4">
        <w:rPr>
          <w:rFonts w:ascii="Arial" w:hAnsi="Arial" w:cs="Arial"/>
          <w:noProof/>
          <w:lang w:val="en-US"/>
          <w:rPrChange w:id="2596" w:author="Katherine Chiluiza" w:date="2015-03-10T12:18:00Z">
            <w:rPr>
              <w:rFonts w:ascii="Arial" w:hAnsi="Arial" w:cs="Arial"/>
              <w:noProof/>
            </w:rPr>
          </w:rPrChange>
        </w:rPr>
        <w:tab/>
        <w:t>“V120:Duo - An optical tracking system in a single, plug-and-play package - OptiTrack.” [Online]. Available: http://www.optitrack.com/products/v120-duo/. [Accessed: 19-Feb-2015].</w:t>
      </w:r>
    </w:p>
    <w:p w14:paraId="03551B3A" w14:textId="77777777" w:rsidR="00682BD0" w:rsidRPr="006C77A4" w:rsidRDefault="00682BD0">
      <w:pPr>
        <w:pStyle w:val="NormalWeb"/>
        <w:ind w:left="640" w:hanging="640"/>
        <w:divId w:val="1792241901"/>
        <w:rPr>
          <w:rFonts w:ascii="Arial" w:hAnsi="Arial" w:cs="Arial"/>
          <w:noProof/>
          <w:lang w:val="en-US"/>
          <w:rPrChange w:id="2597" w:author="Katherine Chiluiza" w:date="2015-03-10T12:18:00Z">
            <w:rPr>
              <w:rFonts w:ascii="Arial" w:hAnsi="Arial" w:cs="Arial"/>
              <w:noProof/>
            </w:rPr>
          </w:rPrChange>
        </w:rPr>
      </w:pPr>
      <w:r w:rsidRPr="006C77A4">
        <w:rPr>
          <w:rFonts w:ascii="Arial" w:hAnsi="Arial" w:cs="Arial"/>
          <w:noProof/>
          <w:lang w:val="en-US"/>
          <w:rPrChange w:id="2598" w:author="Katherine Chiluiza" w:date="2015-03-10T12:18:00Z">
            <w:rPr>
              <w:rFonts w:ascii="Arial" w:hAnsi="Arial" w:cs="Arial"/>
              <w:noProof/>
            </w:rPr>
          </w:rPrChange>
        </w:rPr>
        <w:t>[26]</w:t>
      </w:r>
      <w:r w:rsidRPr="006C77A4">
        <w:rPr>
          <w:rFonts w:ascii="Arial" w:hAnsi="Arial" w:cs="Arial"/>
          <w:noProof/>
          <w:lang w:val="en-US"/>
          <w:rPrChange w:id="2599" w:author="Katherine Chiluiza" w:date="2015-03-10T12:18:00Z">
            <w:rPr>
              <w:rFonts w:ascii="Arial" w:hAnsi="Arial" w:cs="Arial"/>
              <w:noProof/>
            </w:rPr>
          </w:rPrChange>
        </w:rPr>
        <w:tab/>
        <w:t>TUIO, “TUIO.” [Online]. Available: http://www.tuio.org/. [Accessed: 21-Feb-2015].</w:t>
      </w:r>
    </w:p>
    <w:p w14:paraId="73021F9D" w14:textId="77777777" w:rsidR="00682BD0" w:rsidRPr="006C77A4" w:rsidRDefault="00682BD0">
      <w:pPr>
        <w:pStyle w:val="NormalWeb"/>
        <w:ind w:left="640" w:hanging="640"/>
        <w:divId w:val="1792241901"/>
        <w:rPr>
          <w:rFonts w:ascii="Arial" w:hAnsi="Arial" w:cs="Arial"/>
          <w:noProof/>
          <w:lang w:val="en-US"/>
          <w:rPrChange w:id="2600" w:author="Katherine Chiluiza" w:date="2015-03-10T12:18:00Z">
            <w:rPr>
              <w:rFonts w:ascii="Arial" w:hAnsi="Arial" w:cs="Arial"/>
              <w:noProof/>
            </w:rPr>
          </w:rPrChange>
        </w:rPr>
      </w:pPr>
      <w:r w:rsidRPr="006C77A4">
        <w:rPr>
          <w:rFonts w:ascii="Arial" w:hAnsi="Arial" w:cs="Arial"/>
          <w:noProof/>
          <w:lang w:val="en-US"/>
          <w:rPrChange w:id="2601" w:author="Katherine Chiluiza" w:date="2015-03-10T12:18:00Z">
            <w:rPr>
              <w:rFonts w:ascii="Arial" w:hAnsi="Arial" w:cs="Arial"/>
              <w:noProof/>
            </w:rPr>
          </w:rPrChange>
        </w:rPr>
        <w:t>[27]</w:t>
      </w:r>
      <w:r w:rsidRPr="006C77A4">
        <w:rPr>
          <w:rFonts w:ascii="Arial" w:hAnsi="Arial" w:cs="Arial"/>
          <w:noProof/>
          <w:lang w:val="en-US"/>
          <w:rPrChange w:id="2602" w:author="Katherine Chiluiza" w:date="2015-03-10T12:18:00Z">
            <w:rPr>
              <w:rFonts w:ascii="Arial" w:hAnsi="Arial" w:cs="Arial"/>
              <w:noProof/>
            </w:rPr>
          </w:rPrChange>
        </w:rPr>
        <w:tab/>
        <w:t xml:space="preserve">J. Hochenbaum and A. Kapur, “Adding Z-Depth and Pressure Expressivity to Tangible Tabletop Surfaces,” </w:t>
      </w:r>
      <w:r w:rsidRPr="006C77A4">
        <w:rPr>
          <w:rFonts w:ascii="Arial" w:hAnsi="Arial" w:cs="Arial"/>
          <w:i/>
          <w:iCs/>
          <w:noProof/>
          <w:lang w:val="en-US"/>
          <w:rPrChange w:id="2603" w:author="Katherine Chiluiza" w:date="2015-03-10T12:18:00Z">
            <w:rPr>
              <w:rFonts w:ascii="Arial" w:hAnsi="Arial" w:cs="Arial"/>
              <w:i/>
              <w:iCs/>
              <w:noProof/>
            </w:rPr>
          </w:rPrChange>
        </w:rPr>
        <w:t>Proc. Int. Conf. New Interfaces Music. Expr.</w:t>
      </w:r>
      <w:r w:rsidRPr="006C77A4">
        <w:rPr>
          <w:rFonts w:ascii="Arial" w:hAnsi="Arial" w:cs="Arial"/>
          <w:noProof/>
          <w:lang w:val="en-US"/>
          <w:rPrChange w:id="2604" w:author="Katherine Chiluiza" w:date="2015-03-10T12:18:00Z">
            <w:rPr>
              <w:rFonts w:ascii="Arial" w:hAnsi="Arial" w:cs="Arial"/>
              <w:noProof/>
            </w:rPr>
          </w:rPrChange>
        </w:rPr>
        <w:t>, pp. 240–243, 2011.</w:t>
      </w:r>
    </w:p>
    <w:p w14:paraId="3383B5EF" w14:textId="77777777" w:rsidR="00682BD0" w:rsidRPr="006C77A4" w:rsidRDefault="00682BD0">
      <w:pPr>
        <w:pStyle w:val="NormalWeb"/>
        <w:ind w:left="640" w:hanging="640"/>
        <w:divId w:val="1792241901"/>
        <w:rPr>
          <w:rFonts w:ascii="Arial" w:hAnsi="Arial" w:cs="Arial"/>
          <w:noProof/>
          <w:lang w:val="en-US"/>
          <w:rPrChange w:id="2605" w:author="Katherine Chiluiza" w:date="2015-03-10T12:18:00Z">
            <w:rPr>
              <w:rFonts w:ascii="Arial" w:hAnsi="Arial" w:cs="Arial"/>
              <w:noProof/>
            </w:rPr>
          </w:rPrChange>
        </w:rPr>
      </w:pPr>
      <w:r w:rsidRPr="006C77A4">
        <w:rPr>
          <w:rFonts w:ascii="Arial" w:hAnsi="Arial" w:cs="Arial"/>
          <w:noProof/>
          <w:lang w:val="en-US"/>
          <w:rPrChange w:id="2606" w:author="Katherine Chiluiza" w:date="2015-03-10T12:18:00Z">
            <w:rPr>
              <w:rFonts w:ascii="Arial" w:hAnsi="Arial" w:cs="Arial"/>
              <w:noProof/>
            </w:rPr>
          </w:rPrChange>
        </w:rPr>
        <w:t>[28]</w:t>
      </w:r>
      <w:r w:rsidRPr="006C77A4">
        <w:rPr>
          <w:rFonts w:ascii="Arial" w:hAnsi="Arial" w:cs="Arial"/>
          <w:noProof/>
          <w:lang w:val="en-US"/>
          <w:rPrChange w:id="2607" w:author="Katherine Chiluiza" w:date="2015-03-10T12:18:00Z">
            <w:rPr>
              <w:rFonts w:ascii="Arial" w:hAnsi="Arial" w:cs="Arial"/>
              <w:noProof/>
            </w:rPr>
          </w:rPrChange>
        </w:rPr>
        <w:tab/>
        <w:t xml:space="preserve">C. Wu, Y. Suo, C. Yu, Y. Shi, and Y. Qin, “uPlatform: A customizable multi-user windowing system for interactive tabletop,” </w:t>
      </w:r>
      <w:r w:rsidRPr="006C77A4">
        <w:rPr>
          <w:rFonts w:ascii="Arial" w:hAnsi="Arial" w:cs="Arial"/>
          <w:i/>
          <w:iCs/>
          <w:noProof/>
          <w:lang w:val="en-US"/>
          <w:rPrChange w:id="2608" w:author="Katherine Chiluiza" w:date="2015-03-10T12:18:00Z">
            <w:rPr>
              <w:rFonts w:ascii="Arial" w:hAnsi="Arial" w:cs="Arial"/>
              <w:i/>
              <w:iCs/>
              <w:noProof/>
            </w:rPr>
          </w:rPrChange>
        </w:rPr>
        <w:t>Lect. Notes Comput. Sci. (including Subser. Lect. Notes Artif. Intell. Lect. Notes Bioinformatics)</w:t>
      </w:r>
      <w:r w:rsidRPr="006C77A4">
        <w:rPr>
          <w:rFonts w:ascii="Arial" w:hAnsi="Arial" w:cs="Arial"/>
          <w:noProof/>
          <w:lang w:val="en-US"/>
          <w:rPrChange w:id="2609" w:author="Katherine Chiluiza" w:date="2015-03-10T12:18:00Z">
            <w:rPr>
              <w:rFonts w:ascii="Arial" w:hAnsi="Arial" w:cs="Arial"/>
              <w:noProof/>
            </w:rPr>
          </w:rPrChange>
        </w:rPr>
        <w:t>, vol. 6761 LNCS, pp. 507–516, 2011.</w:t>
      </w:r>
    </w:p>
    <w:p w14:paraId="5EE771F5" w14:textId="77777777" w:rsidR="00682BD0" w:rsidRPr="006C77A4" w:rsidRDefault="00682BD0">
      <w:pPr>
        <w:pStyle w:val="NormalWeb"/>
        <w:ind w:left="640" w:hanging="640"/>
        <w:divId w:val="1792241901"/>
        <w:rPr>
          <w:rFonts w:ascii="Arial" w:hAnsi="Arial" w:cs="Arial"/>
          <w:noProof/>
          <w:lang w:val="en-US"/>
          <w:rPrChange w:id="2610" w:author="Katherine Chiluiza" w:date="2015-03-10T12:18:00Z">
            <w:rPr>
              <w:rFonts w:ascii="Arial" w:hAnsi="Arial" w:cs="Arial"/>
              <w:noProof/>
            </w:rPr>
          </w:rPrChange>
        </w:rPr>
      </w:pPr>
      <w:r w:rsidRPr="006C77A4">
        <w:rPr>
          <w:rFonts w:ascii="Arial" w:hAnsi="Arial" w:cs="Arial"/>
          <w:noProof/>
          <w:lang w:val="en-US"/>
          <w:rPrChange w:id="2611" w:author="Katherine Chiluiza" w:date="2015-03-10T12:18:00Z">
            <w:rPr>
              <w:rFonts w:ascii="Arial" w:hAnsi="Arial" w:cs="Arial"/>
              <w:noProof/>
            </w:rPr>
          </w:rPrChange>
        </w:rPr>
        <w:t>[29]</w:t>
      </w:r>
      <w:r w:rsidRPr="006C77A4">
        <w:rPr>
          <w:rFonts w:ascii="Arial" w:hAnsi="Arial" w:cs="Arial"/>
          <w:noProof/>
          <w:lang w:val="en-US"/>
          <w:rPrChange w:id="2612" w:author="Katherine Chiluiza" w:date="2015-03-10T12:18:00Z">
            <w:rPr>
              <w:rFonts w:ascii="Arial" w:hAnsi="Arial" w:cs="Arial"/>
              <w:noProof/>
            </w:rPr>
          </w:rPrChange>
        </w:rPr>
        <w:tab/>
        <w:t>NuiGroup, “mt4j - MT4j - an open framework to create visually rich 2D/3D multi-touch applications in java - Google Project Hosting.” [Online]. Available: https://code.google.com/p/mt4j/. [Accessed: 21-Feb-2015].</w:t>
      </w:r>
    </w:p>
    <w:p w14:paraId="700B9F90" w14:textId="77777777" w:rsidR="00682BD0" w:rsidRPr="006C77A4" w:rsidRDefault="00682BD0">
      <w:pPr>
        <w:pStyle w:val="NormalWeb"/>
        <w:ind w:left="640" w:hanging="640"/>
        <w:divId w:val="1792241901"/>
        <w:rPr>
          <w:rFonts w:ascii="Arial" w:hAnsi="Arial" w:cs="Arial"/>
          <w:noProof/>
          <w:lang w:val="en-US"/>
          <w:rPrChange w:id="2613" w:author="Katherine Chiluiza" w:date="2015-03-10T12:18:00Z">
            <w:rPr>
              <w:rFonts w:ascii="Arial" w:hAnsi="Arial" w:cs="Arial"/>
              <w:noProof/>
            </w:rPr>
          </w:rPrChange>
        </w:rPr>
      </w:pPr>
      <w:r w:rsidRPr="006C77A4">
        <w:rPr>
          <w:rFonts w:ascii="Arial" w:hAnsi="Arial" w:cs="Arial"/>
          <w:noProof/>
          <w:lang w:val="en-US"/>
          <w:rPrChange w:id="2614" w:author="Katherine Chiluiza" w:date="2015-03-10T12:18:00Z">
            <w:rPr>
              <w:rFonts w:ascii="Arial" w:hAnsi="Arial" w:cs="Arial"/>
              <w:noProof/>
            </w:rPr>
          </w:rPrChange>
        </w:rPr>
        <w:t>[30]</w:t>
      </w:r>
      <w:r w:rsidRPr="006C77A4">
        <w:rPr>
          <w:rFonts w:ascii="Arial" w:hAnsi="Arial" w:cs="Arial"/>
          <w:noProof/>
          <w:lang w:val="en-US"/>
          <w:rPrChange w:id="2615" w:author="Katherine Chiluiza" w:date="2015-03-10T12:18:00Z">
            <w:rPr>
              <w:rFonts w:ascii="Arial" w:hAnsi="Arial" w:cs="Arial"/>
              <w:noProof/>
            </w:rPr>
          </w:rPrChange>
        </w:rPr>
        <w:tab/>
        <w:t xml:space="preserve">N. Sangsuriyachot and M. Sugimoto, “Novel interaction techniques based on a combination of hand and foot gestures in tabletop environments,” in </w:t>
      </w:r>
      <w:r w:rsidRPr="006C77A4">
        <w:rPr>
          <w:rFonts w:ascii="Arial" w:hAnsi="Arial" w:cs="Arial"/>
          <w:i/>
          <w:iCs/>
          <w:noProof/>
          <w:lang w:val="en-US"/>
          <w:rPrChange w:id="2616" w:author="Katherine Chiluiza" w:date="2015-03-10T12:18:00Z">
            <w:rPr>
              <w:rFonts w:ascii="Arial" w:hAnsi="Arial" w:cs="Arial"/>
              <w:i/>
              <w:iCs/>
              <w:noProof/>
            </w:rPr>
          </w:rPrChange>
        </w:rPr>
        <w:t>Proceedings of the 10th asia pacific conference on Computer human interaction - APCHI ’12</w:t>
      </w:r>
      <w:r w:rsidRPr="006C77A4">
        <w:rPr>
          <w:rFonts w:ascii="Arial" w:hAnsi="Arial" w:cs="Arial"/>
          <w:noProof/>
          <w:lang w:val="en-US"/>
          <w:rPrChange w:id="2617" w:author="Katherine Chiluiza" w:date="2015-03-10T12:18:00Z">
            <w:rPr>
              <w:rFonts w:ascii="Arial" w:hAnsi="Arial" w:cs="Arial"/>
              <w:noProof/>
            </w:rPr>
          </w:rPrChange>
        </w:rPr>
        <w:t>, 2012, p. 21.</w:t>
      </w:r>
    </w:p>
    <w:p w14:paraId="08F5562B" w14:textId="77777777" w:rsidR="00682BD0" w:rsidRPr="006C77A4" w:rsidRDefault="00682BD0">
      <w:pPr>
        <w:pStyle w:val="NormalWeb"/>
        <w:ind w:left="640" w:hanging="640"/>
        <w:divId w:val="1792241901"/>
        <w:rPr>
          <w:rFonts w:ascii="Arial" w:hAnsi="Arial" w:cs="Arial"/>
          <w:noProof/>
          <w:lang w:val="en-US"/>
          <w:rPrChange w:id="2618" w:author="Katherine Chiluiza" w:date="2015-03-10T12:18:00Z">
            <w:rPr>
              <w:rFonts w:ascii="Arial" w:hAnsi="Arial" w:cs="Arial"/>
              <w:noProof/>
            </w:rPr>
          </w:rPrChange>
        </w:rPr>
      </w:pPr>
      <w:r w:rsidRPr="006C77A4">
        <w:rPr>
          <w:rFonts w:ascii="Arial" w:hAnsi="Arial" w:cs="Arial"/>
          <w:noProof/>
          <w:lang w:val="en-US"/>
          <w:rPrChange w:id="2619" w:author="Katherine Chiluiza" w:date="2015-03-10T12:18:00Z">
            <w:rPr>
              <w:rFonts w:ascii="Arial" w:hAnsi="Arial" w:cs="Arial"/>
              <w:noProof/>
            </w:rPr>
          </w:rPrChange>
        </w:rPr>
        <w:t>[31]</w:t>
      </w:r>
      <w:r w:rsidRPr="006C77A4">
        <w:rPr>
          <w:rFonts w:ascii="Arial" w:hAnsi="Arial" w:cs="Arial"/>
          <w:noProof/>
          <w:lang w:val="en-US"/>
          <w:rPrChange w:id="2620" w:author="Katherine Chiluiza" w:date="2015-03-10T12:18:00Z">
            <w:rPr>
              <w:rFonts w:ascii="Arial" w:hAnsi="Arial" w:cs="Arial"/>
              <w:noProof/>
            </w:rPr>
          </w:rPrChange>
        </w:rPr>
        <w:tab/>
        <w:t xml:space="preserve">A. Camurri and C. Costa, Eds., </w:t>
      </w:r>
      <w:r w:rsidRPr="006C77A4">
        <w:rPr>
          <w:rFonts w:ascii="Arial" w:hAnsi="Arial" w:cs="Arial"/>
          <w:i/>
          <w:iCs/>
          <w:noProof/>
          <w:lang w:val="en-US"/>
          <w:rPrChange w:id="2621" w:author="Katherine Chiluiza" w:date="2015-03-10T12:18:00Z">
            <w:rPr>
              <w:rFonts w:ascii="Arial" w:hAnsi="Arial" w:cs="Arial"/>
              <w:i/>
              <w:iCs/>
              <w:noProof/>
            </w:rPr>
          </w:rPrChange>
        </w:rPr>
        <w:t>Intelligent Technologies for Interactive Entertainment</w:t>
      </w:r>
      <w:r w:rsidRPr="006C77A4">
        <w:rPr>
          <w:rFonts w:ascii="Arial" w:hAnsi="Arial" w:cs="Arial"/>
          <w:noProof/>
          <w:lang w:val="en-US"/>
          <w:rPrChange w:id="2622" w:author="Katherine Chiluiza" w:date="2015-03-10T12:18:00Z">
            <w:rPr>
              <w:rFonts w:ascii="Arial" w:hAnsi="Arial" w:cs="Arial"/>
              <w:noProof/>
            </w:rPr>
          </w:rPrChange>
        </w:rPr>
        <w:t>, vol. 78. Berlin, Heidelberg: Springer Berlin Heidelberg, 2012.</w:t>
      </w:r>
    </w:p>
    <w:p w14:paraId="46F77707" w14:textId="77777777" w:rsidR="00682BD0" w:rsidRPr="006C77A4" w:rsidRDefault="00682BD0">
      <w:pPr>
        <w:pStyle w:val="NormalWeb"/>
        <w:ind w:left="640" w:hanging="640"/>
        <w:divId w:val="1792241901"/>
        <w:rPr>
          <w:rFonts w:ascii="Arial" w:hAnsi="Arial" w:cs="Arial"/>
          <w:noProof/>
          <w:lang w:val="en-US"/>
          <w:rPrChange w:id="2623" w:author="Katherine Chiluiza" w:date="2015-03-10T12:18:00Z">
            <w:rPr>
              <w:rFonts w:ascii="Arial" w:hAnsi="Arial" w:cs="Arial"/>
              <w:noProof/>
            </w:rPr>
          </w:rPrChange>
        </w:rPr>
      </w:pPr>
      <w:r w:rsidRPr="006C77A4">
        <w:rPr>
          <w:rFonts w:ascii="Arial" w:hAnsi="Arial" w:cs="Arial"/>
          <w:noProof/>
          <w:lang w:val="en-US"/>
          <w:rPrChange w:id="2624" w:author="Katherine Chiluiza" w:date="2015-03-10T12:18:00Z">
            <w:rPr>
              <w:rFonts w:ascii="Arial" w:hAnsi="Arial" w:cs="Arial"/>
              <w:noProof/>
            </w:rPr>
          </w:rPrChange>
        </w:rPr>
        <w:lastRenderedPageBreak/>
        <w:t>[32]</w:t>
      </w:r>
      <w:r w:rsidRPr="006C77A4">
        <w:rPr>
          <w:rFonts w:ascii="Arial" w:hAnsi="Arial" w:cs="Arial"/>
          <w:noProof/>
          <w:lang w:val="en-US"/>
          <w:rPrChange w:id="2625" w:author="Katherine Chiluiza" w:date="2015-03-10T12:18:00Z">
            <w:rPr>
              <w:rFonts w:ascii="Arial" w:hAnsi="Arial" w:cs="Arial"/>
              <w:noProof/>
            </w:rPr>
          </w:rPrChange>
        </w:rPr>
        <w:tab/>
        <w:t xml:space="preserve">T. Hammond, B. Eoff, B. Paulson, A. Wolin, K. Dahmen, J. Johnston, and P. Rajan, “Free-sketch recognition,” in </w:t>
      </w:r>
      <w:r w:rsidRPr="006C77A4">
        <w:rPr>
          <w:rFonts w:ascii="Arial" w:hAnsi="Arial" w:cs="Arial"/>
          <w:i/>
          <w:iCs/>
          <w:noProof/>
          <w:lang w:val="en-US"/>
          <w:rPrChange w:id="2626" w:author="Katherine Chiluiza" w:date="2015-03-10T12:18:00Z">
            <w:rPr>
              <w:rFonts w:ascii="Arial" w:hAnsi="Arial" w:cs="Arial"/>
              <w:i/>
              <w:iCs/>
              <w:noProof/>
            </w:rPr>
          </w:rPrChange>
        </w:rPr>
        <w:t>Proceeding of the twenty-sixth annual CHI conference extended abstracts on Human factors in computing systems - CHI ’08</w:t>
      </w:r>
      <w:r w:rsidRPr="006C77A4">
        <w:rPr>
          <w:rFonts w:ascii="Arial" w:hAnsi="Arial" w:cs="Arial"/>
          <w:noProof/>
          <w:lang w:val="en-US"/>
          <w:rPrChange w:id="2627" w:author="Katherine Chiluiza" w:date="2015-03-10T12:18:00Z">
            <w:rPr>
              <w:rFonts w:ascii="Arial" w:hAnsi="Arial" w:cs="Arial"/>
              <w:noProof/>
            </w:rPr>
          </w:rPrChange>
        </w:rPr>
        <w:t>, 2008, p. 3027.</w:t>
      </w:r>
    </w:p>
    <w:p w14:paraId="1E9E255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3]</w:t>
      </w:r>
      <w:r w:rsidRPr="00682BD0">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340BD76C" w14:textId="77777777" w:rsidR="00682BD0" w:rsidRPr="006C77A4" w:rsidRDefault="00682BD0">
      <w:pPr>
        <w:pStyle w:val="NormalWeb"/>
        <w:ind w:left="640" w:hanging="640"/>
        <w:divId w:val="1792241901"/>
        <w:rPr>
          <w:rFonts w:ascii="Arial" w:hAnsi="Arial" w:cs="Arial"/>
          <w:noProof/>
          <w:lang w:val="en-US"/>
          <w:rPrChange w:id="2628" w:author="Katherine Chiluiza" w:date="2015-03-10T12:18:00Z">
            <w:rPr>
              <w:rFonts w:ascii="Arial" w:hAnsi="Arial" w:cs="Arial"/>
              <w:noProof/>
            </w:rPr>
          </w:rPrChange>
        </w:rPr>
      </w:pPr>
      <w:r w:rsidRPr="006C77A4">
        <w:rPr>
          <w:rFonts w:ascii="Arial" w:hAnsi="Arial" w:cs="Arial"/>
          <w:noProof/>
          <w:lang w:val="en-US"/>
          <w:rPrChange w:id="2629" w:author="Katherine Chiluiza" w:date="2015-03-10T12:18:00Z">
            <w:rPr>
              <w:rFonts w:ascii="Arial" w:hAnsi="Arial" w:cs="Arial"/>
              <w:noProof/>
            </w:rPr>
          </w:rPrChange>
        </w:rPr>
        <w:t>[34]</w:t>
      </w:r>
      <w:r w:rsidRPr="006C77A4">
        <w:rPr>
          <w:rFonts w:ascii="Arial" w:hAnsi="Arial" w:cs="Arial"/>
          <w:noProof/>
          <w:lang w:val="en-US"/>
          <w:rPrChange w:id="2630" w:author="Katherine Chiluiza" w:date="2015-03-10T12:18:00Z">
            <w:rPr>
              <w:rFonts w:ascii="Arial" w:hAnsi="Arial" w:cs="Arial"/>
              <w:noProof/>
            </w:rPr>
          </w:rPrChange>
        </w:rPr>
        <w:tab/>
        <w:t xml:space="preserve">B. Paulson and T. Hammond, “PaleoSketch,” in </w:t>
      </w:r>
      <w:r w:rsidRPr="006C77A4">
        <w:rPr>
          <w:rFonts w:ascii="Arial" w:hAnsi="Arial" w:cs="Arial"/>
          <w:i/>
          <w:iCs/>
          <w:noProof/>
          <w:lang w:val="en-US"/>
          <w:rPrChange w:id="2631" w:author="Katherine Chiluiza" w:date="2015-03-10T12:18:00Z">
            <w:rPr>
              <w:rFonts w:ascii="Arial" w:hAnsi="Arial" w:cs="Arial"/>
              <w:i/>
              <w:iCs/>
              <w:noProof/>
            </w:rPr>
          </w:rPrChange>
        </w:rPr>
        <w:t>Proceedings of the 13th international conference on Intelligent user interfaces - IUI ’08</w:t>
      </w:r>
      <w:r w:rsidRPr="006C77A4">
        <w:rPr>
          <w:rFonts w:ascii="Arial" w:hAnsi="Arial" w:cs="Arial"/>
          <w:noProof/>
          <w:lang w:val="en-US"/>
          <w:rPrChange w:id="2632" w:author="Katherine Chiluiza" w:date="2015-03-10T12:18:00Z">
            <w:rPr>
              <w:rFonts w:ascii="Arial" w:hAnsi="Arial" w:cs="Arial"/>
              <w:noProof/>
            </w:rPr>
          </w:rPrChange>
        </w:rPr>
        <w:t>, 2008, p. 1.</w:t>
      </w:r>
    </w:p>
    <w:p w14:paraId="45540906" w14:textId="77777777" w:rsidR="00682BD0" w:rsidRPr="006C77A4" w:rsidRDefault="00682BD0">
      <w:pPr>
        <w:pStyle w:val="NormalWeb"/>
        <w:ind w:left="640" w:hanging="640"/>
        <w:divId w:val="1792241901"/>
        <w:rPr>
          <w:rFonts w:ascii="Arial" w:hAnsi="Arial" w:cs="Arial"/>
          <w:noProof/>
          <w:lang w:val="en-US"/>
          <w:rPrChange w:id="2633" w:author="Katherine Chiluiza" w:date="2015-03-10T12:18:00Z">
            <w:rPr>
              <w:rFonts w:ascii="Arial" w:hAnsi="Arial" w:cs="Arial"/>
              <w:noProof/>
            </w:rPr>
          </w:rPrChange>
        </w:rPr>
      </w:pPr>
      <w:r w:rsidRPr="006C77A4">
        <w:rPr>
          <w:rFonts w:ascii="Arial" w:hAnsi="Arial" w:cs="Arial"/>
          <w:noProof/>
          <w:lang w:val="en-US"/>
          <w:rPrChange w:id="2634" w:author="Katherine Chiluiza" w:date="2015-03-10T12:18:00Z">
            <w:rPr>
              <w:rFonts w:ascii="Arial" w:hAnsi="Arial" w:cs="Arial"/>
              <w:noProof/>
            </w:rPr>
          </w:rPrChange>
        </w:rPr>
        <w:t>[35]</w:t>
      </w:r>
      <w:r w:rsidRPr="006C77A4">
        <w:rPr>
          <w:rFonts w:ascii="Arial" w:hAnsi="Arial" w:cs="Arial"/>
          <w:noProof/>
          <w:lang w:val="en-US"/>
          <w:rPrChange w:id="2635" w:author="Katherine Chiluiza" w:date="2015-03-10T12:18:00Z">
            <w:rPr>
              <w:rFonts w:ascii="Arial" w:hAnsi="Arial" w:cs="Arial"/>
              <w:noProof/>
            </w:rPr>
          </w:rPrChange>
        </w:rPr>
        <w:tab/>
        <w:t xml:space="preserve">A. Jones, C. Moulin, J.-P. Barthes, D. Lenne, A. Kendira, and T. Gidel, “Personal assistant agents and multi-agent middleware for CSCW,” in </w:t>
      </w:r>
      <w:r w:rsidRPr="006C77A4">
        <w:rPr>
          <w:rFonts w:ascii="Arial" w:hAnsi="Arial" w:cs="Arial"/>
          <w:i/>
          <w:iCs/>
          <w:noProof/>
          <w:lang w:val="en-US"/>
          <w:rPrChange w:id="2636" w:author="Katherine Chiluiza" w:date="2015-03-10T12:18:00Z">
            <w:rPr>
              <w:rFonts w:ascii="Arial" w:hAnsi="Arial" w:cs="Arial"/>
              <w:i/>
              <w:iCs/>
              <w:noProof/>
            </w:rPr>
          </w:rPrChange>
        </w:rPr>
        <w:t>Proceedings of the 2012 IEEE 16th International Conference on Computer Supported Cooperative Work in Design (CSCWD)</w:t>
      </w:r>
      <w:r w:rsidRPr="006C77A4">
        <w:rPr>
          <w:rFonts w:ascii="Arial" w:hAnsi="Arial" w:cs="Arial"/>
          <w:noProof/>
          <w:lang w:val="en-US"/>
          <w:rPrChange w:id="2637" w:author="Katherine Chiluiza" w:date="2015-03-10T12:18:00Z">
            <w:rPr>
              <w:rFonts w:ascii="Arial" w:hAnsi="Arial" w:cs="Arial"/>
              <w:noProof/>
            </w:rPr>
          </w:rPrChange>
        </w:rPr>
        <w:t>, 2012.</w:t>
      </w:r>
    </w:p>
    <w:p w14:paraId="43EB0D43" w14:textId="77777777" w:rsidR="00682BD0" w:rsidRPr="00682BD0" w:rsidRDefault="00682BD0">
      <w:pPr>
        <w:pStyle w:val="NormalWeb"/>
        <w:ind w:left="640" w:hanging="640"/>
        <w:divId w:val="1792241901"/>
        <w:rPr>
          <w:rFonts w:ascii="Arial" w:hAnsi="Arial" w:cs="Arial"/>
          <w:noProof/>
        </w:rPr>
      </w:pPr>
      <w:r w:rsidRPr="006C77A4">
        <w:rPr>
          <w:rFonts w:ascii="Arial" w:hAnsi="Arial" w:cs="Arial"/>
          <w:noProof/>
          <w:lang w:val="en-US"/>
          <w:rPrChange w:id="2638" w:author="Katherine Chiluiza" w:date="2015-03-10T12:18:00Z">
            <w:rPr>
              <w:rFonts w:ascii="Arial" w:hAnsi="Arial" w:cs="Arial"/>
              <w:noProof/>
            </w:rPr>
          </w:rPrChange>
        </w:rPr>
        <w:t>[36]</w:t>
      </w:r>
      <w:r w:rsidRPr="006C77A4">
        <w:rPr>
          <w:rFonts w:ascii="Arial" w:hAnsi="Arial" w:cs="Arial"/>
          <w:noProof/>
          <w:lang w:val="en-US"/>
          <w:rPrChange w:id="2639" w:author="Katherine Chiluiza" w:date="2015-03-10T12:18:00Z">
            <w:rPr>
              <w:rFonts w:ascii="Arial" w:hAnsi="Arial" w:cs="Arial"/>
              <w:noProof/>
            </w:rPr>
          </w:rPrChange>
        </w:rPr>
        <w:tab/>
        <w:t xml:space="preserve">K. Sinmai and P. Andras, “Mapping on Surfaces: Supporting Collaborative Work Using Interactive Tabletop,” in </w:t>
      </w:r>
      <w:r w:rsidRPr="006C77A4">
        <w:rPr>
          <w:rFonts w:ascii="Arial" w:hAnsi="Arial" w:cs="Arial"/>
          <w:i/>
          <w:iCs/>
          <w:noProof/>
          <w:lang w:val="en-US"/>
          <w:rPrChange w:id="2640" w:author="Katherine Chiluiza" w:date="2015-03-10T12:18:00Z">
            <w:rPr>
              <w:rFonts w:ascii="Arial" w:hAnsi="Arial" w:cs="Arial"/>
              <w:i/>
              <w:iCs/>
              <w:noProof/>
            </w:rPr>
          </w:rPrChange>
        </w:rPr>
        <w:t>Collaboration and Technology SE  - 29</w:t>
      </w:r>
      <w:r w:rsidRPr="006C77A4">
        <w:rPr>
          <w:rFonts w:ascii="Arial" w:hAnsi="Arial" w:cs="Arial"/>
          <w:noProof/>
          <w:lang w:val="en-US"/>
          <w:rPrChange w:id="2641" w:author="Katherine Chiluiza" w:date="2015-03-10T12:18:00Z">
            <w:rPr>
              <w:rFonts w:ascii="Arial" w:hAnsi="Arial" w:cs="Arial"/>
              <w:noProof/>
            </w:rPr>
          </w:rPrChange>
        </w:rPr>
        <w:t xml:space="preserve">, vol. 8658, N. Baloian, F. Burstein, H. Ogata, F. Santoro, and G. Zurita, Eds. </w:t>
      </w:r>
      <w:r w:rsidRPr="00682BD0">
        <w:rPr>
          <w:rFonts w:ascii="Arial" w:hAnsi="Arial" w:cs="Arial"/>
          <w:noProof/>
        </w:rPr>
        <w:t xml:space="preserve">Springer International Publishing, 2014, pp. 319–334.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99867FD" w:rsidR="004E17A3" w:rsidRDefault="0022337D" w:rsidP="00BC4ABF">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sidR="006E3F6C">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1"/>
        <w:gridCol w:w="1629"/>
        <w:gridCol w:w="2114"/>
        <w:gridCol w:w="1795"/>
        <w:gridCol w:w="1670"/>
      </w:tblGrid>
      <w:tr w:rsidR="00882217" w14:paraId="1027BC26" w14:textId="77777777" w:rsidTr="00833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1E2B13" w14:textId="0B34F6E9" w:rsidR="00882217" w:rsidRDefault="00882217" w:rsidP="008336A8">
            <w:pPr>
              <w:pStyle w:val="Texto"/>
              <w:spacing w:line="360" w:lineRule="auto"/>
              <w:ind w:left="0"/>
              <w:jc w:val="center"/>
            </w:pPr>
            <w:r>
              <w:t>Código de caso de prueba</w:t>
            </w:r>
          </w:p>
        </w:tc>
        <w:tc>
          <w:tcPr>
            <w:tcW w:w="0" w:type="auto"/>
            <w:vAlign w:val="center"/>
          </w:tcPr>
          <w:p w14:paraId="35673186" w14:textId="09F10CFC"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52E3AF4E" w14:textId="3031759D"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03C92413" w14:textId="7479DDFA"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6798D1F" w14:textId="12E97706" w:rsidR="00882217" w:rsidRDefault="008336A8"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882217" w14:paraId="35B87EE8"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F69C822" w14:textId="2DA42D83" w:rsidR="00882217" w:rsidRPr="00882217" w:rsidRDefault="00882217" w:rsidP="008336A8">
            <w:pPr>
              <w:pStyle w:val="Texto"/>
              <w:spacing w:line="360" w:lineRule="auto"/>
              <w:ind w:left="0"/>
              <w:jc w:val="center"/>
              <w:rPr>
                <w:b w:val="0"/>
              </w:rPr>
            </w:pPr>
            <w:r>
              <w:rPr>
                <w:b w:val="0"/>
              </w:rPr>
              <w:t>TC-001</w:t>
            </w:r>
          </w:p>
        </w:tc>
        <w:tc>
          <w:tcPr>
            <w:tcW w:w="0" w:type="auto"/>
          </w:tcPr>
          <w:p w14:paraId="782FA161" w14:textId="69415875"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w:t>
            </w:r>
            <w:r w:rsidR="006E3F6C">
              <w:t xml:space="preserve"> estudiante ingresa su nombre en la aplicación web de la tablet</w:t>
            </w:r>
          </w:p>
        </w:tc>
        <w:tc>
          <w:tcPr>
            <w:tcW w:w="0" w:type="auto"/>
          </w:tcPr>
          <w:p w14:paraId="564F0F0E" w14:textId="4B1A109C"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sesión </w:t>
            </w:r>
            <w:r w:rsidR="00971DBB">
              <w:t xml:space="preserve">debe registrarse </w:t>
            </w:r>
            <w:r>
              <w:t>en la aplicación de la superficie con los datos ingresados.</w:t>
            </w:r>
          </w:p>
        </w:tc>
        <w:tc>
          <w:tcPr>
            <w:tcW w:w="0" w:type="auto"/>
          </w:tcPr>
          <w:p w14:paraId="32018000" w14:textId="39AD4871"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7E9859C3" w14:textId="47C0E86C" w:rsidR="00882217" w:rsidRPr="00882217" w:rsidRDefault="006E3F6C"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56735754"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01E967DF" w14:textId="6C49D1B0" w:rsidR="00882217" w:rsidRPr="00882217" w:rsidRDefault="00971DBB" w:rsidP="008336A8">
            <w:pPr>
              <w:pStyle w:val="Texto"/>
              <w:spacing w:line="360" w:lineRule="auto"/>
              <w:ind w:left="0"/>
              <w:jc w:val="center"/>
              <w:rPr>
                <w:b w:val="0"/>
              </w:rPr>
            </w:pPr>
            <w:r>
              <w:rPr>
                <w:b w:val="0"/>
              </w:rPr>
              <w:t>TC-002</w:t>
            </w:r>
          </w:p>
        </w:tc>
        <w:tc>
          <w:tcPr>
            <w:tcW w:w="0" w:type="auto"/>
          </w:tcPr>
          <w:p w14:paraId="72428477" w14:textId="08E6E4D5"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E0BABF" w14:textId="49B2EACE"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54692959" w14:textId="1B2907F8"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19B88423" w14:textId="58A0BF80" w:rsidR="00882217" w:rsidRPr="008336A8" w:rsidRDefault="00971DBB"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1FAE4B8E"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1EA1F23" w14:textId="3F4FDBBB" w:rsidR="00882217" w:rsidRPr="00882217" w:rsidRDefault="008336A8" w:rsidP="008336A8">
            <w:pPr>
              <w:pStyle w:val="Texto"/>
              <w:spacing w:line="360" w:lineRule="auto"/>
              <w:ind w:left="0"/>
              <w:jc w:val="center"/>
              <w:rPr>
                <w:b w:val="0"/>
              </w:rPr>
            </w:pPr>
            <w:r>
              <w:rPr>
                <w:b w:val="0"/>
              </w:rPr>
              <w:t>TC-003</w:t>
            </w:r>
          </w:p>
        </w:tc>
        <w:tc>
          <w:tcPr>
            <w:tcW w:w="0" w:type="auto"/>
          </w:tcPr>
          <w:p w14:paraId="2DB95197" w14:textId="5D9F9D6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w:t>
            </w:r>
            <w:r>
              <w:lastRenderedPageBreak/>
              <w:t>dos entidades en la superficie colaborativa</w:t>
            </w:r>
          </w:p>
        </w:tc>
        <w:tc>
          <w:tcPr>
            <w:tcW w:w="0" w:type="auto"/>
          </w:tcPr>
          <w:p w14:paraId="397BD975" w14:textId="7ECA02A3"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5F5241E8" w14:textId="7BAF9DA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dos entidades </w:t>
            </w:r>
            <w:r>
              <w:lastRenderedPageBreak/>
              <w:t>en la superficie colaborativa.</w:t>
            </w:r>
          </w:p>
        </w:tc>
        <w:tc>
          <w:tcPr>
            <w:tcW w:w="0" w:type="auto"/>
            <w:vAlign w:val="center"/>
          </w:tcPr>
          <w:p w14:paraId="7D2E9483"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71B74A67" w14:textId="77777777" w:rsidR="00882217" w:rsidRPr="00882217" w:rsidRDefault="00882217"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8336A8" w14:paraId="1BB57C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31F332EE" w14:textId="7412355F" w:rsidR="008336A8" w:rsidRDefault="008336A8" w:rsidP="008336A8">
            <w:pPr>
              <w:pStyle w:val="Texto"/>
              <w:spacing w:line="360" w:lineRule="auto"/>
              <w:ind w:left="0"/>
              <w:jc w:val="center"/>
              <w:rPr>
                <w:b w:val="0"/>
              </w:rPr>
            </w:pPr>
            <w:r>
              <w:rPr>
                <w:b w:val="0"/>
              </w:rPr>
              <w:lastRenderedPageBreak/>
              <w:t>TC-004</w:t>
            </w:r>
          </w:p>
        </w:tc>
        <w:tc>
          <w:tcPr>
            <w:tcW w:w="0" w:type="auto"/>
          </w:tcPr>
          <w:p w14:paraId="59F595CC" w14:textId="1C8567E3"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3D809BEF" w14:textId="580F7E84"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09EAFE16" w14:textId="698CDFFF"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172258CD" w14:textId="50447D46" w:rsidR="008336A8"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336A8" w14:paraId="0C4B459B"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2C94DF8" w14:textId="79968162" w:rsidR="008336A8" w:rsidRDefault="008336A8" w:rsidP="008336A8">
            <w:pPr>
              <w:pStyle w:val="Texto"/>
              <w:spacing w:line="360" w:lineRule="auto"/>
              <w:ind w:left="0"/>
              <w:jc w:val="center"/>
              <w:rPr>
                <w:b w:val="0"/>
              </w:rPr>
            </w:pPr>
            <w:r>
              <w:rPr>
                <w:b w:val="0"/>
              </w:rPr>
              <w:t>TC-005</w:t>
            </w:r>
          </w:p>
        </w:tc>
        <w:tc>
          <w:tcPr>
            <w:tcW w:w="0" w:type="auto"/>
          </w:tcPr>
          <w:p w14:paraId="0FC113DD" w14:textId="33D253D6"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7D23C6EB" w14:textId="050E8BA4" w:rsidR="008336A8" w:rsidRDefault="008336A8"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60932A11" w14:textId="2ECF5EB8"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08C1C265" w14:textId="6471929B"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7998A8F"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7C953D0E" w14:textId="61D0A146" w:rsidR="00882217" w:rsidRPr="00882217" w:rsidRDefault="008336A8" w:rsidP="008336A8">
            <w:pPr>
              <w:pStyle w:val="Texto"/>
              <w:spacing w:line="360" w:lineRule="auto"/>
              <w:ind w:left="0"/>
              <w:jc w:val="center"/>
              <w:rPr>
                <w:b w:val="0"/>
              </w:rPr>
            </w:pPr>
            <w:r>
              <w:rPr>
                <w:b w:val="0"/>
              </w:rPr>
              <w:t>TC-006</w:t>
            </w:r>
          </w:p>
        </w:tc>
        <w:tc>
          <w:tcPr>
            <w:tcW w:w="0" w:type="auto"/>
          </w:tcPr>
          <w:p w14:paraId="04544451" w14:textId="4C654BB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borrar y da </w:t>
            </w:r>
            <w:r>
              <w:lastRenderedPageBreak/>
              <w:t>click en una entidad.</w:t>
            </w:r>
          </w:p>
        </w:tc>
        <w:tc>
          <w:tcPr>
            <w:tcW w:w="0" w:type="auto"/>
          </w:tcPr>
          <w:p w14:paraId="2FCD7F37" w14:textId="05E4D8A6"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799625C3" w14:textId="42CFCB31"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que se verificó </w:t>
            </w:r>
            <w:r>
              <w:lastRenderedPageBreak/>
              <w:t>que no estaba relacionada a ninguna otra entidad.</w:t>
            </w:r>
          </w:p>
        </w:tc>
        <w:tc>
          <w:tcPr>
            <w:tcW w:w="0" w:type="auto"/>
            <w:vAlign w:val="center"/>
          </w:tcPr>
          <w:p w14:paraId="1033A04E" w14:textId="03972630"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882217" w14:paraId="21D24964"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8654898" w14:textId="5E353512" w:rsidR="00882217" w:rsidRPr="00882217" w:rsidRDefault="008336A8" w:rsidP="008336A8">
            <w:pPr>
              <w:pStyle w:val="Texto"/>
              <w:spacing w:line="360" w:lineRule="auto"/>
              <w:ind w:left="0"/>
              <w:jc w:val="center"/>
              <w:rPr>
                <w:b w:val="0"/>
              </w:rPr>
            </w:pPr>
            <w:r>
              <w:rPr>
                <w:b w:val="0"/>
              </w:rPr>
              <w:lastRenderedPageBreak/>
              <w:t>TC-007</w:t>
            </w:r>
          </w:p>
        </w:tc>
        <w:tc>
          <w:tcPr>
            <w:tcW w:w="0" w:type="auto"/>
          </w:tcPr>
          <w:p w14:paraId="709ED558" w14:textId="19E82E19"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186B80EA" w14:textId="4E26B368"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6F3D52DE" w14:textId="0F90D30B"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1EA101E4" w14:textId="1DFCBACE"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44D4F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1B5658B2" w14:textId="0B569E0F" w:rsidR="00882217" w:rsidRPr="00882217" w:rsidRDefault="008336A8" w:rsidP="008336A8">
            <w:pPr>
              <w:pStyle w:val="Texto"/>
              <w:spacing w:line="360" w:lineRule="auto"/>
              <w:ind w:left="0"/>
              <w:jc w:val="center"/>
              <w:rPr>
                <w:b w:val="0"/>
              </w:rPr>
            </w:pPr>
            <w:r>
              <w:rPr>
                <w:b w:val="0"/>
              </w:rPr>
              <w:t>TC-008</w:t>
            </w:r>
          </w:p>
        </w:tc>
        <w:tc>
          <w:tcPr>
            <w:tcW w:w="0" w:type="auto"/>
          </w:tcPr>
          <w:p w14:paraId="5A95768F" w14:textId="6D215C3D"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32F23A3F" w14:textId="46AD1A7F"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11B144C0" w14:textId="1D9EDC4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58A746A0" w14:textId="46F0C685"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035DC61A"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4FF1A59" w14:textId="623DF8C3" w:rsidR="00882217" w:rsidRPr="00882217" w:rsidRDefault="008336A8" w:rsidP="008336A8">
            <w:pPr>
              <w:pStyle w:val="Texto"/>
              <w:spacing w:line="360" w:lineRule="auto"/>
              <w:ind w:left="0"/>
              <w:jc w:val="center"/>
              <w:rPr>
                <w:b w:val="0"/>
              </w:rPr>
            </w:pPr>
            <w:r>
              <w:rPr>
                <w:b w:val="0"/>
              </w:rPr>
              <w:t>TC-009</w:t>
            </w:r>
          </w:p>
        </w:tc>
        <w:tc>
          <w:tcPr>
            <w:tcW w:w="0" w:type="auto"/>
          </w:tcPr>
          <w:p w14:paraId="09A2A279" w14:textId="356D5D1D"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F3FC324" w14:textId="0F565A2F"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generar un nuevo archivo con extensión scti, que contenga el historial de acciones realizadas.</w:t>
            </w:r>
          </w:p>
        </w:tc>
        <w:tc>
          <w:tcPr>
            <w:tcW w:w="0" w:type="auto"/>
          </w:tcPr>
          <w:p w14:paraId="0C2E04FD" w14:textId="10DF5020"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Se generó un archivo con extensión scti, que contiene el historial de creación del diagrama colaborativa.</w:t>
            </w:r>
          </w:p>
        </w:tc>
        <w:tc>
          <w:tcPr>
            <w:tcW w:w="0" w:type="auto"/>
            <w:vAlign w:val="center"/>
          </w:tcPr>
          <w:p w14:paraId="5C820745" w14:textId="3065A828"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971DBB" w14:paraId="74AB3C2B"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57079EA0" w14:textId="238A7EFF" w:rsidR="00971DBB" w:rsidRDefault="008336A8" w:rsidP="008336A8">
            <w:pPr>
              <w:pStyle w:val="Texto"/>
              <w:spacing w:line="360" w:lineRule="auto"/>
              <w:ind w:left="0"/>
              <w:jc w:val="center"/>
              <w:rPr>
                <w:b w:val="0"/>
              </w:rPr>
            </w:pPr>
            <w:r>
              <w:rPr>
                <w:b w:val="0"/>
              </w:rPr>
              <w:t>TC-010</w:t>
            </w:r>
          </w:p>
        </w:tc>
        <w:tc>
          <w:tcPr>
            <w:tcW w:w="0" w:type="auto"/>
          </w:tcPr>
          <w:p w14:paraId="5A5D4BCC" w14:textId="024A938A"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trazo sobre </w:t>
            </w:r>
            <w:r>
              <w:lastRenderedPageBreak/>
              <w:t>la superficie colaborativa</w:t>
            </w:r>
          </w:p>
        </w:tc>
        <w:tc>
          <w:tcPr>
            <w:tcW w:w="0" w:type="auto"/>
          </w:tcPr>
          <w:p w14:paraId="4831AB9F" w14:textId="66ADAA14"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sobre la </w:t>
            </w:r>
            <w:r>
              <w:lastRenderedPageBreak/>
              <w:t>superficie con el color de pluma correspondiente.</w:t>
            </w:r>
          </w:p>
        </w:tc>
        <w:tc>
          <w:tcPr>
            <w:tcW w:w="0" w:type="auto"/>
          </w:tcPr>
          <w:p w14:paraId="3491DCC9" w14:textId="77C236F7"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sobre la </w:t>
            </w:r>
            <w:r>
              <w:lastRenderedPageBreak/>
              <w:t>superficie colaborativa con el color que correspondía.</w:t>
            </w:r>
          </w:p>
        </w:tc>
        <w:tc>
          <w:tcPr>
            <w:tcW w:w="0" w:type="auto"/>
            <w:vAlign w:val="center"/>
          </w:tcPr>
          <w:p w14:paraId="5ACFE5AE" w14:textId="45A04436"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971DBB" w14:paraId="3378D311"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5833997" w14:textId="3692FD3D" w:rsidR="00971DBB" w:rsidRDefault="008336A8" w:rsidP="008336A8">
            <w:pPr>
              <w:pStyle w:val="Texto"/>
              <w:spacing w:line="360" w:lineRule="auto"/>
              <w:ind w:left="0"/>
              <w:jc w:val="center"/>
              <w:rPr>
                <w:b w:val="0"/>
              </w:rPr>
            </w:pPr>
            <w:r>
              <w:rPr>
                <w:b w:val="0"/>
              </w:rPr>
              <w:lastRenderedPageBreak/>
              <w:t>TC-011</w:t>
            </w:r>
          </w:p>
        </w:tc>
        <w:tc>
          <w:tcPr>
            <w:tcW w:w="0" w:type="auto"/>
          </w:tcPr>
          <w:p w14:paraId="36450CC7" w14:textId="57FC8A1B"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12080D9B" w14:textId="73C3EB2F"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59FEA895" w14:textId="1071EC82"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024B763C"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19963B97" w14:textId="77777777" w:rsidR="00971DBB" w:rsidRPr="00882217" w:rsidRDefault="00971DBB"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971DBB" w14:paraId="410169D6" w14:textId="77777777" w:rsidTr="008336A8">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7F81CBFB" w14:textId="56828196" w:rsidR="00971DBB" w:rsidRDefault="008336A8" w:rsidP="008336A8">
            <w:pPr>
              <w:pStyle w:val="Texto"/>
              <w:spacing w:line="360" w:lineRule="auto"/>
              <w:ind w:left="0"/>
              <w:jc w:val="center"/>
              <w:rPr>
                <w:b w:val="0"/>
              </w:rPr>
            </w:pPr>
            <w:r>
              <w:rPr>
                <w:b w:val="0"/>
              </w:rPr>
              <w:t>TC-012</w:t>
            </w:r>
          </w:p>
        </w:tc>
        <w:tc>
          <w:tcPr>
            <w:tcW w:w="0" w:type="auto"/>
          </w:tcPr>
          <w:p w14:paraId="317B484E" w14:textId="67C5F645"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profesor debe haber cargado un archivo con extensión scti.</w:t>
            </w:r>
          </w:p>
        </w:tc>
        <w:tc>
          <w:tcPr>
            <w:tcW w:w="0" w:type="auto"/>
          </w:tcPr>
          <w:p w14:paraId="6191B65F" w14:textId="1E48F3B6"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2E0E32C7" w14:textId="4E91242C"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71BED515" w14:textId="37294747"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78981B3A" w14:textId="77777777" w:rsidR="00A66BA2" w:rsidRDefault="00A66BA2" w:rsidP="00A71C73">
      <w:pPr>
        <w:pStyle w:val="Texto"/>
        <w:ind w:left="0"/>
        <w:rPr>
          <w:color w:val="000000"/>
          <w:sz w:val="32"/>
          <w:szCs w:val="32"/>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50C5B">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E50C5B">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6"/>
        <w:gridCol w:w="333"/>
        <w:gridCol w:w="333"/>
        <w:gridCol w:w="333"/>
        <w:gridCol w:w="333"/>
        <w:gridCol w:w="333"/>
        <w:gridCol w:w="1152"/>
      </w:tblGrid>
      <w:tr w:rsidR="00B47ECB" w:rsidRPr="00A66BA2" w14:paraId="36D921A6"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Pr>
          <w:p w14:paraId="7372012E" w14:textId="77777777" w:rsidR="00B47ECB" w:rsidRPr="00A66BA2" w:rsidRDefault="00B47ECB" w:rsidP="00A66BA2">
            <w:pPr>
              <w:spacing w:line="240" w:lineRule="auto"/>
              <w:jc w:val="center"/>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1E1832B"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B47ECB" w:rsidRPr="00A66BA2" w:rsidRDefault="00B47ECB" w:rsidP="00A66BA2">
            <w:pPr>
              <w:spacing w:line="240" w:lineRule="auto"/>
              <w:rPr>
                <w:rFonts w:ascii="Arial" w:eastAsia="Times New Roman" w:hAnsi="Arial" w:cs="Arial"/>
              </w:rPr>
            </w:pPr>
          </w:p>
        </w:tc>
      </w:tr>
      <w:tr w:rsidR="00B47ECB" w:rsidRPr="00A66BA2" w14:paraId="4D4044AB"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Pr>
          <w:p w14:paraId="6F42F0A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A42596"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pPr>
        <w:spacing w:after="0" w:line="240" w:lineRule="auto"/>
        <w:rPr>
          <w:ins w:id="2642" w:author="Roger Granda" w:date="2015-03-18T13:36:00Z"/>
          <w:rFonts w:ascii="Arial" w:eastAsia="Times New Roman" w:hAnsi="Arial" w:cs="Arial"/>
          <w:b/>
          <w:bCs/>
          <w:color w:val="000000"/>
          <w:sz w:val="24"/>
          <w:szCs w:val="24"/>
          <w:lang w:eastAsia="es-EC"/>
        </w:rPr>
        <w:pPrChange w:id="2643" w:author="Roger Granda" w:date="2015-03-18T13:36:00Z">
          <w:pPr>
            <w:spacing w:after="0" w:line="240" w:lineRule="auto"/>
            <w:jc w:val="center"/>
          </w:pPr>
        </w:pPrChange>
      </w:pPr>
    </w:p>
    <w:p w14:paraId="264E0DB7" w14:textId="77777777" w:rsidR="00E469F8" w:rsidRPr="00E469F8" w:rsidRDefault="00E469F8" w:rsidP="00E469F8">
      <w:pPr>
        <w:spacing w:after="240" w:line="240" w:lineRule="auto"/>
        <w:ind w:left="360" w:hanging="360"/>
        <w:rPr>
          <w:ins w:id="2644" w:author="Roger Granda" w:date="2015-03-18T13:36:00Z"/>
          <w:rFonts w:ascii="Times New Roman" w:eastAsia="Times New Roman" w:hAnsi="Times New Roman" w:cs="Times New Roman"/>
          <w:sz w:val="24"/>
          <w:szCs w:val="24"/>
          <w:lang w:eastAsia="es-EC"/>
        </w:rPr>
      </w:pPr>
      <w:ins w:id="2645" w:author="Roger Granda" w:date="2015-03-18T13:36:00Z">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ins>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5A40695E" w14:textId="77777777" w:rsidTr="00E469F8">
        <w:trPr>
          <w:ins w:id="2646" w:author="Roger Granda" w:date="2015-03-18T13:36: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0F08D" w14:textId="77777777" w:rsidR="00E469F8" w:rsidRPr="00E469F8" w:rsidRDefault="00E469F8" w:rsidP="00E469F8">
            <w:pPr>
              <w:spacing w:after="0" w:line="240" w:lineRule="auto"/>
              <w:rPr>
                <w:ins w:id="2647"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C91BF6" w14:textId="77777777" w:rsidR="00E469F8" w:rsidRPr="00E469F8" w:rsidRDefault="00E469F8" w:rsidP="00E469F8">
            <w:pPr>
              <w:spacing w:after="0" w:line="240" w:lineRule="auto"/>
              <w:jc w:val="center"/>
              <w:rPr>
                <w:ins w:id="2648" w:author="Roger Granda" w:date="2015-03-18T13:36:00Z"/>
                <w:rFonts w:ascii="Times New Roman" w:eastAsia="Times New Roman" w:hAnsi="Times New Roman" w:cs="Times New Roman"/>
                <w:sz w:val="24"/>
                <w:szCs w:val="24"/>
                <w:lang w:eastAsia="es-EC"/>
              </w:rPr>
            </w:pPr>
            <w:ins w:id="2649" w:author="Roger Granda" w:date="2015-03-18T13:36:00Z">
              <w:r w:rsidRPr="00E469F8">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2A08A" w14:textId="77777777" w:rsidR="00E469F8" w:rsidRPr="00E469F8" w:rsidRDefault="00E469F8" w:rsidP="00E469F8">
            <w:pPr>
              <w:spacing w:after="0" w:line="240" w:lineRule="auto"/>
              <w:jc w:val="center"/>
              <w:rPr>
                <w:ins w:id="2650" w:author="Roger Granda" w:date="2015-03-18T13:36:00Z"/>
                <w:rFonts w:ascii="Times New Roman" w:eastAsia="Times New Roman" w:hAnsi="Times New Roman" w:cs="Times New Roman"/>
                <w:sz w:val="24"/>
                <w:szCs w:val="24"/>
                <w:lang w:eastAsia="es-EC"/>
              </w:rPr>
            </w:pPr>
            <w:ins w:id="2651" w:author="Roger Granda" w:date="2015-03-18T13:36:00Z">
              <w:r w:rsidRPr="00E469F8">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5D382" w14:textId="77777777" w:rsidR="00E469F8" w:rsidRPr="00E469F8" w:rsidRDefault="00E469F8" w:rsidP="00E469F8">
            <w:pPr>
              <w:spacing w:after="0" w:line="240" w:lineRule="auto"/>
              <w:jc w:val="center"/>
              <w:rPr>
                <w:ins w:id="2652" w:author="Roger Granda" w:date="2015-03-18T13:36:00Z"/>
                <w:rFonts w:ascii="Times New Roman" w:eastAsia="Times New Roman" w:hAnsi="Times New Roman" w:cs="Times New Roman"/>
                <w:sz w:val="24"/>
                <w:szCs w:val="24"/>
                <w:lang w:eastAsia="es-EC"/>
              </w:rPr>
            </w:pPr>
            <w:ins w:id="2653" w:author="Roger Granda" w:date="2015-03-18T13:36:00Z">
              <w:r w:rsidRPr="00E469F8">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FE1FE" w14:textId="77777777" w:rsidR="00E469F8" w:rsidRPr="00E469F8" w:rsidRDefault="00E469F8" w:rsidP="00E469F8">
            <w:pPr>
              <w:spacing w:after="0" w:line="240" w:lineRule="auto"/>
              <w:jc w:val="center"/>
              <w:rPr>
                <w:ins w:id="2654" w:author="Roger Granda" w:date="2015-03-18T13:36:00Z"/>
                <w:rFonts w:ascii="Times New Roman" w:eastAsia="Times New Roman" w:hAnsi="Times New Roman" w:cs="Times New Roman"/>
                <w:sz w:val="24"/>
                <w:szCs w:val="24"/>
                <w:lang w:eastAsia="es-EC"/>
              </w:rPr>
            </w:pPr>
            <w:ins w:id="2655" w:author="Roger Granda" w:date="2015-03-18T13:36:00Z">
              <w:r w:rsidRPr="00E469F8">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D96DA" w14:textId="77777777" w:rsidR="00E469F8" w:rsidRPr="00E469F8" w:rsidRDefault="00E469F8" w:rsidP="00E469F8">
            <w:pPr>
              <w:spacing w:after="0" w:line="240" w:lineRule="auto"/>
              <w:jc w:val="center"/>
              <w:rPr>
                <w:ins w:id="2656" w:author="Roger Granda" w:date="2015-03-18T13:36:00Z"/>
                <w:rFonts w:ascii="Times New Roman" w:eastAsia="Times New Roman" w:hAnsi="Times New Roman" w:cs="Times New Roman"/>
                <w:sz w:val="24"/>
                <w:szCs w:val="24"/>
                <w:lang w:eastAsia="es-EC"/>
              </w:rPr>
            </w:pPr>
            <w:ins w:id="2657" w:author="Roger Granda" w:date="2015-03-18T13:36:00Z">
              <w:r w:rsidRPr="00E469F8">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411146" w14:textId="77777777" w:rsidR="00E469F8" w:rsidRPr="00E469F8" w:rsidRDefault="00E469F8" w:rsidP="00E469F8">
            <w:pPr>
              <w:spacing w:after="0" w:line="240" w:lineRule="auto"/>
              <w:rPr>
                <w:ins w:id="2658" w:author="Roger Granda" w:date="2015-03-18T13:36:00Z"/>
                <w:rFonts w:ascii="Times New Roman" w:eastAsia="Times New Roman" w:hAnsi="Times New Roman" w:cs="Times New Roman"/>
                <w:sz w:val="24"/>
                <w:szCs w:val="24"/>
                <w:lang w:eastAsia="es-EC"/>
              </w:rPr>
            </w:pPr>
          </w:p>
        </w:tc>
      </w:tr>
      <w:tr w:rsidR="00E469F8" w:rsidRPr="00E469F8" w14:paraId="5DBB7036" w14:textId="77777777" w:rsidTr="00E469F8">
        <w:trPr>
          <w:ins w:id="2659" w:author="Roger Granda" w:date="2015-03-18T13:36: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172B2A" w14:textId="77777777" w:rsidR="00E469F8" w:rsidRPr="00E469F8" w:rsidRDefault="00E469F8" w:rsidP="00E469F8">
            <w:pPr>
              <w:spacing w:after="0" w:line="240" w:lineRule="auto"/>
              <w:jc w:val="center"/>
              <w:rPr>
                <w:ins w:id="2660" w:author="Roger Granda" w:date="2015-03-18T13:36:00Z"/>
                <w:rFonts w:ascii="Times New Roman" w:eastAsia="Times New Roman" w:hAnsi="Times New Roman" w:cs="Times New Roman"/>
                <w:sz w:val="24"/>
                <w:szCs w:val="24"/>
                <w:lang w:eastAsia="es-EC"/>
              </w:rPr>
            </w:pPr>
            <w:ins w:id="2661" w:author="Roger Granda" w:date="2015-03-18T13:36:00Z">
              <w:r w:rsidRPr="00E469F8">
                <w:rPr>
                  <w:rFonts w:ascii="Arial" w:eastAsia="Times New Roman" w:hAnsi="Arial" w:cs="Arial"/>
                  <w:color w:val="000000"/>
                  <w:sz w:val="20"/>
                  <w:szCs w:val="20"/>
                  <w:lang w:eastAsia="es-EC"/>
                </w:rPr>
                <w:t>Totalmente alejada de la real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DFD94D" w14:textId="77777777" w:rsidR="00E469F8" w:rsidRPr="00E469F8" w:rsidRDefault="00E469F8" w:rsidP="00E469F8">
            <w:pPr>
              <w:spacing w:after="0" w:line="240" w:lineRule="auto"/>
              <w:rPr>
                <w:ins w:id="2662"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A0404F" w14:textId="77777777" w:rsidR="00E469F8" w:rsidRPr="00E469F8" w:rsidRDefault="00E469F8" w:rsidP="00E469F8">
            <w:pPr>
              <w:spacing w:after="0" w:line="240" w:lineRule="auto"/>
              <w:rPr>
                <w:ins w:id="2663"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C84E" w14:textId="77777777" w:rsidR="00E469F8" w:rsidRPr="00E469F8" w:rsidRDefault="00E469F8" w:rsidP="00E469F8">
            <w:pPr>
              <w:spacing w:after="0" w:line="240" w:lineRule="auto"/>
              <w:rPr>
                <w:ins w:id="2664"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41542" w14:textId="77777777" w:rsidR="00E469F8" w:rsidRPr="00E469F8" w:rsidRDefault="00E469F8" w:rsidP="00E469F8">
            <w:pPr>
              <w:spacing w:after="0" w:line="240" w:lineRule="auto"/>
              <w:rPr>
                <w:ins w:id="2665"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02BF1" w14:textId="77777777" w:rsidR="00E469F8" w:rsidRPr="00E469F8" w:rsidRDefault="00E469F8" w:rsidP="00E469F8">
            <w:pPr>
              <w:spacing w:after="0" w:line="240" w:lineRule="auto"/>
              <w:rPr>
                <w:ins w:id="2666"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D28169" w14:textId="77777777" w:rsidR="00E469F8" w:rsidRPr="00E469F8" w:rsidRDefault="00E469F8" w:rsidP="00E469F8">
            <w:pPr>
              <w:spacing w:after="0" w:line="240" w:lineRule="auto"/>
              <w:jc w:val="center"/>
              <w:rPr>
                <w:ins w:id="2667" w:author="Roger Granda" w:date="2015-03-18T13:36:00Z"/>
                <w:rFonts w:ascii="Times New Roman" w:eastAsia="Times New Roman" w:hAnsi="Times New Roman" w:cs="Times New Roman"/>
                <w:sz w:val="24"/>
                <w:szCs w:val="24"/>
                <w:lang w:eastAsia="es-EC"/>
              </w:rPr>
            </w:pPr>
            <w:ins w:id="2668" w:author="Roger Granda" w:date="2015-03-18T13:36:00Z">
              <w:r w:rsidRPr="00E469F8">
                <w:rPr>
                  <w:rFonts w:ascii="Arial" w:eastAsia="Times New Roman" w:hAnsi="Arial" w:cs="Arial"/>
                  <w:color w:val="000000"/>
                  <w:sz w:val="20"/>
                  <w:szCs w:val="20"/>
                  <w:lang w:eastAsia="es-EC"/>
                </w:rPr>
                <w:t>Totalmente cercana a la realidad</w:t>
              </w:r>
            </w:ins>
          </w:p>
        </w:tc>
      </w:tr>
    </w:tbl>
    <w:p w14:paraId="12489DED" w14:textId="77777777" w:rsidR="00E469F8" w:rsidRDefault="00E469F8">
      <w:pPr>
        <w:spacing w:after="0" w:line="240" w:lineRule="auto"/>
        <w:rPr>
          <w:rFonts w:ascii="Arial" w:eastAsia="Times New Roman" w:hAnsi="Arial" w:cs="Arial"/>
          <w:b/>
          <w:bCs/>
          <w:color w:val="000000"/>
          <w:sz w:val="24"/>
          <w:szCs w:val="24"/>
          <w:lang w:eastAsia="es-EC"/>
        </w:rPr>
        <w:pPrChange w:id="2669" w:author="Roger Granda" w:date="2015-03-18T13:36:00Z">
          <w:pPr>
            <w:spacing w:after="0" w:line="240" w:lineRule="auto"/>
            <w:jc w:val="center"/>
          </w:pPr>
        </w:pPrChange>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0F20D73" w14:textId="77777777" w:rsidR="00E469F8" w:rsidRDefault="00E469F8" w:rsidP="00EB322E">
      <w:pPr>
        <w:pStyle w:val="NombreCapitulo"/>
        <w:numPr>
          <w:ilvl w:val="0"/>
          <w:numId w:val="0"/>
        </w:numPr>
        <w:ind w:left="360" w:hanging="360"/>
        <w:rPr>
          <w:ins w:id="2670" w:author="Roger Granda" w:date="2015-03-18T13:32:00Z"/>
        </w:rPr>
      </w:pPr>
    </w:p>
    <w:p w14:paraId="5FC42BB5" w14:textId="1F762FBD" w:rsidR="00EB322E" w:rsidRDefault="0091183E" w:rsidP="00EB322E">
      <w:pPr>
        <w:pStyle w:val="NombreCapitulo"/>
        <w:numPr>
          <w:ilvl w:val="0"/>
          <w:numId w:val="0"/>
        </w:numPr>
        <w:ind w:left="360" w:hanging="360"/>
      </w:pPr>
      <w:r>
        <w:t xml:space="preserve">Anexo F: </w:t>
      </w:r>
      <w:r>
        <w:rPr>
          <w:b w:val="0"/>
        </w:rPr>
        <w:t>Formulario utilizado en el Post-Test</w:t>
      </w:r>
      <w:ins w:id="2671" w:author="Roger Granda" w:date="2015-03-18T13:32:00Z">
        <w:r w:rsidR="00E469F8">
          <w:rPr>
            <w:b w:val="0"/>
          </w:rPr>
          <w:t xml:space="preserve"> 1</w:t>
        </w:r>
      </w:ins>
      <w:r>
        <w:rPr>
          <w:b w:val="0"/>
        </w:rPr>
        <w:t xml:space="preserve">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198D52FC" w:rsidR="00EB322E" w:rsidRPr="00695E96" w:rsidDel="00E469F8" w:rsidRDefault="00EB322E" w:rsidP="00EB322E">
      <w:pPr>
        <w:pStyle w:val="Prrafodelista"/>
        <w:numPr>
          <w:ilvl w:val="0"/>
          <w:numId w:val="47"/>
        </w:numPr>
        <w:spacing w:after="0" w:line="240" w:lineRule="auto"/>
        <w:jc w:val="both"/>
        <w:rPr>
          <w:del w:id="2672" w:author="Roger Granda" w:date="2015-03-18T13:35:00Z"/>
          <w:rFonts w:ascii="Arial" w:eastAsia="Times New Roman" w:hAnsi="Arial" w:cs="Arial"/>
          <w:color w:val="000000"/>
          <w:sz w:val="24"/>
          <w:szCs w:val="24"/>
          <w:lang w:eastAsia="es-EC"/>
        </w:rPr>
      </w:pPr>
      <w:del w:id="2673" w:author="Roger Granda" w:date="2015-03-18T13:35:00Z">
        <w:r w:rsidRPr="00695E96" w:rsidDel="00E469F8">
          <w:rPr>
            <w:rFonts w:ascii="Arial" w:eastAsia="Times New Roman" w:hAnsi="Arial" w:cs="Arial"/>
            <w:color w:val="000000"/>
            <w:sz w:val="24"/>
            <w:szCs w:val="24"/>
            <w:lang w:eastAsia="es-EC"/>
          </w:rPr>
          <w:delText>Calificación individual que obtuvo en las actividades grupales.</w:delText>
        </w:r>
      </w:del>
    </w:p>
    <w:p w14:paraId="3CEF4669" w14:textId="5DB54A89" w:rsidR="00EB322E" w:rsidRPr="00695E96" w:rsidDel="00E469F8" w:rsidRDefault="00EB322E" w:rsidP="00EB322E">
      <w:pPr>
        <w:pStyle w:val="Prrafodelista"/>
        <w:spacing w:after="0" w:line="240" w:lineRule="auto"/>
        <w:jc w:val="both"/>
        <w:rPr>
          <w:del w:id="2674" w:author="Roger Granda" w:date="2015-03-18T13:35:00Z"/>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rsidDel="00E469F8" w14:paraId="6FC78A72" w14:textId="48AF9BB2" w:rsidTr="00EB322E">
        <w:trPr>
          <w:del w:id="2675"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0EF9646E" w:rsidR="00EB322E" w:rsidRPr="001B4E16" w:rsidDel="00E469F8" w:rsidRDefault="00EB322E" w:rsidP="00EB322E">
            <w:pPr>
              <w:spacing w:after="0" w:line="240" w:lineRule="auto"/>
              <w:rPr>
                <w:del w:id="2676"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4851FA78" w:rsidR="00EB322E" w:rsidRPr="001B4E16" w:rsidDel="00E469F8" w:rsidRDefault="00EB322E" w:rsidP="00EB322E">
            <w:pPr>
              <w:spacing w:after="0" w:line="240" w:lineRule="auto"/>
              <w:jc w:val="center"/>
              <w:rPr>
                <w:del w:id="2677" w:author="Roger Granda" w:date="2015-03-18T13:35:00Z"/>
                <w:rFonts w:ascii="Times New Roman" w:eastAsia="Times New Roman" w:hAnsi="Times New Roman" w:cs="Times New Roman"/>
                <w:sz w:val="24"/>
                <w:szCs w:val="24"/>
                <w:lang w:eastAsia="es-EC"/>
              </w:rPr>
            </w:pPr>
            <w:del w:id="2678" w:author="Roger Granda" w:date="2015-03-18T13:35:00Z">
              <w:r w:rsidRPr="001B4E16" w:rsidDel="00E469F8">
                <w:rPr>
                  <w:rFonts w:ascii="Arial" w:eastAsia="Times New Roman" w:hAnsi="Arial" w:cs="Arial"/>
                  <w:color w:val="000000"/>
                  <w:sz w:val="24"/>
                  <w:szCs w:val="24"/>
                  <w:lang w:eastAsia="es-EC"/>
                </w:rPr>
                <w:delText>1</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5CB8C0AD" w:rsidR="00EB322E" w:rsidRPr="001B4E16" w:rsidDel="00E469F8" w:rsidRDefault="00EB322E" w:rsidP="00EB322E">
            <w:pPr>
              <w:spacing w:after="0" w:line="240" w:lineRule="auto"/>
              <w:jc w:val="center"/>
              <w:rPr>
                <w:del w:id="2679" w:author="Roger Granda" w:date="2015-03-18T13:35:00Z"/>
                <w:rFonts w:ascii="Times New Roman" w:eastAsia="Times New Roman" w:hAnsi="Times New Roman" w:cs="Times New Roman"/>
                <w:sz w:val="24"/>
                <w:szCs w:val="24"/>
                <w:lang w:eastAsia="es-EC"/>
              </w:rPr>
            </w:pPr>
            <w:del w:id="2680" w:author="Roger Granda" w:date="2015-03-18T13:35:00Z">
              <w:r w:rsidRPr="001B4E16" w:rsidDel="00E469F8">
                <w:rPr>
                  <w:rFonts w:ascii="Arial" w:eastAsia="Times New Roman" w:hAnsi="Arial" w:cs="Arial"/>
                  <w:color w:val="000000"/>
                  <w:sz w:val="24"/>
                  <w:szCs w:val="24"/>
                  <w:lang w:eastAsia="es-EC"/>
                </w:rPr>
                <w:delText>2</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2EA62622" w:rsidR="00EB322E" w:rsidRPr="001B4E16" w:rsidDel="00E469F8" w:rsidRDefault="00EB322E" w:rsidP="00EB322E">
            <w:pPr>
              <w:spacing w:after="0" w:line="240" w:lineRule="auto"/>
              <w:jc w:val="center"/>
              <w:rPr>
                <w:del w:id="2681" w:author="Roger Granda" w:date="2015-03-18T13:35:00Z"/>
                <w:rFonts w:ascii="Times New Roman" w:eastAsia="Times New Roman" w:hAnsi="Times New Roman" w:cs="Times New Roman"/>
                <w:sz w:val="24"/>
                <w:szCs w:val="24"/>
                <w:lang w:eastAsia="es-EC"/>
              </w:rPr>
            </w:pPr>
            <w:del w:id="2682" w:author="Roger Granda" w:date="2015-03-18T13:35:00Z">
              <w:r w:rsidRPr="001B4E16" w:rsidDel="00E469F8">
                <w:rPr>
                  <w:rFonts w:ascii="Arial" w:eastAsia="Times New Roman" w:hAnsi="Arial" w:cs="Arial"/>
                  <w:color w:val="000000"/>
                  <w:sz w:val="24"/>
                  <w:szCs w:val="24"/>
                  <w:lang w:eastAsia="es-EC"/>
                </w:rPr>
                <w:delText>3</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3E0714FC" w:rsidR="00EB322E" w:rsidRPr="001B4E16" w:rsidDel="00E469F8" w:rsidRDefault="00EB322E" w:rsidP="00EB322E">
            <w:pPr>
              <w:spacing w:after="0" w:line="240" w:lineRule="auto"/>
              <w:jc w:val="center"/>
              <w:rPr>
                <w:del w:id="2683" w:author="Roger Granda" w:date="2015-03-18T13:35:00Z"/>
                <w:rFonts w:ascii="Times New Roman" w:eastAsia="Times New Roman" w:hAnsi="Times New Roman" w:cs="Times New Roman"/>
                <w:sz w:val="24"/>
                <w:szCs w:val="24"/>
                <w:lang w:eastAsia="es-EC"/>
              </w:rPr>
            </w:pPr>
            <w:del w:id="2684" w:author="Roger Granda" w:date="2015-03-18T13:35:00Z">
              <w:r w:rsidRPr="001B4E16" w:rsidDel="00E469F8">
                <w:rPr>
                  <w:rFonts w:ascii="Arial" w:eastAsia="Times New Roman" w:hAnsi="Arial" w:cs="Arial"/>
                  <w:color w:val="000000"/>
                  <w:sz w:val="24"/>
                  <w:szCs w:val="24"/>
                  <w:lang w:eastAsia="es-EC"/>
                </w:rPr>
                <w:delText>4</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56876283" w:rsidR="00EB322E" w:rsidRPr="001B4E16" w:rsidDel="00E469F8" w:rsidRDefault="00EB322E" w:rsidP="00EB322E">
            <w:pPr>
              <w:spacing w:after="0" w:line="240" w:lineRule="auto"/>
              <w:jc w:val="center"/>
              <w:rPr>
                <w:del w:id="2685" w:author="Roger Granda" w:date="2015-03-18T13:35:00Z"/>
                <w:rFonts w:ascii="Times New Roman" w:eastAsia="Times New Roman" w:hAnsi="Times New Roman" w:cs="Times New Roman"/>
                <w:sz w:val="24"/>
                <w:szCs w:val="24"/>
                <w:lang w:eastAsia="es-EC"/>
              </w:rPr>
            </w:pPr>
            <w:del w:id="2686" w:author="Roger Granda" w:date="2015-03-18T13:35:00Z">
              <w:r w:rsidRPr="001B4E16" w:rsidDel="00E469F8">
                <w:rPr>
                  <w:rFonts w:ascii="Arial" w:eastAsia="Times New Roman" w:hAnsi="Arial" w:cs="Arial"/>
                  <w:color w:val="000000"/>
                  <w:sz w:val="24"/>
                  <w:szCs w:val="24"/>
                  <w:lang w:eastAsia="es-EC"/>
                </w:rPr>
                <w:delText>5</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22DB0DDD" w:rsidR="00EB322E" w:rsidRPr="001B4E16" w:rsidDel="00E469F8" w:rsidRDefault="00EB322E" w:rsidP="00EB322E">
            <w:pPr>
              <w:spacing w:after="0" w:line="240" w:lineRule="auto"/>
              <w:rPr>
                <w:del w:id="2687" w:author="Roger Granda" w:date="2015-03-18T13:35:00Z"/>
                <w:rFonts w:ascii="Times New Roman" w:eastAsia="Times New Roman" w:hAnsi="Times New Roman" w:cs="Times New Roman"/>
                <w:sz w:val="24"/>
                <w:szCs w:val="24"/>
                <w:lang w:eastAsia="es-EC"/>
              </w:rPr>
            </w:pPr>
          </w:p>
        </w:tc>
      </w:tr>
      <w:tr w:rsidR="00EB322E" w:rsidRPr="001B4E16" w:rsidDel="00E469F8" w14:paraId="18A3569C" w14:textId="3176E135" w:rsidTr="00EB322E">
        <w:trPr>
          <w:del w:id="2688"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31C0F245" w:rsidR="00EB322E" w:rsidRPr="001B4E16" w:rsidDel="00E469F8" w:rsidRDefault="00EB322E" w:rsidP="00EB322E">
            <w:pPr>
              <w:spacing w:after="0" w:line="240" w:lineRule="auto"/>
              <w:jc w:val="center"/>
              <w:rPr>
                <w:del w:id="2689" w:author="Roger Granda" w:date="2015-03-18T13:35:00Z"/>
                <w:rFonts w:ascii="Times New Roman" w:eastAsia="Times New Roman" w:hAnsi="Times New Roman" w:cs="Times New Roman"/>
                <w:sz w:val="24"/>
                <w:szCs w:val="24"/>
                <w:lang w:eastAsia="es-EC"/>
              </w:rPr>
            </w:pPr>
            <w:del w:id="2690" w:author="Roger Granda" w:date="2015-03-18T13:35:00Z">
              <w:r w:rsidRPr="001B4E16" w:rsidDel="00E469F8">
                <w:rPr>
                  <w:rFonts w:ascii="Arial" w:eastAsia="Times New Roman" w:hAnsi="Arial" w:cs="Arial"/>
                  <w:color w:val="000000"/>
                  <w:sz w:val="24"/>
                  <w:szCs w:val="24"/>
                  <w:lang w:eastAsia="es-EC"/>
                </w:rPr>
                <w:delText>Total Inconformidad</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521B173C" w:rsidR="00EB322E" w:rsidRPr="001B4E16" w:rsidDel="00E469F8" w:rsidRDefault="00EB322E" w:rsidP="00EB322E">
            <w:pPr>
              <w:spacing w:after="0" w:line="240" w:lineRule="auto"/>
              <w:rPr>
                <w:del w:id="2691"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4572E4A" w:rsidR="00EB322E" w:rsidRPr="001B4E16" w:rsidDel="00E469F8" w:rsidRDefault="00EB322E" w:rsidP="00EB322E">
            <w:pPr>
              <w:spacing w:after="0" w:line="240" w:lineRule="auto"/>
              <w:rPr>
                <w:del w:id="2692"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4F97B063" w:rsidR="00EB322E" w:rsidRPr="001B4E16" w:rsidDel="00E469F8" w:rsidRDefault="00EB322E" w:rsidP="00EB322E">
            <w:pPr>
              <w:spacing w:after="0" w:line="240" w:lineRule="auto"/>
              <w:rPr>
                <w:del w:id="2693"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0956A833" w:rsidR="00EB322E" w:rsidRPr="001B4E16" w:rsidDel="00E469F8" w:rsidRDefault="00EB322E" w:rsidP="00EB322E">
            <w:pPr>
              <w:spacing w:after="0" w:line="240" w:lineRule="auto"/>
              <w:rPr>
                <w:del w:id="2694"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5C7F6506" w:rsidR="00EB322E" w:rsidRPr="001B4E16" w:rsidDel="00E469F8" w:rsidRDefault="00EB322E" w:rsidP="00EB322E">
            <w:pPr>
              <w:spacing w:after="0" w:line="240" w:lineRule="auto"/>
              <w:rPr>
                <w:del w:id="2695"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01E46156" w:rsidR="00EB322E" w:rsidRPr="001B4E16" w:rsidDel="00E469F8" w:rsidRDefault="00EB322E" w:rsidP="00EB322E">
            <w:pPr>
              <w:spacing w:after="0" w:line="240" w:lineRule="auto"/>
              <w:jc w:val="center"/>
              <w:rPr>
                <w:del w:id="2696" w:author="Roger Granda" w:date="2015-03-18T13:35:00Z"/>
                <w:rFonts w:ascii="Times New Roman" w:eastAsia="Times New Roman" w:hAnsi="Times New Roman" w:cs="Times New Roman"/>
                <w:sz w:val="24"/>
                <w:szCs w:val="24"/>
                <w:lang w:eastAsia="es-EC"/>
              </w:rPr>
            </w:pPr>
            <w:del w:id="2697" w:author="Roger Granda" w:date="2015-03-18T13:35:00Z">
              <w:r w:rsidRPr="001B4E16" w:rsidDel="00E469F8">
                <w:rPr>
                  <w:rFonts w:ascii="Arial" w:eastAsia="Times New Roman" w:hAnsi="Arial" w:cs="Arial"/>
                  <w:color w:val="000000"/>
                  <w:sz w:val="24"/>
                  <w:szCs w:val="24"/>
                  <w:lang w:eastAsia="es-EC"/>
                </w:rPr>
                <w:delText>Total Conformidad</w:delText>
              </w:r>
            </w:del>
          </w:p>
        </w:tc>
      </w:tr>
    </w:tbl>
    <w:p w14:paraId="4D3E5C0A" w14:textId="7E3A2BA9" w:rsidR="00EB322E" w:rsidDel="00E469F8" w:rsidRDefault="00EB322E" w:rsidP="00EB322E">
      <w:pPr>
        <w:spacing w:after="240" w:line="240" w:lineRule="auto"/>
        <w:rPr>
          <w:del w:id="2698" w:author="Roger Granda" w:date="2015-03-18T13:35:00Z"/>
          <w:rFonts w:ascii="Arial" w:eastAsia="Times New Roman" w:hAnsi="Arial" w:cs="Arial"/>
          <w:color w:val="000000"/>
          <w:sz w:val="24"/>
          <w:szCs w:val="24"/>
          <w:lang w:eastAsia="es-EC"/>
        </w:rPr>
      </w:pPr>
      <w:del w:id="2699" w:author="Roger Granda" w:date="2015-03-18T13:35:00Z">
        <w:r w:rsidDel="00E469F8">
          <w:rPr>
            <w:rFonts w:ascii="Arial" w:eastAsia="Times New Roman" w:hAnsi="Arial" w:cs="Arial"/>
            <w:color w:val="000000"/>
            <w:sz w:val="24"/>
            <w:szCs w:val="24"/>
            <w:lang w:eastAsia="es-EC"/>
          </w:rPr>
          <w:br w:type="textWrapping" w:clear="all"/>
        </w:r>
      </w:del>
    </w:p>
    <w:p w14:paraId="6C5DBC67" w14:textId="04F97624" w:rsidR="00EB322E" w:rsidRPr="001B4E16" w:rsidDel="00E469F8" w:rsidRDefault="00EB322E" w:rsidP="00EB322E">
      <w:pPr>
        <w:spacing w:after="240" w:line="240" w:lineRule="auto"/>
        <w:rPr>
          <w:del w:id="2700" w:author="Roger Granda" w:date="2015-03-18T13:35:00Z"/>
          <w:rFonts w:ascii="Times New Roman" w:eastAsia="Times New Roman" w:hAnsi="Times New Roman" w:cs="Times New Roman"/>
          <w:sz w:val="24"/>
          <w:szCs w:val="24"/>
          <w:lang w:eastAsia="es-EC"/>
        </w:rPr>
      </w:pPr>
      <w:del w:id="2701" w:author="Roger Granda" w:date="2015-03-18T13:35:00Z">
        <w:r w:rsidRPr="001B4E16" w:rsidDel="00E469F8">
          <w:rPr>
            <w:rFonts w:ascii="Arial" w:eastAsia="Times New Roman" w:hAnsi="Arial" w:cs="Arial"/>
            <w:color w:val="000000"/>
            <w:sz w:val="24"/>
            <w:szCs w:val="24"/>
            <w:lang w:eastAsia="es-EC"/>
          </w:rPr>
          <w:delText>2</w:delText>
        </w:r>
        <w:r w:rsidRPr="001B4E16" w:rsidDel="00E469F8">
          <w:rPr>
            <w:rFonts w:ascii="Times New Roman" w:eastAsia="Times New Roman" w:hAnsi="Times New Roman" w:cs="Times New Roman"/>
            <w:color w:val="000000"/>
            <w:sz w:val="14"/>
            <w:szCs w:val="14"/>
            <w:lang w:eastAsia="es-EC"/>
          </w:rPr>
          <w:tab/>
        </w:r>
        <w:r w:rsidRPr="001B4E16" w:rsidDel="00E469F8">
          <w:rPr>
            <w:rFonts w:ascii="Arial" w:eastAsia="Times New Roman" w:hAnsi="Arial" w:cs="Arial"/>
            <w:color w:val="000000"/>
            <w:sz w:val="24"/>
            <w:szCs w:val="24"/>
            <w:lang w:eastAsia="es-EC"/>
          </w:rPr>
          <w:delText>Calificación que obtuvieron los integrantes de su grupo en estas actividades.</w:delText>
        </w:r>
      </w:del>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rsidDel="00E469F8" w14:paraId="78DF3023" w14:textId="494095AA" w:rsidTr="00EB322E">
        <w:trPr>
          <w:jc w:val="center"/>
          <w:del w:id="2702"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1360589" w:rsidR="00EB322E" w:rsidRPr="001B4E16" w:rsidDel="00E469F8" w:rsidRDefault="00EB322E" w:rsidP="00EB322E">
            <w:pPr>
              <w:spacing w:after="0" w:line="240" w:lineRule="auto"/>
              <w:jc w:val="center"/>
              <w:rPr>
                <w:del w:id="2703"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12EB2A5" w:rsidR="00EB322E" w:rsidRPr="001B4E16" w:rsidDel="00E469F8" w:rsidRDefault="00EB322E" w:rsidP="00EB322E">
            <w:pPr>
              <w:spacing w:after="0" w:line="240" w:lineRule="auto"/>
              <w:jc w:val="center"/>
              <w:rPr>
                <w:del w:id="2704" w:author="Roger Granda" w:date="2015-03-18T13:35:00Z"/>
                <w:rFonts w:ascii="Times New Roman" w:eastAsia="Times New Roman" w:hAnsi="Times New Roman" w:cs="Times New Roman"/>
                <w:sz w:val="24"/>
                <w:szCs w:val="24"/>
                <w:lang w:eastAsia="es-EC"/>
              </w:rPr>
            </w:pPr>
            <w:del w:id="2705" w:author="Roger Granda" w:date="2015-03-18T13:35:00Z">
              <w:r w:rsidRPr="001B4E16" w:rsidDel="00E469F8">
                <w:rPr>
                  <w:rFonts w:ascii="Arial" w:eastAsia="Times New Roman" w:hAnsi="Arial" w:cs="Arial"/>
                  <w:color w:val="000000"/>
                  <w:sz w:val="24"/>
                  <w:szCs w:val="24"/>
                  <w:lang w:eastAsia="es-EC"/>
                </w:rPr>
                <w:delText>1</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368AD05C" w:rsidR="00EB322E" w:rsidRPr="001B4E16" w:rsidDel="00E469F8" w:rsidRDefault="00EB322E" w:rsidP="00EB322E">
            <w:pPr>
              <w:spacing w:after="0" w:line="240" w:lineRule="auto"/>
              <w:jc w:val="center"/>
              <w:rPr>
                <w:del w:id="2706" w:author="Roger Granda" w:date="2015-03-18T13:35:00Z"/>
                <w:rFonts w:ascii="Times New Roman" w:eastAsia="Times New Roman" w:hAnsi="Times New Roman" w:cs="Times New Roman"/>
                <w:sz w:val="24"/>
                <w:szCs w:val="24"/>
                <w:lang w:eastAsia="es-EC"/>
              </w:rPr>
            </w:pPr>
            <w:del w:id="2707" w:author="Roger Granda" w:date="2015-03-18T13:35:00Z">
              <w:r w:rsidRPr="001B4E16" w:rsidDel="00E469F8">
                <w:rPr>
                  <w:rFonts w:ascii="Arial" w:eastAsia="Times New Roman" w:hAnsi="Arial" w:cs="Arial"/>
                  <w:color w:val="000000"/>
                  <w:sz w:val="24"/>
                  <w:szCs w:val="24"/>
                  <w:lang w:eastAsia="es-EC"/>
                </w:rPr>
                <w:delText>2</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64361D86" w:rsidR="00EB322E" w:rsidRPr="001B4E16" w:rsidDel="00E469F8" w:rsidRDefault="00EB322E" w:rsidP="00EB322E">
            <w:pPr>
              <w:spacing w:after="0" w:line="240" w:lineRule="auto"/>
              <w:jc w:val="center"/>
              <w:rPr>
                <w:del w:id="2708" w:author="Roger Granda" w:date="2015-03-18T13:35:00Z"/>
                <w:rFonts w:ascii="Times New Roman" w:eastAsia="Times New Roman" w:hAnsi="Times New Roman" w:cs="Times New Roman"/>
                <w:sz w:val="24"/>
                <w:szCs w:val="24"/>
                <w:lang w:eastAsia="es-EC"/>
              </w:rPr>
            </w:pPr>
            <w:del w:id="2709" w:author="Roger Granda" w:date="2015-03-18T13:35:00Z">
              <w:r w:rsidRPr="001B4E16" w:rsidDel="00E469F8">
                <w:rPr>
                  <w:rFonts w:ascii="Arial" w:eastAsia="Times New Roman" w:hAnsi="Arial" w:cs="Arial"/>
                  <w:color w:val="000000"/>
                  <w:sz w:val="24"/>
                  <w:szCs w:val="24"/>
                  <w:lang w:eastAsia="es-EC"/>
                </w:rPr>
                <w:delText>3</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1E5F5A58" w:rsidR="00EB322E" w:rsidRPr="001B4E16" w:rsidDel="00E469F8" w:rsidRDefault="00EB322E" w:rsidP="00EB322E">
            <w:pPr>
              <w:spacing w:after="0" w:line="240" w:lineRule="auto"/>
              <w:jc w:val="center"/>
              <w:rPr>
                <w:del w:id="2710" w:author="Roger Granda" w:date="2015-03-18T13:35:00Z"/>
                <w:rFonts w:ascii="Times New Roman" w:eastAsia="Times New Roman" w:hAnsi="Times New Roman" w:cs="Times New Roman"/>
                <w:sz w:val="24"/>
                <w:szCs w:val="24"/>
                <w:lang w:eastAsia="es-EC"/>
              </w:rPr>
            </w:pPr>
            <w:del w:id="2711" w:author="Roger Granda" w:date="2015-03-18T13:35:00Z">
              <w:r w:rsidRPr="001B4E16" w:rsidDel="00E469F8">
                <w:rPr>
                  <w:rFonts w:ascii="Arial" w:eastAsia="Times New Roman" w:hAnsi="Arial" w:cs="Arial"/>
                  <w:color w:val="000000"/>
                  <w:sz w:val="24"/>
                  <w:szCs w:val="24"/>
                  <w:lang w:eastAsia="es-EC"/>
                </w:rPr>
                <w:delText>4</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321F0A36" w:rsidR="00EB322E" w:rsidRPr="001B4E16" w:rsidDel="00E469F8" w:rsidRDefault="00EB322E" w:rsidP="00EB322E">
            <w:pPr>
              <w:spacing w:after="0" w:line="240" w:lineRule="auto"/>
              <w:jc w:val="center"/>
              <w:rPr>
                <w:del w:id="2712" w:author="Roger Granda" w:date="2015-03-18T13:35:00Z"/>
                <w:rFonts w:ascii="Times New Roman" w:eastAsia="Times New Roman" w:hAnsi="Times New Roman" w:cs="Times New Roman"/>
                <w:sz w:val="24"/>
                <w:szCs w:val="24"/>
                <w:lang w:eastAsia="es-EC"/>
              </w:rPr>
            </w:pPr>
            <w:del w:id="2713" w:author="Roger Granda" w:date="2015-03-18T13:35:00Z">
              <w:r w:rsidRPr="001B4E16" w:rsidDel="00E469F8">
                <w:rPr>
                  <w:rFonts w:ascii="Arial" w:eastAsia="Times New Roman" w:hAnsi="Arial" w:cs="Arial"/>
                  <w:color w:val="000000"/>
                  <w:sz w:val="24"/>
                  <w:szCs w:val="24"/>
                  <w:lang w:eastAsia="es-EC"/>
                </w:rPr>
                <w:delText>5</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6BD79A1F" w:rsidR="00EB322E" w:rsidRPr="001B4E16" w:rsidDel="00E469F8" w:rsidRDefault="00EB322E" w:rsidP="00EB322E">
            <w:pPr>
              <w:spacing w:after="0" w:line="240" w:lineRule="auto"/>
              <w:rPr>
                <w:del w:id="2714" w:author="Roger Granda" w:date="2015-03-18T13:35:00Z"/>
                <w:rFonts w:ascii="Times New Roman" w:eastAsia="Times New Roman" w:hAnsi="Times New Roman" w:cs="Times New Roman"/>
                <w:sz w:val="24"/>
                <w:szCs w:val="24"/>
                <w:lang w:eastAsia="es-EC"/>
              </w:rPr>
            </w:pPr>
          </w:p>
        </w:tc>
      </w:tr>
      <w:tr w:rsidR="00EB322E" w:rsidRPr="001B4E16" w:rsidDel="00E469F8" w14:paraId="04507A25" w14:textId="2E9AD3F9" w:rsidTr="00EB322E">
        <w:trPr>
          <w:jc w:val="center"/>
          <w:del w:id="2715"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079046CE" w:rsidR="00EB322E" w:rsidRPr="001B4E16" w:rsidDel="00E469F8" w:rsidRDefault="00EB322E" w:rsidP="00EB322E">
            <w:pPr>
              <w:spacing w:after="0" w:line="240" w:lineRule="auto"/>
              <w:jc w:val="center"/>
              <w:rPr>
                <w:del w:id="2716" w:author="Roger Granda" w:date="2015-03-18T13:35:00Z"/>
                <w:rFonts w:ascii="Times New Roman" w:eastAsia="Times New Roman" w:hAnsi="Times New Roman" w:cs="Times New Roman"/>
                <w:sz w:val="24"/>
                <w:szCs w:val="24"/>
                <w:lang w:eastAsia="es-EC"/>
              </w:rPr>
            </w:pPr>
            <w:del w:id="2717" w:author="Roger Granda" w:date="2015-03-18T13:35:00Z">
              <w:r w:rsidRPr="001B4E16" w:rsidDel="00E469F8">
                <w:rPr>
                  <w:rFonts w:ascii="Arial" w:eastAsia="Times New Roman" w:hAnsi="Arial" w:cs="Arial"/>
                  <w:color w:val="000000"/>
                  <w:sz w:val="24"/>
                  <w:szCs w:val="24"/>
                  <w:lang w:eastAsia="es-EC"/>
                </w:rPr>
                <w:delText>Total Inconformidad</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44F90DF3" w:rsidR="00EB322E" w:rsidRPr="001B4E16" w:rsidDel="00E469F8" w:rsidRDefault="00EB322E" w:rsidP="00EB322E">
            <w:pPr>
              <w:spacing w:after="0" w:line="240" w:lineRule="auto"/>
              <w:rPr>
                <w:del w:id="2718"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2198F733" w:rsidR="00EB322E" w:rsidRPr="001B4E16" w:rsidDel="00E469F8" w:rsidRDefault="00EB322E" w:rsidP="00EB322E">
            <w:pPr>
              <w:spacing w:after="0" w:line="240" w:lineRule="auto"/>
              <w:rPr>
                <w:del w:id="2719"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045023CA" w:rsidR="00EB322E" w:rsidRPr="001B4E16" w:rsidDel="00E469F8" w:rsidRDefault="00EB322E" w:rsidP="00EB322E">
            <w:pPr>
              <w:spacing w:after="0" w:line="240" w:lineRule="auto"/>
              <w:rPr>
                <w:del w:id="2720"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1179C212" w:rsidR="00EB322E" w:rsidRPr="001B4E16" w:rsidDel="00E469F8" w:rsidRDefault="00EB322E" w:rsidP="00EB322E">
            <w:pPr>
              <w:spacing w:after="0" w:line="240" w:lineRule="auto"/>
              <w:rPr>
                <w:del w:id="2721"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0716DD2C" w:rsidR="00EB322E" w:rsidRPr="001B4E16" w:rsidDel="00E469F8" w:rsidRDefault="00EB322E" w:rsidP="00EB322E">
            <w:pPr>
              <w:spacing w:after="0" w:line="240" w:lineRule="auto"/>
              <w:rPr>
                <w:del w:id="2722"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22B5AC2C" w:rsidR="00EB322E" w:rsidRPr="001B4E16" w:rsidDel="00E469F8" w:rsidRDefault="00EB322E" w:rsidP="00EB322E">
            <w:pPr>
              <w:spacing w:after="0" w:line="240" w:lineRule="auto"/>
              <w:jc w:val="center"/>
              <w:rPr>
                <w:del w:id="2723" w:author="Roger Granda" w:date="2015-03-18T13:35:00Z"/>
                <w:rFonts w:ascii="Times New Roman" w:eastAsia="Times New Roman" w:hAnsi="Times New Roman" w:cs="Times New Roman"/>
                <w:sz w:val="24"/>
                <w:szCs w:val="24"/>
                <w:lang w:eastAsia="es-EC"/>
              </w:rPr>
            </w:pPr>
            <w:del w:id="2724" w:author="Roger Granda" w:date="2015-03-18T13:35:00Z">
              <w:r w:rsidRPr="001B4E16" w:rsidDel="00E469F8">
                <w:rPr>
                  <w:rFonts w:ascii="Arial" w:eastAsia="Times New Roman" w:hAnsi="Arial" w:cs="Arial"/>
                  <w:color w:val="000000"/>
                  <w:sz w:val="24"/>
                  <w:szCs w:val="24"/>
                  <w:lang w:eastAsia="es-EC"/>
                </w:rPr>
                <w:delText>Total Conformidad</w:delText>
              </w:r>
            </w:del>
          </w:p>
        </w:tc>
      </w:tr>
    </w:tbl>
    <w:p w14:paraId="1E6A91E5" w14:textId="41965A43" w:rsidR="00EB322E" w:rsidRPr="001B4E16" w:rsidDel="00E469F8" w:rsidRDefault="00EB322E" w:rsidP="00EB322E">
      <w:pPr>
        <w:spacing w:after="240" w:line="240" w:lineRule="auto"/>
        <w:ind w:left="360"/>
        <w:rPr>
          <w:del w:id="2725" w:author="Roger Granda" w:date="2015-03-18T13:35:00Z"/>
          <w:rFonts w:ascii="Times New Roman" w:eastAsia="Times New Roman" w:hAnsi="Times New Roman" w:cs="Times New Roman"/>
          <w:sz w:val="24"/>
          <w:szCs w:val="24"/>
          <w:lang w:eastAsia="es-EC"/>
        </w:rPr>
      </w:pPr>
      <w:del w:id="2726" w:author="Roger Granda" w:date="2015-03-18T13:35:00Z">
        <w:r w:rsidRPr="001B4E16" w:rsidDel="00E469F8">
          <w:rPr>
            <w:rFonts w:ascii="Arial" w:eastAsia="Times New Roman" w:hAnsi="Arial" w:cs="Arial"/>
            <w:color w:val="000000"/>
            <w:sz w:val="24"/>
            <w:szCs w:val="24"/>
            <w:lang w:eastAsia="es-EC"/>
          </w:rPr>
          <w:delText> </w:delText>
        </w:r>
      </w:del>
    </w:p>
    <w:p w14:paraId="796BB75C" w14:textId="508BA011" w:rsidR="00EB322E" w:rsidRPr="001B4E16" w:rsidRDefault="00E469F8" w:rsidP="00EB322E">
      <w:pPr>
        <w:spacing w:after="240" w:line="240" w:lineRule="auto"/>
        <w:ind w:left="360" w:hanging="360"/>
        <w:rPr>
          <w:rFonts w:ascii="Times New Roman" w:eastAsia="Times New Roman" w:hAnsi="Times New Roman" w:cs="Times New Roman"/>
          <w:sz w:val="24"/>
          <w:szCs w:val="24"/>
          <w:lang w:eastAsia="es-EC"/>
        </w:rPr>
      </w:pPr>
      <w:ins w:id="2727" w:author="Roger Granda" w:date="2015-03-18T13:35:00Z">
        <w:r>
          <w:rPr>
            <w:rFonts w:ascii="Arial" w:eastAsia="Times New Roman" w:hAnsi="Arial" w:cs="Arial"/>
            <w:color w:val="000000"/>
            <w:sz w:val="24"/>
            <w:szCs w:val="24"/>
            <w:lang w:eastAsia="es-EC"/>
          </w:rPr>
          <w:t>1</w:t>
        </w:r>
      </w:ins>
      <w:del w:id="2728" w:author="Roger Granda" w:date="2015-03-18T13:35:00Z">
        <w:r w:rsidR="00EB322E" w:rsidRPr="001B4E16" w:rsidDel="00E469F8">
          <w:rPr>
            <w:rFonts w:ascii="Arial" w:eastAsia="Times New Roman" w:hAnsi="Arial" w:cs="Arial"/>
            <w:color w:val="000000"/>
            <w:sz w:val="24"/>
            <w:szCs w:val="24"/>
            <w:lang w:eastAsia="es-EC"/>
          </w:rPr>
          <w:delText>3</w:delText>
        </w:r>
      </w:del>
      <w:r w:rsidR="00EB322E" w:rsidRPr="001B4E16">
        <w:rPr>
          <w:rFonts w:ascii="Arial" w:eastAsia="Times New Roman" w:hAnsi="Arial" w:cs="Arial"/>
          <w:color w:val="000000"/>
          <w:sz w:val="24"/>
          <w:szCs w:val="24"/>
          <w:lang w:eastAsia="es-EC"/>
        </w:rPr>
        <w:t>.</w:t>
      </w:r>
      <w:r w:rsidR="00EB322E" w:rsidRPr="001B4E16">
        <w:rPr>
          <w:rFonts w:ascii="Times New Roman" w:eastAsia="Times New Roman" w:hAnsi="Times New Roman" w:cs="Times New Roman"/>
          <w:color w:val="000000"/>
          <w:sz w:val="14"/>
          <w:szCs w:val="14"/>
          <w:lang w:eastAsia="es-EC"/>
        </w:rPr>
        <w:tab/>
      </w:r>
      <w:r w:rsidR="00EB322E"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1C487DFB" w14:textId="1745FF61" w:rsidR="00E469F8" w:rsidRPr="00E469F8" w:rsidRDefault="00E469F8" w:rsidP="00E469F8">
      <w:pPr>
        <w:spacing w:after="240" w:line="240" w:lineRule="auto"/>
        <w:ind w:left="360" w:hanging="360"/>
        <w:rPr>
          <w:ins w:id="2729" w:author="Roger Granda" w:date="2015-03-18T13:35:00Z"/>
          <w:rFonts w:ascii="Times New Roman" w:eastAsia="Times New Roman" w:hAnsi="Times New Roman" w:cs="Times New Roman"/>
          <w:sz w:val="24"/>
          <w:szCs w:val="24"/>
          <w:lang w:eastAsia="es-EC"/>
        </w:rPr>
      </w:pPr>
      <w:ins w:id="2730" w:author="Roger Granda" w:date="2015-03-18T13:35:00Z">
        <w:r>
          <w:rPr>
            <w:rFonts w:ascii="Arial" w:eastAsia="Times New Roman" w:hAnsi="Arial" w:cs="Arial"/>
            <w:color w:val="000000"/>
            <w:sz w:val="24"/>
            <w:szCs w:val="24"/>
            <w:lang w:eastAsia="es-EC"/>
          </w:rPr>
          <w:t>2</w:t>
        </w:r>
        <w:r w:rsidRPr="00E469F8">
          <w:rPr>
            <w:rFonts w:ascii="Arial" w:eastAsia="Times New Roman" w:hAnsi="Arial" w:cs="Arial"/>
            <w:color w:val="000000"/>
            <w:sz w:val="24"/>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ins>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45CD560C" w14:textId="77777777" w:rsidTr="00E469F8">
        <w:trPr>
          <w:ins w:id="2731"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5D144" w14:textId="77777777" w:rsidR="00E469F8" w:rsidRPr="00E469F8" w:rsidRDefault="00E469F8" w:rsidP="00E469F8">
            <w:pPr>
              <w:spacing w:after="0" w:line="240" w:lineRule="auto"/>
              <w:rPr>
                <w:ins w:id="2732"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9D153" w14:textId="77777777" w:rsidR="00E469F8" w:rsidRPr="00E469F8" w:rsidRDefault="00E469F8" w:rsidP="00E469F8">
            <w:pPr>
              <w:spacing w:after="0" w:line="240" w:lineRule="auto"/>
              <w:jc w:val="center"/>
              <w:rPr>
                <w:ins w:id="2733" w:author="Roger Granda" w:date="2015-03-18T13:35:00Z"/>
                <w:rFonts w:ascii="Times New Roman" w:eastAsia="Times New Roman" w:hAnsi="Times New Roman" w:cs="Times New Roman"/>
                <w:sz w:val="24"/>
                <w:szCs w:val="24"/>
                <w:lang w:eastAsia="es-EC"/>
              </w:rPr>
            </w:pPr>
            <w:ins w:id="2734" w:author="Roger Granda" w:date="2015-03-18T13:35:00Z">
              <w:r w:rsidRPr="00E469F8">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B06320" w14:textId="77777777" w:rsidR="00E469F8" w:rsidRPr="00E469F8" w:rsidRDefault="00E469F8" w:rsidP="00E469F8">
            <w:pPr>
              <w:spacing w:after="0" w:line="240" w:lineRule="auto"/>
              <w:jc w:val="center"/>
              <w:rPr>
                <w:ins w:id="2735" w:author="Roger Granda" w:date="2015-03-18T13:35:00Z"/>
                <w:rFonts w:ascii="Times New Roman" w:eastAsia="Times New Roman" w:hAnsi="Times New Roman" w:cs="Times New Roman"/>
                <w:sz w:val="24"/>
                <w:szCs w:val="24"/>
                <w:lang w:eastAsia="es-EC"/>
              </w:rPr>
            </w:pPr>
            <w:ins w:id="2736" w:author="Roger Granda" w:date="2015-03-18T13:35:00Z">
              <w:r w:rsidRPr="00E469F8">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D793C7" w14:textId="77777777" w:rsidR="00E469F8" w:rsidRPr="00E469F8" w:rsidRDefault="00E469F8" w:rsidP="00E469F8">
            <w:pPr>
              <w:spacing w:after="0" w:line="240" w:lineRule="auto"/>
              <w:jc w:val="center"/>
              <w:rPr>
                <w:ins w:id="2737" w:author="Roger Granda" w:date="2015-03-18T13:35:00Z"/>
                <w:rFonts w:ascii="Times New Roman" w:eastAsia="Times New Roman" w:hAnsi="Times New Roman" w:cs="Times New Roman"/>
                <w:sz w:val="24"/>
                <w:szCs w:val="24"/>
                <w:lang w:eastAsia="es-EC"/>
              </w:rPr>
            </w:pPr>
            <w:ins w:id="2738" w:author="Roger Granda" w:date="2015-03-18T13:35:00Z">
              <w:r w:rsidRPr="00E469F8">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CE1E7" w14:textId="77777777" w:rsidR="00E469F8" w:rsidRPr="00E469F8" w:rsidRDefault="00E469F8" w:rsidP="00E469F8">
            <w:pPr>
              <w:spacing w:after="0" w:line="240" w:lineRule="auto"/>
              <w:jc w:val="center"/>
              <w:rPr>
                <w:ins w:id="2739" w:author="Roger Granda" w:date="2015-03-18T13:35:00Z"/>
                <w:rFonts w:ascii="Times New Roman" w:eastAsia="Times New Roman" w:hAnsi="Times New Roman" w:cs="Times New Roman"/>
                <w:sz w:val="24"/>
                <w:szCs w:val="24"/>
                <w:lang w:eastAsia="es-EC"/>
              </w:rPr>
            </w:pPr>
            <w:ins w:id="2740" w:author="Roger Granda" w:date="2015-03-18T13:35:00Z">
              <w:r w:rsidRPr="00E469F8">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345FD" w14:textId="77777777" w:rsidR="00E469F8" w:rsidRPr="00E469F8" w:rsidRDefault="00E469F8" w:rsidP="00E469F8">
            <w:pPr>
              <w:spacing w:after="0" w:line="240" w:lineRule="auto"/>
              <w:jc w:val="center"/>
              <w:rPr>
                <w:ins w:id="2741" w:author="Roger Granda" w:date="2015-03-18T13:35:00Z"/>
                <w:rFonts w:ascii="Times New Roman" w:eastAsia="Times New Roman" w:hAnsi="Times New Roman" w:cs="Times New Roman"/>
                <w:sz w:val="24"/>
                <w:szCs w:val="24"/>
                <w:lang w:eastAsia="es-EC"/>
              </w:rPr>
            </w:pPr>
            <w:ins w:id="2742" w:author="Roger Granda" w:date="2015-03-18T13:35:00Z">
              <w:r w:rsidRPr="00E469F8">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20EA67" w14:textId="77777777" w:rsidR="00E469F8" w:rsidRPr="00E469F8" w:rsidRDefault="00E469F8" w:rsidP="00E469F8">
            <w:pPr>
              <w:spacing w:after="0" w:line="240" w:lineRule="auto"/>
              <w:rPr>
                <w:ins w:id="2743" w:author="Roger Granda" w:date="2015-03-18T13:35:00Z"/>
                <w:rFonts w:ascii="Times New Roman" w:eastAsia="Times New Roman" w:hAnsi="Times New Roman" w:cs="Times New Roman"/>
                <w:sz w:val="24"/>
                <w:szCs w:val="24"/>
                <w:lang w:eastAsia="es-EC"/>
              </w:rPr>
            </w:pPr>
          </w:p>
        </w:tc>
      </w:tr>
      <w:tr w:rsidR="00E469F8" w:rsidRPr="00E469F8" w14:paraId="4A4EDEF6" w14:textId="77777777" w:rsidTr="00E469F8">
        <w:trPr>
          <w:ins w:id="2744"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AE219" w14:textId="77777777" w:rsidR="00E469F8" w:rsidRPr="00E469F8" w:rsidRDefault="00E469F8" w:rsidP="00E469F8">
            <w:pPr>
              <w:spacing w:after="0" w:line="240" w:lineRule="auto"/>
              <w:jc w:val="center"/>
              <w:rPr>
                <w:ins w:id="2745" w:author="Roger Granda" w:date="2015-03-18T13:35:00Z"/>
                <w:rFonts w:ascii="Times New Roman" w:eastAsia="Times New Roman" w:hAnsi="Times New Roman" w:cs="Times New Roman"/>
                <w:sz w:val="24"/>
                <w:szCs w:val="24"/>
                <w:lang w:eastAsia="es-EC"/>
              </w:rPr>
            </w:pPr>
            <w:ins w:id="2746" w:author="Roger Granda" w:date="2015-03-18T13:35:00Z">
              <w:r w:rsidRPr="00E469F8">
                <w:rPr>
                  <w:rFonts w:ascii="Arial" w:eastAsia="Times New Roman" w:hAnsi="Arial" w:cs="Arial"/>
                  <w:color w:val="000000"/>
                  <w:sz w:val="20"/>
                  <w:szCs w:val="20"/>
                  <w:lang w:eastAsia="es-EC"/>
                </w:rPr>
                <w:t>Totalmente alejada de la real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70CDD2" w14:textId="77777777" w:rsidR="00E469F8" w:rsidRPr="00E469F8" w:rsidRDefault="00E469F8" w:rsidP="00E469F8">
            <w:pPr>
              <w:spacing w:after="0" w:line="240" w:lineRule="auto"/>
              <w:rPr>
                <w:ins w:id="2747"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94CB20" w14:textId="77777777" w:rsidR="00E469F8" w:rsidRPr="00E469F8" w:rsidRDefault="00E469F8" w:rsidP="00E469F8">
            <w:pPr>
              <w:spacing w:after="0" w:line="240" w:lineRule="auto"/>
              <w:rPr>
                <w:ins w:id="2748"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4182A9" w14:textId="77777777" w:rsidR="00E469F8" w:rsidRPr="00E469F8" w:rsidRDefault="00E469F8" w:rsidP="00E469F8">
            <w:pPr>
              <w:spacing w:after="0" w:line="240" w:lineRule="auto"/>
              <w:rPr>
                <w:ins w:id="2749"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3E66EF" w14:textId="77777777" w:rsidR="00E469F8" w:rsidRPr="00E469F8" w:rsidRDefault="00E469F8" w:rsidP="00E469F8">
            <w:pPr>
              <w:spacing w:after="0" w:line="240" w:lineRule="auto"/>
              <w:rPr>
                <w:ins w:id="2750"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FFBAFD" w14:textId="77777777" w:rsidR="00E469F8" w:rsidRPr="00E469F8" w:rsidRDefault="00E469F8" w:rsidP="00E469F8">
            <w:pPr>
              <w:spacing w:after="0" w:line="240" w:lineRule="auto"/>
              <w:rPr>
                <w:ins w:id="2751"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B53F6C" w14:textId="77777777" w:rsidR="00E469F8" w:rsidRPr="00E469F8" w:rsidRDefault="00E469F8" w:rsidP="00E469F8">
            <w:pPr>
              <w:spacing w:after="0" w:line="240" w:lineRule="auto"/>
              <w:jc w:val="center"/>
              <w:rPr>
                <w:ins w:id="2752" w:author="Roger Granda" w:date="2015-03-18T13:35:00Z"/>
                <w:rFonts w:ascii="Times New Roman" w:eastAsia="Times New Roman" w:hAnsi="Times New Roman" w:cs="Times New Roman"/>
                <w:sz w:val="24"/>
                <w:szCs w:val="24"/>
                <w:lang w:eastAsia="es-EC"/>
              </w:rPr>
            </w:pPr>
            <w:ins w:id="2753" w:author="Roger Granda" w:date="2015-03-18T13:35:00Z">
              <w:r w:rsidRPr="00E469F8">
                <w:rPr>
                  <w:rFonts w:ascii="Arial" w:eastAsia="Times New Roman" w:hAnsi="Arial" w:cs="Arial"/>
                  <w:color w:val="000000"/>
                  <w:sz w:val="20"/>
                  <w:szCs w:val="20"/>
                  <w:lang w:eastAsia="es-EC"/>
                </w:rPr>
                <w:t>Totalmente cercana a la realidad</w:t>
              </w:r>
            </w:ins>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rPr>
          <w:ins w:id="2754" w:author="Roger Granda" w:date="2015-03-18T13:35:00Z"/>
        </w:rPr>
      </w:pPr>
    </w:p>
    <w:p w14:paraId="12F1C9B4" w14:textId="77777777" w:rsidR="00E469F8" w:rsidRDefault="00E469F8" w:rsidP="00BC4ABF">
      <w:pPr>
        <w:pStyle w:val="NombreCapitulo"/>
        <w:numPr>
          <w:ilvl w:val="0"/>
          <w:numId w:val="0"/>
        </w:numPr>
        <w:ind w:left="360" w:hanging="360"/>
        <w:rPr>
          <w:ins w:id="2755" w:author="Roger Granda" w:date="2015-03-18T13:35:00Z"/>
        </w:rPr>
      </w:pPr>
    </w:p>
    <w:p w14:paraId="7D26EA64" w14:textId="77777777" w:rsidR="00E469F8" w:rsidRDefault="00E469F8" w:rsidP="00BC4ABF">
      <w:pPr>
        <w:pStyle w:val="NombreCapitulo"/>
        <w:numPr>
          <w:ilvl w:val="0"/>
          <w:numId w:val="0"/>
        </w:numPr>
        <w:ind w:left="360" w:hanging="360"/>
        <w:rPr>
          <w:ins w:id="2756" w:author="Roger Granda" w:date="2015-03-18T13:35:00Z"/>
        </w:rPr>
      </w:pPr>
    </w:p>
    <w:p w14:paraId="54738AE7" w14:textId="77777777" w:rsidR="00E469F8" w:rsidRDefault="00E469F8" w:rsidP="00BC4ABF">
      <w:pPr>
        <w:pStyle w:val="NombreCapitulo"/>
        <w:numPr>
          <w:ilvl w:val="0"/>
          <w:numId w:val="0"/>
        </w:numPr>
        <w:ind w:left="360" w:hanging="360"/>
      </w:pPr>
    </w:p>
    <w:p w14:paraId="41889837" w14:textId="437AD71E" w:rsidR="00E469F8" w:rsidRDefault="00E469F8" w:rsidP="00E469F8">
      <w:pPr>
        <w:pStyle w:val="NombreCapitulo"/>
        <w:numPr>
          <w:ilvl w:val="0"/>
          <w:numId w:val="0"/>
        </w:numPr>
        <w:ind w:left="360" w:hanging="360"/>
        <w:rPr>
          <w:ins w:id="2757" w:author="Roger Granda" w:date="2015-03-18T13:32:00Z"/>
        </w:rPr>
      </w:pPr>
      <w:ins w:id="2758" w:author="Roger Granda" w:date="2015-03-18T13:32:00Z">
        <w:r>
          <w:lastRenderedPageBreak/>
          <w:t xml:space="preserve">Anexo </w:t>
        </w:r>
      </w:ins>
      <w:ins w:id="2759" w:author="Roger Granda" w:date="2015-03-18T13:37:00Z">
        <w:r>
          <w:t>G</w:t>
        </w:r>
      </w:ins>
      <w:ins w:id="2760" w:author="Roger Granda" w:date="2015-03-18T13:32:00Z">
        <w:r>
          <w:t xml:space="preserve">: </w:t>
        </w:r>
        <w:r>
          <w:rPr>
            <w:b w:val="0"/>
          </w:rPr>
          <w:t>Formulario utilizado en el Post-Test 2 con los estudiantes.</w:t>
        </w:r>
      </w:ins>
    </w:p>
    <w:p w14:paraId="3044457B" w14:textId="77777777" w:rsidR="00E469F8" w:rsidRPr="00EB322E" w:rsidRDefault="00E469F8" w:rsidP="00E469F8">
      <w:pPr>
        <w:spacing w:after="0" w:line="240" w:lineRule="auto"/>
        <w:jc w:val="center"/>
        <w:rPr>
          <w:ins w:id="2761" w:author="Roger Granda" w:date="2015-03-18T13:32:00Z"/>
          <w:rFonts w:ascii="Arial" w:eastAsia="Times New Roman" w:hAnsi="Arial" w:cs="Arial"/>
          <w:b/>
          <w:bCs/>
          <w:color w:val="000000"/>
          <w:sz w:val="18"/>
          <w:szCs w:val="18"/>
          <w:lang w:eastAsia="es-EC"/>
        </w:rPr>
      </w:pPr>
      <w:ins w:id="2762" w:author="Roger Granda" w:date="2015-03-18T13:32:00Z">
        <w:r w:rsidRPr="00EB322E">
          <w:rPr>
            <w:rFonts w:ascii="Arial" w:eastAsia="Times New Roman" w:hAnsi="Arial" w:cs="Arial"/>
            <w:b/>
            <w:bCs/>
            <w:color w:val="000000"/>
            <w:sz w:val="18"/>
            <w:szCs w:val="18"/>
            <w:lang w:eastAsia="es-EC"/>
          </w:rPr>
          <w:t>POST-TEST</w:t>
        </w:r>
      </w:ins>
    </w:p>
    <w:p w14:paraId="462A4ECF" w14:textId="77777777" w:rsidR="00E469F8" w:rsidRDefault="00E469F8" w:rsidP="00E469F8">
      <w:pPr>
        <w:spacing w:after="0" w:line="240" w:lineRule="auto"/>
        <w:jc w:val="center"/>
        <w:rPr>
          <w:ins w:id="2763" w:author="Roger Granda" w:date="2015-03-18T13:32:00Z"/>
          <w:rFonts w:ascii="Arial" w:eastAsia="Times New Roman" w:hAnsi="Arial" w:cs="Arial"/>
          <w:b/>
          <w:bCs/>
          <w:color w:val="000000"/>
          <w:sz w:val="24"/>
          <w:szCs w:val="24"/>
          <w:lang w:eastAsia="es-EC"/>
        </w:rPr>
      </w:pPr>
      <w:ins w:id="2764" w:author="Roger Granda" w:date="2015-03-18T13:32:00Z">
        <w:r w:rsidRPr="001B4E16">
          <w:rPr>
            <w:rFonts w:ascii="Arial" w:eastAsia="Times New Roman" w:hAnsi="Arial" w:cs="Arial"/>
            <w:b/>
            <w:bCs/>
            <w:color w:val="000000"/>
            <w:sz w:val="24"/>
            <w:szCs w:val="24"/>
            <w:lang w:eastAsia="es-EC"/>
          </w:rPr>
          <w:t>FORMULARIO DE RECOPILACIÓN DE DATOS DE  ESTUDIANTES</w:t>
        </w:r>
      </w:ins>
    </w:p>
    <w:p w14:paraId="601E2DD8" w14:textId="77777777" w:rsidR="00E469F8" w:rsidRPr="001B4E16" w:rsidRDefault="00E469F8" w:rsidP="00E469F8">
      <w:pPr>
        <w:spacing w:after="0" w:line="240" w:lineRule="auto"/>
        <w:jc w:val="center"/>
        <w:rPr>
          <w:ins w:id="2765" w:author="Roger Granda" w:date="2015-03-18T13:32:00Z"/>
          <w:rFonts w:ascii="Times New Roman" w:eastAsia="Times New Roman" w:hAnsi="Times New Roman" w:cs="Times New Roman"/>
          <w:sz w:val="24"/>
          <w:szCs w:val="24"/>
          <w:lang w:eastAsia="es-EC"/>
        </w:rPr>
      </w:pPr>
    </w:p>
    <w:p w14:paraId="00D19EB9" w14:textId="77777777" w:rsidR="00E469F8" w:rsidRPr="001B4E16" w:rsidRDefault="00E469F8" w:rsidP="00E469F8">
      <w:pPr>
        <w:spacing w:after="0" w:line="240" w:lineRule="auto"/>
        <w:jc w:val="both"/>
        <w:rPr>
          <w:ins w:id="2766" w:author="Roger Granda" w:date="2015-03-18T13:32:00Z"/>
          <w:rFonts w:ascii="Times New Roman" w:eastAsia="Times New Roman" w:hAnsi="Times New Roman" w:cs="Times New Roman"/>
          <w:sz w:val="24"/>
          <w:szCs w:val="24"/>
          <w:lang w:eastAsia="es-EC"/>
        </w:rPr>
      </w:pPr>
      <w:ins w:id="2767" w:author="Roger Granda" w:date="2015-03-18T13:32:00Z">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ins>
    </w:p>
    <w:p w14:paraId="04C2DE3A" w14:textId="77777777" w:rsidR="00E469F8" w:rsidRPr="001B4E16" w:rsidRDefault="00E469F8" w:rsidP="00E469F8">
      <w:pPr>
        <w:spacing w:after="0" w:line="240" w:lineRule="auto"/>
        <w:rPr>
          <w:ins w:id="2768" w:author="Roger Granda" w:date="2015-03-18T13:32:00Z"/>
          <w:rFonts w:ascii="Times New Roman" w:eastAsia="Times New Roman" w:hAnsi="Times New Roman" w:cs="Times New Roman"/>
          <w:sz w:val="24"/>
          <w:szCs w:val="24"/>
          <w:lang w:eastAsia="es-EC"/>
        </w:rPr>
      </w:pPr>
    </w:p>
    <w:p w14:paraId="42D40155" w14:textId="77777777" w:rsidR="00E469F8" w:rsidRPr="00695E96" w:rsidRDefault="00E469F8" w:rsidP="00E469F8">
      <w:pPr>
        <w:pStyle w:val="Prrafodelista"/>
        <w:numPr>
          <w:ilvl w:val="0"/>
          <w:numId w:val="50"/>
        </w:numPr>
        <w:spacing w:after="0" w:line="240" w:lineRule="auto"/>
        <w:jc w:val="both"/>
        <w:rPr>
          <w:ins w:id="2769" w:author="Roger Granda" w:date="2015-03-18T13:32:00Z"/>
          <w:rFonts w:ascii="Arial" w:eastAsia="Times New Roman" w:hAnsi="Arial" w:cs="Arial"/>
          <w:color w:val="000000"/>
          <w:sz w:val="24"/>
          <w:szCs w:val="24"/>
          <w:lang w:eastAsia="es-EC"/>
        </w:rPr>
      </w:pPr>
      <w:ins w:id="2770" w:author="Roger Granda" w:date="2015-03-18T13:32:00Z">
        <w:r w:rsidRPr="00695E96">
          <w:rPr>
            <w:rFonts w:ascii="Arial" w:eastAsia="Times New Roman" w:hAnsi="Arial" w:cs="Arial"/>
            <w:color w:val="000000"/>
            <w:sz w:val="24"/>
            <w:szCs w:val="24"/>
            <w:lang w:eastAsia="es-EC"/>
          </w:rPr>
          <w:t>Calificación individual que obtuvo en las actividades grupales.</w:t>
        </w:r>
      </w:ins>
    </w:p>
    <w:p w14:paraId="5A43E9EF" w14:textId="77777777" w:rsidR="00E469F8" w:rsidRPr="00695E96" w:rsidRDefault="00E469F8" w:rsidP="00E469F8">
      <w:pPr>
        <w:pStyle w:val="Prrafodelista"/>
        <w:spacing w:after="0" w:line="240" w:lineRule="auto"/>
        <w:jc w:val="both"/>
        <w:rPr>
          <w:ins w:id="2771" w:author="Roger Granda" w:date="2015-03-18T13:32:00Z"/>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4CF52184" w14:textId="77777777" w:rsidTr="003849C8">
        <w:trPr>
          <w:ins w:id="2772"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725E6C" w14:textId="77777777" w:rsidR="00E469F8" w:rsidRPr="001B4E16" w:rsidRDefault="00E469F8" w:rsidP="003849C8">
            <w:pPr>
              <w:spacing w:after="0" w:line="240" w:lineRule="auto"/>
              <w:rPr>
                <w:ins w:id="2773"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D44F5" w14:textId="77777777" w:rsidR="00E469F8" w:rsidRPr="001B4E16" w:rsidRDefault="00E469F8" w:rsidP="003849C8">
            <w:pPr>
              <w:spacing w:after="0" w:line="240" w:lineRule="auto"/>
              <w:jc w:val="center"/>
              <w:rPr>
                <w:ins w:id="2774" w:author="Roger Granda" w:date="2015-03-18T13:32:00Z"/>
                <w:rFonts w:ascii="Times New Roman" w:eastAsia="Times New Roman" w:hAnsi="Times New Roman" w:cs="Times New Roman"/>
                <w:sz w:val="24"/>
                <w:szCs w:val="24"/>
                <w:lang w:eastAsia="es-EC"/>
              </w:rPr>
            </w:pPr>
            <w:ins w:id="2775" w:author="Roger Granda" w:date="2015-03-18T13:32:00Z">
              <w:r w:rsidRPr="001B4E16">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6B17E2" w14:textId="77777777" w:rsidR="00E469F8" w:rsidRPr="001B4E16" w:rsidRDefault="00E469F8" w:rsidP="003849C8">
            <w:pPr>
              <w:spacing w:after="0" w:line="240" w:lineRule="auto"/>
              <w:jc w:val="center"/>
              <w:rPr>
                <w:ins w:id="2776" w:author="Roger Granda" w:date="2015-03-18T13:32:00Z"/>
                <w:rFonts w:ascii="Times New Roman" w:eastAsia="Times New Roman" w:hAnsi="Times New Roman" w:cs="Times New Roman"/>
                <w:sz w:val="24"/>
                <w:szCs w:val="24"/>
                <w:lang w:eastAsia="es-EC"/>
              </w:rPr>
            </w:pPr>
            <w:ins w:id="2777" w:author="Roger Granda" w:date="2015-03-18T13:32:00Z">
              <w:r w:rsidRPr="001B4E16">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31BD" w14:textId="77777777" w:rsidR="00E469F8" w:rsidRPr="001B4E16" w:rsidRDefault="00E469F8" w:rsidP="003849C8">
            <w:pPr>
              <w:spacing w:after="0" w:line="240" w:lineRule="auto"/>
              <w:jc w:val="center"/>
              <w:rPr>
                <w:ins w:id="2778" w:author="Roger Granda" w:date="2015-03-18T13:32:00Z"/>
                <w:rFonts w:ascii="Times New Roman" w:eastAsia="Times New Roman" w:hAnsi="Times New Roman" w:cs="Times New Roman"/>
                <w:sz w:val="24"/>
                <w:szCs w:val="24"/>
                <w:lang w:eastAsia="es-EC"/>
              </w:rPr>
            </w:pPr>
            <w:ins w:id="2779" w:author="Roger Granda" w:date="2015-03-18T13:32:00Z">
              <w:r w:rsidRPr="001B4E16">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00E438" w14:textId="77777777" w:rsidR="00E469F8" w:rsidRPr="001B4E16" w:rsidRDefault="00E469F8" w:rsidP="003849C8">
            <w:pPr>
              <w:spacing w:after="0" w:line="240" w:lineRule="auto"/>
              <w:jc w:val="center"/>
              <w:rPr>
                <w:ins w:id="2780" w:author="Roger Granda" w:date="2015-03-18T13:32:00Z"/>
                <w:rFonts w:ascii="Times New Roman" w:eastAsia="Times New Roman" w:hAnsi="Times New Roman" w:cs="Times New Roman"/>
                <w:sz w:val="24"/>
                <w:szCs w:val="24"/>
                <w:lang w:eastAsia="es-EC"/>
              </w:rPr>
            </w:pPr>
            <w:ins w:id="2781" w:author="Roger Granda" w:date="2015-03-18T13:32:00Z">
              <w:r w:rsidRPr="001B4E16">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4019E7" w14:textId="77777777" w:rsidR="00E469F8" w:rsidRPr="001B4E16" w:rsidRDefault="00E469F8" w:rsidP="003849C8">
            <w:pPr>
              <w:spacing w:after="0" w:line="240" w:lineRule="auto"/>
              <w:jc w:val="center"/>
              <w:rPr>
                <w:ins w:id="2782" w:author="Roger Granda" w:date="2015-03-18T13:32:00Z"/>
                <w:rFonts w:ascii="Times New Roman" w:eastAsia="Times New Roman" w:hAnsi="Times New Roman" w:cs="Times New Roman"/>
                <w:sz w:val="24"/>
                <w:szCs w:val="24"/>
                <w:lang w:eastAsia="es-EC"/>
              </w:rPr>
            </w:pPr>
            <w:ins w:id="2783" w:author="Roger Granda" w:date="2015-03-18T13:32:00Z">
              <w:r w:rsidRPr="001B4E16">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2E796C" w14:textId="77777777" w:rsidR="00E469F8" w:rsidRPr="001B4E16" w:rsidRDefault="00E469F8" w:rsidP="003849C8">
            <w:pPr>
              <w:spacing w:after="0" w:line="240" w:lineRule="auto"/>
              <w:rPr>
                <w:ins w:id="2784" w:author="Roger Granda" w:date="2015-03-18T13:32:00Z"/>
                <w:rFonts w:ascii="Times New Roman" w:eastAsia="Times New Roman" w:hAnsi="Times New Roman" w:cs="Times New Roman"/>
                <w:sz w:val="24"/>
                <w:szCs w:val="24"/>
                <w:lang w:eastAsia="es-EC"/>
              </w:rPr>
            </w:pPr>
          </w:p>
        </w:tc>
      </w:tr>
      <w:tr w:rsidR="00E469F8" w:rsidRPr="001B4E16" w14:paraId="408AB28F" w14:textId="77777777" w:rsidTr="003849C8">
        <w:trPr>
          <w:ins w:id="2785"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9366" w14:textId="77777777" w:rsidR="00E469F8" w:rsidRPr="001B4E16" w:rsidRDefault="00E469F8" w:rsidP="003849C8">
            <w:pPr>
              <w:spacing w:after="0" w:line="240" w:lineRule="auto"/>
              <w:jc w:val="center"/>
              <w:rPr>
                <w:ins w:id="2786" w:author="Roger Granda" w:date="2015-03-18T13:32:00Z"/>
                <w:rFonts w:ascii="Times New Roman" w:eastAsia="Times New Roman" w:hAnsi="Times New Roman" w:cs="Times New Roman"/>
                <w:sz w:val="24"/>
                <w:szCs w:val="24"/>
                <w:lang w:eastAsia="es-EC"/>
              </w:rPr>
            </w:pPr>
            <w:ins w:id="2787" w:author="Roger Granda" w:date="2015-03-18T13:32:00Z">
              <w:r w:rsidRPr="001B4E16">
                <w:rPr>
                  <w:rFonts w:ascii="Arial" w:eastAsia="Times New Roman" w:hAnsi="Arial" w:cs="Arial"/>
                  <w:color w:val="000000"/>
                  <w:sz w:val="24"/>
                  <w:szCs w:val="24"/>
                  <w:lang w:eastAsia="es-EC"/>
                </w:rPr>
                <w:t>Total Inconform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AB713" w14:textId="77777777" w:rsidR="00E469F8" w:rsidRPr="001B4E16" w:rsidRDefault="00E469F8" w:rsidP="003849C8">
            <w:pPr>
              <w:spacing w:after="0" w:line="240" w:lineRule="auto"/>
              <w:rPr>
                <w:ins w:id="2788"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E3A08" w14:textId="77777777" w:rsidR="00E469F8" w:rsidRPr="001B4E16" w:rsidRDefault="00E469F8" w:rsidP="003849C8">
            <w:pPr>
              <w:spacing w:after="0" w:line="240" w:lineRule="auto"/>
              <w:rPr>
                <w:ins w:id="2789"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A50E7C" w14:textId="77777777" w:rsidR="00E469F8" w:rsidRPr="001B4E16" w:rsidRDefault="00E469F8" w:rsidP="003849C8">
            <w:pPr>
              <w:spacing w:after="0" w:line="240" w:lineRule="auto"/>
              <w:rPr>
                <w:ins w:id="2790"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99320" w14:textId="77777777" w:rsidR="00E469F8" w:rsidRPr="001B4E16" w:rsidRDefault="00E469F8" w:rsidP="003849C8">
            <w:pPr>
              <w:spacing w:after="0" w:line="240" w:lineRule="auto"/>
              <w:rPr>
                <w:ins w:id="2791"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DF190" w14:textId="77777777" w:rsidR="00E469F8" w:rsidRPr="001B4E16" w:rsidRDefault="00E469F8" w:rsidP="003849C8">
            <w:pPr>
              <w:spacing w:after="0" w:line="240" w:lineRule="auto"/>
              <w:rPr>
                <w:ins w:id="2792"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291155" w14:textId="77777777" w:rsidR="00E469F8" w:rsidRPr="001B4E16" w:rsidRDefault="00E469F8" w:rsidP="003849C8">
            <w:pPr>
              <w:spacing w:after="0" w:line="240" w:lineRule="auto"/>
              <w:jc w:val="center"/>
              <w:rPr>
                <w:ins w:id="2793" w:author="Roger Granda" w:date="2015-03-18T13:32:00Z"/>
                <w:rFonts w:ascii="Times New Roman" w:eastAsia="Times New Roman" w:hAnsi="Times New Roman" w:cs="Times New Roman"/>
                <w:sz w:val="24"/>
                <w:szCs w:val="24"/>
                <w:lang w:eastAsia="es-EC"/>
              </w:rPr>
            </w:pPr>
            <w:ins w:id="2794" w:author="Roger Granda" w:date="2015-03-18T13:32:00Z">
              <w:r w:rsidRPr="001B4E16">
                <w:rPr>
                  <w:rFonts w:ascii="Arial" w:eastAsia="Times New Roman" w:hAnsi="Arial" w:cs="Arial"/>
                  <w:color w:val="000000"/>
                  <w:sz w:val="24"/>
                  <w:szCs w:val="24"/>
                  <w:lang w:eastAsia="es-EC"/>
                </w:rPr>
                <w:t>Total Conformidad</w:t>
              </w:r>
            </w:ins>
          </w:p>
        </w:tc>
      </w:tr>
    </w:tbl>
    <w:p w14:paraId="23F0F922" w14:textId="77777777" w:rsidR="00E469F8" w:rsidRDefault="00E469F8" w:rsidP="00E469F8">
      <w:pPr>
        <w:spacing w:after="240" w:line="240" w:lineRule="auto"/>
        <w:rPr>
          <w:ins w:id="2795" w:author="Roger Granda" w:date="2015-03-18T13:32:00Z"/>
          <w:rFonts w:ascii="Arial" w:eastAsia="Times New Roman" w:hAnsi="Arial" w:cs="Arial"/>
          <w:color w:val="000000"/>
          <w:sz w:val="24"/>
          <w:szCs w:val="24"/>
          <w:lang w:eastAsia="es-EC"/>
        </w:rPr>
      </w:pPr>
      <w:ins w:id="2796" w:author="Roger Granda" w:date="2015-03-18T13:32:00Z">
        <w:r>
          <w:rPr>
            <w:rFonts w:ascii="Arial" w:eastAsia="Times New Roman" w:hAnsi="Arial" w:cs="Arial"/>
            <w:color w:val="000000"/>
            <w:sz w:val="24"/>
            <w:szCs w:val="24"/>
            <w:lang w:eastAsia="es-EC"/>
          </w:rPr>
          <w:br w:type="textWrapping" w:clear="all"/>
        </w:r>
      </w:ins>
    </w:p>
    <w:p w14:paraId="6E925761" w14:textId="77777777" w:rsidR="00E469F8" w:rsidRPr="001B4E16" w:rsidRDefault="00E469F8" w:rsidP="00E469F8">
      <w:pPr>
        <w:spacing w:after="240" w:line="240" w:lineRule="auto"/>
        <w:rPr>
          <w:ins w:id="2797" w:author="Roger Granda" w:date="2015-03-18T13:32:00Z"/>
          <w:rFonts w:ascii="Times New Roman" w:eastAsia="Times New Roman" w:hAnsi="Times New Roman" w:cs="Times New Roman"/>
          <w:sz w:val="24"/>
          <w:szCs w:val="24"/>
          <w:lang w:eastAsia="es-EC"/>
        </w:rPr>
      </w:pPr>
      <w:ins w:id="2798" w:author="Roger Granda" w:date="2015-03-18T13:32:00Z">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ins>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6536E73B" w14:textId="77777777" w:rsidTr="003849C8">
        <w:trPr>
          <w:jc w:val="center"/>
          <w:ins w:id="2799"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F0FC2" w14:textId="77777777" w:rsidR="00E469F8" w:rsidRPr="001B4E16" w:rsidRDefault="00E469F8" w:rsidP="003849C8">
            <w:pPr>
              <w:spacing w:after="0" w:line="240" w:lineRule="auto"/>
              <w:jc w:val="center"/>
              <w:rPr>
                <w:ins w:id="2800"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7C787E" w14:textId="77777777" w:rsidR="00E469F8" w:rsidRPr="001B4E16" w:rsidRDefault="00E469F8" w:rsidP="003849C8">
            <w:pPr>
              <w:spacing w:after="0" w:line="240" w:lineRule="auto"/>
              <w:jc w:val="center"/>
              <w:rPr>
                <w:ins w:id="2801" w:author="Roger Granda" w:date="2015-03-18T13:32:00Z"/>
                <w:rFonts w:ascii="Times New Roman" w:eastAsia="Times New Roman" w:hAnsi="Times New Roman" w:cs="Times New Roman"/>
                <w:sz w:val="24"/>
                <w:szCs w:val="24"/>
                <w:lang w:eastAsia="es-EC"/>
              </w:rPr>
            </w:pPr>
            <w:ins w:id="2802" w:author="Roger Granda" w:date="2015-03-18T13:32:00Z">
              <w:r w:rsidRPr="001B4E16">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274CB9" w14:textId="77777777" w:rsidR="00E469F8" w:rsidRPr="001B4E16" w:rsidRDefault="00E469F8" w:rsidP="003849C8">
            <w:pPr>
              <w:spacing w:after="0" w:line="240" w:lineRule="auto"/>
              <w:jc w:val="center"/>
              <w:rPr>
                <w:ins w:id="2803" w:author="Roger Granda" w:date="2015-03-18T13:32:00Z"/>
                <w:rFonts w:ascii="Times New Roman" w:eastAsia="Times New Roman" w:hAnsi="Times New Roman" w:cs="Times New Roman"/>
                <w:sz w:val="24"/>
                <w:szCs w:val="24"/>
                <w:lang w:eastAsia="es-EC"/>
              </w:rPr>
            </w:pPr>
            <w:ins w:id="2804" w:author="Roger Granda" w:date="2015-03-18T13:32:00Z">
              <w:r w:rsidRPr="001B4E16">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70B9B" w14:textId="77777777" w:rsidR="00E469F8" w:rsidRPr="001B4E16" w:rsidRDefault="00E469F8" w:rsidP="003849C8">
            <w:pPr>
              <w:spacing w:after="0" w:line="240" w:lineRule="auto"/>
              <w:jc w:val="center"/>
              <w:rPr>
                <w:ins w:id="2805" w:author="Roger Granda" w:date="2015-03-18T13:32:00Z"/>
                <w:rFonts w:ascii="Times New Roman" w:eastAsia="Times New Roman" w:hAnsi="Times New Roman" w:cs="Times New Roman"/>
                <w:sz w:val="24"/>
                <w:szCs w:val="24"/>
                <w:lang w:eastAsia="es-EC"/>
              </w:rPr>
            </w:pPr>
            <w:ins w:id="2806" w:author="Roger Granda" w:date="2015-03-18T13:32:00Z">
              <w:r w:rsidRPr="001B4E16">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450E35" w14:textId="77777777" w:rsidR="00E469F8" w:rsidRPr="001B4E16" w:rsidRDefault="00E469F8" w:rsidP="003849C8">
            <w:pPr>
              <w:spacing w:after="0" w:line="240" w:lineRule="auto"/>
              <w:jc w:val="center"/>
              <w:rPr>
                <w:ins w:id="2807" w:author="Roger Granda" w:date="2015-03-18T13:32:00Z"/>
                <w:rFonts w:ascii="Times New Roman" w:eastAsia="Times New Roman" w:hAnsi="Times New Roman" w:cs="Times New Roman"/>
                <w:sz w:val="24"/>
                <w:szCs w:val="24"/>
                <w:lang w:eastAsia="es-EC"/>
              </w:rPr>
            </w:pPr>
            <w:ins w:id="2808" w:author="Roger Granda" w:date="2015-03-18T13:32:00Z">
              <w:r w:rsidRPr="001B4E16">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3EBE7A" w14:textId="77777777" w:rsidR="00E469F8" w:rsidRPr="001B4E16" w:rsidRDefault="00E469F8" w:rsidP="003849C8">
            <w:pPr>
              <w:spacing w:after="0" w:line="240" w:lineRule="auto"/>
              <w:jc w:val="center"/>
              <w:rPr>
                <w:ins w:id="2809" w:author="Roger Granda" w:date="2015-03-18T13:32:00Z"/>
                <w:rFonts w:ascii="Times New Roman" w:eastAsia="Times New Roman" w:hAnsi="Times New Roman" w:cs="Times New Roman"/>
                <w:sz w:val="24"/>
                <w:szCs w:val="24"/>
                <w:lang w:eastAsia="es-EC"/>
              </w:rPr>
            </w:pPr>
            <w:ins w:id="2810" w:author="Roger Granda" w:date="2015-03-18T13:32:00Z">
              <w:r w:rsidRPr="001B4E16">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1E2323" w14:textId="77777777" w:rsidR="00E469F8" w:rsidRPr="001B4E16" w:rsidRDefault="00E469F8" w:rsidP="003849C8">
            <w:pPr>
              <w:spacing w:after="0" w:line="240" w:lineRule="auto"/>
              <w:rPr>
                <w:ins w:id="2811" w:author="Roger Granda" w:date="2015-03-18T13:32:00Z"/>
                <w:rFonts w:ascii="Times New Roman" w:eastAsia="Times New Roman" w:hAnsi="Times New Roman" w:cs="Times New Roman"/>
                <w:sz w:val="24"/>
                <w:szCs w:val="24"/>
                <w:lang w:eastAsia="es-EC"/>
              </w:rPr>
            </w:pPr>
          </w:p>
        </w:tc>
      </w:tr>
      <w:tr w:rsidR="00E469F8" w:rsidRPr="001B4E16" w14:paraId="0CBC71C5" w14:textId="77777777" w:rsidTr="003849C8">
        <w:trPr>
          <w:jc w:val="center"/>
          <w:ins w:id="2812"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51A378" w14:textId="77777777" w:rsidR="00E469F8" w:rsidRPr="001B4E16" w:rsidRDefault="00E469F8" w:rsidP="003849C8">
            <w:pPr>
              <w:spacing w:after="0" w:line="240" w:lineRule="auto"/>
              <w:jc w:val="center"/>
              <w:rPr>
                <w:ins w:id="2813" w:author="Roger Granda" w:date="2015-03-18T13:32:00Z"/>
                <w:rFonts w:ascii="Times New Roman" w:eastAsia="Times New Roman" w:hAnsi="Times New Roman" w:cs="Times New Roman"/>
                <w:sz w:val="24"/>
                <w:szCs w:val="24"/>
                <w:lang w:eastAsia="es-EC"/>
              </w:rPr>
            </w:pPr>
            <w:ins w:id="2814" w:author="Roger Granda" w:date="2015-03-18T13:32:00Z">
              <w:r w:rsidRPr="001B4E16">
                <w:rPr>
                  <w:rFonts w:ascii="Arial" w:eastAsia="Times New Roman" w:hAnsi="Arial" w:cs="Arial"/>
                  <w:color w:val="000000"/>
                  <w:sz w:val="24"/>
                  <w:szCs w:val="24"/>
                  <w:lang w:eastAsia="es-EC"/>
                </w:rPr>
                <w:t>Total Inconform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F8EEB1" w14:textId="77777777" w:rsidR="00E469F8" w:rsidRPr="001B4E16" w:rsidRDefault="00E469F8" w:rsidP="003849C8">
            <w:pPr>
              <w:spacing w:after="0" w:line="240" w:lineRule="auto"/>
              <w:rPr>
                <w:ins w:id="2815"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E9A356" w14:textId="77777777" w:rsidR="00E469F8" w:rsidRPr="001B4E16" w:rsidRDefault="00E469F8" w:rsidP="003849C8">
            <w:pPr>
              <w:spacing w:after="0" w:line="240" w:lineRule="auto"/>
              <w:rPr>
                <w:ins w:id="2816"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C0C70" w14:textId="77777777" w:rsidR="00E469F8" w:rsidRPr="001B4E16" w:rsidRDefault="00E469F8" w:rsidP="003849C8">
            <w:pPr>
              <w:spacing w:after="0" w:line="240" w:lineRule="auto"/>
              <w:rPr>
                <w:ins w:id="2817"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E5D145" w14:textId="77777777" w:rsidR="00E469F8" w:rsidRPr="001B4E16" w:rsidRDefault="00E469F8" w:rsidP="003849C8">
            <w:pPr>
              <w:spacing w:after="0" w:line="240" w:lineRule="auto"/>
              <w:rPr>
                <w:ins w:id="2818"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9A20D4" w14:textId="77777777" w:rsidR="00E469F8" w:rsidRPr="001B4E16" w:rsidRDefault="00E469F8" w:rsidP="003849C8">
            <w:pPr>
              <w:spacing w:after="0" w:line="240" w:lineRule="auto"/>
              <w:rPr>
                <w:ins w:id="2819"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A39E9" w14:textId="77777777" w:rsidR="00E469F8" w:rsidRPr="001B4E16" w:rsidRDefault="00E469F8" w:rsidP="003849C8">
            <w:pPr>
              <w:spacing w:after="0" w:line="240" w:lineRule="auto"/>
              <w:jc w:val="center"/>
              <w:rPr>
                <w:ins w:id="2820" w:author="Roger Granda" w:date="2015-03-18T13:32:00Z"/>
                <w:rFonts w:ascii="Times New Roman" w:eastAsia="Times New Roman" w:hAnsi="Times New Roman" w:cs="Times New Roman"/>
                <w:sz w:val="24"/>
                <w:szCs w:val="24"/>
                <w:lang w:eastAsia="es-EC"/>
              </w:rPr>
            </w:pPr>
            <w:ins w:id="2821" w:author="Roger Granda" w:date="2015-03-18T13:32:00Z">
              <w:r w:rsidRPr="001B4E16">
                <w:rPr>
                  <w:rFonts w:ascii="Arial" w:eastAsia="Times New Roman" w:hAnsi="Arial" w:cs="Arial"/>
                  <w:color w:val="000000"/>
                  <w:sz w:val="24"/>
                  <w:szCs w:val="24"/>
                  <w:lang w:eastAsia="es-EC"/>
                </w:rPr>
                <w:t>Total Conformidad</w:t>
              </w:r>
            </w:ins>
          </w:p>
        </w:tc>
      </w:tr>
    </w:tbl>
    <w:p w14:paraId="3465490A" w14:textId="77777777" w:rsidR="00E469F8" w:rsidRPr="001B4E16" w:rsidRDefault="00E469F8" w:rsidP="00E469F8">
      <w:pPr>
        <w:spacing w:after="240" w:line="240" w:lineRule="auto"/>
        <w:ind w:left="360"/>
        <w:rPr>
          <w:ins w:id="2822" w:author="Roger Granda" w:date="2015-03-18T13:32:00Z"/>
          <w:rFonts w:ascii="Times New Roman" w:eastAsia="Times New Roman" w:hAnsi="Times New Roman" w:cs="Times New Roman"/>
          <w:sz w:val="24"/>
          <w:szCs w:val="24"/>
          <w:lang w:eastAsia="es-EC"/>
        </w:rPr>
      </w:pPr>
      <w:ins w:id="2823" w:author="Roger Granda" w:date="2015-03-18T13:32:00Z">
        <w:r w:rsidRPr="001B4E16">
          <w:rPr>
            <w:rFonts w:ascii="Arial" w:eastAsia="Times New Roman" w:hAnsi="Arial" w:cs="Arial"/>
            <w:color w:val="000000"/>
            <w:sz w:val="24"/>
            <w:szCs w:val="24"/>
            <w:lang w:eastAsia="es-EC"/>
          </w:rPr>
          <w:t> </w:t>
        </w:r>
      </w:ins>
    </w:p>
    <w:p w14:paraId="2CAFE07F" w14:textId="77777777" w:rsidR="00E469F8" w:rsidRPr="001B4E16" w:rsidRDefault="00E469F8" w:rsidP="00E469F8">
      <w:pPr>
        <w:spacing w:after="240" w:line="240" w:lineRule="auto"/>
        <w:ind w:left="360" w:hanging="360"/>
        <w:rPr>
          <w:ins w:id="2824" w:author="Roger Granda" w:date="2015-03-18T13:32:00Z"/>
          <w:rFonts w:ascii="Times New Roman" w:eastAsia="Times New Roman" w:hAnsi="Times New Roman" w:cs="Times New Roman"/>
          <w:sz w:val="24"/>
          <w:szCs w:val="24"/>
          <w:lang w:eastAsia="es-EC"/>
        </w:rPr>
      </w:pPr>
      <w:ins w:id="2825" w:author="Roger Granda" w:date="2015-03-18T13:32:00Z">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ins>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469F8" w:rsidRPr="001B4E16" w14:paraId="721AED3A" w14:textId="77777777" w:rsidTr="003849C8">
        <w:trPr>
          <w:jc w:val="center"/>
          <w:ins w:id="2826"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443622" w14:textId="77777777" w:rsidR="00E469F8" w:rsidRPr="001B4E16" w:rsidRDefault="00E469F8" w:rsidP="003849C8">
            <w:pPr>
              <w:spacing w:after="0" w:line="240" w:lineRule="auto"/>
              <w:rPr>
                <w:ins w:id="2827"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B9ED" w14:textId="77777777" w:rsidR="00E469F8" w:rsidRPr="001B4E16" w:rsidRDefault="00E469F8" w:rsidP="003849C8">
            <w:pPr>
              <w:spacing w:after="0" w:line="240" w:lineRule="auto"/>
              <w:jc w:val="center"/>
              <w:rPr>
                <w:ins w:id="2828" w:author="Roger Granda" w:date="2015-03-18T13:32:00Z"/>
                <w:rFonts w:ascii="Times New Roman" w:eastAsia="Times New Roman" w:hAnsi="Times New Roman" w:cs="Times New Roman"/>
                <w:sz w:val="24"/>
                <w:szCs w:val="24"/>
                <w:lang w:eastAsia="es-EC"/>
              </w:rPr>
            </w:pPr>
            <w:ins w:id="2829" w:author="Roger Granda" w:date="2015-03-18T13:32:00Z">
              <w:r w:rsidRPr="001B4E16">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2916F" w14:textId="77777777" w:rsidR="00E469F8" w:rsidRPr="001B4E16" w:rsidRDefault="00E469F8" w:rsidP="003849C8">
            <w:pPr>
              <w:spacing w:after="0" w:line="240" w:lineRule="auto"/>
              <w:jc w:val="center"/>
              <w:rPr>
                <w:ins w:id="2830" w:author="Roger Granda" w:date="2015-03-18T13:32:00Z"/>
                <w:rFonts w:ascii="Times New Roman" w:eastAsia="Times New Roman" w:hAnsi="Times New Roman" w:cs="Times New Roman"/>
                <w:sz w:val="24"/>
                <w:szCs w:val="24"/>
                <w:lang w:eastAsia="es-EC"/>
              </w:rPr>
            </w:pPr>
            <w:ins w:id="2831" w:author="Roger Granda" w:date="2015-03-18T13:32:00Z">
              <w:r w:rsidRPr="001B4E16">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025571" w14:textId="77777777" w:rsidR="00E469F8" w:rsidRPr="001B4E16" w:rsidRDefault="00E469F8" w:rsidP="003849C8">
            <w:pPr>
              <w:spacing w:after="0" w:line="240" w:lineRule="auto"/>
              <w:jc w:val="center"/>
              <w:rPr>
                <w:ins w:id="2832" w:author="Roger Granda" w:date="2015-03-18T13:32:00Z"/>
                <w:rFonts w:ascii="Times New Roman" w:eastAsia="Times New Roman" w:hAnsi="Times New Roman" w:cs="Times New Roman"/>
                <w:sz w:val="24"/>
                <w:szCs w:val="24"/>
                <w:lang w:eastAsia="es-EC"/>
              </w:rPr>
            </w:pPr>
            <w:ins w:id="2833" w:author="Roger Granda" w:date="2015-03-18T13:32:00Z">
              <w:r w:rsidRPr="001B4E16">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94D5A5" w14:textId="77777777" w:rsidR="00E469F8" w:rsidRPr="001B4E16" w:rsidRDefault="00E469F8" w:rsidP="003849C8">
            <w:pPr>
              <w:spacing w:after="0" w:line="240" w:lineRule="auto"/>
              <w:jc w:val="center"/>
              <w:rPr>
                <w:ins w:id="2834" w:author="Roger Granda" w:date="2015-03-18T13:32:00Z"/>
                <w:rFonts w:ascii="Times New Roman" w:eastAsia="Times New Roman" w:hAnsi="Times New Roman" w:cs="Times New Roman"/>
                <w:sz w:val="24"/>
                <w:szCs w:val="24"/>
                <w:lang w:eastAsia="es-EC"/>
              </w:rPr>
            </w:pPr>
            <w:ins w:id="2835" w:author="Roger Granda" w:date="2015-03-18T13:32:00Z">
              <w:r w:rsidRPr="001B4E16">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D5160C" w14:textId="77777777" w:rsidR="00E469F8" w:rsidRPr="001B4E16" w:rsidRDefault="00E469F8" w:rsidP="003849C8">
            <w:pPr>
              <w:spacing w:after="0" w:line="240" w:lineRule="auto"/>
              <w:jc w:val="center"/>
              <w:rPr>
                <w:ins w:id="2836" w:author="Roger Granda" w:date="2015-03-18T13:32:00Z"/>
                <w:rFonts w:ascii="Times New Roman" w:eastAsia="Times New Roman" w:hAnsi="Times New Roman" w:cs="Times New Roman"/>
                <w:sz w:val="24"/>
                <w:szCs w:val="24"/>
                <w:lang w:eastAsia="es-EC"/>
              </w:rPr>
            </w:pPr>
            <w:ins w:id="2837" w:author="Roger Granda" w:date="2015-03-18T13:32:00Z">
              <w:r w:rsidRPr="001B4E16">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BBB4FC" w14:textId="77777777" w:rsidR="00E469F8" w:rsidRPr="001B4E16" w:rsidRDefault="00E469F8" w:rsidP="003849C8">
            <w:pPr>
              <w:spacing w:after="0" w:line="240" w:lineRule="auto"/>
              <w:rPr>
                <w:ins w:id="2838" w:author="Roger Granda" w:date="2015-03-18T13:32:00Z"/>
                <w:rFonts w:ascii="Times New Roman" w:eastAsia="Times New Roman" w:hAnsi="Times New Roman" w:cs="Times New Roman"/>
                <w:sz w:val="24"/>
                <w:szCs w:val="24"/>
                <w:lang w:eastAsia="es-EC"/>
              </w:rPr>
            </w:pPr>
          </w:p>
        </w:tc>
      </w:tr>
      <w:tr w:rsidR="00E469F8" w:rsidRPr="001B4E16" w14:paraId="5760C46D" w14:textId="77777777" w:rsidTr="003849C8">
        <w:trPr>
          <w:jc w:val="center"/>
          <w:ins w:id="2839"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0BC76E" w14:textId="77777777" w:rsidR="00E469F8" w:rsidRPr="001B4E16" w:rsidRDefault="00E469F8" w:rsidP="003849C8">
            <w:pPr>
              <w:spacing w:after="0" w:line="240" w:lineRule="auto"/>
              <w:jc w:val="center"/>
              <w:rPr>
                <w:ins w:id="2840" w:author="Roger Granda" w:date="2015-03-18T13:32:00Z"/>
                <w:rFonts w:ascii="Times New Roman" w:eastAsia="Times New Roman" w:hAnsi="Times New Roman" w:cs="Times New Roman"/>
                <w:sz w:val="24"/>
                <w:szCs w:val="24"/>
                <w:lang w:eastAsia="es-EC"/>
              </w:rPr>
            </w:pPr>
            <w:ins w:id="2841" w:author="Roger Granda" w:date="2015-03-18T13:32:00Z">
              <w:r w:rsidRPr="001B4E16">
                <w:rPr>
                  <w:rFonts w:ascii="Arial" w:eastAsia="Times New Roman" w:hAnsi="Arial" w:cs="Arial"/>
                  <w:color w:val="000000"/>
                  <w:sz w:val="24"/>
                  <w:szCs w:val="24"/>
                  <w:lang w:eastAsia="es-EC"/>
                </w:rPr>
                <w:t>Nada Equitativa</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7617" w14:textId="77777777" w:rsidR="00E469F8" w:rsidRPr="001B4E16" w:rsidRDefault="00E469F8" w:rsidP="003849C8">
            <w:pPr>
              <w:spacing w:after="0" w:line="240" w:lineRule="auto"/>
              <w:rPr>
                <w:ins w:id="2842"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3533DB" w14:textId="77777777" w:rsidR="00E469F8" w:rsidRPr="001B4E16" w:rsidRDefault="00E469F8" w:rsidP="003849C8">
            <w:pPr>
              <w:spacing w:after="0" w:line="240" w:lineRule="auto"/>
              <w:rPr>
                <w:ins w:id="2843"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136127" w14:textId="77777777" w:rsidR="00E469F8" w:rsidRPr="001B4E16" w:rsidRDefault="00E469F8" w:rsidP="003849C8">
            <w:pPr>
              <w:spacing w:after="0" w:line="240" w:lineRule="auto"/>
              <w:rPr>
                <w:ins w:id="2844"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2F41A" w14:textId="77777777" w:rsidR="00E469F8" w:rsidRPr="001B4E16" w:rsidRDefault="00E469F8" w:rsidP="003849C8">
            <w:pPr>
              <w:spacing w:after="0" w:line="240" w:lineRule="auto"/>
              <w:rPr>
                <w:ins w:id="2845"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DB689C" w14:textId="77777777" w:rsidR="00E469F8" w:rsidRPr="001B4E16" w:rsidRDefault="00E469F8" w:rsidP="003849C8">
            <w:pPr>
              <w:spacing w:after="0" w:line="240" w:lineRule="auto"/>
              <w:rPr>
                <w:ins w:id="2846"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8D002" w14:textId="77777777" w:rsidR="00E469F8" w:rsidRPr="001B4E16" w:rsidRDefault="00E469F8" w:rsidP="003849C8">
            <w:pPr>
              <w:spacing w:after="0" w:line="240" w:lineRule="auto"/>
              <w:jc w:val="center"/>
              <w:rPr>
                <w:ins w:id="2847" w:author="Roger Granda" w:date="2015-03-18T13:32:00Z"/>
                <w:rFonts w:ascii="Times New Roman" w:eastAsia="Times New Roman" w:hAnsi="Times New Roman" w:cs="Times New Roman"/>
                <w:sz w:val="24"/>
                <w:szCs w:val="24"/>
                <w:lang w:eastAsia="es-EC"/>
              </w:rPr>
            </w:pPr>
            <w:ins w:id="2848" w:author="Roger Granda" w:date="2015-03-18T13:32:00Z">
              <w:r w:rsidRPr="001B4E16">
                <w:rPr>
                  <w:rFonts w:ascii="Arial" w:eastAsia="Times New Roman" w:hAnsi="Arial" w:cs="Arial"/>
                  <w:color w:val="000000"/>
                  <w:sz w:val="24"/>
                  <w:szCs w:val="24"/>
                  <w:lang w:eastAsia="es-EC"/>
                </w:rPr>
                <w:t>Totalmente Equitativa</w:t>
              </w:r>
            </w:ins>
          </w:p>
        </w:tc>
      </w:tr>
    </w:tbl>
    <w:p w14:paraId="2603E8BE" w14:textId="77777777" w:rsidR="00E469F8" w:rsidRPr="00E469F8" w:rsidRDefault="00E469F8" w:rsidP="00E469F8">
      <w:pPr>
        <w:spacing w:after="240" w:line="240" w:lineRule="auto"/>
        <w:ind w:left="360" w:hanging="360"/>
        <w:rPr>
          <w:ins w:id="2849" w:author="Roger Granda" w:date="2015-03-18T13:35:00Z"/>
          <w:rFonts w:ascii="Times New Roman" w:eastAsia="Times New Roman" w:hAnsi="Times New Roman" w:cs="Times New Roman"/>
          <w:sz w:val="24"/>
          <w:szCs w:val="24"/>
          <w:lang w:eastAsia="es-EC"/>
        </w:rPr>
      </w:pPr>
      <w:ins w:id="2850" w:author="Roger Granda" w:date="2015-03-18T13:35:00Z">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ins>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1431FB90" w14:textId="77777777" w:rsidTr="00E469F8">
        <w:trPr>
          <w:ins w:id="2851"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49145" w14:textId="77777777" w:rsidR="00E469F8" w:rsidRPr="00E469F8" w:rsidRDefault="00E469F8" w:rsidP="00E469F8">
            <w:pPr>
              <w:spacing w:after="0" w:line="240" w:lineRule="auto"/>
              <w:rPr>
                <w:ins w:id="2852"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45F282" w14:textId="77777777" w:rsidR="00E469F8" w:rsidRPr="00E469F8" w:rsidRDefault="00E469F8" w:rsidP="00E469F8">
            <w:pPr>
              <w:spacing w:after="0" w:line="240" w:lineRule="auto"/>
              <w:jc w:val="center"/>
              <w:rPr>
                <w:ins w:id="2853" w:author="Roger Granda" w:date="2015-03-18T13:35:00Z"/>
                <w:rFonts w:ascii="Times New Roman" w:eastAsia="Times New Roman" w:hAnsi="Times New Roman" w:cs="Times New Roman"/>
                <w:sz w:val="24"/>
                <w:szCs w:val="24"/>
                <w:lang w:eastAsia="es-EC"/>
              </w:rPr>
            </w:pPr>
            <w:ins w:id="2854" w:author="Roger Granda" w:date="2015-03-18T13:35:00Z">
              <w:r w:rsidRPr="00E469F8">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55B8A" w14:textId="77777777" w:rsidR="00E469F8" w:rsidRPr="00E469F8" w:rsidRDefault="00E469F8" w:rsidP="00E469F8">
            <w:pPr>
              <w:spacing w:after="0" w:line="240" w:lineRule="auto"/>
              <w:jc w:val="center"/>
              <w:rPr>
                <w:ins w:id="2855" w:author="Roger Granda" w:date="2015-03-18T13:35:00Z"/>
                <w:rFonts w:ascii="Times New Roman" w:eastAsia="Times New Roman" w:hAnsi="Times New Roman" w:cs="Times New Roman"/>
                <w:sz w:val="24"/>
                <w:szCs w:val="24"/>
                <w:lang w:eastAsia="es-EC"/>
              </w:rPr>
            </w:pPr>
            <w:ins w:id="2856" w:author="Roger Granda" w:date="2015-03-18T13:35:00Z">
              <w:r w:rsidRPr="00E469F8">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458FC7" w14:textId="77777777" w:rsidR="00E469F8" w:rsidRPr="00E469F8" w:rsidRDefault="00E469F8" w:rsidP="00E469F8">
            <w:pPr>
              <w:spacing w:after="0" w:line="240" w:lineRule="auto"/>
              <w:jc w:val="center"/>
              <w:rPr>
                <w:ins w:id="2857" w:author="Roger Granda" w:date="2015-03-18T13:35:00Z"/>
                <w:rFonts w:ascii="Times New Roman" w:eastAsia="Times New Roman" w:hAnsi="Times New Roman" w:cs="Times New Roman"/>
                <w:sz w:val="24"/>
                <w:szCs w:val="24"/>
                <w:lang w:eastAsia="es-EC"/>
              </w:rPr>
            </w:pPr>
            <w:ins w:id="2858" w:author="Roger Granda" w:date="2015-03-18T13:35:00Z">
              <w:r w:rsidRPr="00E469F8">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AC8B" w14:textId="77777777" w:rsidR="00E469F8" w:rsidRPr="00E469F8" w:rsidRDefault="00E469F8" w:rsidP="00E469F8">
            <w:pPr>
              <w:spacing w:after="0" w:line="240" w:lineRule="auto"/>
              <w:jc w:val="center"/>
              <w:rPr>
                <w:ins w:id="2859" w:author="Roger Granda" w:date="2015-03-18T13:35:00Z"/>
                <w:rFonts w:ascii="Times New Roman" w:eastAsia="Times New Roman" w:hAnsi="Times New Roman" w:cs="Times New Roman"/>
                <w:sz w:val="24"/>
                <w:szCs w:val="24"/>
                <w:lang w:eastAsia="es-EC"/>
              </w:rPr>
            </w:pPr>
            <w:ins w:id="2860" w:author="Roger Granda" w:date="2015-03-18T13:35:00Z">
              <w:r w:rsidRPr="00E469F8">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4D35DF" w14:textId="77777777" w:rsidR="00E469F8" w:rsidRPr="00E469F8" w:rsidRDefault="00E469F8" w:rsidP="00E469F8">
            <w:pPr>
              <w:spacing w:after="0" w:line="240" w:lineRule="auto"/>
              <w:jc w:val="center"/>
              <w:rPr>
                <w:ins w:id="2861" w:author="Roger Granda" w:date="2015-03-18T13:35:00Z"/>
                <w:rFonts w:ascii="Times New Roman" w:eastAsia="Times New Roman" w:hAnsi="Times New Roman" w:cs="Times New Roman"/>
                <w:sz w:val="24"/>
                <w:szCs w:val="24"/>
                <w:lang w:eastAsia="es-EC"/>
              </w:rPr>
            </w:pPr>
            <w:ins w:id="2862" w:author="Roger Granda" w:date="2015-03-18T13:35:00Z">
              <w:r w:rsidRPr="00E469F8">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18A2FF" w14:textId="77777777" w:rsidR="00E469F8" w:rsidRPr="00E469F8" w:rsidRDefault="00E469F8" w:rsidP="00E469F8">
            <w:pPr>
              <w:spacing w:after="0" w:line="240" w:lineRule="auto"/>
              <w:rPr>
                <w:ins w:id="2863" w:author="Roger Granda" w:date="2015-03-18T13:35:00Z"/>
                <w:rFonts w:ascii="Times New Roman" w:eastAsia="Times New Roman" w:hAnsi="Times New Roman" w:cs="Times New Roman"/>
                <w:sz w:val="24"/>
                <w:szCs w:val="24"/>
                <w:lang w:eastAsia="es-EC"/>
              </w:rPr>
            </w:pPr>
          </w:p>
        </w:tc>
      </w:tr>
      <w:tr w:rsidR="00E469F8" w:rsidRPr="00E469F8" w14:paraId="3C6CD50E" w14:textId="77777777" w:rsidTr="00E469F8">
        <w:trPr>
          <w:ins w:id="2864"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8C7E81" w14:textId="77777777" w:rsidR="00E469F8" w:rsidRPr="00E469F8" w:rsidRDefault="00E469F8" w:rsidP="00E469F8">
            <w:pPr>
              <w:spacing w:after="0" w:line="240" w:lineRule="auto"/>
              <w:jc w:val="center"/>
              <w:rPr>
                <w:ins w:id="2865" w:author="Roger Granda" w:date="2015-03-18T13:35:00Z"/>
                <w:rFonts w:ascii="Times New Roman" w:eastAsia="Times New Roman" w:hAnsi="Times New Roman" w:cs="Times New Roman"/>
                <w:sz w:val="24"/>
                <w:szCs w:val="24"/>
                <w:lang w:eastAsia="es-EC"/>
              </w:rPr>
            </w:pPr>
            <w:ins w:id="2866" w:author="Roger Granda" w:date="2015-03-18T13:35:00Z">
              <w:r w:rsidRPr="00E469F8">
                <w:rPr>
                  <w:rFonts w:ascii="Arial" w:eastAsia="Times New Roman" w:hAnsi="Arial" w:cs="Arial"/>
                  <w:color w:val="000000"/>
                  <w:sz w:val="20"/>
                  <w:szCs w:val="20"/>
                  <w:lang w:eastAsia="es-EC"/>
                </w:rPr>
                <w:t>Totalmente alejada de la real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E07BD" w14:textId="77777777" w:rsidR="00E469F8" w:rsidRPr="00E469F8" w:rsidRDefault="00E469F8" w:rsidP="00E469F8">
            <w:pPr>
              <w:spacing w:after="0" w:line="240" w:lineRule="auto"/>
              <w:rPr>
                <w:ins w:id="2867"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B8E37" w14:textId="77777777" w:rsidR="00E469F8" w:rsidRPr="00E469F8" w:rsidRDefault="00E469F8" w:rsidP="00E469F8">
            <w:pPr>
              <w:spacing w:after="0" w:line="240" w:lineRule="auto"/>
              <w:rPr>
                <w:ins w:id="2868"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BA26F" w14:textId="77777777" w:rsidR="00E469F8" w:rsidRPr="00E469F8" w:rsidRDefault="00E469F8" w:rsidP="00E469F8">
            <w:pPr>
              <w:spacing w:after="0" w:line="240" w:lineRule="auto"/>
              <w:rPr>
                <w:ins w:id="2869"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C3369F" w14:textId="77777777" w:rsidR="00E469F8" w:rsidRPr="00E469F8" w:rsidRDefault="00E469F8" w:rsidP="00E469F8">
            <w:pPr>
              <w:spacing w:after="0" w:line="240" w:lineRule="auto"/>
              <w:rPr>
                <w:ins w:id="2870"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133160" w14:textId="77777777" w:rsidR="00E469F8" w:rsidRPr="00E469F8" w:rsidRDefault="00E469F8" w:rsidP="00E469F8">
            <w:pPr>
              <w:spacing w:after="0" w:line="240" w:lineRule="auto"/>
              <w:rPr>
                <w:ins w:id="2871"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5A11E3" w14:textId="77777777" w:rsidR="00E469F8" w:rsidRPr="00E469F8" w:rsidRDefault="00E469F8" w:rsidP="00E469F8">
            <w:pPr>
              <w:spacing w:after="0" w:line="240" w:lineRule="auto"/>
              <w:jc w:val="center"/>
              <w:rPr>
                <w:ins w:id="2872" w:author="Roger Granda" w:date="2015-03-18T13:35:00Z"/>
                <w:rFonts w:ascii="Times New Roman" w:eastAsia="Times New Roman" w:hAnsi="Times New Roman" w:cs="Times New Roman"/>
                <w:sz w:val="24"/>
                <w:szCs w:val="24"/>
                <w:lang w:eastAsia="es-EC"/>
              </w:rPr>
            </w:pPr>
            <w:ins w:id="2873" w:author="Roger Granda" w:date="2015-03-18T13:35:00Z">
              <w:r w:rsidRPr="00E469F8">
                <w:rPr>
                  <w:rFonts w:ascii="Arial" w:eastAsia="Times New Roman" w:hAnsi="Arial" w:cs="Arial"/>
                  <w:color w:val="000000"/>
                  <w:sz w:val="20"/>
                  <w:szCs w:val="20"/>
                  <w:lang w:eastAsia="es-EC"/>
                </w:rPr>
                <w:t>Totalmente cercana a la realidad</w:t>
              </w:r>
            </w:ins>
          </w:p>
        </w:tc>
      </w:tr>
    </w:tbl>
    <w:p w14:paraId="3E333401" w14:textId="77777777" w:rsidR="004E17A3" w:rsidRDefault="004E17A3" w:rsidP="00F2096F">
      <w:pPr>
        <w:pStyle w:val="NombreCapitulo"/>
        <w:numPr>
          <w:ilvl w:val="0"/>
          <w:numId w:val="0"/>
        </w:numPr>
        <w:rPr>
          <w:b w:val="0"/>
          <w:sz w:val="24"/>
          <w:szCs w:val="24"/>
        </w:rPr>
      </w:pPr>
    </w:p>
    <w:sectPr w:rsidR="004E17A3"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Roger Granda" w:date="2015-02-17T10:32:00Z" w:initials="RG">
    <w:p w14:paraId="6A30265E" w14:textId="77777777" w:rsidR="00A47785" w:rsidRDefault="00A47785"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95" w:author="Roger Granda" w:date="2015-02-11T21:27:00Z" w:initials="RG">
    <w:p w14:paraId="543CCA6D" w14:textId="77777777" w:rsidR="00A47785" w:rsidRDefault="00A47785" w:rsidP="0010297E">
      <w:pPr>
        <w:pStyle w:val="Textocomentario"/>
      </w:pPr>
      <w:r>
        <w:rPr>
          <w:rStyle w:val="Refdecomentario"/>
        </w:rPr>
        <w:annotationRef/>
      </w:r>
      <w:r>
        <w:t>Qué debe contener esta sección?</w:t>
      </w:r>
    </w:p>
    <w:p w14:paraId="3B2E8F1D" w14:textId="77777777" w:rsidR="00A47785" w:rsidRDefault="00A47785" w:rsidP="0010297E">
      <w:pPr>
        <w:pStyle w:val="Textocomentario"/>
      </w:pPr>
    </w:p>
    <w:p w14:paraId="04352B5F" w14:textId="77777777" w:rsidR="00A47785" w:rsidRDefault="00A47785"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A47785" w:rsidRDefault="00A47785" w:rsidP="0010297E">
      <w:pPr>
        <w:pStyle w:val="Textocomentario"/>
      </w:pPr>
    </w:p>
  </w:comment>
  <w:comment w:id="209" w:author="Katherine Chiluiza" w:date="2015-03-10T13:49:00Z" w:initials="KC">
    <w:p w14:paraId="02F0743B" w14:textId="5BE1F168" w:rsidR="00A47785" w:rsidRDefault="00A47785">
      <w:pPr>
        <w:pStyle w:val="Textocomentario"/>
      </w:pPr>
      <w:r>
        <w:rPr>
          <w:rStyle w:val="Refdecomentario"/>
        </w:rPr>
        <w:annotationRef/>
      </w:r>
      <w:r>
        <w:t>No entiendo la oración….</w:t>
      </w:r>
    </w:p>
  </w:comment>
  <w:comment w:id="257" w:author="Katherine Chiluiza" w:date="2015-03-10T14:13:00Z" w:initials="KC">
    <w:p w14:paraId="2B770744" w14:textId="4AABC2DC" w:rsidR="00A47785" w:rsidRDefault="00A47785">
      <w:pPr>
        <w:pStyle w:val="Textocomentario"/>
      </w:pPr>
      <w:r>
        <w:rPr>
          <w:rStyle w:val="Refdecomentario"/>
        </w:rPr>
        <w:annotationRef/>
      </w:r>
      <w:r>
        <w:t>NO ENTIENDO…..</w:t>
      </w:r>
    </w:p>
  </w:comment>
  <w:comment w:id="621" w:author="Katherine Chiluiza" w:date="2015-03-11T11:34:00Z" w:initials="KC">
    <w:p w14:paraId="7AB0AB98" w14:textId="1BE6CE3A" w:rsidR="00A47785" w:rsidRDefault="00A47785">
      <w:pPr>
        <w:pStyle w:val="Textocomentario"/>
      </w:pPr>
      <w:r>
        <w:rPr>
          <w:rStyle w:val="Refdecomentario"/>
        </w:rPr>
        <w:annotationRef/>
      </w:r>
      <w:r>
        <w:t>Por qué si primero en el título dice diseño lógico….. no lo presentas primero y luego el físico ¿?</w:t>
      </w:r>
    </w:p>
  </w:comment>
  <w:comment w:id="648" w:author="Roger Granda" w:date="2015-02-23T17:26:00Z" w:initials="RG">
    <w:p w14:paraId="70677FE0" w14:textId="473A2591" w:rsidR="00A47785" w:rsidRDefault="00A47785">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02F0743B" w15:done="0"/>
  <w15:commentEx w15:paraId="2B770744" w15:done="0"/>
  <w15:commentEx w15:paraId="7AB0AB98" w15:done="0"/>
  <w15:commentEx w15:paraId="70677FE0"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6E8309" w14:textId="77777777" w:rsidR="00625838" w:rsidRDefault="00625838" w:rsidP="009A63C4">
      <w:pPr>
        <w:spacing w:after="0" w:line="240" w:lineRule="auto"/>
      </w:pPr>
      <w:r>
        <w:separator/>
      </w:r>
    </w:p>
  </w:endnote>
  <w:endnote w:type="continuationSeparator" w:id="0">
    <w:p w14:paraId="2CD264B3" w14:textId="77777777" w:rsidR="00625838" w:rsidRDefault="00625838"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7CC73B" w14:textId="77777777" w:rsidR="00625838" w:rsidRDefault="00625838" w:rsidP="009A63C4">
      <w:pPr>
        <w:spacing w:after="0" w:line="240" w:lineRule="auto"/>
      </w:pPr>
      <w:r>
        <w:separator/>
      </w:r>
    </w:p>
  </w:footnote>
  <w:footnote w:type="continuationSeparator" w:id="0">
    <w:p w14:paraId="55253D80" w14:textId="77777777" w:rsidR="00625838" w:rsidRDefault="00625838"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5E742F"/>
    <w:multiLevelType w:val="hybridMultilevel"/>
    <w:tmpl w:val="FD2E57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4">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0">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1">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2">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5">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7">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9">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0">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4">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5">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6">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8">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9">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0">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1">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2">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3">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6">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7">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8">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5"/>
  </w:num>
  <w:num w:numId="3">
    <w:abstractNumId w:val="24"/>
  </w:num>
  <w:num w:numId="4">
    <w:abstractNumId w:val="20"/>
  </w:num>
  <w:num w:numId="5">
    <w:abstractNumId w:val="33"/>
  </w:num>
  <w:num w:numId="6">
    <w:abstractNumId w:val="32"/>
  </w:num>
  <w:num w:numId="7">
    <w:abstractNumId w:val="11"/>
  </w:num>
  <w:num w:numId="8">
    <w:abstractNumId w:val="42"/>
  </w:num>
  <w:num w:numId="9">
    <w:abstractNumId w:val="44"/>
  </w:num>
  <w:num w:numId="10">
    <w:abstractNumId w:val="10"/>
  </w:num>
  <w:num w:numId="11">
    <w:abstractNumId w:val="34"/>
  </w:num>
  <w:num w:numId="12">
    <w:abstractNumId w:val="9"/>
  </w:num>
  <w:num w:numId="13">
    <w:abstractNumId w:val="21"/>
  </w:num>
  <w:num w:numId="14">
    <w:abstractNumId w:val="41"/>
  </w:num>
  <w:num w:numId="15">
    <w:abstractNumId w:val="28"/>
  </w:num>
  <w:num w:numId="16">
    <w:abstractNumId w:val="45"/>
  </w:num>
  <w:num w:numId="17">
    <w:abstractNumId w:val="7"/>
  </w:num>
  <w:num w:numId="18">
    <w:abstractNumId w:val="3"/>
  </w:num>
  <w:num w:numId="19">
    <w:abstractNumId w:val="1"/>
  </w:num>
  <w:num w:numId="20">
    <w:abstractNumId w:val="26"/>
  </w:num>
  <w:num w:numId="21">
    <w:abstractNumId w:val="14"/>
  </w:num>
  <w:num w:numId="22">
    <w:abstractNumId w:val="27"/>
  </w:num>
  <w:num w:numId="23">
    <w:abstractNumId w:val="18"/>
  </w:num>
  <w:num w:numId="24">
    <w:abstractNumId w:val="12"/>
  </w:num>
  <w:num w:numId="25">
    <w:abstractNumId w:val="40"/>
  </w:num>
  <w:num w:numId="26">
    <w:abstractNumId w:val="17"/>
  </w:num>
  <w:num w:numId="27">
    <w:abstractNumId w:val="46"/>
  </w:num>
  <w:num w:numId="28">
    <w:abstractNumId w:val="35"/>
  </w:num>
  <w:num w:numId="29">
    <w:abstractNumId w:val="16"/>
  </w:num>
  <w:num w:numId="30">
    <w:abstractNumId w:val="36"/>
  </w:num>
  <w:num w:numId="31">
    <w:abstractNumId w:val="37"/>
  </w:num>
  <w:num w:numId="32">
    <w:abstractNumId w:val="0"/>
  </w:num>
  <w:num w:numId="33">
    <w:abstractNumId w:val="6"/>
  </w:num>
  <w:num w:numId="34">
    <w:abstractNumId w:val="8"/>
  </w:num>
  <w:num w:numId="35">
    <w:abstractNumId w:val="48"/>
  </w:num>
  <w:num w:numId="36">
    <w:abstractNumId w:val="13"/>
  </w:num>
  <w:num w:numId="37">
    <w:abstractNumId w:val="30"/>
  </w:num>
  <w:num w:numId="38">
    <w:abstractNumId w:val="15"/>
  </w:num>
  <w:num w:numId="39">
    <w:abstractNumId w:val="29"/>
  </w:num>
  <w:num w:numId="40">
    <w:abstractNumId w:val="31"/>
  </w:num>
  <w:num w:numId="41">
    <w:abstractNumId w:val="22"/>
  </w:num>
  <w:num w:numId="42">
    <w:abstractNumId w:val="38"/>
  </w:num>
  <w:num w:numId="43">
    <w:abstractNumId w:val="19"/>
  </w:num>
  <w:num w:numId="44">
    <w:abstractNumId w:val="39"/>
  </w:num>
  <w:num w:numId="45">
    <w:abstractNumId w:val="5"/>
  </w:num>
  <w:num w:numId="46">
    <w:abstractNumId w:val="47"/>
  </w:num>
  <w:num w:numId="47">
    <w:abstractNumId w:val="43"/>
  </w:num>
  <w:num w:numId="48">
    <w:abstractNumId w:val="2"/>
  </w:num>
  <w:num w:numId="49">
    <w:abstractNumId w:val="4"/>
  </w:num>
  <w:num w:numId="50">
    <w:abstractNumId w:val="23"/>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Chiluiza">
    <w15:presenceInfo w15:providerId="AD" w15:userId="S-1-5-21-4156850658-669764151-1906917767-1180"/>
  </w15:person>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422A"/>
    <w:rsid w:val="00010747"/>
    <w:rsid w:val="00012AB2"/>
    <w:rsid w:val="00016458"/>
    <w:rsid w:val="00017C31"/>
    <w:rsid w:val="000204C8"/>
    <w:rsid w:val="00020EA1"/>
    <w:rsid w:val="00020F05"/>
    <w:rsid w:val="0002190E"/>
    <w:rsid w:val="00021A7C"/>
    <w:rsid w:val="000227E0"/>
    <w:rsid w:val="000231D3"/>
    <w:rsid w:val="00023661"/>
    <w:rsid w:val="00024805"/>
    <w:rsid w:val="00025C8C"/>
    <w:rsid w:val="00026AD5"/>
    <w:rsid w:val="00026F06"/>
    <w:rsid w:val="0003496A"/>
    <w:rsid w:val="00037EF9"/>
    <w:rsid w:val="00040150"/>
    <w:rsid w:val="00041895"/>
    <w:rsid w:val="000421F9"/>
    <w:rsid w:val="00042B9B"/>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774CA"/>
    <w:rsid w:val="0008033B"/>
    <w:rsid w:val="000817C3"/>
    <w:rsid w:val="0008294E"/>
    <w:rsid w:val="00084AE8"/>
    <w:rsid w:val="000877F4"/>
    <w:rsid w:val="00092774"/>
    <w:rsid w:val="00094848"/>
    <w:rsid w:val="000958CA"/>
    <w:rsid w:val="00095B2B"/>
    <w:rsid w:val="00097996"/>
    <w:rsid w:val="000A2AD9"/>
    <w:rsid w:val="000A55DE"/>
    <w:rsid w:val="000A62DF"/>
    <w:rsid w:val="000A6C3F"/>
    <w:rsid w:val="000A79C0"/>
    <w:rsid w:val="000B0EC4"/>
    <w:rsid w:val="000B2DAA"/>
    <w:rsid w:val="000B4D97"/>
    <w:rsid w:val="000B5C38"/>
    <w:rsid w:val="000C012E"/>
    <w:rsid w:val="000C0F17"/>
    <w:rsid w:val="000C2F08"/>
    <w:rsid w:val="000C3839"/>
    <w:rsid w:val="000C3DBE"/>
    <w:rsid w:val="000C40F1"/>
    <w:rsid w:val="000C69FA"/>
    <w:rsid w:val="000C6A8C"/>
    <w:rsid w:val="000C73D7"/>
    <w:rsid w:val="000C751A"/>
    <w:rsid w:val="000C7BCB"/>
    <w:rsid w:val="000D46B3"/>
    <w:rsid w:val="000E025D"/>
    <w:rsid w:val="000E0CA3"/>
    <w:rsid w:val="000E5E4A"/>
    <w:rsid w:val="000E7496"/>
    <w:rsid w:val="000E78E0"/>
    <w:rsid w:val="000F018B"/>
    <w:rsid w:val="000F2C19"/>
    <w:rsid w:val="000F2D8B"/>
    <w:rsid w:val="000F38C4"/>
    <w:rsid w:val="000F4022"/>
    <w:rsid w:val="000F53AE"/>
    <w:rsid w:val="000F6BEF"/>
    <w:rsid w:val="00100231"/>
    <w:rsid w:val="0010297E"/>
    <w:rsid w:val="001048AB"/>
    <w:rsid w:val="00107056"/>
    <w:rsid w:val="00107D27"/>
    <w:rsid w:val="00110027"/>
    <w:rsid w:val="00111170"/>
    <w:rsid w:val="001134D2"/>
    <w:rsid w:val="00114F99"/>
    <w:rsid w:val="001235F6"/>
    <w:rsid w:val="00124828"/>
    <w:rsid w:val="00125D60"/>
    <w:rsid w:val="00130104"/>
    <w:rsid w:val="0013078F"/>
    <w:rsid w:val="00130798"/>
    <w:rsid w:val="00131BB1"/>
    <w:rsid w:val="0013548D"/>
    <w:rsid w:val="0013713F"/>
    <w:rsid w:val="00137A8A"/>
    <w:rsid w:val="00140091"/>
    <w:rsid w:val="001409C3"/>
    <w:rsid w:val="00142BC4"/>
    <w:rsid w:val="00143B52"/>
    <w:rsid w:val="00143F18"/>
    <w:rsid w:val="00144FEC"/>
    <w:rsid w:val="0014563C"/>
    <w:rsid w:val="00145A01"/>
    <w:rsid w:val="001528B0"/>
    <w:rsid w:val="00153FAC"/>
    <w:rsid w:val="00156DD0"/>
    <w:rsid w:val="0016195A"/>
    <w:rsid w:val="001631C9"/>
    <w:rsid w:val="001704F7"/>
    <w:rsid w:val="00171B09"/>
    <w:rsid w:val="00171E6B"/>
    <w:rsid w:val="001726C4"/>
    <w:rsid w:val="00172923"/>
    <w:rsid w:val="00175679"/>
    <w:rsid w:val="00175A56"/>
    <w:rsid w:val="00181584"/>
    <w:rsid w:val="00182063"/>
    <w:rsid w:val="00182B22"/>
    <w:rsid w:val="0018321E"/>
    <w:rsid w:val="001910A1"/>
    <w:rsid w:val="00191B19"/>
    <w:rsid w:val="0019414E"/>
    <w:rsid w:val="00195342"/>
    <w:rsid w:val="0019566A"/>
    <w:rsid w:val="001974DC"/>
    <w:rsid w:val="001A4F08"/>
    <w:rsid w:val="001A6B68"/>
    <w:rsid w:val="001A6B6A"/>
    <w:rsid w:val="001A76FE"/>
    <w:rsid w:val="001B32F4"/>
    <w:rsid w:val="001B43A5"/>
    <w:rsid w:val="001B4D93"/>
    <w:rsid w:val="001B75C3"/>
    <w:rsid w:val="001C3ADF"/>
    <w:rsid w:val="001C5421"/>
    <w:rsid w:val="001C70F7"/>
    <w:rsid w:val="001D1DBD"/>
    <w:rsid w:val="001D3EF5"/>
    <w:rsid w:val="001D41CF"/>
    <w:rsid w:val="001D4201"/>
    <w:rsid w:val="001D4BF3"/>
    <w:rsid w:val="001D57E7"/>
    <w:rsid w:val="001D720F"/>
    <w:rsid w:val="001D7D9F"/>
    <w:rsid w:val="001E71F4"/>
    <w:rsid w:val="001F1B99"/>
    <w:rsid w:val="001F431F"/>
    <w:rsid w:val="001F5481"/>
    <w:rsid w:val="001F5B41"/>
    <w:rsid w:val="001F6165"/>
    <w:rsid w:val="002038A4"/>
    <w:rsid w:val="002050AB"/>
    <w:rsid w:val="00205E98"/>
    <w:rsid w:val="00206366"/>
    <w:rsid w:val="002110DC"/>
    <w:rsid w:val="00212C4E"/>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1EF"/>
    <w:rsid w:val="00293798"/>
    <w:rsid w:val="00294701"/>
    <w:rsid w:val="00294819"/>
    <w:rsid w:val="002A3DA9"/>
    <w:rsid w:val="002A421C"/>
    <w:rsid w:val="002A5404"/>
    <w:rsid w:val="002A6FF8"/>
    <w:rsid w:val="002B001C"/>
    <w:rsid w:val="002B3603"/>
    <w:rsid w:val="002C017F"/>
    <w:rsid w:val="002C094B"/>
    <w:rsid w:val="002C0BA7"/>
    <w:rsid w:val="002C2D57"/>
    <w:rsid w:val="002C4CCC"/>
    <w:rsid w:val="002C4CEC"/>
    <w:rsid w:val="002C5D8B"/>
    <w:rsid w:val="002C63F7"/>
    <w:rsid w:val="002C7004"/>
    <w:rsid w:val="002C727F"/>
    <w:rsid w:val="002D2F14"/>
    <w:rsid w:val="002D38DF"/>
    <w:rsid w:val="002D3CDD"/>
    <w:rsid w:val="002D46D0"/>
    <w:rsid w:val="002D594B"/>
    <w:rsid w:val="002D6D48"/>
    <w:rsid w:val="002E2AAF"/>
    <w:rsid w:val="002E39B0"/>
    <w:rsid w:val="002E47D5"/>
    <w:rsid w:val="002E5849"/>
    <w:rsid w:val="002E6E4D"/>
    <w:rsid w:val="002F307E"/>
    <w:rsid w:val="00300FDF"/>
    <w:rsid w:val="00305AB4"/>
    <w:rsid w:val="00305CFA"/>
    <w:rsid w:val="003072DC"/>
    <w:rsid w:val="00312674"/>
    <w:rsid w:val="00313CB6"/>
    <w:rsid w:val="003146D5"/>
    <w:rsid w:val="0031495D"/>
    <w:rsid w:val="00315B75"/>
    <w:rsid w:val="003206D5"/>
    <w:rsid w:val="00321129"/>
    <w:rsid w:val="0032331F"/>
    <w:rsid w:val="003256E1"/>
    <w:rsid w:val="0032609E"/>
    <w:rsid w:val="003267D7"/>
    <w:rsid w:val="0032744C"/>
    <w:rsid w:val="00327CA7"/>
    <w:rsid w:val="00327DB8"/>
    <w:rsid w:val="003309C2"/>
    <w:rsid w:val="00334B27"/>
    <w:rsid w:val="00334D6C"/>
    <w:rsid w:val="00336D3C"/>
    <w:rsid w:val="00343524"/>
    <w:rsid w:val="00347479"/>
    <w:rsid w:val="00347AAA"/>
    <w:rsid w:val="00350A5C"/>
    <w:rsid w:val="00350F1E"/>
    <w:rsid w:val="0035219A"/>
    <w:rsid w:val="00353742"/>
    <w:rsid w:val="0035653B"/>
    <w:rsid w:val="003570C3"/>
    <w:rsid w:val="0035744F"/>
    <w:rsid w:val="00360520"/>
    <w:rsid w:val="003624D1"/>
    <w:rsid w:val="00362ED4"/>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49C8"/>
    <w:rsid w:val="00384EC6"/>
    <w:rsid w:val="00391D62"/>
    <w:rsid w:val="0039229F"/>
    <w:rsid w:val="003927A4"/>
    <w:rsid w:val="00395422"/>
    <w:rsid w:val="00395F6B"/>
    <w:rsid w:val="003A0ADA"/>
    <w:rsid w:val="003A2438"/>
    <w:rsid w:val="003A3B30"/>
    <w:rsid w:val="003A3BA8"/>
    <w:rsid w:val="003A500D"/>
    <w:rsid w:val="003A5DED"/>
    <w:rsid w:val="003A6C87"/>
    <w:rsid w:val="003A799B"/>
    <w:rsid w:val="003A7E0B"/>
    <w:rsid w:val="003B2E61"/>
    <w:rsid w:val="003B4453"/>
    <w:rsid w:val="003B630B"/>
    <w:rsid w:val="003C359E"/>
    <w:rsid w:val="003C3C5E"/>
    <w:rsid w:val="003C43C3"/>
    <w:rsid w:val="003C47C0"/>
    <w:rsid w:val="003C5732"/>
    <w:rsid w:val="003C5D3A"/>
    <w:rsid w:val="003C7862"/>
    <w:rsid w:val="003C7971"/>
    <w:rsid w:val="003C7FA0"/>
    <w:rsid w:val="003D164D"/>
    <w:rsid w:val="003D189B"/>
    <w:rsid w:val="003D2170"/>
    <w:rsid w:val="003D246C"/>
    <w:rsid w:val="003D3FDE"/>
    <w:rsid w:val="003D5A44"/>
    <w:rsid w:val="003D5DBE"/>
    <w:rsid w:val="003D78ED"/>
    <w:rsid w:val="003E039D"/>
    <w:rsid w:val="003E1A73"/>
    <w:rsid w:val="003E3260"/>
    <w:rsid w:val="003E3AE3"/>
    <w:rsid w:val="003E572C"/>
    <w:rsid w:val="003E5F4E"/>
    <w:rsid w:val="003E7539"/>
    <w:rsid w:val="003F52B2"/>
    <w:rsid w:val="0040016F"/>
    <w:rsid w:val="00401387"/>
    <w:rsid w:val="004031EB"/>
    <w:rsid w:val="00407F22"/>
    <w:rsid w:val="004103C2"/>
    <w:rsid w:val="004139D1"/>
    <w:rsid w:val="004142E9"/>
    <w:rsid w:val="00414E81"/>
    <w:rsid w:val="00415534"/>
    <w:rsid w:val="00416F34"/>
    <w:rsid w:val="00417637"/>
    <w:rsid w:val="00422CB4"/>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14EE"/>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503B"/>
    <w:rsid w:val="0050614A"/>
    <w:rsid w:val="00507077"/>
    <w:rsid w:val="005101EB"/>
    <w:rsid w:val="00510D9C"/>
    <w:rsid w:val="0051164B"/>
    <w:rsid w:val="005123EC"/>
    <w:rsid w:val="00513EE1"/>
    <w:rsid w:val="005175CA"/>
    <w:rsid w:val="0052043E"/>
    <w:rsid w:val="00520F02"/>
    <w:rsid w:val="0052112A"/>
    <w:rsid w:val="00525F5D"/>
    <w:rsid w:val="00527484"/>
    <w:rsid w:val="0053052C"/>
    <w:rsid w:val="005313F2"/>
    <w:rsid w:val="0053250A"/>
    <w:rsid w:val="00532C3F"/>
    <w:rsid w:val="00537947"/>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91A0D"/>
    <w:rsid w:val="0059279C"/>
    <w:rsid w:val="00594742"/>
    <w:rsid w:val="005950ED"/>
    <w:rsid w:val="005960E7"/>
    <w:rsid w:val="005A01EB"/>
    <w:rsid w:val="005A0D3A"/>
    <w:rsid w:val="005A712C"/>
    <w:rsid w:val="005A7EB4"/>
    <w:rsid w:val="005B0D32"/>
    <w:rsid w:val="005B1D51"/>
    <w:rsid w:val="005B4461"/>
    <w:rsid w:val="005B7C0A"/>
    <w:rsid w:val="005C1C3A"/>
    <w:rsid w:val="005D1088"/>
    <w:rsid w:val="005D1551"/>
    <w:rsid w:val="005D2C5C"/>
    <w:rsid w:val="005E5EA9"/>
    <w:rsid w:val="005F1A9B"/>
    <w:rsid w:val="005F2422"/>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5838"/>
    <w:rsid w:val="00626CB6"/>
    <w:rsid w:val="0063065B"/>
    <w:rsid w:val="00633030"/>
    <w:rsid w:val="00636C3D"/>
    <w:rsid w:val="006373B1"/>
    <w:rsid w:val="00637562"/>
    <w:rsid w:val="00637E99"/>
    <w:rsid w:val="00641529"/>
    <w:rsid w:val="006435D8"/>
    <w:rsid w:val="00643F3D"/>
    <w:rsid w:val="0064448F"/>
    <w:rsid w:val="00647293"/>
    <w:rsid w:val="0065430B"/>
    <w:rsid w:val="00661A8E"/>
    <w:rsid w:val="00662874"/>
    <w:rsid w:val="00667201"/>
    <w:rsid w:val="00667DB6"/>
    <w:rsid w:val="00670A74"/>
    <w:rsid w:val="00670B2E"/>
    <w:rsid w:val="00675709"/>
    <w:rsid w:val="00676124"/>
    <w:rsid w:val="00676203"/>
    <w:rsid w:val="00676FAD"/>
    <w:rsid w:val="00677F23"/>
    <w:rsid w:val="006819E7"/>
    <w:rsid w:val="006828D3"/>
    <w:rsid w:val="00682BD0"/>
    <w:rsid w:val="00683DF5"/>
    <w:rsid w:val="00687020"/>
    <w:rsid w:val="006879FB"/>
    <w:rsid w:val="00691DA8"/>
    <w:rsid w:val="00696565"/>
    <w:rsid w:val="006965A9"/>
    <w:rsid w:val="006A2F10"/>
    <w:rsid w:val="006A443B"/>
    <w:rsid w:val="006A48A3"/>
    <w:rsid w:val="006B1089"/>
    <w:rsid w:val="006B29C6"/>
    <w:rsid w:val="006B5717"/>
    <w:rsid w:val="006B5A81"/>
    <w:rsid w:val="006B5B4C"/>
    <w:rsid w:val="006B6CC5"/>
    <w:rsid w:val="006C0A9B"/>
    <w:rsid w:val="006C119A"/>
    <w:rsid w:val="006C1BFD"/>
    <w:rsid w:val="006C383C"/>
    <w:rsid w:val="006C5817"/>
    <w:rsid w:val="006C681D"/>
    <w:rsid w:val="006C77A4"/>
    <w:rsid w:val="006D0076"/>
    <w:rsid w:val="006D2367"/>
    <w:rsid w:val="006D481E"/>
    <w:rsid w:val="006D4CE4"/>
    <w:rsid w:val="006D6526"/>
    <w:rsid w:val="006D6611"/>
    <w:rsid w:val="006E0202"/>
    <w:rsid w:val="006E350C"/>
    <w:rsid w:val="006E3F6C"/>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829"/>
    <w:rsid w:val="00701AA8"/>
    <w:rsid w:val="007059FE"/>
    <w:rsid w:val="0071041D"/>
    <w:rsid w:val="007117D7"/>
    <w:rsid w:val="00712DBC"/>
    <w:rsid w:val="0071365B"/>
    <w:rsid w:val="00714901"/>
    <w:rsid w:val="007157C1"/>
    <w:rsid w:val="00716707"/>
    <w:rsid w:val="007169FC"/>
    <w:rsid w:val="00717470"/>
    <w:rsid w:val="00722E59"/>
    <w:rsid w:val="00723197"/>
    <w:rsid w:val="007238A8"/>
    <w:rsid w:val="00725795"/>
    <w:rsid w:val="00733AA9"/>
    <w:rsid w:val="007343FC"/>
    <w:rsid w:val="00734FD9"/>
    <w:rsid w:val="00737992"/>
    <w:rsid w:val="00745744"/>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3DC"/>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1F6"/>
    <w:rsid w:val="007C624D"/>
    <w:rsid w:val="007C6339"/>
    <w:rsid w:val="007C65E9"/>
    <w:rsid w:val="007C7815"/>
    <w:rsid w:val="007D14B4"/>
    <w:rsid w:val="007D3218"/>
    <w:rsid w:val="007E1896"/>
    <w:rsid w:val="007E23FF"/>
    <w:rsid w:val="007E2BC3"/>
    <w:rsid w:val="007E3207"/>
    <w:rsid w:val="007E59E1"/>
    <w:rsid w:val="007F0154"/>
    <w:rsid w:val="00801CAF"/>
    <w:rsid w:val="00802B10"/>
    <w:rsid w:val="00803B2F"/>
    <w:rsid w:val="00806DF8"/>
    <w:rsid w:val="00807019"/>
    <w:rsid w:val="00807818"/>
    <w:rsid w:val="0081054F"/>
    <w:rsid w:val="008116D2"/>
    <w:rsid w:val="00813971"/>
    <w:rsid w:val="00813C92"/>
    <w:rsid w:val="0081422D"/>
    <w:rsid w:val="00814826"/>
    <w:rsid w:val="00817204"/>
    <w:rsid w:val="008216C7"/>
    <w:rsid w:val="00821FCD"/>
    <w:rsid w:val="00823067"/>
    <w:rsid w:val="00824C7C"/>
    <w:rsid w:val="008252E4"/>
    <w:rsid w:val="008267E5"/>
    <w:rsid w:val="00827646"/>
    <w:rsid w:val="008336A8"/>
    <w:rsid w:val="008337F4"/>
    <w:rsid w:val="00836B86"/>
    <w:rsid w:val="00837A99"/>
    <w:rsid w:val="008409B9"/>
    <w:rsid w:val="00841EDE"/>
    <w:rsid w:val="0084549B"/>
    <w:rsid w:val="0084726E"/>
    <w:rsid w:val="00847F77"/>
    <w:rsid w:val="00852285"/>
    <w:rsid w:val="008558BB"/>
    <w:rsid w:val="00856103"/>
    <w:rsid w:val="00860353"/>
    <w:rsid w:val="00860920"/>
    <w:rsid w:val="00860FE9"/>
    <w:rsid w:val="00863153"/>
    <w:rsid w:val="008640A0"/>
    <w:rsid w:val="0086468E"/>
    <w:rsid w:val="00865D5B"/>
    <w:rsid w:val="00871FC8"/>
    <w:rsid w:val="00872A11"/>
    <w:rsid w:val="00873BA0"/>
    <w:rsid w:val="00873DF0"/>
    <w:rsid w:val="00876A9F"/>
    <w:rsid w:val="00876FA3"/>
    <w:rsid w:val="00877AA4"/>
    <w:rsid w:val="00880DBE"/>
    <w:rsid w:val="00882217"/>
    <w:rsid w:val="008830FF"/>
    <w:rsid w:val="00883E19"/>
    <w:rsid w:val="0088633E"/>
    <w:rsid w:val="00887A8F"/>
    <w:rsid w:val="00887DEE"/>
    <w:rsid w:val="00890E44"/>
    <w:rsid w:val="008927B1"/>
    <w:rsid w:val="008932CC"/>
    <w:rsid w:val="0089360E"/>
    <w:rsid w:val="008A04C9"/>
    <w:rsid w:val="008A1631"/>
    <w:rsid w:val="008A2178"/>
    <w:rsid w:val="008A4543"/>
    <w:rsid w:val="008A54DC"/>
    <w:rsid w:val="008A5EAC"/>
    <w:rsid w:val="008A6E9C"/>
    <w:rsid w:val="008B1E36"/>
    <w:rsid w:val="008B1F35"/>
    <w:rsid w:val="008B41B4"/>
    <w:rsid w:val="008B433D"/>
    <w:rsid w:val="008B7515"/>
    <w:rsid w:val="008B7EE6"/>
    <w:rsid w:val="008C2C39"/>
    <w:rsid w:val="008C3D52"/>
    <w:rsid w:val="008C6A54"/>
    <w:rsid w:val="008C7838"/>
    <w:rsid w:val="008D36B4"/>
    <w:rsid w:val="008D4491"/>
    <w:rsid w:val="008D4BD1"/>
    <w:rsid w:val="008D569A"/>
    <w:rsid w:val="008D6AEB"/>
    <w:rsid w:val="008D7FE7"/>
    <w:rsid w:val="008E1B27"/>
    <w:rsid w:val="008F02B3"/>
    <w:rsid w:val="008F0FA8"/>
    <w:rsid w:val="008F6B75"/>
    <w:rsid w:val="008F7300"/>
    <w:rsid w:val="0091183E"/>
    <w:rsid w:val="009134F3"/>
    <w:rsid w:val="009154D2"/>
    <w:rsid w:val="009161B5"/>
    <w:rsid w:val="00916B0C"/>
    <w:rsid w:val="00920C4E"/>
    <w:rsid w:val="00924237"/>
    <w:rsid w:val="00924C3B"/>
    <w:rsid w:val="00925354"/>
    <w:rsid w:val="00925B53"/>
    <w:rsid w:val="0092624F"/>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DBB"/>
    <w:rsid w:val="00971E58"/>
    <w:rsid w:val="009755DF"/>
    <w:rsid w:val="00977E4C"/>
    <w:rsid w:val="00980AEC"/>
    <w:rsid w:val="009833C9"/>
    <w:rsid w:val="0098430A"/>
    <w:rsid w:val="009845C3"/>
    <w:rsid w:val="00984D42"/>
    <w:rsid w:val="00985908"/>
    <w:rsid w:val="00986DBD"/>
    <w:rsid w:val="00986E44"/>
    <w:rsid w:val="009870AF"/>
    <w:rsid w:val="00994039"/>
    <w:rsid w:val="009945C0"/>
    <w:rsid w:val="00996078"/>
    <w:rsid w:val="009A63C4"/>
    <w:rsid w:val="009A6908"/>
    <w:rsid w:val="009A739A"/>
    <w:rsid w:val="009B1077"/>
    <w:rsid w:val="009C088D"/>
    <w:rsid w:val="009C380D"/>
    <w:rsid w:val="009C44AA"/>
    <w:rsid w:val="009C5647"/>
    <w:rsid w:val="009C5E8E"/>
    <w:rsid w:val="009C61F4"/>
    <w:rsid w:val="009D620E"/>
    <w:rsid w:val="009D70C6"/>
    <w:rsid w:val="009E0623"/>
    <w:rsid w:val="009E0877"/>
    <w:rsid w:val="009E245A"/>
    <w:rsid w:val="009E37DF"/>
    <w:rsid w:val="009E4AC8"/>
    <w:rsid w:val="009E6684"/>
    <w:rsid w:val="009E6A5F"/>
    <w:rsid w:val="009E7152"/>
    <w:rsid w:val="009F16F8"/>
    <w:rsid w:val="009F241F"/>
    <w:rsid w:val="009F28B3"/>
    <w:rsid w:val="009F6FDA"/>
    <w:rsid w:val="009F72AB"/>
    <w:rsid w:val="00A00119"/>
    <w:rsid w:val="00A00DEB"/>
    <w:rsid w:val="00A02BAB"/>
    <w:rsid w:val="00A077CE"/>
    <w:rsid w:val="00A11DAE"/>
    <w:rsid w:val="00A122AC"/>
    <w:rsid w:val="00A12FEA"/>
    <w:rsid w:val="00A1701F"/>
    <w:rsid w:val="00A177BD"/>
    <w:rsid w:val="00A20A0A"/>
    <w:rsid w:val="00A21215"/>
    <w:rsid w:val="00A2207C"/>
    <w:rsid w:val="00A23372"/>
    <w:rsid w:val="00A239B0"/>
    <w:rsid w:val="00A24858"/>
    <w:rsid w:val="00A30987"/>
    <w:rsid w:val="00A3258A"/>
    <w:rsid w:val="00A32FB1"/>
    <w:rsid w:val="00A33543"/>
    <w:rsid w:val="00A33954"/>
    <w:rsid w:val="00A35708"/>
    <w:rsid w:val="00A40198"/>
    <w:rsid w:val="00A45368"/>
    <w:rsid w:val="00A45EDD"/>
    <w:rsid w:val="00A4726A"/>
    <w:rsid w:val="00A47785"/>
    <w:rsid w:val="00A50273"/>
    <w:rsid w:val="00A5039D"/>
    <w:rsid w:val="00A5142E"/>
    <w:rsid w:val="00A5328A"/>
    <w:rsid w:val="00A537BA"/>
    <w:rsid w:val="00A53BA2"/>
    <w:rsid w:val="00A548D8"/>
    <w:rsid w:val="00A558DE"/>
    <w:rsid w:val="00A55C54"/>
    <w:rsid w:val="00A56E31"/>
    <w:rsid w:val="00A56F9A"/>
    <w:rsid w:val="00A57C72"/>
    <w:rsid w:val="00A60EA8"/>
    <w:rsid w:val="00A613B5"/>
    <w:rsid w:val="00A6579C"/>
    <w:rsid w:val="00A66BA2"/>
    <w:rsid w:val="00A67613"/>
    <w:rsid w:val="00A70B4A"/>
    <w:rsid w:val="00A71C73"/>
    <w:rsid w:val="00A73361"/>
    <w:rsid w:val="00A7440F"/>
    <w:rsid w:val="00A77DA7"/>
    <w:rsid w:val="00A83E65"/>
    <w:rsid w:val="00A83ED9"/>
    <w:rsid w:val="00A841F7"/>
    <w:rsid w:val="00A859C9"/>
    <w:rsid w:val="00A85B4F"/>
    <w:rsid w:val="00A87277"/>
    <w:rsid w:val="00A90C1E"/>
    <w:rsid w:val="00A918EE"/>
    <w:rsid w:val="00A9542D"/>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299C"/>
    <w:rsid w:val="00AD46B6"/>
    <w:rsid w:val="00AD4F2B"/>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4A21"/>
    <w:rsid w:val="00B3548F"/>
    <w:rsid w:val="00B368EC"/>
    <w:rsid w:val="00B404A7"/>
    <w:rsid w:val="00B40BC3"/>
    <w:rsid w:val="00B43A84"/>
    <w:rsid w:val="00B44F65"/>
    <w:rsid w:val="00B47E2A"/>
    <w:rsid w:val="00B47ECB"/>
    <w:rsid w:val="00B501CE"/>
    <w:rsid w:val="00B5293C"/>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1C"/>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275D"/>
    <w:rsid w:val="00BB43C0"/>
    <w:rsid w:val="00BB5717"/>
    <w:rsid w:val="00BB5C61"/>
    <w:rsid w:val="00BB6C61"/>
    <w:rsid w:val="00BC37C4"/>
    <w:rsid w:val="00BC4ABF"/>
    <w:rsid w:val="00BC7933"/>
    <w:rsid w:val="00BC7F68"/>
    <w:rsid w:val="00BD20AE"/>
    <w:rsid w:val="00BD2885"/>
    <w:rsid w:val="00BD2AAD"/>
    <w:rsid w:val="00BD3467"/>
    <w:rsid w:val="00BD413E"/>
    <w:rsid w:val="00BD4C24"/>
    <w:rsid w:val="00BD62B3"/>
    <w:rsid w:val="00BD7A2E"/>
    <w:rsid w:val="00BE1F62"/>
    <w:rsid w:val="00BE3474"/>
    <w:rsid w:val="00BF0330"/>
    <w:rsid w:val="00BF1F18"/>
    <w:rsid w:val="00BF5607"/>
    <w:rsid w:val="00C02D7B"/>
    <w:rsid w:val="00C02FCA"/>
    <w:rsid w:val="00C05538"/>
    <w:rsid w:val="00C061B0"/>
    <w:rsid w:val="00C074A6"/>
    <w:rsid w:val="00C10DFA"/>
    <w:rsid w:val="00C14105"/>
    <w:rsid w:val="00C157C1"/>
    <w:rsid w:val="00C15A26"/>
    <w:rsid w:val="00C17BFB"/>
    <w:rsid w:val="00C23619"/>
    <w:rsid w:val="00C25118"/>
    <w:rsid w:val="00C260F1"/>
    <w:rsid w:val="00C2646C"/>
    <w:rsid w:val="00C34B8A"/>
    <w:rsid w:val="00C40FBD"/>
    <w:rsid w:val="00C41DF2"/>
    <w:rsid w:val="00C44391"/>
    <w:rsid w:val="00C46C8E"/>
    <w:rsid w:val="00C50379"/>
    <w:rsid w:val="00C50BEB"/>
    <w:rsid w:val="00C50E55"/>
    <w:rsid w:val="00C5135A"/>
    <w:rsid w:val="00C51AEB"/>
    <w:rsid w:val="00C54EFC"/>
    <w:rsid w:val="00C610EC"/>
    <w:rsid w:val="00C616A2"/>
    <w:rsid w:val="00C63F58"/>
    <w:rsid w:val="00C649A1"/>
    <w:rsid w:val="00C67E7C"/>
    <w:rsid w:val="00C70479"/>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18B5"/>
    <w:rsid w:val="00CC1ECD"/>
    <w:rsid w:val="00CC4CD1"/>
    <w:rsid w:val="00CC615C"/>
    <w:rsid w:val="00CD045D"/>
    <w:rsid w:val="00CD0773"/>
    <w:rsid w:val="00CD0972"/>
    <w:rsid w:val="00CD3662"/>
    <w:rsid w:val="00CD3B17"/>
    <w:rsid w:val="00CD4C29"/>
    <w:rsid w:val="00CD57CD"/>
    <w:rsid w:val="00CD5FCD"/>
    <w:rsid w:val="00CD788A"/>
    <w:rsid w:val="00CE0AC6"/>
    <w:rsid w:val="00CE0BB1"/>
    <w:rsid w:val="00CE0EDC"/>
    <w:rsid w:val="00CE1006"/>
    <w:rsid w:val="00CE3589"/>
    <w:rsid w:val="00CE373C"/>
    <w:rsid w:val="00CE4A28"/>
    <w:rsid w:val="00CE4B80"/>
    <w:rsid w:val="00CE5F1B"/>
    <w:rsid w:val="00CE67B1"/>
    <w:rsid w:val="00CF061A"/>
    <w:rsid w:val="00CF1F5B"/>
    <w:rsid w:val="00CF2EEB"/>
    <w:rsid w:val="00CF3501"/>
    <w:rsid w:val="00CF4D6B"/>
    <w:rsid w:val="00D00224"/>
    <w:rsid w:val="00D0274D"/>
    <w:rsid w:val="00D03BC0"/>
    <w:rsid w:val="00D040EF"/>
    <w:rsid w:val="00D06AA5"/>
    <w:rsid w:val="00D06CCF"/>
    <w:rsid w:val="00D07A3A"/>
    <w:rsid w:val="00D112D9"/>
    <w:rsid w:val="00D134E8"/>
    <w:rsid w:val="00D17832"/>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4937"/>
    <w:rsid w:val="00D4751F"/>
    <w:rsid w:val="00D47F2A"/>
    <w:rsid w:val="00D51994"/>
    <w:rsid w:val="00D51B0A"/>
    <w:rsid w:val="00D52645"/>
    <w:rsid w:val="00D5270A"/>
    <w:rsid w:val="00D528D5"/>
    <w:rsid w:val="00D5515C"/>
    <w:rsid w:val="00D55C64"/>
    <w:rsid w:val="00D55F05"/>
    <w:rsid w:val="00D576D8"/>
    <w:rsid w:val="00D647E2"/>
    <w:rsid w:val="00D655D8"/>
    <w:rsid w:val="00D71D48"/>
    <w:rsid w:val="00D72568"/>
    <w:rsid w:val="00D7270E"/>
    <w:rsid w:val="00D81575"/>
    <w:rsid w:val="00D838A4"/>
    <w:rsid w:val="00D842FB"/>
    <w:rsid w:val="00D971C8"/>
    <w:rsid w:val="00DA18C9"/>
    <w:rsid w:val="00DA5408"/>
    <w:rsid w:val="00DA5D47"/>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6B67"/>
    <w:rsid w:val="00E0795D"/>
    <w:rsid w:val="00E114CF"/>
    <w:rsid w:val="00E1240E"/>
    <w:rsid w:val="00E13767"/>
    <w:rsid w:val="00E13F22"/>
    <w:rsid w:val="00E15BE0"/>
    <w:rsid w:val="00E16B73"/>
    <w:rsid w:val="00E1741A"/>
    <w:rsid w:val="00E20783"/>
    <w:rsid w:val="00E20D68"/>
    <w:rsid w:val="00E22415"/>
    <w:rsid w:val="00E235E5"/>
    <w:rsid w:val="00E25227"/>
    <w:rsid w:val="00E26578"/>
    <w:rsid w:val="00E269C0"/>
    <w:rsid w:val="00E26D6F"/>
    <w:rsid w:val="00E27B0D"/>
    <w:rsid w:val="00E42CC6"/>
    <w:rsid w:val="00E4348F"/>
    <w:rsid w:val="00E44A53"/>
    <w:rsid w:val="00E45E9E"/>
    <w:rsid w:val="00E469F8"/>
    <w:rsid w:val="00E50457"/>
    <w:rsid w:val="00E505DA"/>
    <w:rsid w:val="00E50C5B"/>
    <w:rsid w:val="00E523B5"/>
    <w:rsid w:val="00E5563C"/>
    <w:rsid w:val="00E56504"/>
    <w:rsid w:val="00E60734"/>
    <w:rsid w:val="00E64633"/>
    <w:rsid w:val="00E65CB1"/>
    <w:rsid w:val="00E67432"/>
    <w:rsid w:val="00E67865"/>
    <w:rsid w:val="00E67EF8"/>
    <w:rsid w:val="00E70475"/>
    <w:rsid w:val="00E7074E"/>
    <w:rsid w:val="00E71344"/>
    <w:rsid w:val="00E74780"/>
    <w:rsid w:val="00E74CC5"/>
    <w:rsid w:val="00E75FBE"/>
    <w:rsid w:val="00E81217"/>
    <w:rsid w:val="00E843CE"/>
    <w:rsid w:val="00E8458E"/>
    <w:rsid w:val="00E8576E"/>
    <w:rsid w:val="00E85E46"/>
    <w:rsid w:val="00E904AA"/>
    <w:rsid w:val="00E90759"/>
    <w:rsid w:val="00E93F3A"/>
    <w:rsid w:val="00E96575"/>
    <w:rsid w:val="00E97C8A"/>
    <w:rsid w:val="00EA10A5"/>
    <w:rsid w:val="00EA5432"/>
    <w:rsid w:val="00EA7024"/>
    <w:rsid w:val="00EB1CF0"/>
    <w:rsid w:val="00EB1E08"/>
    <w:rsid w:val="00EB322E"/>
    <w:rsid w:val="00EB4187"/>
    <w:rsid w:val="00EB6257"/>
    <w:rsid w:val="00EB776B"/>
    <w:rsid w:val="00EC0992"/>
    <w:rsid w:val="00EC2021"/>
    <w:rsid w:val="00EC5AD3"/>
    <w:rsid w:val="00ED29F4"/>
    <w:rsid w:val="00EE1E32"/>
    <w:rsid w:val="00EE790F"/>
    <w:rsid w:val="00EF7198"/>
    <w:rsid w:val="00EF7F2C"/>
    <w:rsid w:val="00F00875"/>
    <w:rsid w:val="00F00DCD"/>
    <w:rsid w:val="00F01DF8"/>
    <w:rsid w:val="00F01F87"/>
    <w:rsid w:val="00F01FCC"/>
    <w:rsid w:val="00F04394"/>
    <w:rsid w:val="00F04776"/>
    <w:rsid w:val="00F06321"/>
    <w:rsid w:val="00F0716B"/>
    <w:rsid w:val="00F07D31"/>
    <w:rsid w:val="00F12067"/>
    <w:rsid w:val="00F12C43"/>
    <w:rsid w:val="00F17B9F"/>
    <w:rsid w:val="00F20552"/>
    <w:rsid w:val="00F2096F"/>
    <w:rsid w:val="00F21AFA"/>
    <w:rsid w:val="00F22D82"/>
    <w:rsid w:val="00F26574"/>
    <w:rsid w:val="00F27E26"/>
    <w:rsid w:val="00F337C0"/>
    <w:rsid w:val="00F34A9F"/>
    <w:rsid w:val="00F36664"/>
    <w:rsid w:val="00F3668F"/>
    <w:rsid w:val="00F36B2F"/>
    <w:rsid w:val="00F37A95"/>
    <w:rsid w:val="00F41895"/>
    <w:rsid w:val="00F47772"/>
    <w:rsid w:val="00F4784A"/>
    <w:rsid w:val="00F5406E"/>
    <w:rsid w:val="00F563D3"/>
    <w:rsid w:val="00F56A2B"/>
    <w:rsid w:val="00F61CA7"/>
    <w:rsid w:val="00F636E0"/>
    <w:rsid w:val="00F64277"/>
    <w:rsid w:val="00F66242"/>
    <w:rsid w:val="00F71A23"/>
    <w:rsid w:val="00F71D4A"/>
    <w:rsid w:val="00F767E9"/>
    <w:rsid w:val="00F803F4"/>
    <w:rsid w:val="00F81637"/>
    <w:rsid w:val="00F874F1"/>
    <w:rsid w:val="00F877E3"/>
    <w:rsid w:val="00F9085F"/>
    <w:rsid w:val="00F92782"/>
    <w:rsid w:val="00F94ABB"/>
    <w:rsid w:val="00F94BC0"/>
    <w:rsid w:val="00F967D2"/>
    <w:rsid w:val="00F97D89"/>
    <w:rsid w:val="00FA55BF"/>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F668F"/>
  <w15:docId w15:val="{6B644208-CBC3-4276-9386-8C6D2915E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customStyle="1" w:styleId="Tablanormal11">
    <w:name w:val="Tabla normal 1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51">
    <w:name w:val="Tabla normal 51"/>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41">
    <w:name w:val="Tabla normal 41"/>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21">
    <w:name w:val="Tabla normal 21"/>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customStyle="1" w:styleId="Tabladecuadrcula4-nfasis31">
    <w:name w:val="Tabla de cuadrícula 4 - Énfasis 31"/>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E252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06989886">
      <w:bodyDiv w:val="1"/>
      <w:marLeft w:val="0"/>
      <w:marRight w:val="0"/>
      <w:marTop w:val="0"/>
      <w:marBottom w:val="0"/>
      <w:divBdr>
        <w:top w:val="none" w:sz="0" w:space="0" w:color="auto"/>
        <w:left w:val="none" w:sz="0" w:space="0" w:color="auto"/>
        <w:bottom w:val="none" w:sz="0" w:space="0" w:color="auto"/>
        <w:right w:val="none" w:sz="0" w:space="0" w:color="auto"/>
      </w:divBdr>
      <w:divsChild>
        <w:div w:id="22101894">
          <w:marLeft w:val="0"/>
          <w:marRight w:val="0"/>
          <w:marTop w:val="0"/>
          <w:marBottom w:val="0"/>
          <w:divBdr>
            <w:top w:val="none" w:sz="0" w:space="0" w:color="auto"/>
            <w:left w:val="none" w:sz="0" w:space="0" w:color="auto"/>
            <w:bottom w:val="none" w:sz="0" w:space="0" w:color="auto"/>
            <w:right w:val="none" w:sz="0" w:space="0" w:color="auto"/>
          </w:divBdr>
        </w:div>
      </w:divsChild>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34485842">
      <w:bodyDiv w:val="1"/>
      <w:marLeft w:val="0"/>
      <w:marRight w:val="0"/>
      <w:marTop w:val="0"/>
      <w:marBottom w:val="0"/>
      <w:divBdr>
        <w:top w:val="none" w:sz="0" w:space="0" w:color="auto"/>
        <w:left w:val="none" w:sz="0" w:space="0" w:color="auto"/>
        <w:bottom w:val="none" w:sz="0" w:space="0" w:color="auto"/>
        <w:right w:val="none" w:sz="0" w:space="0" w:color="auto"/>
      </w:divBdr>
      <w:divsChild>
        <w:div w:id="161627229">
          <w:marLeft w:val="0"/>
          <w:marRight w:val="0"/>
          <w:marTop w:val="0"/>
          <w:marBottom w:val="0"/>
          <w:divBdr>
            <w:top w:val="none" w:sz="0" w:space="0" w:color="auto"/>
            <w:left w:val="none" w:sz="0" w:space="0" w:color="auto"/>
            <w:bottom w:val="none" w:sz="0" w:space="0" w:color="auto"/>
            <w:right w:val="none" w:sz="0" w:space="0" w:color="auto"/>
          </w:divBdr>
        </w:div>
      </w:divsChild>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7897808">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46415645">
      <w:bodyDiv w:val="1"/>
      <w:marLeft w:val="0"/>
      <w:marRight w:val="0"/>
      <w:marTop w:val="0"/>
      <w:marBottom w:val="0"/>
      <w:divBdr>
        <w:top w:val="none" w:sz="0" w:space="0" w:color="auto"/>
        <w:left w:val="none" w:sz="0" w:space="0" w:color="auto"/>
        <w:bottom w:val="none" w:sz="0" w:space="0" w:color="auto"/>
        <w:right w:val="none" w:sz="0" w:space="0" w:color="auto"/>
      </w:divBdr>
      <w:divsChild>
        <w:div w:id="1625817631">
          <w:marLeft w:val="0"/>
          <w:marRight w:val="0"/>
          <w:marTop w:val="0"/>
          <w:marBottom w:val="0"/>
          <w:divBdr>
            <w:top w:val="none" w:sz="0" w:space="0" w:color="auto"/>
            <w:left w:val="none" w:sz="0" w:space="0" w:color="auto"/>
            <w:bottom w:val="none" w:sz="0" w:space="0" w:color="auto"/>
            <w:right w:val="none" w:sz="0" w:space="0" w:color="auto"/>
          </w:divBdr>
        </w:div>
      </w:divsChild>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chart" Target="charts/chart2.xml"/><Relationship Id="rId10" Type="http://schemas.microsoft.com/office/2011/relationships/commentsExtended" Target="commentsExtended.xml"/><Relationship Id="rId19" Type="http://schemas.openxmlformats.org/officeDocument/2006/relationships/image" Target="media/image10.png"/><Relationship Id="rId31" Type="http://schemas.microsoft.com/office/2007/relationships/hdphoto" Target="media/hdphoto1.wdp"/><Relationship Id="rId44" Type="http://schemas.openxmlformats.org/officeDocument/2006/relationships/image" Target="media/image34.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chart" Target="charts/chart1.xml"/><Relationship Id="rId8" Type="http://schemas.openxmlformats.org/officeDocument/2006/relationships/image" Target="media/image1.png"/><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326259960"/>
        <c:axId val="326257216"/>
      </c:barChart>
      <c:catAx>
        <c:axId val="326259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26257216"/>
        <c:crosses val="autoZero"/>
        <c:auto val="1"/>
        <c:lblAlgn val="ctr"/>
        <c:lblOffset val="100"/>
        <c:noMultiLvlLbl val="0"/>
      </c:catAx>
      <c:valAx>
        <c:axId val="3262572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26259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25170888"/>
        <c:axId val="325166184"/>
      </c:barChart>
      <c:catAx>
        <c:axId val="325170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25166184"/>
        <c:crosses val="autoZero"/>
        <c:auto val="1"/>
        <c:lblAlgn val="ctr"/>
        <c:lblOffset val="100"/>
        <c:noMultiLvlLbl val="0"/>
      </c:catAx>
      <c:valAx>
        <c:axId val="3251661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25170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243487288"/>
        <c:axId val="479640224"/>
      </c:barChart>
      <c:catAx>
        <c:axId val="243487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79640224"/>
        <c:crosses val="autoZero"/>
        <c:auto val="1"/>
        <c:lblAlgn val="ctr"/>
        <c:lblOffset val="100"/>
        <c:noMultiLvlLbl val="0"/>
      </c:catAx>
      <c:valAx>
        <c:axId val="479640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43487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432F2F40-2DCF-4667-9426-B2AEC3F01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TotalTime>
  <Pages>147</Pages>
  <Words>40547</Words>
  <Characters>223010</Characters>
  <Application>Microsoft Office Word</Application>
  <DocSecurity>0</DocSecurity>
  <Lines>1858</Lines>
  <Paragraphs>5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37</cp:revision>
  <dcterms:created xsi:type="dcterms:W3CDTF">2015-03-18T17:41:00Z</dcterms:created>
  <dcterms:modified xsi:type="dcterms:W3CDTF">2015-03-2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